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4F1B" w:rsidRDefault="001F4F1B" w:rsidP="00C504B7">
      <w:pPr>
        <w:pStyle w:val="Heading2"/>
        <w:spacing w:line="360" w:lineRule="auto"/>
        <w:jc w:val="center"/>
        <w:rPr>
          <w:shd w:val="clear" w:color="auto" w:fill="FFFFFF"/>
        </w:rPr>
      </w:pPr>
      <w:bookmarkStart w:id="0" w:name="_GoBack"/>
      <w:bookmarkEnd w:id="0"/>
      <w:r w:rsidRPr="007265C7">
        <w:rPr>
          <w:shd w:val="clear" w:color="auto" w:fill="FFFFFF"/>
        </w:rPr>
        <w:t xml:space="preserve">Impact of the Alzheimer’s </w:t>
      </w:r>
      <w:proofErr w:type="gramStart"/>
      <w:r w:rsidRPr="007265C7">
        <w:rPr>
          <w:shd w:val="clear" w:color="auto" w:fill="FFFFFF"/>
        </w:rPr>
        <w:t>Disease</w:t>
      </w:r>
      <w:proofErr w:type="gramEnd"/>
      <w:r w:rsidRPr="007265C7">
        <w:rPr>
          <w:shd w:val="clear" w:color="auto" w:fill="FFFFFF"/>
        </w:rPr>
        <w:t xml:space="preserve"> Neuroimaging Initiative, 2004-2014.</w:t>
      </w:r>
    </w:p>
    <w:p w:rsidR="001F4F1B" w:rsidRPr="000021A8" w:rsidRDefault="001E23E3" w:rsidP="00071F3A">
      <w:pPr>
        <w:pStyle w:val="affiliation"/>
        <w:rPr>
          <w:sz w:val="22"/>
          <w:szCs w:val="22"/>
          <w:vertAlign w:val="superscript"/>
        </w:rPr>
      </w:pPr>
      <w:r w:rsidRPr="000021A8">
        <w:rPr>
          <w:sz w:val="22"/>
          <w:szCs w:val="22"/>
        </w:rPr>
        <w:t xml:space="preserve">Michael W. </w:t>
      </w:r>
      <w:proofErr w:type="spellStart"/>
      <w:r w:rsidRPr="000021A8">
        <w:rPr>
          <w:sz w:val="22"/>
          <w:szCs w:val="22"/>
        </w:rPr>
        <w:t>Weiner</w:t>
      </w:r>
      <w:r w:rsidR="001B01B9" w:rsidRPr="000021A8">
        <w:rPr>
          <w:sz w:val="22"/>
          <w:szCs w:val="22"/>
          <w:vertAlign w:val="superscript"/>
        </w:rPr>
        <w:t>a,b,c,d,e</w:t>
      </w:r>
      <w:proofErr w:type="spellEnd"/>
      <w:r w:rsidR="001B01B9" w:rsidRPr="000021A8">
        <w:rPr>
          <w:sz w:val="22"/>
          <w:szCs w:val="22"/>
          <w:vertAlign w:val="superscript"/>
        </w:rPr>
        <w:t>,</w:t>
      </w:r>
      <w:r w:rsidRPr="000021A8">
        <w:rPr>
          <w:sz w:val="22"/>
          <w:szCs w:val="22"/>
          <w:vertAlign w:val="superscript"/>
        </w:rPr>
        <w:t xml:space="preserve">* </w:t>
      </w:r>
      <w:r w:rsidRPr="000021A8">
        <w:rPr>
          <w:sz w:val="22"/>
          <w:szCs w:val="22"/>
        </w:rPr>
        <w:t xml:space="preserve">, </w:t>
      </w:r>
      <w:r w:rsidR="00071F3A" w:rsidRPr="000021A8">
        <w:rPr>
          <w:sz w:val="22"/>
          <w:szCs w:val="22"/>
        </w:rPr>
        <w:t xml:space="preserve">Dallas P. </w:t>
      </w:r>
      <w:proofErr w:type="spellStart"/>
      <w:r w:rsidR="00071F3A" w:rsidRPr="000021A8">
        <w:rPr>
          <w:sz w:val="22"/>
          <w:szCs w:val="22"/>
        </w:rPr>
        <w:t>Veitch</w:t>
      </w:r>
      <w:r w:rsidR="00071F3A" w:rsidRPr="000021A8">
        <w:rPr>
          <w:sz w:val="22"/>
          <w:szCs w:val="22"/>
          <w:vertAlign w:val="superscript"/>
        </w:rPr>
        <w:t>a</w:t>
      </w:r>
      <w:proofErr w:type="spellEnd"/>
      <w:r w:rsidR="00071F3A" w:rsidRPr="000021A8">
        <w:rPr>
          <w:sz w:val="22"/>
          <w:szCs w:val="22"/>
        </w:rPr>
        <w:t xml:space="preserve"> , </w:t>
      </w:r>
      <w:r w:rsidRPr="000021A8">
        <w:rPr>
          <w:sz w:val="22"/>
          <w:szCs w:val="22"/>
        </w:rPr>
        <w:t xml:space="preserve">Paul S. </w:t>
      </w:r>
      <w:proofErr w:type="spellStart"/>
      <w:r w:rsidRPr="000021A8">
        <w:rPr>
          <w:sz w:val="22"/>
          <w:szCs w:val="22"/>
        </w:rPr>
        <w:t>Aisen</w:t>
      </w:r>
      <w:r w:rsidR="001B01B9" w:rsidRPr="000021A8">
        <w:rPr>
          <w:sz w:val="22"/>
          <w:szCs w:val="22"/>
          <w:vertAlign w:val="superscript"/>
        </w:rPr>
        <w:t>f</w:t>
      </w:r>
      <w:proofErr w:type="spellEnd"/>
      <w:r w:rsidRPr="000021A8">
        <w:rPr>
          <w:sz w:val="22"/>
          <w:szCs w:val="22"/>
        </w:rPr>
        <w:t xml:space="preserve">, </w:t>
      </w:r>
      <w:r w:rsidR="000021A8" w:rsidRPr="000021A8">
        <w:rPr>
          <w:rStyle w:val="fnm"/>
          <w:sz w:val="22"/>
          <w:szCs w:val="22"/>
        </w:rPr>
        <w:t xml:space="preserve">Laurel A. </w:t>
      </w:r>
      <w:proofErr w:type="spellStart"/>
      <w:r w:rsidR="000021A8" w:rsidRPr="000021A8">
        <w:rPr>
          <w:rStyle w:val="snm"/>
          <w:sz w:val="22"/>
          <w:szCs w:val="22"/>
        </w:rPr>
        <w:t>Beckett</w:t>
      </w:r>
      <w:r w:rsidR="00AE6407" w:rsidRPr="00AE6407">
        <w:rPr>
          <w:rStyle w:val="snm"/>
          <w:sz w:val="22"/>
          <w:szCs w:val="22"/>
          <w:vertAlign w:val="superscript"/>
        </w:rPr>
        <w:t>g</w:t>
      </w:r>
      <w:proofErr w:type="spellEnd"/>
      <w:r w:rsidR="000021A8">
        <w:rPr>
          <w:rStyle w:val="snm"/>
          <w:sz w:val="22"/>
          <w:szCs w:val="22"/>
        </w:rPr>
        <w:t xml:space="preserve">, </w:t>
      </w:r>
      <w:r w:rsidR="000021A8" w:rsidRPr="000021A8">
        <w:rPr>
          <w:rStyle w:val="citsup"/>
          <w:sz w:val="22"/>
          <w:szCs w:val="22"/>
        </w:rPr>
        <w:t xml:space="preserve"> </w:t>
      </w:r>
      <w:r w:rsidR="00AE6407" w:rsidRPr="00AE6407">
        <w:rPr>
          <w:rStyle w:val="citsup"/>
          <w:sz w:val="22"/>
          <w:szCs w:val="22"/>
          <w:vertAlign w:val="baseline"/>
        </w:rPr>
        <w:t xml:space="preserve">Nigel J. </w:t>
      </w:r>
      <w:proofErr w:type="spellStart"/>
      <w:r w:rsidR="00AE6407" w:rsidRPr="00AE6407">
        <w:rPr>
          <w:rStyle w:val="citsup"/>
          <w:sz w:val="22"/>
          <w:szCs w:val="22"/>
          <w:vertAlign w:val="baseline"/>
        </w:rPr>
        <w:t>Cairns</w:t>
      </w:r>
      <w:r w:rsidR="00AE6407" w:rsidRPr="00AE6407">
        <w:rPr>
          <w:rStyle w:val="citsup"/>
          <w:sz w:val="22"/>
          <w:szCs w:val="22"/>
        </w:rPr>
        <w:t>h,i</w:t>
      </w:r>
      <w:proofErr w:type="spellEnd"/>
      <w:r w:rsidR="00AE6407" w:rsidRPr="00AE6407">
        <w:rPr>
          <w:rStyle w:val="citsup"/>
          <w:sz w:val="22"/>
          <w:szCs w:val="22"/>
          <w:vertAlign w:val="baseline"/>
        </w:rPr>
        <w:t xml:space="preserve">,  </w:t>
      </w:r>
      <w:r w:rsidR="00AE6407" w:rsidRPr="00AE6407">
        <w:rPr>
          <w:sz w:val="22"/>
          <w:szCs w:val="22"/>
        </w:rPr>
        <w:t>Jesse</w:t>
      </w:r>
      <w:r w:rsidR="00AE6407">
        <w:rPr>
          <w:sz w:val="22"/>
          <w:szCs w:val="22"/>
        </w:rPr>
        <w:t xml:space="preserve"> </w:t>
      </w:r>
      <w:proofErr w:type="spellStart"/>
      <w:r w:rsidR="00AE6407">
        <w:rPr>
          <w:sz w:val="22"/>
          <w:szCs w:val="22"/>
        </w:rPr>
        <w:t>Cedarbaum</w:t>
      </w:r>
      <w:r w:rsidR="00AE6407" w:rsidRPr="00AE6407">
        <w:rPr>
          <w:sz w:val="22"/>
          <w:szCs w:val="22"/>
          <w:vertAlign w:val="superscript"/>
        </w:rPr>
        <w:t>j</w:t>
      </w:r>
      <w:proofErr w:type="spellEnd"/>
      <w:r w:rsidR="00AE6407">
        <w:rPr>
          <w:sz w:val="22"/>
          <w:szCs w:val="22"/>
        </w:rPr>
        <w:t>, M</w:t>
      </w:r>
      <w:r w:rsidR="00071F3A" w:rsidRPr="000021A8">
        <w:rPr>
          <w:sz w:val="22"/>
          <w:szCs w:val="22"/>
        </w:rPr>
        <w:t xml:space="preserve">ichael C. </w:t>
      </w:r>
      <w:proofErr w:type="spellStart"/>
      <w:r w:rsidR="00071F3A" w:rsidRPr="000021A8">
        <w:rPr>
          <w:sz w:val="22"/>
          <w:szCs w:val="22"/>
        </w:rPr>
        <w:t>Donohue</w:t>
      </w:r>
      <w:r w:rsidR="00AE6407">
        <w:rPr>
          <w:sz w:val="22"/>
          <w:szCs w:val="22"/>
          <w:vertAlign w:val="superscript"/>
        </w:rPr>
        <w:t>k</w:t>
      </w:r>
      <w:proofErr w:type="spellEnd"/>
      <w:r w:rsidR="00071F3A" w:rsidRPr="000021A8">
        <w:rPr>
          <w:sz w:val="22"/>
          <w:szCs w:val="22"/>
        </w:rPr>
        <w:t xml:space="preserve">, </w:t>
      </w:r>
      <w:r w:rsidR="00AE6407">
        <w:rPr>
          <w:sz w:val="22"/>
          <w:szCs w:val="22"/>
        </w:rPr>
        <w:t xml:space="preserve"> Robert C. </w:t>
      </w:r>
      <w:proofErr w:type="spellStart"/>
      <w:r w:rsidR="00AE6407">
        <w:rPr>
          <w:sz w:val="22"/>
          <w:szCs w:val="22"/>
        </w:rPr>
        <w:t>Green</w:t>
      </w:r>
      <w:r w:rsidR="00AE6407" w:rsidRPr="00AE6407">
        <w:rPr>
          <w:sz w:val="22"/>
          <w:szCs w:val="22"/>
          <w:vertAlign w:val="superscript"/>
        </w:rPr>
        <w:t>l</w:t>
      </w:r>
      <w:proofErr w:type="spellEnd"/>
      <w:r w:rsidR="00AE6407">
        <w:rPr>
          <w:sz w:val="22"/>
          <w:szCs w:val="22"/>
        </w:rPr>
        <w:t xml:space="preserve">, Danielle </w:t>
      </w:r>
      <w:proofErr w:type="spellStart"/>
      <w:r w:rsidR="00AE6407">
        <w:rPr>
          <w:sz w:val="22"/>
          <w:szCs w:val="22"/>
        </w:rPr>
        <w:t>Harvey</w:t>
      </w:r>
      <w:r w:rsidR="00467B26">
        <w:rPr>
          <w:sz w:val="22"/>
          <w:szCs w:val="22"/>
          <w:vertAlign w:val="superscript"/>
        </w:rPr>
        <w:t>g</w:t>
      </w:r>
      <w:proofErr w:type="spellEnd"/>
      <w:r w:rsidR="00AE6407">
        <w:rPr>
          <w:sz w:val="22"/>
          <w:szCs w:val="22"/>
        </w:rPr>
        <w:t xml:space="preserve">, </w:t>
      </w:r>
      <w:r w:rsidR="00467B26">
        <w:rPr>
          <w:sz w:val="22"/>
          <w:szCs w:val="22"/>
        </w:rPr>
        <w:t>Clifford R. Jack</w:t>
      </w:r>
      <w:r w:rsidR="00DE6376">
        <w:rPr>
          <w:sz w:val="22"/>
          <w:szCs w:val="22"/>
        </w:rPr>
        <w:t xml:space="preserve"> </w:t>
      </w:r>
      <w:proofErr w:type="spellStart"/>
      <w:r w:rsidR="00DE6376">
        <w:rPr>
          <w:sz w:val="22"/>
          <w:szCs w:val="22"/>
        </w:rPr>
        <w:t>Jr</w:t>
      </w:r>
      <w:r w:rsidR="00467B26">
        <w:rPr>
          <w:sz w:val="22"/>
          <w:szCs w:val="22"/>
          <w:vertAlign w:val="superscript"/>
        </w:rPr>
        <w:t>m</w:t>
      </w:r>
      <w:proofErr w:type="spellEnd"/>
      <w:r w:rsidR="00467B26">
        <w:rPr>
          <w:sz w:val="22"/>
          <w:szCs w:val="22"/>
        </w:rPr>
        <w:t xml:space="preserve">, </w:t>
      </w:r>
      <w:r w:rsidR="00AE6407">
        <w:rPr>
          <w:sz w:val="22"/>
          <w:szCs w:val="22"/>
        </w:rPr>
        <w:t xml:space="preserve">William </w:t>
      </w:r>
      <w:proofErr w:type="spellStart"/>
      <w:r w:rsidR="00AE6407">
        <w:rPr>
          <w:sz w:val="22"/>
          <w:szCs w:val="22"/>
        </w:rPr>
        <w:t>Jagust</w:t>
      </w:r>
      <w:r w:rsidR="00467B26">
        <w:rPr>
          <w:sz w:val="22"/>
          <w:szCs w:val="22"/>
          <w:vertAlign w:val="superscript"/>
        </w:rPr>
        <w:t>n</w:t>
      </w:r>
      <w:proofErr w:type="spellEnd"/>
      <w:r w:rsidR="00AE6407">
        <w:rPr>
          <w:sz w:val="22"/>
          <w:szCs w:val="22"/>
        </w:rPr>
        <w:t xml:space="preserve">, John C. </w:t>
      </w:r>
      <w:proofErr w:type="spellStart"/>
      <w:r w:rsidR="00AE6407">
        <w:rPr>
          <w:sz w:val="22"/>
          <w:szCs w:val="22"/>
        </w:rPr>
        <w:t>Morris</w:t>
      </w:r>
      <w:r w:rsidR="00467B26">
        <w:rPr>
          <w:sz w:val="22"/>
          <w:szCs w:val="22"/>
          <w:vertAlign w:val="superscript"/>
        </w:rPr>
        <w:t>i</w:t>
      </w:r>
      <w:proofErr w:type="spellEnd"/>
      <w:r w:rsidR="00AE6407">
        <w:rPr>
          <w:sz w:val="22"/>
          <w:szCs w:val="22"/>
        </w:rPr>
        <w:t xml:space="preserve">, Ronald C. </w:t>
      </w:r>
      <w:proofErr w:type="spellStart"/>
      <w:r w:rsidR="00AE6407">
        <w:rPr>
          <w:sz w:val="22"/>
          <w:szCs w:val="22"/>
        </w:rPr>
        <w:t>Petersen</w:t>
      </w:r>
      <w:r w:rsidR="00467B26">
        <w:rPr>
          <w:sz w:val="22"/>
          <w:szCs w:val="22"/>
          <w:vertAlign w:val="superscript"/>
        </w:rPr>
        <w:t>o</w:t>
      </w:r>
      <w:proofErr w:type="spellEnd"/>
      <w:r w:rsidR="00AE6407">
        <w:rPr>
          <w:sz w:val="22"/>
          <w:szCs w:val="22"/>
        </w:rPr>
        <w:t xml:space="preserve">, </w:t>
      </w:r>
      <w:r w:rsidR="000021A8" w:rsidRPr="000021A8">
        <w:rPr>
          <w:rStyle w:val="fnm"/>
          <w:sz w:val="22"/>
          <w:szCs w:val="22"/>
        </w:rPr>
        <w:t xml:space="preserve">Andrew J. </w:t>
      </w:r>
      <w:proofErr w:type="spellStart"/>
      <w:r w:rsidR="000021A8" w:rsidRPr="000021A8">
        <w:rPr>
          <w:rStyle w:val="snm"/>
          <w:sz w:val="22"/>
          <w:szCs w:val="22"/>
        </w:rPr>
        <w:t>Saykin</w:t>
      </w:r>
      <w:r w:rsidR="00467B26">
        <w:rPr>
          <w:rStyle w:val="snm"/>
          <w:sz w:val="22"/>
          <w:szCs w:val="22"/>
          <w:vertAlign w:val="superscript"/>
        </w:rPr>
        <w:t>p</w:t>
      </w:r>
      <w:proofErr w:type="spellEnd"/>
      <w:r w:rsidR="000021A8">
        <w:rPr>
          <w:rStyle w:val="snm"/>
          <w:sz w:val="22"/>
          <w:szCs w:val="22"/>
        </w:rPr>
        <w:t>,</w:t>
      </w:r>
      <w:r w:rsidR="00467B26">
        <w:rPr>
          <w:rStyle w:val="citsup"/>
          <w:sz w:val="22"/>
          <w:szCs w:val="22"/>
        </w:rPr>
        <w:t xml:space="preserve"> </w:t>
      </w:r>
      <w:r w:rsidR="00AE6407" w:rsidRPr="00AE6407">
        <w:rPr>
          <w:rStyle w:val="citsup"/>
          <w:sz w:val="22"/>
          <w:szCs w:val="22"/>
          <w:vertAlign w:val="baseline"/>
        </w:rPr>
        <w:t xml:space="preserve">Leslie </w:t>
      </w:r>
      <w:proofErr w:type="spellStart"/>
      <w:r w:rsidR="00AE6407" w:rsidRPr="00AE6407">
        <w:rPr>
          <w:rStyle w:val="citsup"/>
          <w:sz w:val="22"/>
          <w:szCs w:val="22"/>
          <w:vertAlign w:val="baseline"/>
        </w:rPr>
        <w:t>Shaw</w:t>
      </w:r>
      <w:r w:rsidR="00467B26">
        <w:rPr>
          <w:rStyle w:val="citsup"/>
          <w:sz w:val="22"/>
          <w:szCs w:val="22"/>
        </w:rPr>
        <w:t>q</w:t>
      </w:r>
      <w:proofErr w:type="spellEnd"/>
      <w:r w:rsidR="00AE6407">
        <w:rPr>
          <w:rStyle w:val="citsup"/>
          <w:sz w:val="22"/>
          <w:szCs w:val="22"/>
          <w:vertAlign w:val="baseline"/>
        </w:rPr>
        <w:t xml:space="preserve">, </w:t>
      </w:r>
      <w:r w:rsidR="00E301C9" w:rsidRPr="00AE6407">
        <w:rPr>
          <w:sz w:val="22"/>
          <w:szCs w:val="22"/>
        </w:rPr>
        <w:t>Paul</w:t>
      </w:r>
      <w:r w:rsidR="00E301C9" w:rsidRPr="000021A8">
        <w:rPr>
          <w:sz w:val="22"/>
          <w:szCs w:val="22"/>
        </w:rPr>
        <w:t xml:space="preserve"> </w:t>
      </w:r>
      <w:r w:rsidRPr="000021A8">
        <w:rPr>
          <w:sz w:val="22"/>
          <w:szCs w:val="22"/>
        </w:rPr>
        <w:t xml:space="preserve">M. </w:t>
      </w:r>
      <w:proofErr w:type="spellStart"/>
      <w:r w:rsidR="00E301C9" w:rsidRPr="000021A8">
        <w:rPr>
          <w:sz w:val="22"/>
          <w:szCs w:val="22"/>
        </w:rPr>
        <w:t>Thompson</w:t>
      </w:r>
      <w:r w:rsidR="00467B26">
        <w:rPr>
          <w:sz w:val="22"/>
          <w:szCs w:val="22"/>
          <w:vertAlign w:val="superscript"/>
        </w:rPr>
        <w:t>r</w:t>
      </w:r>
      <w:proofErr w:type="spellEnd"/>
      <w:r w:rsidR="000021A8">
        <w:rPr>
          <w:sz w:val="22"/>
          <w:szCs w:val="22"/>
        </w:rPr>
        <w:t xml:space="preserve">, </w:t>
      </w:r>
      <w:r w:rsidR="000021A8" w:rsidRPr="000021A8">
        <w:rPr>
          <w:rStyle w:val="fnm"/>
          <w:sz w:val="22"/>
          <w:szCs w:val="22"/>
        </w:rPr>
        <w:t xml:space="preserve">Arthur W. </w:t>
      </w:r>
      <w:r w:rsidR="000021A8" w:rsidRPr="000021A8">
        <w:rPr>
          <w:rStyle w:val="snm"/>
          <w:sz w:val="22"/>
          <w:szCs w:val="22"/>
        </w:rPr>
        <w:t>Toga</w:t>
      </w:r>
      <w:r w:rsidR="00467B26">
        <w:rPr>
          <w:rStyle w:val="snm"/>
          <w:sz w:val="22"/>
          <w:szCs w:val="22"/>
          <w:vertAlign w:val="superscript"/>
        </w:rPr>
        <w:t>s</w:t>
      </w:r>
      <w:r w:rsidR="000021A8">
        <w:rPr>
          <w:rStyle w:val="snm"/>
          <w:sz w:val="22"/>
          <w:szCs w:val="22"/>
        </w:rPr>
        <w:t xml:space="preserve">, </w:t>
      </w:r>
      <w:r w:rsidR="000021A8" w:rsidRPr="000021A8">
        <w:rPr>
          <w:rStyle w:val="citsup"/>
          <w:sz w:val="22"/>
          <w:szCs w:val="22"/>
        </w:rPr>
        <w:t xml:space="preserve"> </w:t>
      </w:r>
      <w:r w:rsidR="000021A8" w:rsidRPr="000021A8">
        <w:rPr>
          <w:rStyle w:val="fnm"/>
          <w:sz w:val="22"/>
          <w:szCs w:val="22"/>
        </w:rPr>
        <w:t xml:space="preserve">John Q. </w:t>
      </w:r>
      <w:proofErr w:type="spellStart"/>
      <w:r w:rsidR="000021A8" w:rsidRPr="000021A8">
        <w:rPr>
          <w:rStyle w:val="snm"/>
          <w:sz w:val="22"/>
          <w:szCs w:val="22"/>
        </w:rPr>
        <w:t>Trojanowski</w:t>
      </w:r>
      <w:r w:rsidR="00FC5CDF">
        <w:rPr>
          <w:rStyle w:val="snm"/>
          <w:sz w:val="22"/>
          <w:szCs w:val="22"/>
          <w:vertAlign w:val="superscript"/>
        </w:rPr>
        <w:t>t,u,v,w</w:t>
      </w:r>
      <w:proofErr w:type="spellEnd"/>
      <w:r w:rsidR="000021A8">
        <w:rPr>
          <w:sz w:val="22"/>
          <w:szCs w:val="22"/>
        </w:rPr>
        <w:t xml:space="preserve">, </w:t>
      </w:r>
      <w:r w:rsidRPr="000021A8">
        <w:rPr>
          <w:sz w:val="22"/>
          <w:szCs w:val="22"/>
        </w:rPr>
        <w:t>Alzheimer’s Disease Neuroimaging Initiative.</w:t>
      </w:r>
    </w:p>
    <w:p w:rsidR="003C2A6E" w:rsidRDefault="003C2A6E">
      <w:pPr>
        <w:rPr>
          <w:shd w:val="clear" w:color="auto" w:fill="FFFFFF"/>
        </w:rPr>
      </w:pPr>
    </w:p>
    <w:p w:rsidR="003C2A6E" w:rsidRDefault="003C2A6E" w:rsidP="003C2A6E">
      <w:pPr>
        <w:pStyle w:val="affiliation"/>
      </w:pPr>
      <w:proofErr w:type="spellStart"/>
      <w:proofErr w:type="gramStart"/>
      <w:r>
        <w:rPr>
          <w:rStyle w:val="sup"/>
        </w:rPr>
        <w:t>a</w:t>
      </w:r>
      <w:r>
        <w:t>Department</w:t>
      </w:r>
      <w:proofErr w:type="spellEnd"/>
      <w:proofErr w:type="gramEnd"/>
      <w:r>
        <w:t xml:space="preserve"> of Veterans Affairs Medical Center, Center for Imaging of Neurodegenerative Diseases, San Francisco, CA, USA</w:t>
      </w:r>
    </w:p>
    <w:p w:rsidR="001B01B9" w:rsidRDefault="001B01B9" w:rsidP="001B01B9">
      <w:pPr>
        <w:pStyle w:val="affiliation"/>
      </w:pPr>
      <w:proofErr w:type="spellStart"/>
      <w:proofErr w:type="gramStart"/>
      <w:r>
        <w:rPr>
          <w:rStyle w:val="sup"/>
        </w:rPr>
        <w:t>b</w:t>
      </w:r>
      <w:r>
        <w:t>Department</w:t>
      </w:r>
      <w:proofErr w:type="spellEnd"/>
      <w:proofErr w:type="gramEnd"/>
      <w:r>
        <w:t xml:space="preserve"> of Radiology, University of California, San Francisco, CA, USA</w:t>
      </w:r>
    </w:p>
    <w:p w:rsidR="003C2A6E" w:rsidRDefault="003C2A6E" w:rsidP="003C2A6E">
      <w:pPr>
        <w:pStyle w:val="affiliation"/>
        <w:rPr>
          <w:rStyle w:val="sup"/>
        </w:rPr>
      </w:pPr>
      <w:proofErr w:type="spellStart"/>
      <w:proofErr w:type="gramStart"/>
      <w:r>
        <w:rPr>
          <w:rStyle w:val="sup"/>
        </w:rPr>
        <w:t>c</w:t>
      </w:r>
      <w:r>
        <w:t>Department</w:t>
      </w:r>
      <w:proofErr w:type="spellEnd"/>
      <w:proofErr w:type="gramEnd"/>
      <w:r>
        <w:t xml:space="preserve"> of Medicine, University of California, San Francisco, CA, USA</w:t>
      </w:r>
    </w:p>
    <w:p w:rsidR="003C2A6E" w:rsidRDefault="003C2A6E" w:rsidP="003C2A6E">
      <w:pPr>
        <w:pStyle w:val="affiliation"/>
        <w:rPr>
          <w:rStyle w:val="sup"/>
        </w:rPr>
      </w:pPr>
      <w:proofErr w:type="spellStart"/>
      <w:proofErr w:type="gramStart"/>
      <w:r>
        <w:rPr>
          <w:rStyle w:val="sup"/>
        </w:rPr>
        <w:t>d</w:t>
      </w:r>
      <w:r>
        <w:t>Department</w:t>
      </w:r>
      <w:proofErr w:type="spellEnd"/>
      <w:proofErr w:type="gramEnd"/>
      <w:r>
        <w:t xml:space="preserve"> of Psychiatry, University of California, San Francisco, CA, USA</w:t>
      </w:r>
    </w:p>
    <w:p w:rsidR="003C2A6E" w:rsidRDefault="003C2A6E" w:rsidP="003C2A6E">
      <w:pPr>
        <w:pStyle w:val="affiliation"/>
      </w:pPr>
      <w:proofErr w:type="spellStart"/>
      <w:proofErr w:type="gramStart"/>
      <w:r>
        <w:rPr>
          <w:rStyle w:val="sup"/>
        </w:rPr>
        <w:t>e</w:t>
      </w:r>
      <w:r>
        <w:t>Department</w:t>
      </w:r>
      <w:proofErr w:type="spellEnd"/>
      <w:proofErr w:type="gramEnd"/>
      <w:r>
        <w:t xml:space="preserve"> of Neurology, University of California, San Francisco, CA, USA</w:t>
      </w:r>
    </w:p>
    <w:p w:rsidR="008206E4" w:rsidRDefault="001B01B9" w:rsidP="008206E4">
      <w:pPr>
        <w:pStyle w:val="affiliation"/>
      </w:pPr>
      <w:proofErr w:type="spellStart"/>
      <w:proofErr w:type="gramStart"/>
      <w:r w:rsidRPr="001B01B9">
        <w:rPr>
          <w:vertAlign w:val="superscript"/>
        </w:rPr>
        <w:t>f</w:t>
      </w:r>
      <w:r w:rsidR="008206E4" w:rsidRPr="00795734">
        <w:t>Department</w:t>
      </w:r>
      <w:proofErr w:type="spellEnd"/>
      <w:proofErr w:type="gramEnd"/>
      <w:r w:rsidR="008206E4" w:rsidRPr="00795734">
        <w:t xml:space="preserve"> of Neurosciences, University of California- San Diego, La Jolla, CA, USA</w:t>
      </w:r>
    </w:p>
    <w:p w:rsidR="00AE6407" w:rsidRDefault="001B01B9" w:rsidP="00AE6407">
      <w:pPr>
        <w:pStyle w:val="affiliation"/>
      </w:pPr>
      <w:proofErr w:type="spellStart"/>
      <w:proofErr w:type="gramStart"/>
      <w:r>
        <w:rPr>
          <w:vertAlign w:val="superscript"/>
        </w:rPr>
        <w:t>g</w:t>
      </w:r>
      <w:r w:rsidR="00AE6407">
        <w:t>Division</w:t>
      </w:r>
      <w:proofErr w:type="spellEnd"/>
      <w:proofErr w:type="gramEnd"/>
      <w:r w:rsidR="00AE6407">
        <w:t xml:space="preserve"> of Biostatistics, Department of Public Health Sciences, University of California, Davis, CA, USA</w:t>
      </w:r>
    </w:p>
    <w:p w:rsidR="00AE6407" w:rsidRDefault="00AE6407" w:rsidP="00AE6407">
      <w:pPr>
        <w:pStyle w:val="affiliation"/>
        <w:rPr>
          <w:rStyle w:val="sup"/>
        </w:rPr>
      </w:pPr>
      <w:proofErr w:type="spellStart"/>
      <w:proofErr w:type="gramStart"/>
      <w:r>
        <w:rPr>
          <w:rStyle w:val="sup"/>
        </w:rPr>
        <w:t>h</w:t>
      </w:r>
      <w:r>
        <w:t>Knight</w:t>
      </w:r>
      <w:proofErr w:type="spellEnd"/>
      <w:proofErr w:type="gramEnd"/>
      <w:r>
        <w:t xml:space="preserve"> Alzheimer's Disease Research Center, Washington University School of Medicine, Saint Louis, MO, USA</w:t>
      </w:r>
    </w:p>
    <w:p w:rsidR="00AE6407" w:rsidRPr="00AE6407" w:rsidRDefault="00AE6407" w:rsidP="00AE6407">
      <w:pPr>
        <w:pStyle w:val="affiliation"/>
        <w:rPr>
          <w:vertAlign w:val="superscript"/>
        </w:rPr>
      </w:pPr>
      <w:proofErr w:type="spellStart"/>
      <w:proofErr w:type="gramStart"/>
      <w:r>
        <w:rPr>
          <w:rStyle w:val="sup"/>
        </w:rPr>
        <w:t>i</w:t>
      </w:r>
      <w:r>
        <w:t>Department</w:t>
      </w:r>
      <w:proofErr w:type="spellEnd"/>
      <w:proofErr w:type="gramEnd"/>
      <w:r>
        <w:t xml:space="preserve"> of Neurology, Washington University School of Medicine, Saint Louis, MO, USA</w:t>
      </w:r>
    </w:p>
    <w:p w:rsidR="00AE6407" w:rsidRDefault="00AE6407" w:rsidP="00AE6407">
      <w:pPr>
        <w:pStyle w:val="affiliation"/>
        <w:rPr>
          <w:rStyle w:val="sup"/>
        </w:rPr>
      </w:pPr>
      <w:proofErr w:type="spellStart"/>
      <w:proofErr w:type="gramStart"/>
      <w:r w:rsidRPr="00AA4D7C">
        <w:rPr>
          <w:vertAlign w:val="superscript"/>
        </w:rPr>
        <w:t>j</w:t>
      </w:r>
      <w:r>
        <w:t>Neurology</w:t>
      </w:r>
      <w:proofErr w:type="spellEnd"/>
      <w:proofErr w:type="gramEnd"/>
      <w:r>
        <w:t xml:space="preserve"> Early Clinical Development, </w:t>
      </w:r>
      <w:proofErr w:type="spellStart"/>
      <w:r>
        <w:t>Biogen</w:t>
      </w:r>
      <w:proofErr w:type="spellEnd"/>
      <w:r>
        <w:t xml:space="preserve"> Idec, Cambridge, MA, USA.</w:t>
      </w:r>
    </w:p>
    <w:p w:rsidR="001B01B9" w:rsidRPr="00795734" w:rsidRDefault="00AE6407" w:rsidP="008206E4">
      <w:pPr>
        <w:pStyle w:val="affiliation"/>
        <w:rPr>
          <w:sz w:val="22"/>
          <w:szCs w:val="22"/>
        </w:rPr>
      </w:pPr>
      <w:proofErr w:type="spellStart"/>
      <w:proofErr w:type="gramStart"/>
      <w:r>
        <w:rPr>
          <w:vertAlign w:val="superscript"/>
        </w:rPr>
        <w:t>k</w:t>
      </w:r>
      <w:r w:rsidR="001B01B9" w:rsidRPr="00105817">
        <w:rPr>
          <w:color w:val="222222"/>
          <w:shd w:val="clear" w:color="auto" w:fill="FFFFFF"/>
        </w:rPr>
        <w:t>Division</w:t>
      </w:r>
      <w:proofErr w:type="spellEnd"/>
      <w:proofErr w:type="gramEnd"/>
      <w:r w:rsidR="001B01B9" w:rsidRPr="00105817">
        <w:rPr>
          <w:color w:val="222222"/>
          <w:shd w:val="clear" w:color="auto" w:fill="FFFFFF"/>
        </w:rPr>
        <w:t xml:space="preserve"> of Biostatistics and Bioinformatics</w:t>
      </w:r>
      <w:r w:rsidR="001B01B9" w:rsidRPr="00105817">
        <w:t>,</w:t>
      </w:r>
      <w:r w:rsidR="001B01B9">
        <w:t xml:space="preserve"> University of California, San Diego, CA, USA</w:t>
      </w:r>
    </w:p>
    <w:p w:rsidR="00AE6407" w:rsidRDefault="00AE6407" w:rsidP="00AE6407">
      <w:pPr>
        <w:pStyle w:val="affiliation"/>
      </w:pPr>
      <w:proofErr w:type="spellStart"/>
      <w:proofErr w:type="gramStart"/>
      <w:r>
        <w:rPr>
          <w:rStyle w:val="sup"/>
        </w:rPr>
        <w:t>l</w:t>
      </w:r>
      <w:r>
        <w:t>Division</w:t>
      </w:r>
      <w:proofErr w:type="spellEnd"/>
      <w:proofErr w:type="gramEnd"/>
      <w:r>
        <w:t xml:space="preserve"> of Genetics, Department of Medicine, Brigham and Women's Hospital and Harvard Medical School, Boston, MA, USA</w:t>
      </w:r>
    </w:p>
    <w:p w:rsidR="00467B26" w:rsidRDefault="00467B26" w:rsidP="00467B26">
      <w:pPr>
        <w:pStyle w:val="affiliation"/>
      </w:pPr>
      <w:proofErr w:type="spellStart"/>
      <w:proofErr w:type="gramStart"/>
      <w:r>
        <w:rPr>
          <w:rStyle w:val="sup"/>
        </w:rPr>
        <w:t>m</w:t>
      </w:r>
      <w:r>
        <w:t>Department</w:t>
      </w:r>
      <w:proofErr w:type="spellEnd"/>
      <w:proofErr w:type="gramEnd"/>
      <w:r>
        <w:t xml:space="preserve"> of Radiology, Mayo Clinic, Rochester, MN, USA</w:t>
      </w:r>
    </w:p>
    <w:p w:rsidR="00467B26" w:rsidRDefault="00467B26" w:rsidP="00467B26">
      <w:pPr>
        <w:pStyle w:val="affiliation"/>
        <w:rPr>
          <w:rStyle w:val="sup"/>
        </w:rPr>
      </w:pPr>
      <w:proofErr w:type="spellStart"/>
      <w:proofErr w:type="gramStart"/>
      <w:r>
        <w:rPr>
          <w:rStyle w:val="sup"/>
        </w:rPr>
        <w:t>n</w:t>
      </w:r>
      <w:r>
        <w:t>Helen</w:t>
      </w:r>
      <w:proofErr w:type="spellEnd"/>
      <w:proofErr w:type="gramEnd"/>
      <w:r>
        <w:t xml:space="preserve"> Wills Neuroscience Institute, University of California Berkeley, Berkeley, CA, USA</w:t>
      </w:r>
    </w:p>
    <w:p w:rsidR="00467B26" w:rsidRDefault="00467B26" w:rsidP="00467B26">
      <w:pPr>
        <w:pStyle w:val="affiliation"/>
      </w:pPr>
      <w:proofErr w:type="spellStart"/>
      <w:proofErr w:type="gramStart"/>
      <w:r>
        <w:rPr>
          <w:rStyle w:val="sup"/>
        </w:rPr>
        <w:t>o</w:t>
      </w:r>
      <w:r>
        <w:t>Department</w:t>
      </w:r>
      <w:proofErr w:type="spellEnd"/>
      <w:proofErr w:type="gramEnd"/>
      <w:r>
        <w:t xml:space="preserve"> of Neurology, Mayo Clinic, Rochester, MN, USA</w:t>
      </w:r>
    </w:p>
    <w:p w:rsidR="00467B26" w:rsidRDefault="00467B26" w:rsidP="00467B26">
      <w:pPr>
        <w:pStyle w:val="affiliation"/>
      </w:pPr>
      <w:proofErr w:type="spellStart"/>
      <w:proofErr w:type="gramStart"/>
      <w:r>
        <w:rPr>
          <w:vertAlign w:val="superscript"/>
        </w:rPr>
        <w:t>p</w:t>
      </w:r>
      <w:r>
        <w:t>Department</w:t>
      </w:r>
      <w:proofErr w:type="spellEnd"/>
      <w:proofErr w:type="gramEnd"/>
      <w:r>
        <w:t xml:space="preserve"> of Medical and Molecular Genetics, Indiana University School of Medicine, Indianapolis, IN, USA</w:t>
      </w:r>
    </w:p>
    <w:p w:rsidR="00467B26" w:rsidRDefault="00467B26" w:rsidP="00467B26">
      <w:pPr>
        <w:pStyle w:val="affiliation"/>
        <w:rPr>
          <w:rStyle w:val="sup"/>
        </w:rPr>
      </w:pPr>
      <w:proofErr w:type="spellStart"/>
      <w:r>
        <w:rPr>
          <w:rStyle w:val="sup"/>
        </w:rPr>
        <w:t>q</w:t>
      </w:r>
      <w:r>
        <w:t>Department</w:t>
      </w:r>
      <w:proofErr w:type="spellEnd"/>
      <w:r>
        <w:t xml:space="preserve"> of Pathology and Laboratory Medicine, Perelman School of Medicine, University of Pennsylvania, Philadelphia, PA, USA</w:t>
      </w:r>
    </w:p>
    <w:p w:rsidR="00AE6407" w:rsidRDefault="00467B26" w:rsidP="00AE6407">
      <w:pPr>
        <w:pStyle w:val="affiliation"/>
      </w:pPr>
      <w:proofErr w:type="spellStart"/>
      <w:proofErr w:type="gramStart"/>
      <w:r>
        <w:rPr>
          <w:vertAlign w:val="superscript"/>
        </w:rPr>
        <w:t>r</w:t>
      </w:r>
      <w:r w:rsidR="00AE6407" w:rsidRPr="00795734">
        <w:t>Institute</w:t>
      </w:r>
      <w:proofErr w:type="spellEnd"/>
      <w:proofErr w:type="gramEnd"/>
      <w:r w:rsidR="00AE6407" w:rsidRPr="00795734">
        <w:t xml:space="preserve"> for Neuroimaging and Informatics, University of Southern California, Los Angeles, CA, USA</w:t>
      </w:r>
    </w:p>
    <w:p w:rsidR="000021A8" w:rsidRDefault="00467B26" w:rsidP="000021A8">
      <w:pPr>
        <w:pStyle w:val="affiliation"/>
      </w:pPr>
      <w:proofErr w:type="spellStart"/>
      <w:proofErr w:type="gramStart"/>
      <w:r>
        <w:rPr>
          <w:vertAlign w:val="superscript"/>
        </w:rPr>
        <w:t>s</w:t>
      </w:r>
      <w:r w:rsidR="000021A8">
        <w:t>Laboratory</w:t>
      </w:r>
      <w:proofErr w:type="spellEnd"/>
      <w:proofErr w:type="gramEnd"/>
      <w:r w:rsidR="000021A8">
        <w:t xml:space="preserve"> of Neuroimaging, Institute of Neuroimaging and Informatics, Keck School of Medicine of University of Southern California Los Angeles, CA, USA</w:t>
      </w:r>
    </w:p>
    <w:p w:rsidR="00FC5CDF" w:rsidRDefault="00FC5CDF" w:rsidP="00FC5CDF">
      <w:pPr>
        <w:pStyle w:val="affiliation"/>
        <w:rPr>
          <w:shd w:val="clear" w:color="auto" w:fill="FFFF00"/>
        </w:rPr>
      </w:pPr>
      <w:proofErr w:type="spellStart"/>
      <w:r>
        <w:rPr>
          <w:rStyle w:val="sup"/>
        </w:rPr>
        <w:t>t</w:t>
      </w:r>
      <w:r>
        <w:t>Department</w:t>
      </w:r>
      <w:proofErr w:type="spellEnd"/>
      <w:r>
        <w:t xml:space="preserve"> of Pathology and Laboratory Medicine, Center for Neurodegenerative Research, Perelman School of Medicine, University of Pennsylvania, Philadelphia, PA, USA</w:t>
      </w:r>
    </w:p>
    <w:p w:rsidR="000021A8" w:rsidRDefault="000021A8" w:rsidP="000021A8">
      <w:pPr>
        <w:pStyle w:val="affiliation"/>
        <w:rPr>
          <w:rStyle w:val="sup"/>
        </w:rPr>
      </w:pPr>
      <w:proofErr w:type="spellStart"/>
      <w:proofErr w:type="gramStart"/>
      <w:r>
        <w:rPr>
          <w:rStyle w:val="sup"/>
        </w:rPr>
        <w:t>u</w:t>
      </w:r>
      <w:r>
        <w:t>Institute</w:t>
      </w:r>
      <w:proofErr w:type="spellEnd"/>
      <w:proofErr w:type="gramEnd"/>
      <w:r>
        <w:t xml:space="preserve"> on Aging, Perelman School of Medicine, University of Pennsylvania, Philadelphia, PA, USA</w:t>
      </w:r>
    </w:p>
    <w:p w:rsidR="000021A8" w:rsidRDefault="000021A8" w:rsidP="000021A8">
      <w:pPr>
        <w:pStyle w:val="affiliation"/>
        <w:rPr>
          <w:rStyle w:val="sup"/>
        </w:rPr>
      </w:pPr>
      <w:proofErr w:type="spellStart"/>
      <w:proofErr w:type="gramStart"/>
      <w:r>
        <w:rPr>
          <w:rStyle w:val="sup"/>
        </w:rPr>
        <w:t>v</w:t>
      </w:r>
      <w:r>
        <w:t>Alzheimer's</w:t>
      </w:r>
      <w:proofErr w:type="spellEnd"/>
      <w:proofErr w:type="gramEnd"/>
      <w:r>
        <w:t xml:space="preserve"> Disease Core Center, Perelman School of Medicine, University of Pennsylvania, Philadelphia, PA, USA</w:t>
      </w:r>
    </w:p>
    <w:p w:rsidR="000021A8" w:rsidRDefault="000021A8" w:rsidP="000021A8">
      <w:pPr>
        <w:pStyle w:val="affiliation"/>
        <w:rPr>
          <w:rStyle w:val="sup"/>
        </w:rPr>
      </w:pPr>
      <w:proofErr w:type="spellStart"/>
      <w:r>
        <w:rPr>
          <w:rStyle w:val="sup"/>
        </w:rPr>
        <w:t>w</w:t>
      </w:r>
      <w:r>
        <w:t>Udall</w:t>
      </w:r>
      <w:proofErr w:type="spellEnd"/>
      <w:r>
        <w:t xml:space="preserve"> Parkinson's Research Center, Perelman School of Medicine, University of Pennsylvania, Philadelphia, PA, USA</w:t>
      </w:r>
    </w:p>
    <w:p w:rsidR="000021A8" w:rsidRDefault="000021A8" w:rsidP="000021A8">
      <w:pPr>
        <w:pStyle w:val="affiliation"/>
        <w:rPr>
          <w:rStyle w:val="sup"/>
        </w:rPr>
      </w:pPr>
    </w:p>
    <w:p w:rsidR="000021A8" w:rsidRDefault="000021A8" w:rsidP="000021A8">
      <w:pPr>
        <w:pStyle w:val="affiliation"/>
        <w:rPr>
          <w:rStyle w:val="sup"/>
        </w:rPr>
      </w:pPr>
    </w:p>
    <w:p w:rsidR="000021A8" w:rsidRDefault="000021A8" w:rsidP="000021A8">
      <w:pPr>
        <w:pStyle w:val="affiliation"/>
        <w:rPr>
          <w:rStyle w:val="sup"/>
        </w:rPr>
      </w:pPr>
    </w:p>
    <w:p w:rsidR="000021A8" w:rsidRPr="000021A8" w:rsidRDefault="000021A8" w:rsidP="00071F3A">
      <w:pPr>
        <w:pStyle w:val="affiliation"/>
        <w:rPr>
          <w:rFonts w:ascii="AdvTT94c8263f.I" w:hAnsi="AdvTT94c8263f.I" w:cs="AdvTT94c8263f.I"/>
          <w:sz w:val="22"/>
          <w:szCs w:val="22"/>
        </w:rPr>
      </w:pPr>
    </w:p>
    <w:p w:rsidR="00071F3A" w:rsidRDefault="00071F3A" w:rsidP="003C2A6E">
      <w:pPr>
        <w:pStyle w:val="affiliation"/>
      </w:pPr>
    </w:p>
    <w:p w:rsidR="003C2A6E" w:rsidRDefault="003C2A6E" w:rsidP="003C2A6E">
      <w:pPr>
        <w:pStyle w:val="affiliation"/>
      </w:pPr>
    </w:p>
    <w:p w:rsidR="003C2A6E" w:rsidRDefault="003C2A6E" w:rsidP="003C2A6E">
      <w:pPr>
        <w:pStyle w:val="correspondingauthor"/>
      </w:pPr>
      <w:r>
        <w:t>*</w:t>
      </w:r>
      <w:r w:rsidRPr="003C2A6E">
        <w:t xml:space="preserve"> </w:t>
      </w:r>
      <w:r>
        <w:t>Corresponding author. Tel.: 415-221-4810 x3642; Fax: 415-668-2864. E-mail address: michael.weiner@ucsf.edu</w:t>
      </w:r>
    </w:p>
    <w:p w:rsidR="003C2A6E" w:rsidRDefault="003C2A6E" w:rsidP="003C2A6E">
      <w:pPr>
        <w:pStyle w:val="affiliation"/>
        <w:rPr>
          <w:rStyle w:val="sup"/>
        </w:rPr>
      </w:pPr>
    </w:p>
    <w:p w:rsidR="003C2A6E" w:rsidRDefault="003C2A6E">
      <w:pPr>
        <w:rPr>
          <w:rFonts w:asciiTheme="majorHAnsi" w:eastAsiaTheme="majorEastAsia" w:hAnsiTheme="majorHAnsi" w:cstheme="majorBidi"/>
          <w:b/>
          <w:bCs/>
          <w:color w:val="4F81BD" w:themeColor="accent1"/>
          <w:shd w:val="clear" w:color="auto" w:fill="FFFFFF"/>
        </w:rPr>
      </w:pPr>
    </w:p>
    <w:p w:rsidR="003C2A6E" w:rsidRDefault="003C2A6E">
      <w:pPr>
        <w:rPr>
          <w:rFonts w:asciiTheme="majorHAnsi" w:eastAsiaTheme="majorEastAsia" w:hAnsiTheme="majorHAnsi" w:cstheme="majorBidi"/>
          <w:b/>
          <w:bCs/>
          <w:color w:val="4F81BD" w:themeColor="accent1"/>
          <w:shd w:val="clear" w:color="auto" w:fill="FFFFFF"/>
        </w:rPr>
      </w:pPr>
      <w:r>
        <w:rPr>
          <w:shd w:val="clear" w:color="auto" w:fill="FFFFFF"/>
        </w:rPr>
        <w:br w:type="page"/>
      </w:r>
    </w:p>
    <w:p w:rsidR="00487C27" w:rsidRDefault="00487C27" w:rsidP="00C504B7">
      <w:pPr>
        <w:pStyle w:val="Heading3"/>
        <w:spacing w:line="360" w:lineRule="auto"/>
        <w:rPr>
          <w:shd w:val="clear" w:color="auto" w:fill="FFFFFF"/>
        </w:rPr>
      </w:pPr>
      <w:r>
        <w:rPr>
          <w:shd w:val="clear" w:color="auto" w:fill="FFFFFF"/>
        </w:rPr>
        <w:lastRenderedPageBreak/>
        <w:t>Abstract</w:t>
      </w:r>
    </w:p>
    <w:p w:rsidR="008F19AF" w:rsidRPr="00E401BB" w:rsidRDefault="008F19AF" w:rsidP="008F19AF">
      <w:pPr>
        <w:spacing w:line="360" w:lineRule="auto"/>
        <w:jc w:val="both"/>
        <w:rPr>
          <w:rFonts w:cstheme="minorHAnsi"/>
        </w:rPr>
      </w:pPr>
      <w:r>
        <w:rPr>
          <w:rFonts w:cstheme="minorHAnsi"/>
          <w:color w:val="222222"/>
          <w:shd w:val="clear" w:color="auto" w:fill="FFFFFF"/>
        </w:rPr>
        <w:t xml:space="preserve">The </w:t>
      </w:r>
      <w:r w:rsidRPr="00E401BB">
        <w:rPr>
          <w:rFonts w:cstheme="minorHAnsi"/>
          <w:color w:val="222222"/>
          <w:shd w:val="clear" w:color="auto" w:fill="FFFFFF"/>
        </w:rPr>
        <w:t xml:space="preserve">Alzheimer’s </w:t>
      </w:r>
      <w:proofErr w:type="gramStart"/>
      <w:r w:rsidRPr="00E401BB">
        <w:rPr>
          <w:rFonts w:cstheme="minorHAnsi"/>
          <w:color w:val="222222"/>
          <w:shd w:val="clear" w:color="auto" w:fill="FFFFFF"/>
        </w:rPr>
        <w:t>Disease</w:t>
      </w:r>
      <w:proofErr w:type="gramEnd"/>
      <w:r>
        <w:rPr>
          <w:rFonts w:cstheme="minorHAnsi"/>
          <w:color w:val="222222"/>
          <w:shd w:val="clear" w:color="auto" w:fill="FFFFFF"/>
        </w:rPr>
        <w:t xml:space="preserve"> Neuroimaging Initiative (ADNI) was established in 2004 </w:t>
      </w:r>
      <w:r w:rsidRPr="00E401BB">
        <w:rPr>
          <w:rFonts w:cstheme="minorHAnsi"/>
          <w:color w:val="222222"/>
          <w:shd w:val="clear" w:color="auto" w:fill="FFFFFF"/>
        </w:rPr>
        <w:t xml:space="preserve">to facilitate </w:t>
      </w:r>
      <w:r>
        <w:rPr>
          <w:rFonts w:cstheme="minorHAnsi"/>
          <w:color w:val="222222"/>
          <w:shd w:val="clear" w:color="auto" w:fill="FFFFFF"/>
        </w:rPr>
        <w:t xml:space="preserve">the </w:t>
      </w:r>
      <w:r w:rsidRPr="00E401BB">
        <w:rPr>
          <w:rFonts w:cstheme="minorHAnsi"/>
          <w:color w:val="222222"/>
          <w:shd w:val="clear" w:color="auto" w:fill="FFFFFF"/>
        </w:rPr>
        <w:t>development of effective treatments for Alzheimer’s disease (AD) by validating biomarkers for AD clinical trials.</w:t>
      </w:r>
      <w:r>
        <w:rPr>
          <w:rFonts w:cstheme="minorHAnsi"/>
          <w:color w:val="222222"/>
          <w:shd w:val="clear" w:color="auto" w:fill="FFFFFF"/>
        </w:rPr>
        <w:t xml:space="preserve"> Over the last decade, ADNI has developed standardized biomarkers for use in subject selection and as surrogate outcome measures. Standardization of ADNI protocols has enabled the direct comparison of results across multiple </w:t>
      </w:r>
      <w:proofErr w:type="spellStart"/>
      <w:r>
        <w:rPr>
          <w:rFonts w:cstheme="minorHAnsi"/>
          <w:color w:val="222222"/>
          <w:shd w:val="clear" w:color="auto" w:fill="FFFFFF"/>
        </w:rPr>
        <w:t>centers</w:t>
      </w:r>
      <w:proofErr w:type="spellEnd"/>
      <w:r>
        <w:rPr>
          <w:rFonts w:cstheme="minorHAnsi"/>
          <w:color w:val="222222"/>
          <w:shd w:val="clear" w:color="auto" w:fill="FFFFFF"/>
        </w:rPr>
        <w:t xml:space="preserve"> of research and has enabled the formation of Worldwide ADNI comprising 8 separate initiatives that are providing </w:t>
      </w:r>
      <w:r w:rsidRPr="00E401BB">
        <w:rPr>
          <w:rFonts w:cstheme="minorHAnsi"/>
        </w:rPr>
        <w:t>global data on disease progression in diverse ethnic groups</w:t>
      </w:r>
      <w:r>
        <w:rPr>
          <w:rFonts w:cstheme="minorHAnsi"/>
          <w:color w:val="222222"/>
          <w:shd w:val="clear" w:color="auto" w:fill="FFFFFF"/>
        </w:rPr>
        <w:t xml:space="preserve">. Two additional similar initiatives employing ADNI structure and protocols are focused on traumatic brain injury and post-traumatic stress disorder in military populations, and depression, respectively, as an AD risk factor. ADNI has acted as a model for the free sharing of data as evidenced by over 5 million downloads by over 3000 qualified scientists worldwide. ADNI data have been used in approximately 600 scientific publications which have most significantly </w:t>
      </w:r>
      <w:r>
        <w:rPr>
          <w:rFonts w:cstheme="minorHAnsi"/>
        </w:rPr>
        <w:t>established</w:t>
      </w:r>
      <w:r w:rsidRPr="00E401BB">
        <w:rPr>
          <w:rFonts w:cstheme="minorHAnsi"/>
        </w:rPr>
        <w:t xml:space="preserve"> relations</w:t>
      </w:r>
      <w:r>
        <w:rPr>
          <w:rFonts w:cstheme="minorHAnsi"/>
        </w:rPr>
        <w:t>hips between biomarkers, memory and</w:t>
      </w:r>
      <w:r w:rsidRPr="00E401BB">
        <w:rPr>
          <w:rFonts w:cstheme="minorHAnsi"/>
        </w:rPr>
        <w:t xml:space="preserve"> </w:t>
      </w:r>
      <w:r w:rsidRPr="00CA0EF6">
        <w:rPr>
          <w:rFonts w:cstheme="minorHAnsi"/>
          <w:i/>
        </w:rPr>
        <w:t>APOE</w:t>
      </w:r>
      <w:r w:rsidRPr="00E401BB">
        <w:rPr>
          <w:rFonts w:cstheme="minorHAnsi"/>
        </w:rPr>
        <w:t xml:space="preserve">, </w:t>
      </w:r>
      <w:r>
        <w:rPr>
          <w:rFonts w:cstheme="minorHAnsi"/>
        </w:rPr>
        <w:t xml:space="preserve"> </w:t>
      </w:r>
      <w:r w:rsidR="00BE61C3">
        <w:rPr>
          <w:rFonts w:cstheme="minorHAnsi"/>
        </w:rPr>
        <w:t xml:space="preserve"> assessed </w:t>
      </w:r>
      <w:r>
        <w:rPr>
          <w:rFonts w:cstheme="minorHAnsi"/>
        </w:rPr>
        <w:t xml:space="preserve">a widely accepted </w:t>
      </w:r>
      <w:r w:rsidRPr="00E401BB">
        <w:rPr>
          <w:rFonts w:cstheme="minorHAnsi"/>
        </w:rPr>
        <w:t>model for bio</w:t>
      </w:r>
      <w:r>
        <w:rPr>
          <w:rFonts w:cstheme="minorHAnsi"/>
        </w:rPr>
        <w:t>marker dynamics in AD pathogene</w:t>
      </w:r>
      <w:r w:rsidRPr="00E401BB">
        <w:rPr>
          <w:rFonts w:cstheme="minorHAnsi"/>
        </w:rPr>
        <w:t xml:space="preserve">sis, </w:t>
      </w:r>
      <w:r>
        <w:rPr>
          <w:rFonts w:cstheme="minorHAnsi"/>
        </w:rPr>
        <w:t xml:space="preserve">and developed </w:t>
      </w:r>
      <w:r w:rsidRPr="00E401BB">
        <w:rPr>
          <w:rFonts w:cstheme="minorHAnsi"/>
        </w:rPr>
        <w:t xml:space="preserve"> a biomarker ‘sign</w:t>
      </w:r>
      <w:r>
        <w:rPr>
          <w:rFonts w:cstheme="minorHAnsi"/>
        </w:rPr>
        <w:t>ature‘ for AD. ADNI genetics data have been an integral part of</w:t>
      </w:r>
      <w:r w:rsidRPr="00E401BB">
        <w:rPr>
          <w:rFonts w:cstheme="minorHAnsi"/>
        </w:rPr>
        <w:t xml:space="preserve"> data sets of numerous GWAS and other studies leading to identification and/or confirmation of over 20 novel AD risk alleles.</w:t>
      </w:r>
      <w:r>
        <w:rPr>
          <w:rFonts w:cstheme="minorHAnsi"/>
        </w:rPr>
        <w:t xml:space="preserve"> Finally ADNI has </w:t>
      </w:r>
      <w:r w:rsidRPr="00E401BB">
        <w:rPr>
          <w:rFonts w:cstheme="minorHAnsi"/>
        </w:rPr>
        <w:t>inspired other public-</w:t>
      </w:r>
      <w:r>
        <w:rPr>
          <w:rFonts w:cstheme="minorHAnsi"/>
        </w:rPr>
        <w:t>private partnerships fo</w:t>
      </w:r>
      <w:r w:rsidRPr="00E401BB">
        <w:rPr>
          <w:rFonts w:cstheme="minorHAnsi"/>
        </w:rPr>
        <w:t>c</w:t>
      </w:r>
      <w:r>
        <w:rPr>
          <w:rFonts w:cstheme="minorHAnsi"/>
        </w:rPr>
        <w:t>u</w:t>
      </w:r>
      <w:r w:rsidRPr="00E401BB">
        <w:rPr>
          <w:rFonts w:cstheme="minorHAnsi"/>
        </w:rPr>
        <w:t>sed on developing biomarkers for and understanding</w:t>
      </w:r>
      <w:r>
        <w:rPr>
          <w:rFonts w:cstheme="minorHAnsi"/>
        </w:rPr>
        <w:t xml:space="preserve"> the pathophysio</w:t>
      </w:r>
      <w:r w:rsidRPr="00E401BB">
        <w:rPr>
          <w:rFonts w:cstheme="minorHAnsi"/>
        </w:rPr>
        <w:t>logy of Parkinson</w:t>
      </w:r>
      <w:r w:rsidR="00483EC4">
        <w:rPr>
          <w:rFonts w:cstheme="minorHAnsi"/>
        </w:rPr>
        <w:t>’s disease and Multiple Sc</w:t>
      </w:r>
      <w:r>
        <w:rPr>
          <w:rFonts w:cstheme="minorHAnsi"/>
        </w:rPr>
        <w:t xml:space="preserve">lerosis. The second decade of ADNI will see the use of </w:t>
      </w:r>
      <w:r w:rsidRPr="00E401BB">
        <w:rPr>
          <w:rFonts w:cstheme="minorHAnsi"/>
        </w:rPr>
        <w:t>newly</w:t>
      </w:r>
      <w:r>
        <w:rPr>
          <w:rFonts w:cstheme="minorHAnsi"/>
        </w:rPr>
        <w:t xml:space="preserve"> </w:t>
      </w:r>
      <w:r w:rsidRPr="00E401BB">
        <w:rPr>
          <w:rFonts w:cstheme="minorHAnsi"/>
        </w:rPr>
        <w:t>developed tau imaging ligands in preparation for a competitive renewal of the project in 2015.</w:t>
      </w:r>
    </w:p>
    <w:p w:rsidR="002A0584" w:rsidRDefault="002A0584" w:rsidP="00C504B7">
      <w:pPr>
        <w:pStyle w:val="Heading3"/>
        <w:spacing w:line="360" w:lineRule="auto"/>
        <w:jc w:val="both"/>
        <w:rPr>
          <w:shd w:val="clear" w:color="auto" w:fill="FFFFFF"/>
        </w:rPr>
      </w:pPr>
    </w:p>
    <w:p w:rsidR="003C2A6E" w:rsidRDefault="003C2A6E">
      <w:pPr>
        <w:rPr>
          <w:rFonts w:asciiTheme="majorHAnsi" w:eastAsiaTheme="majorEastAsia" w:hAnsiTheme="majorHAnsi" w:cstheme="majorBidi"/>
          <w:b/>
          <w:bCs/>
          <w:color w:val="4F81BD" w:themeColor="accent1"/>
          <w:shd w:val="clear" w:color="auto" w:fill="FFFFFF"/>
        </w:rPr>
      </w:pPr>
      <w:r>
        <w:rPr>
          <w:shd w:val="clear" w:color="auto" w:fill="FFFFFF"/>
        </w:rPr>
        <w:br w:type="page"/>
      </w:r>
    </w:p>
    <w:p w:rsidR="00F57D7B" w:rsidRPr="001F34C6" w:rsidRDefault="00487C27" w:rsidP="00C504B7">
      <w:pPr>
        <w:pStyle w:val="Heading3"/>
        <w:spacing w:line="360" w:lineRule="auto"/>
        <w:jc w:val="both"/>
        <w:rPr>
          <w:shd w:val="clear" w:color="auto" w:fill="FFFFFF"/>
        </w:rPr>
      </w:pPr>
      <w:r>
        <w:rPr>
          <w:shd w:val="clear" w:color="auto" w:fill="FFFFFF"/>
        </w:rPr>
        <w:lastRenderedPageBreak/>
        <w:t>Intro</w:t>
      </w:r>
      <w:r w:rsidR="001F4F1B">
        <w:rPr>
          <w:shd w:val="clear" w:color="auto" w:fill="FFFFFF"/>
        </w:rPr>
        <w:t>duction</w:t>
      </w:r>
    </w:p>
    <w:p w:rsidR="00F57D7B" w:rsidRPr="0087184F" w:rsidRDefault="00F57D7B" w:rsidP="00C504B7">
      <w:pPr>
        <w:spacing w:line="360" w:lineRule="auto"/>
        <w:jc w:val="both"/>
        <w:rPr>
          <w:rFonts w:cstheme="minorHAnsi"/>
          <w:color w:val="222222"/>
          <w:sz w:val="20"/>
          <w:szCs w:val="20"/>
          <w:shd w:val="clear" w:color="auto" w:fill="FFFFFF"/>
        </w:rPr>
      </w:pPr>
      <w:r w:rsidRPr="0087184F">
        <w:rPr>
          <w:rFonts w:cstheme="minorHAnsi"/>
          <w:color w:val="222222"/>
          <w:sz w:val="20"/>
          <w:szCs w:val="20"/>
          <w:shd w:val="clear" w:color="auto" w:fill="FFFFFF"/>
        </w:rPr>
        <w:t>The overall goal of the Alzheimer’s Disease Neuroimaging Initiative (ADNI), established in 2004 is to facilitate development of e</w:t>
      </w:r>
      <w:r w:rsidR="0008590C" w:rsidRPr="0087184F">
        <w:rPr>
          <w:rFonts w:cstheme="minorHAnsi"/>
          <w:color w:val="222222"/>
          <w:sz w:val="20"/>
          <w:szCs w:val="20"/>
          <w:shd w:val="clear" w:color="auto" w:fill="FFFFFF"/>
        </w:rPr>
        <w:t>ffective treatments for Alzheime</w:t>
      </w:r>
      <w:r w:rsidRPr="0087184F">
        <w:rPr>
          <w:rFonts w:cstheme="minorHAnsi"/>
          <w:color w:val="222222"/>
          <w:sz w:val="20"/>
          <w:szCs w:val="20"/>
          <w:shd w:val="clear" w:color="auto" w:fill="FFFFFF"/>
        </w:rPr>
        <w:t xml:space="preserve">r’s disease (AD) by validating biomarkers for </w:t>
      </w:r>
      <w:r w:rsidR="0008590C" w:rsidRPr="0087184F">
        <w:rPr>
          <w:rFonts w:cstheme="minorHAnsi"/>
          <w:color w:val="222222"/>
          <w:sz w:val="20"/>
          <w:szCs w:val="20"/>
          <w:shd w:val="clear" w:color="auto" w:fill="FFFFFF"/>
        </w:rPr>
        <w:t xml:space="preserve">AD </w:t>
      </w:r>
      <w:r w:rsidRPr="0087184F">
        <w:rPr>
          <w:rFonts w:cstheme="minorHAnsi"/>
          <w:color w:val="222222"/>
          <w:sz w:val="20"/>
          <w:szCs w:val="20"/>
          <w:shd w:val="clear" w:color="auto" w:fill="FFFFFF"/>
        </w:rPr>
        <w:t xml:space="preserve">clinical trials. Although no treatment has </w:t>
      </w:r>
      <w:r w:rsidR="00FD6D4E" w:rsidRPr="0087184F">
        <w:rPr>
          <w:rFonts w:cstheme="minorHAnsi"/>
          <w:color w:val="222222"/>
          <w:sz w:val="20"/>
          <w:szCs w:val="20"/>
          <w:shd w:val="clear" w:color="auto" w:fill="FFFFFF"/>
        </w:rPr>
        <w:t xml:space="preserve">yet </w:t>
      </w:r>
      <w:r w:rsidRPr="0087184F">
        <w:rPr>
          <w:rFonts w:cstheme="minorHAnsi"/>
          <w:color w:val="222222"/>
          <w:sz w:val="20"/>
          <w:szCs w:val="20"/>
          <w:shd w:val="clear" w:color="auto" w:fill="FFFFFF"/>
        </w:rPr>
        <w:t>been shown to slow the progression of AD, the many accompli</w:t>
      </w:r>
      <w:r w:rsidR="00FD6D4E" w:rsidRPr="0087184F">
        <w:rPr>
          <w:rFonts w:cstheme="minorHAnsi"/>
          <w:color w:val="222222"/>
          <w:sz w:val="20"/>
          <w:szCs w:val="20"/>
          <w:shd w:val="clear" w:color="auto" w:fill="FFFFFF"/>
        </w:rPr>
        <w:t xml:space="preserve">shments of ADNI have served as </w:t>
      </w:r>
      <w:r w:rsidRPr="0087184F">
        <w:rPr>
          <w:rFonts w:cstheme="minorHAnsi"/>
          <w:color w:val="222222"/>
          <w:sz w:val="20"/>
          <w:szCs w:val="20"/>
          <w:shd w:val="clear" w:color="auto" w:fill="FFFFFF"/>
        </w:rPr>
        <w:t>a model for other initiatives and programs</w:t>
      </w:r>
      <w:r w:rsidR="0060159A" w:rsidRPr="0087184F">
        <w:rPr>
          <w:rFonts w:cstheme="minorHAnsi"/>
          <w:color w:val="222222"/>
          <w:sz w:val="20"/>
          <w:szCs w:val="20"/>
          <w:shd w:val="clear" w:color="auto" w:fill="FFFFFF"/>
        </w:rPr>
        <w:t>.</w:t>
      </w:r>
      <w:r w:rsidRPr="0087184F">
        <w:rPr>
          <w:rFonts w:cstheme="minorHAnsi"/>
          <w:color w:val="222222"/>
          <w:sz w:val="20"/>
          <w:szCs w:val="20"/>
          <w:shd w:val="clear" w:color="auto" w:fill="FFFFFF"/>
        </w:rPr>
        <w:t xml:space="preserve"> </w:t>
      </w:r>
    </w:p>
    <w:p w:rsidR="00F57D7B" w:rsidRPr="0087184F" w:rsidRDefault="00F57D7B" w:rsidP="00C504B7">
      <w:pPr>
        <w:autoSpaceDE w:val="0"/>
        <w:autoSpaceDN w:val="0"/>
        <w:adjustRightInd w:val="0"/>
        <w:spacing w:after="0" w:line="360" w:lineRule="auto"/>
        <w:jc w:val="both"/>
        <w:rPr>
          <w:rFonts w:cstheme="minorHAnsi"/>
          <w:sz w:val="20"/>
          <w:szCs w:val="20"/>
        </w:rPr>
      </w:pPr>
      <w:r w:rsidRPr="0087184F">
        <w:rPr>
          <w:rFonts w:cstheme="minorHAnsi"/>
          <w:color w:val="222222"/>
          <w:sz w:val="20"/>
          <w:szCs w:val="20"/>
          <w:shd w:val="clear" w:color="auto" w:fill="FFFFFF"/>
        </w:rPr>
        <w:t xml:space="preserve">At the turn of the century, the </w:t>
      </w:r>
      <w:r w:rsidR="0008590C" w:rsidRPr="0087184F">
        <w:rPr>
          <w:rFonts w:cstheme="minorHAnsi"/>
          <w:color w:val="222222"/>
          <w:sz w:val="20"/>
          <w:szCs w:val="20"/>
          <w:shd w:val="clear" w:color="auto" w:fill="FFFFFF"/>
        </w:rPr>
        <w:t xml:space="preserve">AD </w:t>
      </w:r>
      <w:r w:rsidRPr="0087184F">
        <w:rPr>
          <w:rFonts w:cstheme="minorHAnsi"/>
          <w:color w:val="222222"/>
          <w:sz w:val="20"/>
          <w:szCs w:val="20"/>
          <w:shd w:val="clear" w:color="auto" w:fill="FFFFFF"/>
        </w:rPr>
        <w:t xml:space="preserve">research landscape was one which lacked a comprehensive </w:t>
      </w:r>
      <w:r w:rsidRPr="0087184F">
        <w:rPr>
          <w:rFonts w:cstheme="minorHAnsi"/>
          <w:sz w:val="20"/>
          <w:szCs w:val="20"/>
        </w:rPr>
        <w:t>pathophysiological model of disease progression.</w:t>
      </w:r>
      <w:r w:rsidRPr="0087184F">
        <w:rPr>
          <w:rFonts w:cstheme="minorHAnsi"/>
          <w:color w:val="222222"/>
          <w:sz w:val="20"/>
          <w:szCs w:val="20"/>
          <w:shd w:val="clear" w:color="auto" w:fill="FFFFFF"/>
        </w:rPr>
        <w:t xml:space="preserve"> The clinical diagnosis of AD was almost exclusively based on clinical assessment. The </w:t>
      </w:r>
      <w:r w:rsidRPr="0087184F">
        <w:rPr>
          <w:rFonts w:cstheme="minorHAnsi"/>
          <w:i/>
          <w:color w:val="222222"/>
          <w:sz w:val="20"/>
          <w:szCs w:val="20"/>
          <w:shd w:val="clear" w:color="auto" w:fill="FFFFFF"/>
        </w:rPr>
        <w:t>APOE</w:t>
      </w:r>
      <w:r w:rsidRPr="0087184F">
        <w:rPr>
          <w:rFonts w:cstheme="minorHAnsi"/>
          <w:color w:val="222222"/>
          <w:sz w:val="20"/>
          <w:szCs w:val="20"/>
          <w:shd w:val="clear" w:color="auto" w:fill="FFFFFF"/>
        </w:rPr>
        <w:t xml:space="preserve"> </w:t>
      </w:r>
      <w:r w:rsidRPr="0087184F">
        <w:rPr>
          <w:rFonts w:ascii="Symbol" w:hAnsi="Symbol" w:cstheme="minorHAnsi"/>
          <w:color w:val="222222"/>
          <w:sz w:val="20"/>
          <w:szCs w:val="20"/>
          <w:shd w:val="clear" w:color="auto" w:fill="FFFFFF"/>
        </w:rPr>
        <w:t></w:t>
      </w:r>
      <w:r w:rsidRPr="0087184F">
        <w:rPr>
          <w:rFonts w:cstheme="minorHAnsi"/>
          <w:color w:val="222222"/>
          <w:sz w:val="20"/>
          <w:szCs w:val="20"/>
          <w:shd w:val="clear" w:color="auto" w:fill="FFFFFF"/>
        </w:rPr>
        <w:t xml:space="preserve">4 allele was the primary known genetic AD risk factor and mild cognitive impairment (MCI) had been recognized as a prodromal state of the disease </w:t>
      </w:r>
      <w:r w:rsidR="00FD6D4E" w:rsidRPr="0087184F">
        <w:rPr>
          <w:rFonts w:cstheme="minorHAnsi"/>
          <w:color w:val="222222"/>
          <w:sz w:val="20"/>
          <w:szCs w:val="20"/>
          <w:shd w:val="clear" w:color="auto" w:fill="FFFFFF"/>
        </w:rPr>
        <w:fldChar w:fldCharType="begin"/>
      </w:r>
      <w:r w:rsidR="00FD6D4E" w:rsidRPr="0087184F">
        <w:rPr>
          <w:rFonts w:cstheme="minorHAnsi"/>
          <w:color w:val="222222"/>
          <w:sz w:val="20"/>
          <w:szCs w:val="20"/>
          <w:shd w:val="clear" w:color="auto" w:fill="FFFFFF"/>
        </w:rPr>
        <w:instrText xml:space="preserve"> ADDIN EN.CITE &lt;EndNote&gt;&lt;Cite&gt;&lt;Author&gt;Petersen&lt;/Author&gt;&lt;Year&gt;1999&lt;/Year&gt;&lt;RecNum&gt;439&lt;/RecNum&gt;&lt;DisplayText&gt;(1)&lt;/DisplayText&gt;&lt;record&gt;&lt;rec-number&gt;439&lt;/rec-number&gt;&lt;foreign-keys&gt;&lt;key app="EN" db-id="fdewxtd56v0x55efrfk5ex0se05tz00x2d5w" timestamp="1307389245"&gt;439&lt;/key&gt;&lt;/foreign-keys&gt;&lt;ref-type name="Journal Article"&gt;17&lt;/ref-type&gt;&lt;contributors&gt;&lt;authors&gt;&lt;author&gt;Petersen, R. C.&lt;/author&gt;&lt;author&gt;Smith, G. E.&lt;/author&gt;&lt;author&gt;Waring, S. C.&lt;/author&gt;&lt;author&gt;Ivnik, R. J.&lt;/author&gt;&lt;author&gt;Tangalos, E. G.&lt;/author&gt;&lt;author&gt;Kokmen, E.&lt;/author&gt;&lt;/authors&gt;&lt;/contributors&gt;&lt;auth-address&gt;Department of Neurology, Mayo Clinic, Rochester, Minn 55905, USA.&lt;/auth-address&gt;&lt;titles&gt;&lt;title&gt;Mild cognitive impairment: clinical characterization and outcome&lt;/title&gt;&lt;secondary-title&gt;Arch Neurol&lt;/secondary-title&gt;&lt;/titles&gt;&lt;periodical&gt;&lt;full-title&gt;Arch Neurol&lt;/full-title&gt;&lt;/periodical&gt;&lt;pages&gt;303-8&lt;/pages&gt;&lt;volume&gt;56&lt;/volume&gt;&lt;number&gt;3&lt;/number&gt;&lt;edition&gt;1999/04/06&lt;/edition&gt;&lt;keywords&gt;&lt;keyword&gt;Aged&lt;/keyword&gt;&lt;keyword&gt;Alzheimer Disease/diagnosis/pathology/*psychology&lt;/keyword&gt;&lt;keyword&gt;Cognition Disorders/classification/diagnosis/*psychology&lt;/keyword&gt;&lt;keyword&gt;Demography&lt;/keyword&gt;&lt;keyword&gt;Diagnosis, Differential&lt;/keyword&gt;&lt;keyword&gt;Disease Progression&lt;/keyword&gt;&lt;keyword&gt;Female&lt;/keyword&gt;&lt;keyword&gt;Humans&lt;/keyword&gt;&lt;keyword&gt;Longitudinal Studies&lt;/keyword&gt;&lt;keyword&gt;Male&lt;/keyword&gt;&lt;keyword&gt;*Memory&lt;/keyword&gt;&lt;keyword&gt;Prospective Studies&lt;/keyword&gt;&lt;/keywords&gt;&lt;dates&gt;&lt;year&gt;1999&lt;/year&gt;&lt;pub-dates&gt;&lt;date&gt;Mar&lt;/date&gt;&lt;/pub-dates&gt;&lt;/dates&gt;&lt;isbn&gt;0003-9942 (Print)&amp;#xD;0003-9942 (Linking)&lt;/isbn&gt;&lt;accession-num&gt;10190820&lt;/accession-num&gt;&lt;urls&gt;&lt;related-urls&gt;&lt;url&gt;http://www.ncbi.nlm.nih.gov/pubmed/10190820&lt;/url&gt;&lt;/related-urls&gt;&lt;/urls&gt;&lt;language&gt;eng&lt;/language&gt;&lt;/record&gt;&lt;/Cite&gt;&lt;/EndNote&gt;</w:instrText>
      </w:r>
      <w:r w:rsidR="00FD6D4E" w:rsidRPr="0087184F">
        <w:rPr>
          <w:rFonts w:cstheme="minorHAnsi"/>
          <w:color w:val="222222"/>
          <w:sz w:val="20"/>
          <w:szCs w:val="20"/>
          <w:shd w:val="clear" w:color="auto" w:fill="FFFFFF"/>
        </w:rPr>
        <w:fldChar w:fldCharType="separate"/>
      </w:r>
      <w:r w:rsidR="00FD6D4E" w:rsidRPr="0087184F">
        <w:rPr>
          <w:rFonts w:cstheme="minorHAnsi"/>
          <w:noProof/>
          <w:color w:val="222222"/>
          <w:sz w:val="20"/>
          <w:szCs w:val="20"/>
          <w:shd w:val="clear" w:color="auto" w:fill="FFFFFF"/>
        </w:rPr>
        <w:t>(</w:t>
      </w:r>
      <w:hyperlink w:anchor="_ENREF_1" w:tooltip="Petersen, 1999 #439" w:history="1">
        <w:r w:rsidR="00795734" w:rsidRPr="0087184F">
          <w:rPr>
            <w:rFonts w:cstheme="minorHAnsi"/>
            <w:noProof/>
            <w:color w:val="222222"/>
            <w:sz w:val="20"/>
            <w:szCs w:val="20"/>
            <w:shd w:val="clear" w:color="auto" w:fill="FFFFFF"/>
          </w:rPr>
          <w:t>1</w:t>
        </w:r>
      </w:hyperlink>
      <w:r w:rsidR="00FD6D4E" w:rsidRPr="0087184F">
        <w:rPr>
          <w:rFonts w:cstheme="minorHAnsi"/>
          <w:noProof/>
          <w:color w:val="222222"/>
          <w:sz w:val="20"/>
          <w:szCs w:val="20"/>
          <w:shd w:val="clear" w:color="auto" w:fill="FFFFFF"/>
        </w:rPr>
        <w:t>)</w:t>
      </w:r>
      <w:r w:rsidR="00FD6D4E" w:rsidRPr="0087184F">
        <w:rPr>
          <w:rFonts w:cstheme="minorHAnsi"/>
          <w:color w:val="222222"/>
          <w:sz w:val="20"/>
          <w:szCs w:val="20"/>
          <w:shd w:val="clear" w:color="auto" w:fill="FFFFFF"/>
        </w:rPr>
        <w:fldChar w:fldCharType="end"/>
      </w:r>
      <w:r w:rsidR="00FD6D4E" w:rsidRPr="0087184F">
        <w:rPr>
          <w:rFonts w:cstheme="minorHAnsi"/>
          <w:color w:val="222222"/>
          <w:sz w:val="20"/>
          <w:szCs w:val="20"/>
          <w:shd w:val="clear" w:color="auto" w:fill="FFFFFF"/>
        </w:rPr>
        <w:t xml:space="preserve"> </w:t>
      </w:r>
      <w:r w:rsidR="0060159A" w:rsidRPr="0087184F">
        <w:rPr>
          <w:rFonts w:cstheme="minorHAnsi"/>
          <w:color w:val="222222"/>
          <w:sz w:val="20"/>
          <w:szCs w:val="20"/>
          <w:shd w:val="clear" w:color="auto" w:fill="FFFFFF"/>
        </w:rPr>
        <w:fldChar w:fldCharType="begin"/>
      </w:r>
      <w:r w:rsidR="0060159A" w:rsidRPr="0087184F">
        <w:rPr>
          <w:rFonts w:cstheme="minorHAnsi"/>
          <w:color w:val="222222"/>
          <w:sz w:val="20"/>
          <w:szCs w:val="20"/>
          <w:shd w:val="clear" w:color="auto" w:fill="FFFFFF"/>
        </w:rPr>
        <w:instrText xml:space="preserve"> ADDIN EN.CITE &lt;EndNote&gt;&lt;Cite&gt;&lt;Author&gt;Petersen&lt;/Author&gt;&lt;Year&gt;1996&lt;/Year&gt;&lt;RecNum&gt;1745&lt;/RecNum&gt;&lt;DisplayText&gt;(2)&lt;/DisplayText&gt;&lt;record&gt;&lt;rec-number&gt;1745&lt;/rec-number&gt;&lt;foreign-keys&gt;&lt;key app="EN" db-id="fdewxtd56v0x55efrfk5ex0se05tz00x2d5w" timestamp="1406651015"&gt;1745&lt;/key&gt;&lt;/foreign-keys&gt;&lt;ref-type name="Journal Article"&gt;17&lt;/ref-type&gt;&lt;contributors&gt;&lt;authors&gt;&lt;author&gt;Petersen, R. C.&lt;/author&gt;&lt;author&gt;Waring, S. C.&lt;/author&gt;&lt;author&gt;Smith, G. E.&lt;/author&gt;&lt;author&gt;Tangalos, E. G.&lt;/author&gt;&lt;author&gt;Thibodeau, S. N.&lt;/author&gt;&lt;/authors&gt;&lt;/contributors&gt;&lt;auth-address&gt;Department of Neurology, Mayo Clinic, Rochester, Minnesota 55905, USA.&lt;/auth-address&gt;&lt;titles&gt;&lt;title&gt;Predictive value of APOE genotyping in incipient Alzheimer&amp;apos;s disease&lt;/title&gt;&lt;secondary-title&gt;Ann N Y Acad Sci&lt;/secondary-title&gt;&lt;alt-title&gt;Annals of the New York Academy of Sciences&lt;/alt-title&gt;&lt;/titles&gt;&lt;periodical&gt;&lt;full-title&gt;Ann N Y Acad Sci&lt;/full-title&gt;&lt;abbr-1&gt;Annals of the New York Academy of Sciences&lt;/abbr-1&gt;&lt;/periodical&gt;&lt;alt-periodical&gt;&lt;full-title&gt;Ann N Y Acad Sci&lt;/full-title&gt;&lt;abbr-1&gt;Annals of the New York Academy of Sciences&lt;/abbr-1&gt;&lt;/alt-periodical&gt;&lt;pages&gt;58-69&lt;/pages&gt;&lt;volume&gt;802&lt;/volume&gt;&lt;keywords&gt;&lt;keyword&gt;Aged&lt;/keyword&gt;&lt;keyword&gt;Aged, 80 and over&lt;/keyword&gt;&lt;keyword&gt;Alleles&lt;/keyword&gt;&lt;keyword&gt;Alzheimer Disease/diagnosis/*genetics&lt;/keyword&gt;&lt;keyword&gt;Apolipoproteins E/*genetics&lt;/keyword&gt;&lt;keyword&gt;Cognition Disorders/diagnosis&lt;/keyword&gt;&lt;keyword&gt;Female&lt;/keyword&gt;&lt;keyword&gt;Gene Frequency&lt;/keyword&gt;&lt;keyword&gt;Genotype&lt;/keyword&gt;&lt;keyword&gt;Humans&lt;/keyword&gt;&lt;keyword&gt;Male&lt;/keyword&gt;&lt;keyword&gt;Minnesota&lt;/keyword&gt;&lt;keyword&gt;Predictive Value of Tests&lt;/keyword&gt;&lt;/keywords&gt;&lt;dates&gt;&lt;year&gt;1996&lt;/year&gt;&lt;pub-dates&gt;&lt;date&gt;Dec 16&lt;/date&gt;&lt;/pub-dates&gt;&lt;/dates&gt;&lt;isbn&gt;0077-8923 (Print)&amp;#xD;0077-8923 (Linking)&lt;/isbn&gt;&lt;accession-num&gt;8993485&lt;/accession-num&gt;&lt;urls&gt;&lt;related-urls&gt;&lt;url&gt;http://www.ncbi.nlm.nih.gov/pubmed/8993485&lt;/url&gt;&lt;/related-urls&gt;&lt;/urls&gt;&lt;/record&gt;&lt;/Cite&gt;&lt;/EndNote&gt;</w:instrText>
      </w:r>
      <w:r w:rsidR="0060159A" w:rsidRPr="0087184F">
        <w:rPr>
          <w:rFonts w:cstheme="minorHAnsi"/>
          <w:color w:val="222222"/>
          <w:sz w:val="20"/>
          <w:szCs w:val="20"/>
          <w:shd w:val="clear" w:color="auto" w:fill="FFFFFF"/>
        </w:rPr>
        <w:fldChar w:fldCharType="separate"/>
      </w:r>
      <w:r w:rsidR="0060159A" w:rsidRPr="0087184F">
        <w:rPr>
          <w:rFonts w:cstheme="minorHAnsi"/>
          <w:noProof/>
          <w:color w:val="222222"/>
          <w:sz w:val="20"/>
          <w:szCs w:val="20"/>
          <w:shd w:val="clear" w:color="auto" w:fill="FFFFFF"/>
        </w:rPr>
        <w:t>(</w:t>
      </w:r>
      <w:hyperlink w:anchor="_ENREF_2" w:tooltip="Petersen, 1996 #1745" w:history="1">
        <w:r w:rsidR="00795734" w:rsidRPr="0087184F">
          <w:rPr>
            <w:rFonts w:cstheme="minorHAnsi"/>
            <w:noProof/>
            <w:color w:val="222222"/>
            <w:sz w:val="20"/>
            <w:szCs w:val="20"/>
            <w:shd w:val="clear" w:color="auto" w:fill="FFFFFF"/>
          </w:rPr>
          <w:t>2</w:t>
        </w:r>
      </w:hyperlink>
      <w:r w:rsidR="0060159A" w:rsidRPr="0087184F">
        <w:rPr>
          <w:rFonts w:cstheme="minorHAnsi"/>
          <w:noProof/>
          <w:color w:val="222222"/>
          <w:sz w:val="20"/>
          <w:szCs w:val="20"/>
          <w:shd w:val="clear" w:color="auto" w:fill="FFFFFF"/>
        </w:rPr>
        <w:t>)</w:t>
      </w:r>
      <w:r w:rsidR="0060159A" w:rsidRPr="0087184F">
        <w:rPr>
          <w:rFonts w:cstheme="minorHAnsi"/>
          <w:color w:val="222222"/>
          <w:sz w:val="20"/>
          <w:szCs w:val="20"/>
          <w:shd w:val="clear" w:color="auto" w:fill="FFFFFF"/>
        </w:rPr>
        <w:fldChar w:fldCharType="end"/>
      </w:r>
      <w:r w:rsidRPr="0087184F">
        <w:rPr>
          <w:rFonts w:cstheme="minorHAnsi"/>
          <w:color w:val="222222"/>
          <w:sz w:val="20"/>
          <w:szCs w:val="20"/>
          <w:shd w:val="clear" w:color="auto" w:fill="FFFFFF"/>
        </w:rPr>
        <w:t>. The pharmaceutical industry was developing disease-modifying treatments to be tested, although it was widely recognized that clinical trials of these treatments were limited because clinical and cognitive outcome measures were the only ways to detect treatment effects. Although pa</w:t>
      </w:r>
      <w:r w:rsidR="00F84AF0" w:rsidRPr="0087184F">
        <w:rPr>
          <w:rFonts w:cstheme="minorHAnsi"/>
          <w:color w:val="222222"/>
          <w:sz w:val="20"/>
          <w:szCs w:val="20"/>
          <w:shd w:val="clear" w:color="auto" w:fill="FFFFFF"/>
        </w:rPr>
        <w:t>tient functioning and cognition</w:t>
      </w:r>
      <w:r w:rsidRPr="0087184F">
        <w:rPr>
          <w:rFonts w:cstheme="minorHAnsi"/>
          <w:color w:val="222222"/>
          <w:sz w:val="20"/>
          <w:szCs w:val="20"/>
          <w:shd w:val="clear" w:color="auto" w:fill="FFFFFF"/>
        </w:rPr>
        <w:t>, especially memory, are extremely important, it is generally accepted that brain function is affected by many factors other than the progress</w:t>
      </w:r>
      <w:r w:rsidR="007C308D" w:rsidRPr="0087184F">
        <w:rPr>
          <w:rFonts w:cstheme="minorHAnsi"/>
          <w:color w:val="222222"/>
          <w:sz w:val="20"/>
          <w:szCs w:val="20"/>
          <w:shd w:val="clear" w:color="auto" w:fill="FFFFFF"/>
        </w:rPr>
        <w:t>ion</w:t>
      </w:r>
      <w:r w:rsidRPr="0087184F">
        <w:rPr>
          <w:rFonts w:cstheme="minorHAnsi"/>
          <w:color w:val="222222"/>
          <w:sz w:val="20"/>
          <w:szCs w:val="20"/>
          <w:shd w:val="clear" w:color="auto" w:fill="FFFFFF"/>
        </w:rPr>
        <w:t xml:space="preserve"> of AD</w:t>
      </w:r>
      <w:r w:rsidR="007C308D" w:rsidRPr="0087184F">
        <w:rPr>
          <w:rFonts w:cstheme="minorHAnsi"/>
          <w:color w:val="222222"/>
          <w:sz w:val="20"/>
          <w:szCs w:val="20"/>
          <w:shd w:val="clear" w:color="auto" w:fill="FFFFFF"/>
        </w:rPr>
        <w:t xml:space="preserve"> pathology</w:t>
      </w:r>
      <w:r w:rsidRPr="0087184F">
        <w:rPr>
          <w:rFonts w:cstheme="minorHAnsi"/>
          <w:color w:val="222222"/>
          <w:sz w:val="20"/>
          <w:szCs w:val="20"/>
          <w:shd w:val="clear" w:color="auto" w:fill="FFFFFF"/>
        </w:rPr>
        <w:t xml:space="preserve">. Therefore, the statistical power of clinical and cognitive measurements to detect the effects of treatments aimed at slowing progression of AD is poor, leading to long trials with large sample sizes.   Interest burgeoned in MRI and PET biomarkers as more precise alternatives to cognitive tests </w:t>
      </w:r>
      <w:r w:rsidR="007C308D" w:rsidRPr="0087184F">
        <w:rPr>
          <w:rFonts w:cstheme="minorHAnsi"/>
          <w:color w:val="222222"/>
          <w:sz w:val="20"/>
          <w:szCs w:val="20"/>
          <w:shd w:val="clear" w:color="auto" w:fill="FFFFFF"/>
        </w:rPr>
        <w:t xml:space="preserve">for the </w:t>
      </w:r>
      <w:r w:rsidRPr="0087184F">
        <w:rPr>
          <w:rFonts w:cstheme="minorHAnsi"/>
          <w:color w:val="222222"/>
          <w:sz w:val="20"/>
          <w:szCs w:val="20"/>
          <w:shd w:val="clear" w:color="auto" w:fill="FFFFFF"/>
        </w:rPr>
        <w:t>assess</w:t>
      </w:r>
      <w:r w:rsidR="007C308D" w:rsidRPr="0087184F">
        <w:rPr>
          <w:rFonts w:cstheme="minorHAnsi"/>
          <w:color w:val="222222"/>
          <w:sz w:val="20"/>
          <w:szCs w:val="20"/>
          <w:shd w:val="clear" w:color="auto" w:fill="FFFFFF"/>
        </w:rPr>
        <w:t>ment of</w:t>
      </w:r>
      <w:r w:rsidRPr="0087184F">
        <w:rPr>
          <w:rFonts w:cstheme="minorHAnsi"/>
          <w:color w:val="222222"/>
          <w:sz w:val="20"/>
          <w:szCs w:val="20"/>
          <w:shd w:val="clear" w:color="auto" w:fill="FFFFFF"/>
        </w:rPr>
        <w:t xml:space="preserve"> disease progression, especially at earlier stages of the disease. </w:t>
      </w:r>
      <w:r w:rsidRPr="0087184F">
        <w:rPr>
          <w:rFonts w:cstheme="minorHAnsi"/>
          <w:color w:val="333333"/>
          <w:sz w:val="20"/>
          <w:szCs w:val="20"/>
        </w:rPr>
        <w:t xml:space="preserve">If such biomarkers </w:t>
      </w:r>
      <w:r w:rsidR="00BE61C3">
        <w:rPr>
          <w:rFonts w:cstheme="minorHAnsi"/>
          <w:color w:val="333333"/>
          <w:sz w:val="20"/>
          <w:szCs w:val="20"/>
        </w:rPr>
        <w:t xml:space="preserve">could </w:t>
      </w:r>
      <w:r w:rsidRPr="0087184F">
        <w:rPr>
          <w:rFonts w:cstheme="minorHAnsi"/>
          <w:color w:val="333333"/>
          <w:sz w:val="20"/>
          <w:szCs w:val="20"/>
        </w:rPr>
        <w:t>be developed and validated, the cost and length of drug trials could be reduced. Furthermore, the AD field would greatly benefit from surrogate outcome measure</w:t>
      </w:r>
      <w:r w:rsidR="00BE61C3">
        <w:rPr>
          <w:rFonts w:cstheme="minorHAnsi"/>
          <w:color w:val="333333"/>
          <w:sz w:val="20"/>
          <w:szCs w:val="20"/>
        </w:rPr>
        <w:t>s</w:t>
      </w:r>
      <w:r w:rsidRPr="0087184F">
        <w:rPr>
          <w:rFonts w:cstheme="minorHAnsi"/>
          <w:color w:val="333333"/>
          <w:sz w:val="20"/>
          <w:szCs w:val="20"/>
        </w:rPr>
        <w:t xml:space="preserve">, </w:t>
      </w:r>
      <w:r w:rsidR="00BE61C3">
        <w:rPr>
          <w:rFonts w:cstheme="minorHAnsi"/>
          <w:color w:val="333333"/>
          <w:sz w:val="20"/>
          <w:szCs w:val="20"/>
        </w:rPr>
        <w:t xml:space="preserve">i.e. </w:t>
      </w:r>
      <w:r w:rsidR="0060159A" w:rsidRPr="0087184F">
        <w:rPr>
          <w:rFonts w:cstheme="minorHAnsi"/>
          <w:color w:val="333333"/>
          <w:sz w:val="20"/>
          <w:szCs w:val="20"/>
        </w:rPr>
        <w:t>biomarker</w:t>
      </w:r>
      <w:r w:rsidR="00BE61C3">
        <w:rPr>
          <w:rFonts w:cstheme="minorHAnsi"/>
          <w:color w:val="333333"/>
          <w:sz w:val="20"/>
          <w:szCs w:val="20"/>
        </w:rPr>
        <w:t>s</w:t>
      </w:r>
      <w:r w:rsidR="0060159A" w:rsidRPr="0087184F">
        <w:rPr>
          <w:rFonts w:cstheme="minorHAnsi"/>
          <w:color w:val="333333"/>
          <w:sz w:val="20"/>
          <w:szCs w:val="20"/>
        </w:rPr>
        <w:t xml:space="preserve"> that</w:t>
      </w:r>
      <w:r w:rsidRPr="0087184F">
        <w:rPr>
          <w:rFonts w:cstheme="minorHAnsi"/>
          <w:color w:val="333333"/>
          <w:sz w:val="20"/>
          <w:szCs w:val="20"/>
        </w:rPr>
        <w:t xml:space="preserve"> accurate</w:t>
      </w:r>
      <w:r w:rsidR="0060159A" w:rsidRPr="0087184F">
        <w:rPr>
          <w:rFonts w:cstheme="minorHAnsi"/>
          <w:color w:val="333333"/>
          <w:sz w:val="20"/>
          <w:szCs w:val="20"/>
        </w:rPr>
        <w:t xml:space="preserve">ly detect disease progression </w:t>
      </w:r>
      <w:r w:rsidRPr="0087184F">
        <w:rPr>
          <w:rFonts w:cstheme="minorHAnsi"/>
          <w:color w:val="333333"/>
          <w:sz w:val="20"/>
          <w:szCs w:val="20"/>
        </w:rPr>
        <w:t>with higher statistical power than clinical or cognitive measurements.</w:t>
      </w:r>
      <w:r w:rsidRPr="0087184F">
        <w:rPr>
          <w:rFonts w:cstheme="minorHAnsi"/>
          <w:color w:val="222222"/>
          <w:sz w:val="20"/>
          <w:szCs w:val="20"/>
          <w:shd w:val="clear" w:color="auto" w:fill="FFFFFF"/>
        </w:rPr>
        <w:t xml:space="preserve"> However, it was soon recognized that the efficacy of these biomarkers could only be accurately assessed using </w:t>
      </w:r>
      <w:r w:rsidRPr="0087184F">
        <w:rPr>
          <w:rFonts w:cstheme="minorHAnsi"/>
          <w:sz w:val="20"/>
          <w:szCs w:val="20"/>
        </w:rPr>
        <w:t xml:space="preserve">a standardized cohort using standardized methods </w:t>
      </w:r>
      <w:r w:rsidR="0060159A" w:rsidRPr="0087184F">
        <w:rPr>
          <w:rFonts w:cstheme="minorHAnsi"/>
          <w:sz w:val="20"/>
          <w:szCs w:val="20"/>
        </w:rPr>
        <w:fldChar w:fldCharType="begin">
          <w:fldData xml:space="preserve">PEVuZE5vdGU+PENpdGU+PEF1dGhvcj5XZWluZXI8L0F1dGhvcj48WWVhcj4yMDEwPC9ZZWFyPjxS
ZWNOdW0+MTEzPC9SZWNOdW0+PERpc3BsYXlUZXh0PigzLCA0KTwvRGlzcGxheVRleHQ+PHJlY29y
ZD48cmVjLW51bWJlcj4xMTM8L3JlYy1udW1iZXI+PGZvcmVpZ24ta2V5cz48a2V5IGFwcD0iRU4i
IGRiLWlkPSJmZGV3eHRkNTZ2MHg1NWVmcmZrNWV4MHNlMDV0ejAweDJkNXciIHRpbWVzdGFtcD0i
MCI+MTEzPC9rZXk+PC9mb3JlaWduLWtleXM+PHJlZi10eXBlIG5hbWU9IkpvdXJuYWwgQXJ0aWNs
ZSI+MTc8L3JlZi10eXBlPjxjb250cmlidXRvcnM+PGF1dGhvcnM+PGF1dGhvcj5XZWluZXIsIE0u
IFcuPC9hdXRob3I+PGF1dGhvcj5BaXNlbiwgUC4gUy48L2F1dGhvcj48YXV0aG9yPkphY2ssIEMu
IFIuLCBKci48L2F1dGhvcj48YXV0aG9yPkphZ3VzdCwgVy4gSi48L2F1dGhvcj48YXV0aG9yPlRy
b2phbm93c2tpLCBKLiBRLjwvYXV0aG9yPjxhdXRob3I+U2hhdywgTC48L2F1dGhvcj48YXV0aG9y
PlNheWtpbiwgQS4gSi48L2F1dGhvcj48YXV0aG9yPk1vcnJpcywgSi4gQy48L2F1dGhvcj48YXV0
aG9yPkNhaXJucywgTi48L2F1dGhvcj48YXV0aG9yPkJlY2tldHQsIEwuIEEuPC9hdXRob3I+PGF1
dGhvcj5Ub2dhLCBBLjwvYXV0aG9yPjxhdXRob3I+R3JlZW4sIFIuPC9hdXRob3I+PGF1dGhvcj5X
YWx0ZXIsIFMuPC9hdXRob3I+PGF1dGhvcj5Tb2FyZXMsIEguPC9hdXRob3I+PGF1dGhvcj5Tbnlk
ZXIsIFAuPC9hdXRob3I+PGF1dGhvcj5TaWVtZXJzLCBFLjwvYXV0aG9yPjxhdXRob3I+UG90dGVy
LCBXLjwvYXV0aG9yPjxhdXRob3I+Q29sZSwgUC4gRS48L2F1dGhvcj48YXV0aG9yPlNjaG1pZHQs
IE0uPC9hdXRob3I+PC9hdXRob3JzPjwvY29udHJpYnV0b3JzPjxhdXRoLWFkZHJlc3M+Q2VudGVy
IGZvciBJbWFnaW5nIG9mIE5ldXJvZGVnZW5lcmF0aXZlIERpc2Vhc2VzLCBTYW4gRnJhbmNpc2Nv
IFZBIE1lZGljYWwgQ2VudGVyLCBTYW4gRnJhbmNpc2NvLCBDQSwgVVNBLiBtaWNoYWVsLndlaW5l
ckB1Y3NmLmVkdTwvYXV0aC1hZGRyZXNzPjx0aXRsZXM+PHRpdGxlPlRoZSBBbHpoZWltZXImYXBv
cztzIGRpc2Vhc2UgbmV1cm9pbWFnaW5nIGluaXRpYXRpdmU6IHByb2dyZXNzIHJlcG9ydCBhbmQg
ZnV0dXJlIHBsYW5zPC90aXRsZT48c2Vjb25kYXJ5LXRpdGxlPkFsemhlaW1lcnMgRGVtZW50PC9z
ZWNvbmRhcnktdGl0bGU+PC90aXRsZXM+PHBlcmlvZGljYWw+PGZ1bGwtdGl0bGU+QWx6aGVpbWVy
cyBEZW1lbnQ8L2Z1bGwtdGl0bGU+PC9wZXJpb2RpY2FsPjxwYWdlcz4yMDItMTEgZTc8L3BhZ2Vz
Pjx2b2x1bWU+Njwvdm9sdW1lPjxudW1iZXI+MzwvbnVtYmVyPjxlZGl0aW9uPjIwMTAvMDUvMTE8
L2VkaXRpb24+PGRhdGVzPjx5ZWFyPjIwMTA8L3llYXI+PHB1Yi1kYXRlcz48ZGF0ZT5NYXk8L2Rh
dGU+PC9wdWItZGF0ZXM+PC9kYXRlcz48aXNibj4xNTUyLTUyNzkgKEVsZWN0cm9uaWMpJiN4RDsx
NTUyLTUyNjAgKExpbmtpbmcpPC9pc2JuPjxhY2Nlc3Npb24tbnVtPjIwNDUxODY4PC9hY2Nlc3Np
b24tbnVtPjx1cmxzPjxyZWxhdGVkLXVybHM+PHVybD5odHRwOi8vd3d3Lm5jYmkubmxtLm5paC5n
b3YvZW50cmV6L3F1ZXJ5LmZjZ2k/Y21kPVJldHJpZXZlJmFtcDtkYj1QdWJNZWQmYW1wO2RvcHQ9
Q2l0YXRpb24mYW1wO2xpc3RfdWlkcz0yMDQ1MTg2ODwvdXJsPjwvcmVsYXRlZC11cmxzPjwvdXJs
cz48ZWxlY3Ryb25pYy1yZXNvdXJjZS1udW0+UzE1NTItNTI2MCgxMCkwMDA2Ny0xIFtwaWldJiN4
RDsxMC4xMDE2L2ouamFsei4yMDEwLjAzLjAwNzwvZWxlY3Ryb25pYy1yZXNvdXJjZS1udW0+PGxh
bmd1YWdlPmVuZzwvbGFuZ3VhZ2U+PC9yZWNvcmQ+PC9DaXRlPjxDaXRlPjxBdXRob3I+TXVlbGxl
cjwvQXV0aG9yPjxZZWFyPjIwMDU8L1llYXI+PFJlY051bT4zPC9SZWNOdW0+PHJlY29yZD48cmVj
LW51bWJlcj4zPC9yZWMtbnVtYmVyPjxmb3JlaWduLWtleXM+PGtleSBhcHA9IkVOIiBkYi1pZD0i
ZmRld3h0ZDU2djB4NTVlZnJmazVleDBzZTA1dHowMHgyZDV3IiB0aW1lc3RhbXA9IjAiPjM8L2tl
eT48L2ZvcmVpZ24ta2V5cz48cmVmLXR5cGUgbmFtZT0iSm91cm5hbCBBcnRpY2xlIj4xNzwvcmVm
LXR5cGU+PGNvbnRyaWJ1dG9ycz48YXV0aG9ycz48YXV0aG9yPk11ZWxsZXIsIFMuIEcuPC9hdXRo
b3I+PGF1dGhvcj5XZWluZXIsIE0uIFcuPC9hdXRob3I+PGF1dGhvcj5UaGFsLCBMLiBKLjwvYXV0
aG9yPjxhdXRob3I+UGV0ZXJzZW4sIFIuIEMuPC9hdXRob3I+PGF1dGhvcj5KYWNrLCBDLjwvYXV0
aG9yPjxhdXRob3I+SmFndXN0LCBXLjwvYXV0aG9yPjxhdXRob3I+VHJvamFub3dza2ksIEouIFEu
PC9hdXRob3I+PGF1dGhvcj5Ub2dhLCBBLiBXLjwvYXV0aG9yPjxhdXRob3I+QmVja2V0dCwgTC48
L2F1dGhvcj48L2F1dGhvcnM+PC9jb250cmlidXRvcnM+PGF1dGgtYWRkcmVzcz5EZXBhcnRtZW50
IG9mIFJhZGlvbG9neSwgVW5pdmVyc2l0eSBvZiBDYWxpZm9ybmlhLCBTYW4gRnJhbmNpc2NvLCBD
QSwgVVNBLjwvYXV0aC1hZGRyZXNzPjx0aXRsZXM+PHRpdGxlPlRoZSBBbHpoZWltZXImYXBvcztz
IGRpc2Vhc2UgbmV1cm9pbWFnaW5nIGluaXRpYXRpdmU8L3RpdGxlPjxzZWNvbmRhcnktdGl0bGU+
TmV1cm9pbWFnaW5nIENsaW4gTiBBbTwvc2Vjb25kYXJ5LXRpdGxlPjwvdGl0bGVzPjxwYWdlcz44
NjktNzcsIHhpLXhpaTwvcGFnZXM+PHZvbHVtZT4xNTwvdm9sdW1lPjxudW1iZXI+NDwvbnVtYmVy
PjxlZGl0aW9uPjIwMDYvMDEvMzE8L2VkaXRpb24+PGtleXdvcmRzPjxrZXl3b3JkPkFnZWQ8L2tl
eXdvcmQ+PGtleXdvcmQ+QWx6aGVpbWVyIERpc2Vhc2UvKmRpYWdub3Npczwva2V5d29yZD48a2V5
d29yZD5CaW9sb2dpY2FsIE1hcmtlcnM8L2tleXdvcmQ+PGtleXdvcmQ+QnJhaW4vKnBhdGhvbG9n
eTwva2V5d29yZD48a2V5d29yZD5DYW5hZGE8L2tleXdvcmQ+PGtleXdvcmQ+Rmx1b3JvZGVveHln
bHVjb3NlIEYxOC9kaWFnbm9zdGljIHVzZTwva2V5d29yZD48a2V5d29yZD5IdW1hbnM8L2tleXdv
cmQ+PGtleXdvcmQ+TWFnbmV0aWMgUmVzb25hbmNlIEltYWdpbmcvKm1ldGhvZHM8L2tleXdvcmQ+
PGtleXdvcmQ+UG9zaXRyb24tRW1pc3Npb24gVG9tb2dyYXBoeS8qbWV0aG9kczwva2V5d29yZD48
a2V5d29yZD5SYWRpb3BoYXJtYWNldXRpY2Fscy9kaWFnbm9zdGljIHVzZTwva2V5d29yZD48a2V5
d29yZD5Vbml0ZWQgU3RhdGVzPC9rZXl3b3JkPjwva2V5d29yZHM+PGRhdGVzPjx5ZWFyPjIwMDU8
L3llYXI+PHB1Yi1kYXRlcz48ZGF0ZT5Ob3Y8L2RhdGU+PC9wdWItZGF0ZXM+PC9kYXRlcz48aXNi
bj4xMDUyLTUxNDkgKFByaW50KTwvaXNibj48YWNjZXNzaW9uLW51bT4xNjQ0MzQ5NzwvYWNjZXNz
aW9uLW51bT48dXJscz48cmVsYXRlZC11cmxzPjx1cmw+aHR0cDovL3d3dy5uY2JpLm5sbS5uaWgu
Z292L2VudHJlei9xdWVyeS5mY2dpP2NtZD1SZXRyaWV2ZSZhbXA7ZGI9UHViTWVkJmFtcDtkb3B0
PUNpdGF0aW9uJmFtcDtsaXN0X3VpZHM9MTY0NDM0OTc8L3VybD48L3JlbGF0ZWQtdXJscz48L3Vy
bHM+PGN1c3RvbTI+MjM3Njc0NzwvY3VzdG9tMj48ZWxlY3Ryb25pYy1yZXNvdXJjZS1udW0+UzEw
NTItNTE0OSgwNSkwMDEwMi00IFtwaWldJiN4RDsxMC4xMDE2L2oubmljLjIwMDUuMDkuMDA4PC9l
bGVjdHJvbmljLXJlc291cmNlLW51bT48bGFuZ3VhZ2U+ZW5nPC9sYW5ndWFnZT48L3JlY29yZD48
L0NpdGU+PC9FbmROb3RlPgB=
</w:fldData>
        </w:fldChar>
      </w:r>
      <w:r w:rsidR="0060159A" w:rsidRPr="0087184F">
        <w:rPr>
          <w:rFonts w:cstheme="minorHAnsi"/>
          <w:sz w:val="20"/>
          <w:szCs w:val="20"/>
        </w:rPr>
        <w:instrText xml:space="preserve"> ADDIN EN.CITE </w:instrText>
      </w:r>
      <w:r w:rsidR="0060159A" w:rsidRPr="0087184F">
        <w:rPr>
          <w:rFonts w:cstheme="minorHAnsi"/>
          <w:sz w:val="20"/>
          <w:szCs w:val="20"/>
        </w:rPr>
        <w:fldChar w:fldCharType="begin">
          <w:fldData xml:space="preserve">PEVuZE5vdGU+PENpdGU+PEF1dGhvcj5XZWluZXI8L0F1dGhvcj48WWVhcj4yMDEwPC9ZZWFyPjxS
ZWNOdW0+MTEzPC9SZWNOdW0+PERpc3BsYXlUZXh0PigzLCA0KTwvRGlzcGxheVRleHQ+PHJlY29y
ZD48cmVjLW51bWJlcj4xMTM8L3JlYy1udW1iZXI+PGZvcmVpZ24ta2V5cz48a2V5IGFwcD0iRU4i
IGRiLWlkPSJmZGV3eHRkNTZ2MHg1NWVmcmZrNWV4MHNlMDV0ejAweDJkNXciIHRpbWVzdGFtcD0i
MCI+MTEzPC9rZXk+PC9mb3JlaWduLWtleXM+PHJlZi10eXBlIG5hbWU9IkpvdXJuYWwgQXJ0aWNs
ZSI+MTc8L3JlZi10eXBlPjxjb250cmlidXRvcnM+PGF1dGhvcnM+PGF1dGhvcj5XZWluZXIsIE0u
IFcuPC9hdXRob3I+PGF1dGhvcj5BaXNlbiwgUC4gUy48L2F1dGhvcj48YXV0aG9yPkphY2ssIEMu
IFIuLCBKci48L2F1dGhvcj48YXV0aG9yPkphZ3VzdCwgVy4gSi48L2F1dGhvcj48YXV0aG9yPlRy
b2phbm93c2tpLCBKLiBRLjwvYXV0aG9yPjxhdXRob3I+U2hhdywgTC48L2F1dGhvcj48YXV0aG9y
PlNheWtpbiwgQS4gSi48L2F1dGhvcj48YXV0aG9yPk1vcnJpcywgSi4gQy48L2F1dGhvcj48YXV0
aG9yPkNhaXJucywgTi48L2F1dGhvcj48YXV0aG9yPkJlY2tldHQsIEwuIEEuPC9hdXRob3I+PGF1
dGhvcj5Ub2dhLCBBLjwvYXV0aG9yPjxhdXRob3I+R3JlZW4sIFIuPC9hdXRob3I+PGF1dGhvcj5X
YWx0ZXIsIFMuPC9hdXRob3I+PGF1dGhvcj5Tb2FyZXMsIEguPC9hdXRob3I+PGF1dGhvcj5Tbnlk
ZXIsIFAuPC9hdXRob3I+PGF1dGhvcj5TaWVtZXJzLCBFLjwvYXV0aG9yPjxhdXRob3I+UG90dGVy
LCBXLjwvYXV0aG9yPjxhdXRob3I+Q29sZSwgUC4gRS48L2F1dGhvcj48YXV0aG9yPlNjaG1pZHQs
IE0uPC9hdXRob3I+PC9hdXRob3JzPjwvY29udHJpYnV0b3JzPjxhdXRoLWFkZHJlc3M+Q2VudGVy
IGZvciBJbWFnaW5nIG9mIE5ldXJvZGVnZW5lcmF0aXZlIERpc2Vhc2VzLCBTYW4gRnJhbmNpc2Nv
IFZBIE1lZGljYWwgQ2VudGVyLCBTYW4gRnJhbmNpc2NvLCBDQSwgVVNBLiBtaWNoYWVsLndlaW5l
ckB1Y3NmLmVkdTwvYXV0aC1hZGRyZXNzPjx0aXRsZXM+PHRpdGxlPlRoZSBBbHpoZWltZXImYXBv
cztzIGRpc2Vhc2UgbmV1cm9pbWFnaW5nIGluaXRpYXRpdmU6IHByb2dyZXNzIHJlcG9ydCBhbmQg
ZnV0dXJlIHBsYW5zPC90aXRsZT48c2Vjb25kYXJ5LXRpdGxlPkFsemhlaW1lcnMgRGVtZW50PC9z
ZWNvbmRhcnktdGl0bGU+PC90aXRsZXM+PHBlcmlvZGljYWw+PGZ1bGwtdGl0bGU+QWx6aGVpbWVy
cyBEZW1lbnQ8L2Z1bGwtdGl0bGU+PC9wZXJpb2RpY2FsPjxwYWdlcz4yMDItMTEgZTc8L3BhZ2Vz
Pjx2b2x1bWU+Njwvdm9sdW1lPjxudW1iZXI+MzwvbnVtYmVyPjxlZGl0aW9uPjIwMTAvMDUvMTE8
L2VkaXRpb24+PGRhdGVzPjx5ZWFyPjIwMTA8L3llYXI+PHB1Yi1kYXRlcz48ZGF0ZT5NYXk8L2Rh
dGU+PC9wdWItZGF0ZXM+PC9kYXRlcz48aXNibj4xNTUyLTUyNzkgKEVsZWN0cm9uaWMpJiN4RDsx
NTUyLTUyNjAgKExpbmtpbmcpPC9pc2JuPjxhY2Nlc3Npb24tbnVtPjIwNDUxODY4PC9hY2Nlc3Np
b24tbnVtPjx1cmxzPjxyZWxhdGVkLXVybHM+PHVybD5odHRwOi8vd3d3Lm5jYmkubmxtLm5paC5n
b3YvZW50cmV6L3F1ZXJ5LmZjZ2k/Y21kPVJldHJpZXZlJmFtcDtkYj1QdWJNZWQmYW1wO2RvcHQ9
Q2l0YXRpb24mYW1wO2xpc3RfdWlkcz0yMDQ1MTg2ODwvdXJsPjwvcmVsYXRlZC11cmxzPjwvdXJs
cz48ZWxlY3Ryb25pYy1yZXNvdXJjZS1udW0+UzE1NTItNTI2MCgxMCkwMDA2Ny0xIFtwaWldJiN4
RDsxMC4xMDE2L2ouamFsei4yMDEwLjAzLjAwNzwvZWxlY3Ryb25pYy1yZXNvdXJjZS1udW0+PGxh
bmd1YWdlPmVuZzwvbGFuZ3VhZ2U+PC9yZWNvcmQ+PC9DaXRlPjxDaXRlPjxBdXRob3I+TXVlbGxl
cjwvQXV0aG9yPjxZZWFyPjIwMDU8L1llYXI+PFJlY051bT4zPC9SZWNOdW0+PHJlY29yZD48cmVj
LW51bWJlcj4zPC9yZWMtbnVtYmVyPjxmb3JlaWduLWtleXM+PGtleSBhcHA9IkVOIiBkYi1pZD0i
ZmRld3h0ZDU2djB4NTVlZnJmazVleDBzZTA1dHowMHgyZDV3IiB0aW1lc3RhbXA9IjAiPjM8L2tl
eT48L2ZvcmVpZ24ta2V5cz48cmVmLXR5cGUgbmFtZT0iSm91cm5hbCBBcnRpY2xlIj4xNzwvcmVm
LXR5cGU+PGNvbnRyaWJ1dG9ycz48YXV0aG9ycz48YXV0aG9yPk11ZWxsZXIsIFMuIEcuPC9hdXRo
b3I+PGF1dGhvcj5XZWluZXIsIE0uIFcuPC9hdXRob3I+PGF1dGhvcj5UaGFsLCBMLiBKLjwvYXV0
aG9yPjxhdXRob3I+UGV0ZXJzZW4sIFIuIEMuPC9hdXRob3I+PGF1dGhvcj5KYWNrLCBDLjwvYXV0
aG9yPjxhdXRob3I+SmFndXN0LCBXLjwvYXV0aG9yPjxhdXRob3I+VHJvamFub3dza2ksIEouIFEu
PC9hdXRob3I+PGF1dGhvcj5Ub2dhLCBBLiBXLjwvYXV0aG9yPjxhdXRob3I+QmVja2V0dCwgTC48
L2F1dGhvcj48L2F1dGhvcnM+PC9jb250cmlidXRvcnM+PGF1dGgtYWRkcmVzcz5EZXBhcnRtZW50
IG9mIFJhZGlvbG9neSwgVW5pdmVyc2l0eSBvZiBDYWxpZm9ybmlhLCBTYW4gRnJhbmNpc2NvLCBD
QSwgVVNBLjwvYXV0aC1hZGRyZXNzPjx0aXRsZXM+PHRpdGxlPlRoZSBBbHpoZWltZXImYXBvcztz
IGRpc2Vhc2UgbmV1cm9pbWFnaW5nIGluaXRpYXRpdmU8L3RpdGxlPjxzZWNvbmRhcnktdGl0bGU+
TmV1cm9pbWFnaW5nIENsaW4gTiBBbTwvc2Vjb25kYXJ5LXRpdGxlPjwvdGl0bGVzPjxwYWdlcz44
NjktNzcsIHhpLXhpaTwvcGFnZXM+PHZvbHVtZT4xNTwvdm9sdW1lPjxudW1iZXI+NDwvbnVtYmVy
PjxlZGl0aW9uPjIwMDYvMDEvMzE8L2VkaXRpb24+PGtleXdvcmRzPjxrZXl3b3JkPkFnZWQ8L2tl
eXdvcmQ+PGtleXdvcmQ+QWx6aGVpbWVyIERpc2Vhc2UvKmRpYWdub3Npczwva2V5d29yZD48a2V5
d29yZD5CaW9sb2dpY2FsIE1hcmtlcnM8L2tleXdvcmQ+PGtleXdvcmQ+QnJhaW4vKnBhdGhvbG9n
eTwva2V5d29yZD48a2V5d29yZD5DYW5hZGE8L2tleXdvcmQ+PGtleXdvcmQ+Rmx1b3JvZGVveHln
bHVjb3NlIEYxOC9kaWFnbm9zdGljIHVzZTwva2V5d29yZD48a2V5d29yZD5IdW1hbnM8L2tleXdv
cmQ+PGtleXdvcmQ+TWFnbmV0aWMgUmVzb25hbmNlIEltYWdpbmcvKm1ldGhvZHM8L2tleXdvcmQ+
PGtleXdvcmQ+UG9zaXRyb24tRW1pc3Npb24gVG9tb2dyYXBoeS8qbWV0aG9kczwva2V5d29yZD48
a2V5d29yZD5SYWRpb3BoYXJtYWNldXRpY2Fscy9kaWFnbm9zdGljIHVzZTwva2V5d29yZD48a2V5
d29yZD5Vbml0ZWQgU3RhdGVzPC9rZXl3b3JkPjwva2V5d29yZHM+PGRhdGVzPjx5ZWFyPjIwMDU8
L3llYXI+PHB1Yi1kYXRlcz48ZGF0ZT5Ob3Y8L2RhdGU+PC9wdWItZGF0ZXM+PC9kYXRlcz48aXNi
bj4xMDUyLTUxNDkgKFByaW50KTwvaXNibj48YWNjZXNzaW9uLW51bT4xNjQ0MzQ5NzwvYWNjZXNz
aW9uLW51bT48dXJscz48cmVsYXRlZC11cmxzPjx1cmw+aHR0cDovL3d3dy5uY2JpLm5sbS5uaWgu
Z292L2VudHJlei9xdWVyeS5mY2dpP2NtZD1SZXRyaWV2ZSZhbXA7ZGI9UHViTWVkJmFtcDtkb3B0
PUNpdGF0aW9uJmFtcDtsaXN0X3VpZHM9MTY0NDM0OTc8L3VybD48L3JlbGF0ZWQtdXJscz48L3Vy
bHM+PGN1c3RvbTI+MjM3Njc0NzwvY3VzdG9tMj48ZWxlY3Ryb25pYy1yZXNvdXJjZS1udW0+UzEw
NTItNTE0OSgwNSkwMDEwMi00IFtwaWldJiN4RDsxMC4xMDE2L2oubmljLjIwMDUuMDkuMDA4PC9l
bGVjdHJvbmljLXJlc291cmNlLW51bT48bGFuZ3VhZ2U+ZW5nPC9sYW5ndWFnZT48L3JlY29yZD48
L0NpdGU+PC9FbmROb3RlPgB=
</w:fldData>
        </w:fldChar>
      </w:r>
      <w:r w:rsidR="0060159A" w:rsidRPr="0087184F">
        <w:rPr>
          <w:rFonts w:cstheme="minorHAnsi"/>
          <w:sz w:val="20"/>
          <w:szCs w:val="20"/>
        </w:rPr>
        <w:instrText xml:space="preserve"> ADDIN EN.CITE.DATA </w:instrText>
      </w:r>
      <w:r w:rsidR="0060159A" w:rsidRPr="0087184F">
        <w:rPr>
          <w:rFonts w:cstheme="minorHAnsi"/>
          <w:sz w:val="20"/>
          <w:szCs w:val="20"/>
        </w:rPr>
      </w:r>
      <w:r w:rsidR="0060159A" w:rsidRPr="0087184F">
        <w:rPr>
          <w:rFonts w:cstheme="minorHAnsi"/>
          <w:sz w:val="20"/>
          <w:szCs w:val="20"/>
        </w:rPr>
        <w:fldChar w:fldCharType="end"/>
      </w:r>
      <w:r w:rsidR="0060159A" w:rsidRPr="0087184F">
        <w:rPr>
          <w:rFonts w:cstheme="minorHAnsi"/>
          <w:sz w:val="20"/>
          <w:szCs w:val="20"/>
        </w:rPr>
      </w:r>
      <w:r w:rsidR="0060159A" w:rsidRPr="0087184F">
        <w:rPr>
          <w:rFonts w:cstheme="minorHAnsi"/>
          <w:sz w:val="20"/>
          <w:szCs w:val="20"/>
        </w:rPr>
        <w:fldChar w:fldCharType="separate"/>
      </w:r>
      <w:r w:rsidR="0060159A" w:rsidRPr="0087184F">
        <w:rPr>
          <w:rFonts w:cstheme="minorHAnsi"/>
          <w:noProof/>
          <w:sz w:val="20"/>
          <w:szCs w:val="20"/>
        </w:rPr>
        <w:t>(</w:t>
      </w:r>
      <w:hyperlink w:anchor="_ENREF_3" w:tooltip="Weiner, 2010 #113" w:history="1">
        <w:r w:rsidR="00795734" w:rsidRPr="0087184F">
          <w:rPr>
            <w:rFonts w:cstheme="minorHAnsi"/>
            <w:noProof/>
            <w:sz w:val="20"/>
            <w:szCs w:val="20"/>
          </w:rPr>
          <w:t>3</w:t>
        </w:r>
      </w:hyperlink>
      <w:r w:rsidR="0060159A" w:rsidRPr="0087184F">
        <w:rPr>
          <w:rFonts w:cstheme="minorHAnsi"/>
          <w:noProof/>
          <w:sz w:val="20"/>
          <w:szCs w:val="20"/>
        </w:rPr>
        <w:t xml:space="preserve">, </w:t>
      </w:r>
      <w:hyperlink w:anchor="_ENREF_4" w:tooltip="Mueller, 2005 #3" w:history="1">
        <w:r w:rsidR="00795734" w:rsidRPr="0087184F">
          <w:rPr>
            <w:rFonts w:cstheme="minorHAnsi"/>
            <w:noProof/>
            <w:sz w:val="20"/>
            <w:szCs w:val="20"/>
          </w:rPr>
          <w:t>4</w:t>
        </w:r>
      </w:hyperlink>
      <w:r w:rsidR="0060159A" w:rsidRPr="0087184F">
        <w:rPr>
          <w:rFonts w:cstheme="minorHAnsi"/>
          <w:noProof/>
          <w:sz w:val="20"/>
          <w:szCs w:val="20"/>
        </w:rPr>
        <w:t>)</w:t>
      </w:r>
      <w:r w:rsidR="0060159A" w:rsidRPr="0087184F">
        <w:rPr>
          <w:rFonts w:cstheme="minorHAnsi"/>
          <w:sz w:val="20"/>
          <w:szCs w:val="20"/>
        </w:rPr>
        <w:fldChar w:fldCharType="end"/>
      </w:r>
      <w:r w:rsidR="0060159A" w:rsidRPr="0087184F">
        <w:rPr>
          <w:rFonts w:cstheme="minorHAnsi"/>
          <w:sz w:val="20"/>
          <w:szCs w:val="20"/>
        </w:rPr>
        <w:t>.</w:t>
      </w:r>
      <w:r w:rsidRPr="0087184F">
        <w:rPr>
          <w:rFonts w:cstheme="minorHAnsi"/>
          <w:sz w:val="20"/>
          <w:szCs w:val="20"/>
        </w:rPr>
        <w:t xml:space="preserve"> ADNI was established primarily to fill this need.</w:t>
      </w:r>
    </w:p>
    <w:p w:rsidR="00F57D7B" w:rsidRPr="0087184F" w:rsidRDefault="00F57D7B" w:rsidP="00C504B7">
      <w:pPr>
        <w:autoSpaceDE w:val="0"/>
        <w:autoSpaceDN w:val="0"/>
        <w:adjustRightInd w:val="0"/>
        <w:spacing w:after="0" w:line="360" w:lineRule="auto"/>
        <w:jc w:val="both"/>
        <w:rPr>
          <w:rFonts w:cstheme="minorHAnsi"/>
          <w:sz w:val="20"/>
          <w:szCs w:val="20"/>
        </w:rPr>
      </w:pPr>
    </w:p>
    <w:p w:rsidR="00F57D7B" w:rsidRPr="0087184F" w:rsidRDefault="007C308D" w:rsidP="00C504B7">
      <w:pPr>
        <w:autoSpaceDE w:val="0"/>
        <w:autoSpaceDN w:val="0"/>
        <w:adjustRightInd w:val="0"/>
        <w:spacing w:after="0" w:line="360" w:lineRule="auto"/>
        <w:jc w:val="both"/>
        <w:rPr>
          <w:rFonts w:cstheme="minorHAnsi"/>
          <w:sz w:val="20"/>
          <w:szCs w:val="20"/>
        </w:rPr>
      </w:pPr>
      <w:r w:rsidRPr="0087184F">
        <w:rPr>
          <w:rFonts w:cstheme="minorHAnsi"/>
          <w:sz w:val="20"/>
          <w:szCs w:val="20"/>
        </w:rPr>
        <w:t>Designed</w:t>
      </w:r>
      <w:r w:rsidR="00F57D7B" w:rsidRPr="0087184F">
        <w:rPr>
          <w:rFonts w:cstheme="minorHAnsi"/>
          <w:sz w:val="20"/>
          <w:szCs w:val="20"/>
        </w:rPr>
        <w:t xml:space="preserve"> as a </w:t>
      </w:r>
      <w:r w:rsidR="00F57D7B" w:rsidRPr="0087184F">
        <w:rPr>
          <w:rFonts w:cstheme="minorHAnsi"/>
          <w:color w:val="171717"/>
          <w:sz w:val="20"/>
          <w:szCs w:val="20"/>
          <w:shd w:val="clear" w:color="auto" w:fill="FFFFFF"/>
        </w:rPr>
        <w:t>multisite, longitudinal, prospective, naturalistic study of normal cognitive aging, MCI and early AD, the primary goal of ADNI was to develop imaging and other biomarkers for use in clinical trials</w:t>
      </w:r>
      <w:r w:rsidR="0060159A" w:rsidRPr="0087184F">
        <w:rPr>
          <w:rFonts w:cstheme="minorHAnsi"/>
          <w:color w:val="171717"/>
          <w:sz w:val="20"/>
          <w:szCs w:val="20"/>
          <w:shd w:val="clear" w:color="auto" w:fill="FFFFFF"/>
        </w:rPr>
        <w:t xml:space="preserve"> </w:t>
      </w:r>
      <w:r w:rsidR="0060159A" w:rsidRPr="0087184F">
        <w:rPr>
          <w:rFonts w:cstheme="minorHAnsi"/>
          <w:color w:val="171717"/>
          <w:sz w:val="20"/>
          <w:szCs w:val="20"/>
          <w:shd w:val="clear" w:color="auto" w:fill="FFFFFF"/>
        </w:rPr>
        <w:fldChar w:fldCharType="begin">
          <w:fldData xml:space="preserve">PEVuZE5vdGU+PENpdGU+PEF1dGhvcj5NdWVsbGVyPC9BdXRob3I+PFllYXI+MjAwNTwvWWVhcj48
UmVjTnVtPjM8L1JlY051bT48RGlzcGxheVRleHQ+KDMsIDQpPC9EaXNwbGF5VGV4dD48cmVjb3Jk
PjxyZWMtbnVtYmVyPjM8L3JlYy1udW1iZXI+PGZvcmVpZ24ta2V5cz48a2V5IGFwcD0iRU4iIGRi
LWlkPSJmZGV3eHRkNTZ2MHg1NWVmcmZrNWV4MHNlMDV0ejAweDJkNXciIHRpbWVzdGFtcD0iMCI+
Mzwva2V5PjwvZm9yZWlnbi1rZXlzPjxyZWYtdHlwZSBuYW1lPSJKb3VybmFsIEFydGljbGUiPjE3
PC9yZWYtdHlwZT48Y29udHJpYnV0b3JzPjxhdXRob3JzPjxhdXRob3I+TXVlbGxlciwgUy4gRy48
L2F1dGhvcj48YXV0aG9yPldlaW5lciwgTS4gVy48L2F1dGhvcj48YXV0aG9yPlRoYWwsIEwuIEou
PC9hdXRob3I+PGF1dGhvcj5QZXRlcnNlbiwgUi4gQy48L2F1dGhvcj48YXV0aG9yPkphY2ssIEMu
PC9hdXRob3I+PGF1dGhvcj5KYWd1c3QsIFcuPC9hdXRob3I+PGF1dGhvcj5Ucm9qYW5vd3NraSwg
Si4gUS48L2F1dGhvcj48YXV0aG9yPlRvZ2EsIEEuIFcuPC9hdXRob3I+PGF1dGhvcj5CZWNrZXR0
LCBMLjwvYXV0aG9yPjwvYXV0aG9ycz48L2NvbnRyaWJ1dG9ycz48YXV0aC1hZGRyZXNzPkRlcGFy
dG1lbnQgb2YgUmFkaW9sb2d5LCBVbml2ZXJzaXR5IG9mIENhbGlmb3JuaWEsIFNhbiBGcmFuY2lz
Y28sIENBLCBVU0EuPC9hdXRoLWFkZHJlc3M+PHRpdGxlcz48dGl0bGU+VGhlIEFsemhlaW1lciZh
cG9zO3MgZGlzZWFzZSBuZXVyb2ltYWdpbmcgaW5pdGlhdGl2ZTwvdGl0bGU+PHNlY29uZGFyeS10
aXRsZT5OZXVyb2ltYWdpbmcgQ2xpbiBOIEFtPC9zZWNvbmRhcnktdGl0bGU+PC90aXRsZXM+PHBh
Z2VzPjg2OS03NywgeGkteGlpPC9wYWdlcz48dm9sdW1lPjE1PC92b2x1bWU+PG51bWJlcj40PC9u
dW1iZXI+PGVkaXRpb24+MjAwNi8wMS8zMTwvZWRpdGlvbj48a2V5d29yZHM+PGtleXdvcmQ+QWdl
ZDwva2V5d29yZD48a2V5d29yZD5BbHpoZWltZXIgRGlzZWFzZS8qZGlhZ25vc2lzPC9rZXl3b3Jk
PjxrZXl3b3JkPkJpb2xvZ2ljYWwgTWFya2Vyczwva2V5d29yZD48a2V5d29yZD5CcmFpbi8qcGF0
aG9sb2d5PC9rZXl3b3JkPjxrZXl3b3JkPkNhbmFkYTwva2V5d29yZD48a2V5d29yZD5GbHVvcm9k
ZW94eWdsdWNvc2UgRjE4L2RpYWdub3N0aWMgdXNlPC9rZXl3b3JkPjxrZXl3b3JkPkh1bWFuczwv
a2V5d29yZD48a2V5d29yZD5NYWduZXRpYyBSZXNvbmFuY2UgSW1hZ2luZy8qbWV0aG9kczwva2V5
d29yZD48a2V5d29yZD5Qb3NpdHJvbi1FbWlzc2lvbiBUb21vZ3JhcGh5LyptZXRob2RzPC9rZXl3
b3JkPjxrZXl3b3JkPlJhZGlvcGhhcm1hY2V1dGljYWxzL2RpYWdub3N0aWMgdXNlPC9rZXl3b3Jk
PjxrZXl3b3JkPlVuaXRlZCBTdGF0ZXM8L2tleXdvcmQ+PC9rZXl3b3Jkcz48ZGF0ZXM+PHllYXI+
MjAwNTwveWVhcj48cHViLWRhdGVzPjxkYXRlPk5vdjwvZGF0ZT48L3B1Yi1kYXRlcz48L2RhdGVz
Pjxpc2JuPjEwNTItNTE0OSAoUHJpbnQpPC9pc2JuPjxhY2Nlc3Npb24tbnVtPjE2NDQzNDk3PC9h
Y2Nlc3Npb24tbnVtPjx1cmxzPjxyZWxhdGVkLXVybHM+PHVybD5odHRwOi8vd3d3Lm5jYmkubmxt
Lm5paC5nb3YvZW50cmV6L3F1ZXJ5LmZjZ2k/Y21kPVJldHJpZXZlJmFtcDtkYj1QdWJNZWQmYW1w
O2RvcHQ9Q2l0YXRpb24mYW1wO2xpc3RfdWlkcz0xNjQ0MzQ5NzwvdXJsPjwvcmVsYXRlZC11cmxz
PjwvdXJscz48Y3VzdG9tMj4yMzc2NzQ3PC9jdXN0b20yPjxlbGVjdHJvbmljLXJlc291cmNlLW51
bT5TMTA1Mi01MTQ5KDA1KTAwMTAyLTQgW3BpaV0mI3hEOzEwLjEwMTYvai5uaWMuMjAwNS4wOS4w
MDg8L2VsZWN0cm9uaWMtcmVzb3VyY2UtbnVtPjxsYW5ndWFnZT5lbmc8L2xhbmd1YWdlPjwvcmVj
b3JkPjwvQ2l0ZT48Q2l0ZT48QXV0aG9yPldlaW5lcjwvQXV0aG9yPjxZZWFyPjIwMTA8L1llYXI+
PFJlY051bT4xMTM8L1JlY051bT48cmVjb3JkPjxyZWMtbnVtYmVyPjExMzwvcmVjLW51bWJlcj48
Zm9yZWlnbi1rZXlzPjxrZXkgYXBwPSJFTiIgZGItaWQ9ImZkZXd4dGQ1NnYweDU1ZWZyZms1ZXgw
c2UwNXR6MDB4MmQ1dyIgdGltZXN0YW1wPSIwIj4xMTM8L2tleT48L2ZvcmVpZ24ta2V5cz48cmVm
LXR5cGUgbmFtZT0iSm91cm5hbCBBcnRpY2xlIj4xNzwvcmVmLXR5cGU+PGNvbnRyaWJ1dG9ycz48
YXV0aG9ycz48YXV0aG9yPldlaW5lciwgTS4gVy48L2F1dGhvcj48YXV0aG9yPkFpc2VuLCBQLiBT
LjwvYXV0aG9yPjxhdXRob3I+SmFjaywgQy4gUi4sIEpyLjwvYXV0aG9yPjxhdXRob3I+SmFndXN0
LCBXLiBKLjwvYXV0aG9yPjxhdXRob3I+VHJvamFub3dza2ksIEouIFEuPC9hdXRob3I+PGF1dGhv
cj5TaGF3LCBMLjwvYXV0aG9yPjxhdXRob3I+U2F5a2luLCBBLiBKLjwvYXV0aG9yPjxhdXRob3I+
TW9ycmlzLCBKLiBDLjwvYXV0aG9yPjxhdXRob3I+Q2Fpcm5zLCBOLjwvYXV0aG9yPjxhdXRob3I+
QmVja2V0dCwgTC4gQS48L2F1dGhvcj48YXV0aG9yPlRvZ2EsIEEuPC9hdXRob3I+PGF1dGhvcj5H
cmVlbiwgUi48L2F1dGhvcj48YXV0aG9yPldhbHRlciwgUy48L2F1dGhvcj48YXV0aG9yPlNvYXJl
cywgSC48L2F1dGhvcj48YXV0aG9yPlNueWRlciwgUC48L2F1dGhvcj48YXV0aG9yPlNpZW1lcnMs
IEUuPC9hdXRob3I+PGF1dGhvcj5Qb3R0ZXIsIFcuPC9hdXRob3I+PGF1dGhvcj5Db2xlLCBQLiBF
LjwvYXV0aG9yPjxhdXRob3I+U2NobWlkdCwgTS48L2F1dGhvcj48L2F1dGhvcnM+PC9jb250cmli
dXRvcnM+PGF1dGgtYWRkcmVzcz5DZW50ZXIgZm9yIEltYWdpbmcgb2YgTmV1cm9kZWdlbmVyYXRp
dmUgRGlzZWFzZXMsIFNhbiBGcmFuY2lzY28gVkEgTWVkaWNhbCBDZW50ZXIsIFNhbiBGcmFuY2lz
Y28sIENBLCBVU0EuIG1pY2hhZWwud2VpbmVyQHVjc2YuZWR1PC9hdXRoLWFkZHJlc3M+PHRpdGxl
cz48dGl0bGU+VGhlIEFsemhlaW1lciZhcG9zO3MgZGlzZWFzZSBuZXVyb2ltYWdpbmcgaW5pdGlh
dGl2ZTogcHJvZ3Jlc3MgcmVwb3J0IGFuZCBmdXR1cmUgcGxhbnM8L3RpdGxlPjxzZWNvbmRhcnkt
dGl0bGU+QWx6aGVpbWVycyBEZW1lbnQ8L3NlY29uZGFyeS10aXRsZT48L3RpdGxlcz48cGVyaW9k
aWNhbD48ZnVsbC10aXRsZT5BbHpoZWltZXJzIERlbWVudDwvZnVsbC10aXRsZT48L3BlcmlvZGlj
YWw+PHBhZ2VzPjIwMi0xMSBlNzwvcGFnZXM+PHZvbHVtZT42PC92b2x1bWU+PG51bWJlcj4zPC9u
dW1iZXI+PGVkaXRpb24+MjAxMC8wNS8xMTwvZWRpdGlvbj48ZGF0ZXM+PHllYXI+MjAxMDwveWVh
cj48cHViLWRhdGVzPjxkYXRlPk1heTwvZGF0ZT48L3B1Yi1kYXRlcz48L2RhdGVzPjxpc2JuPjE1
NTItNTI3OSAoRWxlY3Ryb25pYykmI3hEOzE1NTItNTI2MCAoTGlua2luZyk8L2lzYm4+PGFjY2Vz
c2lvbi1udW0+MjA0NTE4Njg8L2FjY2Vzc2lvbi1udW0+PHVybHM+PHJlbGF0ZWQtdXJscz48dXJs
Pmh0dHA6Ly93d3cubmNiaS5ubG0ubmloLmdvdi9lbnRyZXovcXVlcnkuZmNnaT9jbWQ9UmV0cmll
dmUmYW1wO2RiPVB1Yk1lZCZhbXA7ZG9wdD1DaXRhdGlvbiZhbXA7bGlzdF91aWRzPTIwNDUxODY4
PC91cmw+PC9yZWxhdGVkLXVybHM+PC91cmxzPjxlbGVjdHJvbmljLXJlc291cmNlLW51bT5TMTU1
Mi01MjYwKDEwKTAwMDY3LTEgW3BpaV0mI3hEOzEwLjEwMTYvai5qYWx6LjIwMTAuMDMuMDA3PC9l
bGVjdHJvbmljLXJlc291cmNlLW51bT48bGFuZ3VhZ2U+ZW5nPC9sYW5ndWFnZT48L3JlY29yZD48
L0NpdGU+PC9FbmROb3RlPgB=
</w:fldData>
        </w:fldChar>
      </w:r>
      <w:r w:rsidR="0060159A" w:rsidRPr="0087184F">
        <w:rPr>
          <w:rFonts w:cstheme="minorHAnsi"/>
          <w:color w:val="171717"/>
          <w:sz w:val="20"/>
          <w:szCs w:val="20"/>
          <w:shd w:val="clear" w:color="auto" w:fill="FFFFFF"/>
        </w:rPr>
        <w:instrText xml:space="preserve"> ADDIN EN.CITE </w:instrText>
      </w:r>
      <w:r w:rsidR="0060159A" w:rsidRPr="0087184F">
        <w:rPr>
          <w:rFonts w:cstheme="minorHAnsi"/>
          <w:color w:val="171717"/>
          <w:sz w:val="20"/>
          <w:szCs w:val="20"/>
          <w:shd w:val="clear" w:color="auto" w:fill="FFFFFF"/>
        </w:rPr>
        <w:fldChar w:fldCharType="begin">
          <w:fldData xml:space="preserve">PEVuZE5vdGU+PENpdGU+PEF1dGhvcj5NdWVsbGVyPC9BdXRob3I+PFllYXI+MjAwNTwvWWVhcj48
UmVjTnVtPjM8L1JlY051bT48RGlzcGxheVRleHQ+KDMsIDQpPC9EaXNwbGF5VGV4dD48cmVjb3Jk
PjxyZWMtbnVtYmVyPjM8L3JlYy1udW1iZXI+PGZvcmVpZ24ta2V5cz48a2V5IGFwcD0iRU4iIGRi
LWlkPSJmZGV3eHRkNTZ2MHg1NWVmcmZrNWV4MHNlMDV0ejAweDJkNXciIHRpbWVzdGFtcD0iMCI+
Mzwva2V5PjwvZm9yZWlnbi1rZXlzPjxyZWYtdHlwZSBuYW1lPSJKb3VybmFsIEFydGljbGUiPjE3
PC9yZWYtdHlwZT48Y29udHJpYnV0b3JzPjxhdXRob3JzPjxhdXRob3I+TXVlbGxlciwgUy4gRy48
L2F1dGhvcj48YXV0aG9yPldlaW5lciwgTS4gVy48L2F1dGhvcj48YXV0aG9yPlRoYWwsIEwuIEou
PC9hdXRob3I+PGF1dGhvcj5QZXRlcnNlbiwgUi4gQy48L2F1dGhvcj48YXV0aG9yPkphY2ssIEMu
PC9hdXRob3I+PGF1dGhvcj5KYWd1c3QsIFcuPC9hdXRob3I+PGF1dGhvcj5Ucm9qYW5vd3NraSwg
Si4gUS48L2F1dGhvcj48YXV0aG9yPlRvZ2EsIEEuIFcuPC9hdXRob3I+PGF1dGhvcj5CZWNrZXR0
LCBMLjwvYXV0aG9yPjwvYXV0aG9ycz48L2NvbnRyaWJ1dG9ycz48YXV0aC1hZGRyZXNzPkRlcGFy
dG1lbnQgb2YgUmFkaW9sb2d5LCBVbml2ZXJzaXR5IG9mIENhbGlmb3JuaWEsIFNhbiBGcmFuY2lz
Y28sIENBLCBVU0EuPC9hdXRoLWFkZHJlc3M+PHRpdGxlcz48dGl0bGU+VGhlIEFsemhlaW1lciZh
cG9zO3MgZGlzZWFzZSBuZXVyb2ltYWdpbmcgaW5pdGlhdGl2ZTwvdGl0bGU+PHNlY29uZGFyeS10
aXRsZT5OZXVyb2ltYWdpbmcgQ2xpbiBOIEFtPC9zZWNvbmRhcnktdGl0bGU+PC90aXRsZXM+PHBh
Z2VzPjg2OS03NywgeGkteGlpPC9wYWdlcz48dm9sdW1lPjE1PC92b2x1bWU+PG51bWJlcj40PC9u
dW1iZXI+PGVkaXRpb24+MjAwNi8wMS8zMTwvZWRpdGlvbj48a2V5d29yZHM+PGtleXdvcmQ+QWdl
ZDwva2V5d29yZD48a2V5d29yZD5BbHpoZWltZXIgRGlzZWFzZS8qZGlhZ25vc2lzPC9rZXl3b3Jk
PjxrZXl3b3JkPkJpb2xvZ2ljYWwgTWFya2Vyczwva2V5d29yZD48a2V5d29yZD5CcmFpbi8qcGF0
aG9sb2d5PC9rZXl3b3JkPjxrZXl3b3JkPkNhbmFkYTwva2V5d29yZD48a2V5d29yZD5GbHVvcm9k
ZW94eWdsdWNvc2UgRjE4L2RpYWdub3N0aWMgdXNlPC9rZXl3b3JkPjxrZXl3b3JkPkh1bWFuczwv
a2V5d29yZD48a2V5d29yZD5NYWduZXRpYyBSZXNvbmFuY2UgSW1hZ2luZy8qbWV0aG9kczwva2V5
d29yZD48a2V5d29yZD5Qb3NpdHJvbi1FbWlzc2lvbiBUb21vZ3JhcGh5LyptZXRob2RzPC9rZXl3
b3JkPjxrZXl3b3JkPlJhZGlvcGhhcm1hY2V1dGljYWxzL2RpYWdub3N0aWMgdXNlPC9rZXl3b3Jk
PjxrZXl3b3JkPlVuaXRlZCBTdGF0ZXM8L2tleXdvcmQ+PC9rZXl3b3Jkcz48ZGF0ZXM+PHllYXI+
MjAwNTwveWVhcj48cHViLWRhdGVzPjxkYXRlPk5vdjwvZGF0ZT48L3B1Yi1kYXRlcz48L2RhdGVz
Pjxpc2JuPjEwNTItNTE0OSAoUHJpbnQpPC9pc2JuPjxhY2Nlc3Npb24tbnVtPjE2NDQzNDk3PC9h
Y2Nlc3Npb24tbnVtPjx1cmxzPjxyZWxhdGVkLXVybHM+PHVybD5odHRwOi8vd3d3Lm5jYmkubmxt
Lm5paC5nb3YvZW50cmV6L3F1ZXJ5LmZjZ2k/Y21kPVJldHJpZXZlJmFtcDtkYj1QdWJNZWQmYW1w
O2RvcHQ9Q2l0YXRpb24mYW1wO2xpc3RfdWlkcz0xNjQ0MzQ5NzwvdXJsPjwvcmVsYXRlZC11cmxz
PjwvdXJscz48Y3VzdG9tMj4yMzc2NzQ3PC9jdXN0b20yPjxlbGVjdHJvbmljLXJlc291cmNlLW51
bT5TMTA1Mi01MTQ5KDA1KTAwMTAyLTQgW3BpaV0mI3hEOzEwLjEwMTYvai5uaWMuMjAwNS4wOS4w
MDg8L2VsZWN0cm9uaWMtcmVzb3VyY2UtbnVtPjxsYW5ndWFnZT5lbmc8L2xhbmd1YWdlPjwvcmVj
b3JkPjwvQ2l0ZT48Q2l0ZT48QXV0aG9yPldlaW5lcjwvQXV0aG9yPjxZZWFyPjIwMTA8L1llYXI+
PFJlY051bT4xMTM8L1JlY051bT48cmVjb3JkPjxyZWMtbnVtYmVyPjExMzwvcmVjLW51bWJlcj48
Zm9yZWlnbi1rZXlzPjxrZXkgYXBwPSJFTiIgZGItaWQ9ImZkZXd4dGQ1NnYweDU1ZWZyZms1ZXgw
c2UwNXR6MDB4MmQ1dyIgdGltZXN0YW1wPSIwIj4xMTM8L2tleT48L2ZvcmVpZ24ta2V5cz48cmVm
LXR5cGUgbmFtZT0iSm91cm5hbCBBcnRpY2xlIj4xNzwvcmVmLXR5cGU+PGNvbnRyaWJ1dG9ycz48
YXV0aG9ycz48YXV0aG9yPldlaW5lciwgTS4gVy48L2F1dGhvcj48YXV0aG9yPkFpc2VuLCBQLiBT
LjwvYXV0aG9yPjxhdXRob3I+SmFjaywgQy4gUi4sIEpyLjwvYXV0aG9yPjxhdXRob3I+SmFndXN0
LCBXLiBKLjwvYXV0aG9yPjxhdXRob3I+VHJvamFub3dza2ksIEouIFEuPC9hdXRob3I+PGF1dGhv
cj5TaGF3LCBMLjwvYXV0aG9yPjxhdXRob3I+U2F5a2luLCBBLiBKLjwvYXV0aG9yPjxhdXRob3I+
TW9ycmlzLCBKLiBDLjwvYXV0aG9yPjxhdXRob3I+Q2Fpcm5zLCBOLjwvYXV0aG9yPjxhdXRob3I+
QmVja2V0dCwgTC4gQS48L2F1dGhvcj48YXV0aG9yPlRvZ2EsIEEuPC9hdXRob3I+PGF1dGhvcj5H
cmVlbiwgUi48L2F1dGhvcj48YXV0aG9yPldhbHRlciwgUy48L2F1dGhvcj48YXV0aG9yPlNvYXJl
cywgSC48L2F1dGhvcj48YXV0aG9yPlNueWRlciwgUC48L2F1dGhvcj48YXV0aG9yPlNpZW1lcnMs
IEUuPC9hdXRob3I+PGF1dGhvcj5Qb3R0ZXIsIFcuPC9hdXRob3I+PGF1dGhvcj5Db2xlLCBQLiBF
LjwvYXV0aG9yPjxhdXRob3I+U2NobWlkdCwgTS48L2F1dGhvcj48L2F1dGhvcnM+PC9jb250cmli
dXRvcnM+PGF1dGgtYWRkcmVzcz5DZW50ZXIgZm9yIEltYWdpbmcgb2YgTmV1cm9kZWdlbmVyYXRp
dmUgRGlzZWFzZXMsIFNhbiBGcmFuY2lzY28gVkEgTWVkaWNhbCBDZW50ZXIsIFNhbiBGcmFuY2lz
Y28sIENBLCBVU0EuIG1pY2hhZWwud2VpbmVyQHVjc2YuZWR1PC9hdXRoLWFkZHJlc3M+PHRpdGxl
cz48dGl0bGU+VGhlIEFsemhlaW1lciZhcG9zO3MgZGlzZWFzZSBuZXVyb2ltYWdpbmcgaW5pdGlh
dGl2ZTogcHJvZ3Jlc3MgcmVwb3J0IGFuZCBmdXR1cmUgcGxhbnM8L3RpdGxlPjxzZWNvbmRhcnkt
dGl0bGU+QWx6aGVpbWVycyBEZW1lbnQ8L3NlY29uZGFyeS10aXRsZT48L3RpdGxlcz48cGVyaW9k
aWNhbD48ZnVsbC10aXRsZT5BbHpoZWltZXJzIERlbWVudDwvZnVsbC10aXRsZT48L3BlcmlvZGlj
YWw+PHBhZ2VzPjIwMi0xMSBlNzwvcGFnZXM+PHZvbHVtZT42PC92b2x1bWU+PG51bWJlcj4zPC9u
dW1iZXI+PGVkaXRpb24+MjAxMC8wNS8xMTwvZWRpdGlvbj48ZGF0ZXM+PHllYXI+MjAxMDwveWVh
cj48cHViLWRhdGVzPjxkYXRlPk1heTwvZGF0ZT48L3B1Yi1kYXRlcz48L2RhdGVzPjxpc2JuPjE1
NTItNTI3OSAoRWxlY3Ryb25pYykmI3hEOzE1NTItNTI2MCAoTGlua2luZyk8L2lzYm4+PGFjY2Vz
c2lvbi1udW0+MjA0NTE4Njg8L2FjY2Vzc2lvbi1udW0+PHVybHM+PHJlbGF0ZWQtdXJscz48dXJs
Pmh0dHA6Ly93d3cubmNiaS5ubG0ubmloLmdvdi9lbnRyZXovcXVlcnkuZmNnaT9jbWQ9UmV0cmll
dmUmYW1wO2RiPVB1Yk1lZCZhbXA7ZG9wdD1DaXRhdGlvbiZhbXA7bGlzdF91aWRzPTIwNDUxODY4
PC91cmw+PC9yZWxhdGVkLXVybHM+PC91cmxzPjxlbGVjdHJvbmljLXJlc291cmNlLW51bT5TMTU1
Mi01MjYwKDEwKTAwMDY3LTEgW3BpaV0mI3hEOzEwLjEwMTYvai5qYWx6LjIwMTAuMDMuMDA3PC9l
bGVjdHJvbmljLXJlc291cmNlLW51bT48bGFuZ3VhZ2U+ZW5nPC9sYW5ndWFnZT48L3JlY29yZD48
L0NpdGU+PC9FbmROb3RlPgB=
</w:fldData>
        </w:fldChar>
      </w:r>
      <w:r w:rsidR="0060159A" w:rsidRPr="0087184F">
        <w:rPr>
          <w:rFonts w:cstheme="minorHAnsi"/>
          <w:color w:val="171717"/>
          <w:sz w:val="20"/>
          <w:szCs w:val="20"/>
          <w:shd w:val="clear" w:color="auto" w:fill="FFFFFF"/>
        </w:rPr>
        <w:instrText xml:space="preserve"> ADDIN EN.CITE.DATA </w:instrText>
      </w:r>
      <w:r w:rsidR="0060159A" w:rsidRPr="0087184F">
        <w:rPr>
          <w:rFonts w:cstheme="minorHAnsi"/>
          <w:color w:val="171717"/>
          <w:sz w:val="20"/>
          <w:szCs w:val="20"/>
          <w:shd w:val="clear" w:color="auto" w:fill="FFFFFF"/>
        </w:rPr>
      </w:r>
      <w:r w:rsidR="0060159A" w:rsidRPr="0087184F">
        <w:rPr>
          <w:rFonts w:cstheme="minorHAnsi"/>
          <w:color w:val="171717"/>
          <w:sz w:val="20"/>
          <w:szCs w:val="20"/>
          <w:shd w:val="clear" w:color="auto" w:fill="FFFFFF"/>
        </w:rPr>
        <w:fldChar w:fldCharType="end"/>
      </w:r>
      <w:r w:rsidR="0060159A" w:rsidRPr="0087184F">
        <w:rPr>
          <w:rFonts w:cstheme="minorHAnsi"/>
          <w:color w:val="171717"/>
          <w:sz w:val="20"/>
          <w:szCs w:val="20"/>
          <w:shd w:val="clear" w:color="auto" w:fill="FFFFFF"/>
        </w:rPr>
      </w:r>
      <w:r w:rsidR="0060159A" w:rsidRPr="0087184F">
        <w:rPr>
          <w:rFonts w:cstheme="minorHAnsi"/>
          <w:color w:val="171717"/>
          <w:sz w:val="20"/>
          <w:szCs w:val="20"/>
          <w:shd w:val="clear" w:color="auto" w:fill="FFFFFF"/>
        </w:rPr>
        <w:fldChar w:fldCharType="separate"/>
      </w:r>
      <w:r w:rsidR="0060159A" w:rsidRPr="0087184F">
        <w:rPr>
          <w:rFonts w:cstheme="minorHAnsi"/>
          <w:noProof/>
          <w:color w:val="171717"/>
          <w:sz w:val="20"/>
          <w:szCs w:val="20"/>
          <w:shd w:val="clear" w:color="auto" w:fill="FFFFFF"/>
        </w:rPr>
        <w:t>(</w:t>
      </w:r>
      <w:hyperlink w:anchor="_ENREF_3" w:tooltip="Weiner, 2010 #113" w:history="1">
        <w:r w:rsidR="00795734" w:rsidRPr="0087184F">
          <w:rPr>
            <w:rFonts w:cstheme="minorHAnsi"/>
            <w:noProof/>
            <w:color w:val="171717"/>
            <w:sz w:val="20"/>
            <w:szCs w:val="20"/>
            <w:shd w:val="clear" w:color="auto" w:fill="FFFFFF"/>
          </w:rPr>
          <w:t>3</w:t>
        </w:r>
      </w:hyperlink>
      <w:r w:rsidR="0060159A" w:rsidRPr="0087184F">
        <w:rPr>
          <w:rFonts w:cstheme="minorHAnsi"/>
          <w:noProof/>
          <w:color w:val="171717"/>
          <w:sz w:val="20"/>
          <w:szCs w:val="20"/>
          <w:shd w:val="clear" w:color="auto" w:fill="FFFFFF"/>
        </w:rPr>
        <w:t xml:space="preserve">, </w:t>
      </w:r>
      <w:hyperlink w:anchor="_ENREF_4" w:tooltip="Mueller, 2005 #3" w:history="1">
        <w:r w:rsidR="00795734" w:rsidRPr="0087184F">
          <w:rPr>
            <w:rFonts w:cstheme="minorHAnsi"/>
            <w:noProof/>
            <w:color w:val="171717"/>
            <w:sz w:val="20"/>
            <w:szCs w:val="20"/>
            <w:shd w:val="clear" w:color="auto" w:fill="FFFFFF"/>
          </w:rPr>
          <w:t>4</w:t>
        </w:r>
      </w:hyperlink>
      <w:r w:rsidR="0060159A" w:rsidRPr="0087184F">
        <w:rPr>
          <w:rFonts w:cstheme="minorHAnsi"/>
          <w:noProof/>
          <w:color w:val="171717"/>
          <w:sz w:val="20"/>
          <w:szCs w:val="20"/>
          <w:shd w:val="clear" w:color="auto" w:fill="FFFFFF"/>
        </w:rPr>
        <w:t>)</w:t>
      </w:r>
      <w:r w:rsidR="0060159A" w:rsidRPr="0087184F">
        <w:rPr>
          <w:rFonts w:cstheme="minorHAnsi"/>
          <w:color w:val="171717"/>
          <w:sz w:val="20"/>
          <w:szCs w:val="20"/>
          <w:shd w:val="clear" w:color="auto" w:fill="FFFFFF"/>
        </w:rPr>
        <w:fldChar w:fldCharType="end"/>
      </w:r>
      <w:r w:rsidR="0060159A" w:rsidRPr="0087184F">
        <w:rPr>
          <w:rFonts w:cstheme="minorHAnsi"/>
          <w:color w:val="171717"/>
          <w:sz w:val="20"/>
          <w:szCs w:val="20"/>
          <w:shd w:val="clear" w:color="auto" w:fill="FFFFFF"/>
        </w:rPr>
        <w:t xml:space="preserve">. </w:t>
      </w:r>
      <w:r w:rsidR="00F57D7B" w:rsidRPr="0087184F">
        <w:rPr>
          <w:rFonts w:cstheme="minorHAnsi"/>
          <w:sz w:val="20"/>
          <w:szCs w:val="20"/>
        </w:rPr>
        <w:t xml:space="preserve">To achieve this, ADNI </w:t>
      </w:r>
      <w:r w:rsidR="0060159A" w:rsidRPr="0087184F">
        <w:rPr>
          <w:rFonts w:cstheme="minorHAnsi"/>
          <w:sz w:val="20"/>
          <w:szCs w:val="20"/>
        </w:rPr>
        <w:t xml:space="preserve">enrolled a large cohort (&gt;800) of participants across the spectrum of the disease and </w:t>
      </w:r>
      <w:r w:rsidR="00F57D7B" w:rsidRPr="0087184F">
        <w:rPr>
          <w:rFonts w:cstheme="minorHAnsi"/>
          <w:sz w:val="20"/>
          <w:szCs w:val="20"/>
        </w:rPr>
        <w:t>developed optimized and standardized methods</w:t>
      </w:r>
      <w:r w:rsidR="0060159A" w:rsidRPr="0087184F">
        <w:rPr>
          <w:rFonts w:cstheme="minorHAnsi"/>
          <w:sz w:val="20"/>
          <w:szCs w:val="20"/>
        </w:rPr>
        <w:t xml:space="preserve"> </w:t>
      </w:r>
      <w:r w:rsidR="00F57D7B" w:rsidRPr="0087184F">
        <w:rPr>
          <w:rFonts w:cstheme="minorHAnsi"/>
          <w:sz w:val="20"/>
          <w:szCs w:val="20"/>
        </w:rPr>
        <w:t>that cou</w:t>
      </w:r>
      <w:r w:rsidR="0060159A" w:rsidRPr="0087184F">
        <w:rPr>
          <w:rFonts w:cstheme="minorHAnsi"/>
          <w:sz w:val="20"/>
          <w:szCs w:val="20"/>
        </w:rPr>
        <w:t xml:space="preserve">ld be used in a multi-site </w:t>
      </w:r>
      <w:r w:rsidR="00F57D7B" w:rsidRPr="0087184F">
        <w:rPr>
          <w:rFonts w:cstheme="minorHAnsi"/>
          <w:sz w:val="20"/>
          <w:szCs w:val="20"/>
        </w:rPr>
        <w:t xml:space="preserve"> </w:t>
      </w:r>
      <w:r w:rsidR="0060159A" w:rsidRPr="0087184F">
        <w:rPr>
          <w:rFonts w:cstheme="minorHAnsi"/>
          <w:sz w:val="20"/>
          <w:szCs w:val="20"/>
        </w:rPr>
        <w:t xml:space="preserve">setting </w:t>
      </w:r>
      <w:r w:rsidR="00F57D7B" w:rsidRPr="0087184F">
        <w:rPr>
          <w:rFonts w:cstheme="minorHAnsi"/>
          <w:sz w:val="20"/>
          <w:szCs w:val="20"/>
        </w:rPr>
        <w:t>to characterize the cohort using clini</w:t>
      </w:r>
      <w:r w:rsidR="00FD040D" w:rsidRPr="0087184F">
        <w:rPr>
          <w:rFonts w:cstheme="minorHAnsi"/>
          <w:sz w:val="20"/>
          <w:szCs w:val="20"/>
        </w:rPr>
        <w:t xml:space="preserve">cal, cognitive, </w:t>
      </w:r>
      <w:r w:rsidR="0060159A" w:rsidRPr="0087184F">
        <w:rPr>
          <w:rFonts w:cstheme="minorHAnsi"/>
          <w:sz w:val="20"/>
          <w:szCs w:val="20"/>
        </w:rPr>
        <w:t>MRI, PET,</w:t>
      </w:r>
      <w:r w:rsidR="00F57D7B" w:rsidRPr="0087184F">
        <w:rPr>
          <w:rFonts w:cstheme="minorHAnsi"/>
          <w:sz w:val="20"/>
          <w:szCs w:val="20"/>
        </w:rPr>
        <w:t xml:space="preserve"> </w:t>
      </w:r>
      <w:proofErr w:type="spellStart"/>
      <w:r w:rsidR="00F57D7B" w:rsidRPr="0087184F">
        <w:rPr>
          <w:rFonts w:cstheme="minorHAnsi"/>
          <w:sz w:val="20"/>
          <w:szCs w:val="20"/>
        </w:rPr>
        <w:t>biofluid</w:t>
      </w:r>
      <w:proofErr w:type="spellEnd"/>
      <w:r w:rsidR="00F57D7B" w:rsidRPr="0087184F">
        <w:rPr>
          <w:rFonts w:cstheme="minorHAnsi"/>
          <w:sz w:val="20"/>
          <w:szCs w:val="20"/>
        </w:rPr>
        <w:t xml:space="preserve"> and genetics measur</w:t>
      </w:r>
      <w:r w:rsidR="00796463" w:rsidRPr="0087184F">
        <w:rPr>
          <w:rFonts w:cstheme="minorHAnsi"/>
          <w:sz w:val="20"/>
          <w:szCs w:val="20"/>
        </w:rPr>
        <w:t>e</w:t>
      </w:r>
      <w:r w:rsidR="00F57D7B" w:rsidRPr="0087184F">
        <w:rPr>
          <w:rFonts w:cstheme="minorHAnsi"/>
          <w:sz w:val="20"/>
          <w:szCs w:val="20"/>
        </w:rPr>
        <w:t xml:space="preserve">ments. </w:t>
      </w:r>
      <w:r w:rsidRPr="0087184F">
        <w:rPr>
          <w:rFonts w:cstheme="minorHAnsi"/>
          <w:sz w:val="20"/>
          <w:szCs w:val="20"/>
        </w:rPr>
        <w:t xml:space="preserve"> One aim was to identify those </w:t>
      </w:r>
      <w:r w:rsidR="00F57D7B" w:rsidRPr="0087184F">
        <w:rPr>
          <w:rFonts w:cstheme="minorHAnsi"/>
          <w:sz w:val="20"/>
          <w:szCs w:val="20"/>
        </w:rPr>
        <w:t>biomarkers</w:t>
      </w:r>
      <w:r w:rsidRPr="0087184F">
        <w:rPr>
          <w:rFonts w:cstheme="minorHAnsi"/>
          <w:sz w:val="20"/>
          <w:szCs w:val="20"/>
        </w:rPr>
        <w:t xml:space="preserve"> </w:t>
      </w:r>
      <w:r w:rsidR="00F57D7B" w:rsidRPr="0087184F">
        <w:rPr>
          <w:rFonts w:cstheme="minorHAnsi"/>
          <w:sz w:val="20"/>
          <w:szCs w:val="20"/>
        </w:rPr>
        <w:t xml:space="preserve">able to </w:t>
      </w:r>
      <w:r w:rsidR="00176B5A" w:rsidRPr="0087184F">
        <w:rPr>
          <w:rFonts w:cstheme="minorHAnsi"/>
          <w:sz w:val="20"/>
          <w:szCs w:val="20"/>
        </w:rPr>
        <w:t xml:space="preserve">identify the disease with high sensitivity and specificity </w:t>
      </w:r>
      <w:r w:rsidR="00F57D7B" w:rsidRPr="0087184F">
        <w:rPr>
          <w:rFonts w:cstheme="minorHAnsi"/>
          <w:sz w:val="20"/>
          <w:szCs w:val="20"/>
        </w:rPr>
        <w:t xml:space="preserve">at an earlier stage and </w:t>
      </w:r>
      <w:r w:rsidR="00176B5A" w:rsidRPr="0087184F">
        <w:rPr>
          <w:rFonts w:cstheme="minorHAnsi"/>
          <w:sz w:val="20"/>
          <w:szCs w:val="20"/>
        </w:rPr>
        <w:t xml:space="preserve">to </w:t>
      </w:r>
      <w:r w:rsidR="00F57D7B" w:rsidRPr="0087184F">
        <w:rPr>
          <w:rFonts w:cstheme="minorHAnsi"/>
          <w:sz w:val="20"/>
          <w:szCs w:val="20"/>
        </w:rPr>
        <w:t>better monitor disease progression and thus treatment effects</w:t>
      </w:r>
      <w:r w:rsidR="00796463" w:rsidRPr="0087184F">
        <w:rPr>
          <w:rFonts w:cstheme="minorHAnsi"/>
          <w:sz w:val="20"/>
          <w:szCs w:val="20"/>
        </w:rPr>
        <w:t xml:space="preserve">. </w:t>
      </w:r>
      <w:r w:rsidR="00F57D7B" w:rsidRPr="0087184F">
        <w:rPr>
          <w:rFonts w:cstheme="minorHAnsi"/>
          <w:sz w:val="20"/>
          <w:szCs w:val="20"/>
        </w:rPr>
        <w:t>Recognizing that the need for effective AD treatments was so pressing and the task of developing too great for any one public agency or private company, funding was secured from both the public and private sector, establishing ADNI as a model for public-private partnerships. Initial funding for a 5 year study came from the National Institute on Aging ($40 million)</w:t>
      </w:r>
      <w:r w:rsidR="00176B5A" w:rsidRPr="0087184F">
        <w:rPr>
          <w:rFonts w:cstheme="minorHAnsi"/>
          <w:sz w:val="20"/>
          <w:szCs w:val="20"/>
        </w:rPr>
        <w:t>,</w:t>
      </w:r>
      <w:r w:rsidR="00F57D7B" w:rsidRPr="0087184F">
        <w:rPr>
          <w:rFonts w:cstheme="minorHAnsi"/>
          <w:sz w:val="20"/>
          <w:szCs w:val="20"/>
        </w:rPr>
        <w:t xml:space="preserve"> and 13 pharmaceutical companies and 2 not-for-profit foundations ($20 million).  </w:t>
      </w:r>
    </w:p>
    <w:p w:rsidR="00F57D7B" w:rsidRPr="0087184F" w:rsidRDefault="00F57D7B" w:rsidP="00C504B7">
      <w:pPr>
        <w:autoSpaceDE w:val="0"/>
        <w:autoSpaceDN w:val="0"/>
        <w:adjustRightInd w:val="0"/>
        <w:spacing w:after="0" w:line="360" w:lineRule="auto"/>
        <w:jc w:val="both"/>
        <w:rPr>
          <w:rFonts w:cstheme="minorHAnsi"/>
          <w:sz w:val="20"/>
          <w:szCs w:val="20"/>
        </w:rPr>
      </w:pPr>
    </w:p>
    <w:p w:rsidR="00176B5A" w:rsidRPr="0087184F" w:rsidRDefault="00796463" w:rsidP="00C504B7">
      <w:pPr>
        <w:autoSpaceDE w:val="0"/>
        <w:autoSpaceDN w:val="0"/>
        <w:adjustRightInd w:val="0"/>
        <w:spacing w:after="0" w:line="360" w:lineRule="auto"/>
        <w:jc w:val="both"/>
        <w:rPr>
          <w:rFonts w:cstheme="minorHAnsi"/>
          <w:sz w:val="20"/>
          <w:szCs w:val="20"/>
        </w:rPr>
      </w:pPr>
      <w:r w:rsidRPr="0087184F">
        <w:rPr>
          <w:rFonts w:cstheme="minorHAnsi"/>
          <w:sz w:val="20"/>
          <w:szCs w:val="20"/>
        </w:rPr>
        <w:t>A unique feature of</w:t>
      </w:r>
      <w:r w:rsidR="00F57D7B" w:rsidRPr="0087184F">
        <w:rPr>
          <w:rFonts w:cstheme="minorHAnsi"/>
          <w:sz w:val="20"/>
          <w:szCs w:val="20"/>
        </w:rPr>
        <w:t xml:space="preserve"> the original ADNI grant (now called ADNI</w:t>
      </w:r>
      <w:r w:rsidR="006465B0" w:rsidRPr="0087184F">
        <w:rPr>
          <w:rFonts w:cstheme="minorHAnsi"/>
          <w:sz w:val="20"/>
          <w:szCs w:val="20"/>
        </w:rPr>
        <w:t>-</w:t>
      </w:r>
      <w:r w:rsidR="00F57D7B" w:rsidRPr="0087184F">
        <w:rPr>
          <w:rFonts w:cstheme="minorHAnsi"/>
          <w:sz w:val="20"/>
          <w:szCs w:val="20"/>
        </w:rPr>
        <w:t xml:space="preserve">1) </w:t>
      </w:r>
      <w:r w:rsidRPr="0087184F">
        <w:rPr>
          <w:rFonts w:cstheme="minorHAnsi"/>
          <w:sz w:val="20"/>
          <w:szCs w:val="20"/>
        </w:rPr>
        <w:t xml:space="preserve">was that all clinical, </w:t>
      </w:r>
      <w:r w:rsidR="00F57D7B" w:rsidRPr="0087184F">
        <w:rPr>
          <w:rFonts w:cstheme="minorHAnsi"/>
          <w:sz w:val="20"/>
          <w:szCs w:val="20"/>
        </w:rPr>
        <w:t xml:space="preserve">cognitive, imaging and biomarker </w:t>
      </w:r>
      <w:r w:rsidR="00176B5A" w:rsidRPr="0087184F">
        <w:rPr>
          <w:rFonts w:cstheme="minorHAnsi"/>
          <w:sz w:val="20"/>
          <w:szCs w:val="20"/>
        </w:rPr>
        <w:t>data collected by the ADNI database would be</w:t>
      </w:r>
      <w:r w:rsidR="00F57D7B" w:rsidRPr="0087184F">
        <w:rPr>
          <w:rFonts w:cstheme="minorHAnsi"/>
          <w:sz w:val="20"/>
          <w:szCs w:val="20"/>
        </w:rPr>
        <w:t xml:space="preserve"> immediately available to all scientist</w:t>
      </w:r>
      <w:r w:rsidR="0008590C" w:rsidRPr="0087184F">
        <w:rPr>
          <w:rFonts w:cstheme="minorHAnsi"/>
          <w:sz w:val="20"/>
          <w:szCs w:val="20"/>
        </w:rPr>
        <w:t>s</w:t>
      </w:r>
      <w:r w:rsidR="00F57D7B" w:rsidRPr="0087184F">
        <w:rPr>
          <w:rFonts w:cstheme="minorHAnsi"/>
          <w:sz w:val="20"/>
          <w:szCs w:val="20"/>
        </w:rPr>
        <w:t xml:space="preserve"> in </w:t>
      </w:r>
      <w:r w:rsidR="0008590C" w:rsidRPr="0087184F">
        <w:rPr>
          <w:rFonts w:cstheme="minorHAnsi"/>
          <w:sz w:val="20"/>
          <w:szCs w:val="20"/>
        </w:rPr>
        <w:t xml:space="preserve">the world </w:t>
      </w:r>
      <w:r w:rsidR="0008590C" w:rsidRPr="0087184F">
        <w:rPr>
          <w:rFonts w:cstheme="minorHAnsi"/>
          <w:sz w:val="20"/>
          <w:szCs w:val="20"/>
        </w:rPr>
        <w:lastRenderedPageBreak/>
        <w:t>who request</w:t>
      </w:r>
      <w:r w:rsidR="00176B5A" w:rsidRPr="0087184F">
        <w:rPr>
          <w:rFonts w:cstheme="minorHAnsi"/>
          <w:sz w:val="20"/>
          <w:szCs w:val="20"/>
        </w:rPr>
        <w:t>ed</w:t>
      </w:r>
      <w:r w:rsidR="0008590C" w:rsidRPr="0087184F">
        <w:rPr>
          <w:rFonts w:cstheme="minorHAnsi"/>
          <w:sz w:val="20"/>
          <w:szCs w:val="20"/>
        </w:rPr>
        <w:t xml:space="preserve"> it, with no</w:t>
      </w:r>
      <w:r w:rsidR="00F57D7B" w:rsidRPr="0087184F">
        <w:rPr>
          <w:rFonts w:cstheme="minorHAnsi"/>
          <w:sz w:val="20"/>
          <w:szCs w:val="20"/>
        </w:rPr>
        <w:t xml:space="preserve"> embargo.  Although there were</w:t>
      </w:r>
      <w:r w:rsidRPr="0087184F">
        <w:rPr>
          <w:rFonts w:cstheme="minorHAnsi"/>
          <w:sz w:val="20"/>
          <w:szCs w:val="20"/>
        </w:rPr>
        <w:t xml:space="preserve"> concerns that this unprecedented </w:t>
      </w:r>
      <w:r w:rsidR="00F57D7B" w:rsidRPr="0087184F">
        <w:rPr>
          <w:rFonts w:cstheme="minorHAnsi"/>
          <w:sz w:val="20"/>
          <w:szCs w:val="20"/>
        </w:rPr>
        <w:t xml:space="preserve">data sharing would lead to problems, it is </w:t>
      </w:r>
      <w:r w:rsidRPr="0087184F">
        <w:rPr>
          <w:rFonts w:cstheme="minorHAnsi"/>
          <w:sz w:val="20"/>
          <w:szCs w:val="20"/>
        </w:rPr>
        <w:t xml:space="preserve">now generally acknowledged that </w:t>
      </w:r>
      <w:r w:rsidR="00F57D7B" w:rsidRPr="0087184F">
        <w:rPr>
          <w:rFonts w:cstheme="minorHAnsi"/>
          <w:sz w:val="20"/>
          <w:szCs w:val="20"/>
        </w:rPr>
        <w:t xml:space="preserve">this </w:t>
      </w:r>
      <w:r w:rsidR="00FF4269" w:rsidRPr="0087184F">
        <w:rPr>
          <w:rFonts w:cstheme="minorHAnsi"/>
          <w:sz w:val="20"/>
          <w:szCs w:val="20"/>
        </w:rPr>
        <w:t xml:space="preserve">open access </w:t>
      </w:r>
      <w:r w:rsidR="00F57D7B" w:rsidRPr="0087184F">
        <w:rPr>
          <w:rFonts w:cstheme="minorHAnsi"/>
          <w:sz w:val="20"/>
          <w:szCs w:val="20"/>
        </w:rPr>
        <w:t xml:space="preserve">has been very </w:t>
      </w:r>
      <w:r w:rsidR="00FF4269" w:rsidRPr="0087184F">
        <w:rPr>
          <w:rFonts w:cstheme="minorHAnsi"/>
          <w:sz w:val="20"/>
          <w:szCs w:val="20"/>
        </w:rPr>
        <w:t xml:space="preserve">successful. </w:t>
      </w:r>
      <w:r w:rsidR="00176B5A" w:rsidRPr="0087184F">
        <w:rPr>
          <w:rFonts w:cstheme="minorHAnsi"/>
          <w:sz w:val="20"/>
          <w:szCs w:val="20"/>
        </w:rPr>
        <w:t xml:space="preserve">ADNI data </w:t>
      </w:r>
      <w:r w:rsidR="00FF4269" w:rsidRPr="0087184F">
        <w:rPr>
          <w:rFonts w:cstheme="minorHAnsi"/>
          <w:sz w:val="20"/>
          <w:szCs w:val="20"/>
        </w:rPr>
        <w:t xml:space="preserve">has been </w:t>
      </w:r>
      <w:r w:rsidR="00176B5A" w:rsidRPr="0087184F">
        <w:rPr>
          <w:rFonts w:cstheme="minorHAnsi"/>
          <w:sz w:val="20"/>
          <w:szCs w:val="20"/>
        </w:rPr>
        <w:t xml:space="preserve">used </w:t>
      </w:r>
      <w:r w:rsidR="00FF4269" w:rsidRPr="0087184F">
        <w:rPr>
          <w:rFonts w:cstheme="minorHAnsi"/>
          <w:sz w:val="20"/>
          <w:szCs w:val="20"/>
        </w:rPr>
        <w:t xml:space="preserve">in </w:t>
      </w:r>
      <w:r w:rsidR="00176B5A" w:rsidRPr="0087184F">
        <w:rPr>
          <w:rFonts w:cstheme="minorHAnsi"/>
          <w:sz w:val="20"/>
          <w:szCs w:val="20"/>
        </w:rPr>
        <w:t>numerous publications, meta-analyses and a recent crowd-sourcing challeng</w:t>
      </w:r>
      <w:r w:rsidR="00FF4269" w:rsidRPr="0087184F">
        <w:rPr>
          <w:rFonts w:cstheme="minorHAnsi"/>
          <w:sz w:val="20"/>
          <w:szCs w:val="20"/>
        </w:rPr>
        <w:t>e. The</w:t>
      </w:r>
      <w:r w:rsidR="00176B5A" w:rsidRPr="0087184F">
        <w:rPr>
          <w:rFonts w:cstheme="minorHAnsi"/>
          <w:sz w:val="20"/>
          <w:szCs w:val="20"/>
        </w:rPr>
        <w:t xml:space="preserve"> database </w:t>
      </w:r>
      <w:r w:rsidR="00FF4269" w:rsidRPr="0087184F">
        <w:rPr>
          <w:rFonts w:cstheme="minorHAnsi"/>
          <w:sz w:val="20"/>
          <w:szCs w:val="20"/>
        </w:rPr>
        <w:t xml:space="preserve">is </w:t>
      </w:r>
      <w:r w:rsidR="00176B5A" w:rsidRPr="0087184F">
        <w:rPr>
          <w:rFonts w:cstheme="minorHAnsi"/>
          <w:sz w:val="20"/>
          <w:szCs w:val="20"/>
        </w:rPr>
        <w:t>serving as a model for a number of other initiatives.</w:t>
      </w:r>
    </w:p>
    <w:p w:rsidR="00176B5A" w:rsidRPr="0087184F" w:rsidRDefault="00176B5A" w:rsidP="00C504B7">
      <w:pPr>
        <w:autoSpaceDE w:val="0"/>
        <w:autoSpaceDN w:val="0"/>
        <w:adjustRightInd w:val="0"/>
        <w:spacing w:after="0" w:line="360" w:lineRule="auto"/>
        <w:jc w:val="both"/>
        <w:rPr>
          <w:rFonts w:cstheme="minorHAnsi"/>
          <w:sz w:val="20"/>
          <w:szCs w:val="20"/>
        </w:rPr>
      </w:pPr>
    </w:p>
    <w:p w:rsidR="00F57D7B" w:rsidRPr="0087184F" w:rsidRDefault="00F57D7B" w:rsidP="00C504B7">
      <w:pPr>
        <w:autoSpaceDE w:val="0"/>
        <w:autoSpaceDN w:val="0"/>
        <w:adjustRightInd w:val="0"/>
        <w:spacing w:after="0" w:line="360" w:lineRule="auto"/>
        <w:jc w:val="both"/>
        <w:rPr>
          <w:rFonts w:cstheme="minorHAnsi"/>
          <w:sz w:val="20"/>
          <w:szCs w:val="20"/>
        </w:rPr>
      </w:pPr>
      <w:r w:rsidRPr="0087184F">
        <w:rPr>
          <w:rFonts w:cstheme="minorHAnsi"/>
          <w:sz w:val="20"/>
          <w:szCs w:val="20"/>
        </w:rPr>
        <w:t>ADNI is conducted over 57 academic sites across the United States and Canada and comprises</w:t>
      </w:r>
      <w:r w:rsidRPr="0087184F">
        <w:rPr>
          <w:rFonts w:cstheme="minorHAnsi"/>
          <w:color w:val="222222"/>
          <w:sz w:val="20"/>
          <w:szCs w:val="20"/>
          <w:shd w:val="clear" w:color="auto" w:fill="FFFFFF"/>
        </w:rPr>
        <w:t xml:space="preserve"> eight Cores (Clinical, MRI, PET, Biomarker, Neuropathology, Genetics, Biostatistics and Informatics) under supervision of the Administrative Core, </w:t>
      </w:r>
      <w:r w:rsidRPr="0087184F">
        <w:rPr>
          <w:rFonts w:cstheme="minorHAnsi"/>
          <w:sz w:val="20"/>
          <w:szCs w:val="20"/>
        </w:rPr>
        <w:t>led by Dr Michael W. Weiner</w:t>
      </w:r>
      <w:r w:rsidRPr="0087184F">
        <w:rPr>
          <w:rFonts w:cstheme="minorHAnsi"/>
          <w:color w:val="222222"/>
          <w:sz w:val="20"/>
          <w:szCs w:val="20"/>
          <w:shd w:val="clear" w:color="auto" w:fill="FFFFFF"/>
        </w:rPr>
        <w:t xml:space="preserve">. ADNI is governed by Steering Committee including representatives from all funding sources and the principal investigators of ADNI sites. The Industry Scientific Advisory Board provides input from pharmaceutical stakeholders. </w:t>
      </w:r>
      <w:r w:rsidRPr="0087184F">
        <w:rPr>
          <w:rFonts w:cstheme="minorHAnsi"/>
          <w:sz w:val="20"/>
          <w:szCs w:val="20"/>
        </w:rPr>
        <w:t xml:space="preserve">A detailed description of the study structure is given in </w:t>
      </w:r>
      <w:r w:rsidR="00354DEC" w:rsidRPr="0087184F">
        <w:rPr>
          <w:rFonts w:cstheme="minorHAnsi"/>
          <w:sz w:val="20"/>
          <w:szCs w:val="20"/>
        </w:rPr>
        <w:fldChar w:fldCharType="begin"/>
      </w:r>
      <w:r w:rsidR="0060159A" w:rsidRPr="0087184F">
        <w:rPr>
          <w:rFonts w:cstheme="minorHAnsi"/>
          <w:sz w:val="20"/>
          <w:szCs w:val="20"/>
        </w:rPr>
        <w:instrText xml:space="preserve"> ADDIN EN.CITE &lt;EndNote&gt;&lt;Cite&gt;&lt;Author&gt;Weiner&lt;/Author&gt;&lt;Year&gt;2010&lt;/Year&gt;&lt;RecNum&gt;113&lt;/RecNum&gt;&lt;DisplayText&gt;(3)&lt;/DisplayText&gt;&lt;record&gt;&lt;rec-number&gt;113&lt;/rec-number&gt;&lt;foreign-keys&gt;&lt;key app="EN" db-id="fdewxtd56v0x55efrfk5ex0se05tz00x2d5w" timestamp="0"&gt;113&lt;/key&gt;&lt;/foreign-keys&gt;&lt;ref-type name="Journal Article"&gt;17&lt;/ref-type&gt;&lt;contributors&gt;&lt;authors&gt;&lt;author&gt;Weiner, M. W.&lt;/author&gt;&lt;author&gt;Aisen, P. S.&lt;/author&gt;&lt;author&gt;Jack, C. R., Jr.&lt;/author&gt;&lt;author&gt;Jagust, W. J.&lt;/author&gt;&lt;author&gt;Trojanowski, J. Q.&lt;/author&gt;&lt;author&gt;Shaw, L.&lt;/author&gt;&lt;author&gt;Saykin, A. J.&lt;/author&gt;&lt;author&gt;Morris, J. C.&lt;/author&gt;&lt;author&gt;Cairns, N.&lt;/author&gt;&lt;author&gt;Beckett, L. A.&lt;/author&gt;&lt;author&gt;Toga, A.&lt;/author&gt;&lt;author&gt;Green, R.&lt;/author&gt;&lt;author&gt;Walter, S.&lt;/author&gt;&lt;author&gt;Soares, H.&lt;/author&gt;&lt;author&gt;Snyder, P.&lt;/author&gt;&lt;author&gt;Siemers, E.&lt;/author&gt;&lt;author&gt;Potter, W.&lt;/author&gt;&lt;author&gt;Cole, P. E.&lt;/author&gt;&lt;author&gt;Schmidt, M.&lt;/author&gt;&lt;/authors&gt;&lt;/contributors&gt;&lt;auth-address&gt;Center for Imaging of Neurodegenerative Diseases, San Francisco VA Medical Center, San Francisco, CA, USA. michael.weiner@ucsf.edu&lt;/auth-address&gt;&lt;titles&gt;&lt;title&gt;The Alzheimer&amp;apos;s disease neuroimaging initiative: progress report and future plans&lt;/title&gt;&lt;secondary-title&gt;Alzheimers Dement&lt;/secondary-title&gt;&lt;/titles&gt;&lt;periodical&gt;&lt;full-title&gt;Alzheimers Dement&lt;/full-title&gt;&lt;/periodical&gt;&lt;pages&gt;202-11 e7&lt;/pages&gt;&lt;volume&gt;6&lt;/volume&gt;&lt;number&gt;3&lt;/number&gt;&lt;edition&gt;2010/05/11&lt;/edition&gt;&lt;dates&gt;&lt;year&gt;2010&lt;/year&gt;&lt;pub-dates&gt;&lt;date&gt;May&lt;/date&gt;&lt;/pub-dates&gt;&lt;/dates&gt;&lt;isbn&gt;1552-5279 (Electronic)&amp;#xD;1552-5260 (Linking)&lt;/isbn&gt;&lt;accession-num&gt;20451868&lt;/accession-num&gt;&lt;urls&gt;&lt;related-urls&gt;&lt;url&gt;http://www.ncbi.nlm.nih.gov/entrez/query.fcgi?cmd=Retrieve&amp;amp;db=PubMed&amp;amp;dopt=Citation&amp;amp;list_uids=20451868&lt;/url&gt;&lt;/related-urls&gt;&lt;/urls&gt;&lt;electronic-resource-num&gt;S1552-5260(10)00067-1 [pii]&amp;#xD;10.1016/j.jalz.2010.03.007&lt;/electronic-resource-num&gt;&lt;language&gt;eng&lt;/language&gt;&lt;/record&gt;&lt;/Cite&gt;&lt;/EndNote&gt;</w:instrText>
      </w:r>
      <w:r w:rsidR="00354DEC" w:rsidRPr="0087184F">
        <w:rPr>
          <w:rFonts w:cstheme="minorHAnsi"/>
          <w:sz w:val="20"/>
          <w:szCs w:val="20"/>
        </w:rPr>
        <w:fldChar w:fldCharType="separate"/>
      </w:r>
      <w:r w:rsidR="0060159A" w:rsidRPr="0087184F">
        <w:rPr>
          <w:rFonts w:cstheme="minorHAnsi"/>
          <w:noProof/>
          <w:sz w:val="20"/>
          <w:szCs w:val="20"/>
        </w:rPr>
        <w:t>(</w:t>
      </w:r>
      <w:hyperlink w:anchor="_ENREF_3" w:tooltip="Weiner, 2010 #113" w:history="1">
        <w:r w:rsidR="00795734" w:rsidRPr="0087184F">
          <w:rPr>
            <w:rFonts w:cstheme="minorHAnsi"/>
            <w:noProof/>
            <w:sz w:val="20"/>
            <w:szCs w:val="20"/>
          </w:rPr>
          <w:t>3</w:t>
        </w:r>
      </w:hyperlink>
      <w:r w:rsidR="0060159A" w:rsidRPr="0087184F">
        <w:rPr>
          <w:rFonts w:cstheme="minorHAnsi"/>
          <w:noProof/>
          <w:sz w:val="20"/>
          <w:szCs w:val="20"/>
        </w:rPr>
        <w:t>)</w:t>
      </w:r>
      <w:r w:rsidR="00354DEC" w:rsidRPr="0087184F">
        <w:rPr>
          <w:rFonts w:cstheme="minorHAnsi"/>
          <w:sz w:val="20"/>
          <w:szCs w:val="20"/>
        </w:rPr>
        <w:fldChar w:fldCharType="end"/>
      </w:r>
      <w:r w:rsidRPr="0087184F">
        <w:rPr>
          <w:rFonts w:cstheme="minorHAnsi"/>
          <w:sz w:val="20"/>
          <w:szCs w:val="20"/>
        </w:rPr>
        <w:t>.</w:t>
      </w:r>
    </w:p>
    <w:p w:rsidR="00F57D7B" w:rsidRPr="0087184F" w:rsidRDefault="00F57D7B" w:rsidP="00C504B7">
      <w:pPr>
        <w:autoSpaceDE w:val="0"/>
        <w:autoSpaceDN w:val="0"/>
        <w:adjustRightInd w:val="0"/>
        <w:spacing w:after="0" w:line="360" w:lineRule="auto"/>
        <w:jc w:val="both"/>
        <w:rPr>
          <w:rFonts w:cstheme="minorHAnsi"/>
          <w:sz w:val="20"/>
          <w:szCs w:val="20"/>
        </w:rPr>
      </w:pPr>
    </w:p>
    <w:p w:rsidR="00F57D7B" w:rsidRPr="0087184F" w:rsidRDefault="00F57D7B" w:rsidP="00C504B7">
      <w:pPr>
        <w:autoSpaceDE w:val="0"/>
        <w:autoSpaceDN w:val="0"/>
        <w:adjustRightInd w:val="0"/>
        <w:spacing w:after="0" w:line="360" w:lineRule="auto"/>
        <w:jc w:val="both"/>
        <w:rPr>
          <w:rFonts w:cstheme="minorHAnsi"/>
          <w:sz w:val="20"/>
          <w:szCs w:val="20"/>
        </w:rPr>
      </w:pPr>
      <w:r w:rsidRPr="0087184F">
        <w:rPr>
          <w:rFonts w:cstheme="minorHAnsi"/>
          <w:sz w:val="20"/>
          <w:szCs w:val="20"/>
        </w:rPr>
        <w:t>After the initial funding of ADNI-1</w:t>
      </w:r>
      <w:r w:rsidR="00796463" w:rsidRPr="0087184F">
        <w:rPr>
          <w:rFonts w:cstheme="minorHAnsi"/>
          <w:sz w:val="20"/>
          <w:szCs w:val="20"/>
        </w:rPr>
        <w:t xml:space="preserve"> in 2004</w:t>
      </w:r>
      <w:r w:rsidRPr="0087184F">
        <w:rPr>
          <w:rFonts w:cstheme="minorHAnsi"/>
          <w:sz w:val="20"/>
          <w:szCs w:val="20"/>
        </w:rPr>
        <w:t xml:space="preserve">, </w:t>
      </w:r>
      <w:r w:rsidR="00183ECA" w:rsidRPr="0087184F">
        <w:rPr>
          <w:rFonts w:cstheme="minorHAnsi"/>
          <w:sz w:val="20"/>
          <w:szCs w:val="20"/>
        </w:rPr>
        <w:t xml:space="preserve">further foundation and industry funding allowed the addition of PET amyloid imaging using the radiotracer </w:t>
      </w:r>
      <w:r w:rsidR="00183ECA" w:rsidRPr="0087184F">
        <w:rPr>
          <w:rStyle w:val="sup"/>
          <w:rFonts w:cstheme="minorHAnsi"/>
        </w:rPr>
        <w:t>11</w:t>
      </w:r>
      <w:r w:rsidR="00183ECA" w:rsidRPr="0087184F">
        <w:rPr>
          <w:rFonts w:cstheme="minorHAnsi"/>
        </w:rPr>
        <w:t xml:space="preserve">C-PiB, genome-wide association studies (GWAS) and additional </w:t>
      </w:r>
      <w:r w:rsidR="007C308D" w:rsidRPr="0087184F">
        <w:rPr>
          <w:rFonts w:cstheme="minorHAnsi"/>
        </w:rPr>
        <w:t>cerebrospinal fluid analysis</w:t>
      </w:r>
      <w:r w:rsidR="00183ECA" w:rsidRPr="0087184F">
        <w:rPr>
          <w:rFonts w:cstheme="minorHAnsi"/>
        </w:rPr>
        <w:t xml:space="preserve"> </w:t>
      </w:r>
      <w:r w:rsidR="00183ECA" w:rsidRPr="0087184F">
        <w:rPr>
          <w:rFonts w:cstheme="minorHAnsi"/>
        </w:rPr>
        <w:fldChar w:fldCharType="begin">
          <w:fldData xml:space="preserve">PEVuZE5vdGU+PENpdGU+PEF1dGhvcj5XZWluZXI8L0F1dGhvcj48WWVhcj4yMDEyPC9ZZWFyPjxS
ZWNOdW0+Njk5PC9SZWNOdW0+PERpc3BsYXlUZXh0Pig1KTwvRGlzcGxheVRleHQ+PHJlY29yZD48
cmVjLW51bWJlcj42OTk8L3JlYy1udW1iZXI+PGZvcmVpZ24ta2V5cz48a2V5IGFwcD0iRU4iIGRi
LWlkPSJmZGV3eHRkNTZ2MHg1NWVmcmZrNWV4MHNlMDV0ejAweDJkNXciIHRpbWVzdGFtcD0iMTM1
NjA0OTU4MCI+Njk5PC9rZXk+PC9mb3JlaWduLWtleXM+PHJlZi10eXBlIG5hbWU9IkpvdXJuYWwg
QXJ0aWNsZSI+MTc8L3JlZi10eXBlPjxjb250cmlidXRvcnM+PGF1dGhvcnM+PGF1dGhvcj5XZWlu
ZXIsIE0uIFcuPC9hdXRob3I+PGF1dGhvcj5WZWl0Y2gsIEQuIFAuPC9hdXRob3I+PGF1dGhvcj5B
aXNlbiwgUC4gUy48L2F1dGhvcj48YXV0aG9yPkJlY2tldHQsIEwuIEEuPC9hdXRob3I+PGF1dGhv
cj5DYWlybnMsIE4uIEouPC9hdXRob3I+PGF1dGhvcj5HcmVlbiwgUi4gQy48L2F1dGhvcj48YXV0
aG9yPkhhcnZleSwgRC48L2F1dGhvcj48YXV0aG9yPkphY2ssIEMuIFIuPC9hdXRob3I+PGF1dGhv
cj5KYWd1c3QsIFcuPC9hdXRob3I+PGF1dGhvcj5MaXUsIEUuPC9hdXRob3I+PGF1dGhvcj5Nb3Jy
aXMsIEouIEMuPC9hdXRob3I+PGF1dGhvcj5QZXRlcnNlbiwgUi4gQy48L2F1dGhvcj48YXV0aG9y
PlNheWtpbiwgQS4gSi48L2F1dGhvcj48YXV0aG9yPlNjaG1pZHQsIE0uIEUuPC9hdXRob3I+PGF1
dGhvcj5TaGF3LCBMLjwvYXV0aG9yPjxhdXRob3I+U2l1Y2lhaywgSi4gQS48L2F1dGhvcj48YXV0
aG9yPlNvYXJlcywgSC48L2F1dGhvcj48YXV0aG9yPlRvZ2EsIEEuIFcuPC9hdXRob3I+PGF1dGhv
cj5Ucm9qYW5vd3NraSwgSi4gUS48L2F1dGhvcj48L2F1dGhvcnM+PC9jb250cmlidXRvcnM+PGF1
dGgtYWRkcmVzcz5EZXBhcnRtZW50IG9mIFZldGVyYW5zIEFmZmFpcnMgTWVkaWNhbCBDZW50ZXIs
IENlbnRlciBmb3IgSW1hZ2luZyBvZiBOZXVyb2RlZ2VuZXJhdGl2ZSBEaXNlYXNlcywgU2FuIEZy
YW5jaXNjbywgQ0EsIFVTQS4gbWljaGFlbC53ZWluZXJAdWNzZi5lZHU8L2F1dGgtYWRkcmVzcz48
dGl0bGVzPjx0aXRsZT5UaGUgQWx6aGVpbWVyJmFwb3M7cyBEaXNlYXNlIE5ldXJvaW1hZ2luZyBJ
bml0aWF0aXZlOiBhIHJldmlldyBvZiBwYXBlcnMgcHVibGlzaGVkIHNpbmNlIGl0cyBpbmNlcHRp
b248L3RpdGxlPjxzZWNvbmRhcnktdGl0bGU+QWx6aGVpbWVycyBEZW1lbnQ8L3NlY29uZGFyeS10
aXRsZT48L3RpdGxlcz48cGVyaW9kaWNhbD48ZnVsbC10aXRsZT5BbHpoZWltZXJzIERlbWVudDwv
ZnVsbC10aXRsZT48L3BlcmlvZGljYWw+PHBhZ2VzPlMxLTY4PC9wYWdlcz48dm9sdW1lPjg8L3Zv
bHVtZT48bnVtYmVyPjEgU3VwcGw8L251bWJlcj48ZWRpdGlvbj4yMDExLzExLzA0PC9lZGl0aW9u
PjxrZXl3b3Jkcz48a2V5d29yZD5BbHpoZWltZXIgRGlzZWFzZS8qY2xhc3NpZmljYXRpb24vKmRp
YWdub3Npczwva2V5d29yZD48a2V5d29yZD5CaW9sb2dpY2FsIE1hcmtlcnM8L2tleXdvcmQ+PGtl
eXdvcmQ+RWFybHkgRGlhZ25vc2lzPC9rZXl3b3JkPjxrZXl3b3JkPkh1bWFuczwva2V5d29yZD48
a2V5d29yZD5Mb25naXR1ZGluYWwgU3R1ZGllczwva2V5d29yZD48a2V5d29yZD5OZXVyb2ltYWdp
bmcvKm1ldGhvZHMvc3RhbmRhcmRzPC9rZXl3b3JkPjwva2V5d29yZHM+PGRhdGVzPjx5ZWFyPjIw
MTI8L3llYXI+PHB1Yi1kYXRlcz48ZGF0ZT5GZWI8L2RhdGU+PC9wdWItZGF0ZXM+PC9kYXRlcz48
aXNibj4xNTUyLTUyNzkgKEVsZWN0cm9uaWMpJiN4RDsxNTUyLTUyNjAgKExpbmtpbmcpPC9pc2Ju
PjxhY2Nlc3Npb24tbnVtPjIyMDQ3NjM0PC9hY2Nlc3Npb24tbnVtPjx1cmxzPjxyZWxhdGVkLXVy
bHM+PHVybD5odHRwOi8vd3d3Lm5jYmkubmxtLm5paC5nb3YvcHVibWVkLzIyMDQ3NjM0PC91cmw+
PC9yZWxhdGVkLXVybHM+PC91cmxzPjxjdXN0b20yPjMzMjk5Njk8L2N1c3RvbTI+PGVsZWN0cm9u
aWMtcmVzb3VyY2UtbnVtPjEwLjEwMTYvai5qYWx6LjIwMTEuMDkuMTcyJiN4RDtTMTU1Mi01MjYw
KDExKTAyODkxLTMgW3BpaV08L2VsZWN0cm9uaWMtcmVzb3VyY2UtbnVtPjxsYW5ndWFnZT5lbmc8
L2xhbmd1YWdlPjwvcmVjb3JkPjwvQ2l0ZT48L0VuZE5vdGU+AG==
</w:fldData>
        </w:fldChar>
      </w:r>
      <w:r w:rsidR="00183ECA" w:rsidRPr="0087184F">
        <w:rPr>
          <w:rFonts w:cstheme="minorHAnsi"/>
        </w:rPr>
        <w:instrText xml:space="preserve"> ADDIN EN.CITE </w:instrText>
      </w:r>
      <w:r w:rsidR="00183ECA" w:rsidRPr="0087184F">
        <w:rPr>
          <w:rFonts w:cstheme="minorHAnsi"/>
        </w:rPr>
        <w:fldChar w:fldCharType="begin">
          <w:fldData xml:space="preserve">PEVuZE5vdGU+PENpdGU+PEF1dGhvcj5XZWluZXI8L0F1dGhvcj48WWVhcj4yMDEyPC9ZZWFyPjxS
ZWNOdW0+Njk5PC9SZWNOdW0+PERpc3BsYXlUZXh0Pig1KTwvRGlzcGxheVRleHQ+PHJlY29yZD48
cmVjLW51bWJlcj42OTk8L3JlYy1udW1iZXI+PGZvcmVpZ24ta2V5cz48a2V5IGFwcD0iRU4iIGRi
LWlkPSJmZGV3eHRkNTZ2MHg1NWVmcmZrNWV4MHNlMDV0ejAweDJkNXciIHRpbWVzdGFtcD0iMTM1
NjA0OTU4MCI+Njk5PC9rZXk+PC9mb3JlaWduLWtleXM+PHJlZi10eXBlIG5hbWU9IkpvdXJuYWwg
QXJ0aWNsZSI+MTc8L3JlZi10eXBlPjxjb250cmlidXRvcnM+PGF1dGhvcnM+PGF1dGhvcj5XZWlu
ZXIsIE0uIFcuPC9hdXRob3I+PGF1dGhvcj5WZWl0Y2gsIEQuIFAuPC9hdXRob3I+PGF1dGhvcj5B
aXNlbiwgUC4gUy48L2F1dGhvcj48YXV0aG9yPkJlY2tldHQsIEwuIEEuPC9hdXRob3I+PGF1dGhv
cj5DYWlybnMsIE4uIEouPC9hdXRob3I+PGF1dGhvcj5HcmVlbiwgUi4gQy48L2F1dGhvcj48YXV0
aG9yPkhhcnZleSwgRC48L2F1dGhvcj48YXV0aG9yPkphY2ssIEMuIFIuPC9hdXRob3I+PGF1dGhv
cj5KYWd1c3QsIFcuPC9hdXRob3I+PGF1dGhvcj5MaXUsIEUuPC9hdXRob3I+PGF1dGhvcj5Nb3Jy
aXMsIEouIEMuPC9hdXRob3I+PGF1dGhvcj5QZXRlcnNlbiwgUi4gQy48L2F1dGhvcj48YXV0aG9y
PlNheWtpbiwgQS4gSi48L2F1dGhvcj48YXV0aG9yPlNjaG1pZHQsIE0uIEUuPC9hdXRob3I+PGF1
dGhvcj5TaGF3LCBMLjwvYXV0aG9yPjxhdXRob3I+U2l1Y2lhaywgSi4gQS48L2F1dGhvcj48YXV0
aG9yPlNvYXJlcywgSC48L2F1dGhvcj48YXV0aG9yPlRvZ2EsIEEuIFcuPC9hdXRob3I+PGF1dGhv
cj5Ucm9qYW5vd3NraSwgSi4gUS48L2F1dGhvcj48L2F1dGhvcnM+PC9jb250cmlidXRvcnM+PGF1
dGgtYWRkcmVzcz5EZXBhcnRtZW50IG9mIFZldGVyYW5zIEFmZmFpcnMgTWVkaWNhbCBDZW50ZXIs
IENlbnRlciBmb3IgSW1hZ2luZyBvZiBOZXVyb2RlZ2VuZXJhdGl2ZSBEaXNlYXNlcywgU2FuIEZy
YW5jaXNjbywgQ0EsIFVTQS4gbWljaGFlbC53ZWluZXJAdWNzZi5lZHU8L2F1dGgtYWRkcmVzcz48
dGl0bGVzPjx0aXRsZT5UaGUgQWx6aGVpbWVyJmFwb3M7cyBEaXNlYXNlIE5ldXJvaW1hZ2luZyBJ
bml0aWF0aXZlOiBhIHJldmlldyBvZiBwYXBlcnMgcHVibGlzaGVkIHNpbmNlIGl0cyBpbmNlcHRp
b248L3RpdGxlPjxzZWNvbmRhcnktdGl0bGU+QWx6aGVpbWVycyBEZW1lbnQ8L3NlY29uZGFyeS10
aXRsZT48L3RpdGxlcz48cGVyaW9kaWNhbD48ZnVsbC10aXRsZT5BbHpoZWltZXJzIERlbWVudDwv
ZnVsbC10aXRsZT48L3BlcmlvZGljYWw+PHBhZ2VzPlMxLTY4PC9wYWdlcz48dm9sdW1lPjg8L3Zv
bHVtZT48bnVtYmVyPjEgU3VwcGw8L251bWJlcj48ZWRpdGlvbj4yMDExLzExLzA0PC9lZGl0aW9u
PjxrZXl3b3Jkcz48a2V5d29yZD5BbHpoZWltZXIgRGlzZWFzZS8qY2xhc3NpZmljYXRpb24vKmRp
YWdub3Npczwva2V5d29yZD48a2V5d29yZD5CaW9sb2dpY2FsIE1hcmtlcnM8L2tleXdvcmQ+PGtl
eXdvcmQ+RWFybHkgRGlhZ25vc2lzPC9rZXl3b3JkPjxrZXl3b3JkPkh1bWFuczwva2V5d29yZD48
a2V5d29yZD5Mb25naXR1ZGluYWwgU3R1ZGllczwva2V5d29yZD48a2V5d29yZD5OZXVyb2ltYWdp
bmcvKm1ldGhvZHMvc3RhbmRhcmRzPC9rZXl3b3JkPjwva2V5d29yZHM+PGRhdGVzPjx5ZWFyPjIw
MTI8L3llYXI+PHB1Yi1kYXRlcz48ZGF0ZT5GZWI8L2RhdGU+PC9wdWItZGF0ZXM+PC9kYXRlcz48
aXNibj4xNTUyLTUyNzkgKEVsZWN0cm9uaWMpJiN4RDsxNTUyLTUyNjAgKExpbmtpbmcpPC9pc2Ju
PjxhY2Nlc3Npb24tbnVtPjIyMDQ3NjM0PC9hY2Nlc3Npb24tbnVtPjx1cmxzPjxyZWxhdGVkLXVy
bHM+PHVybD5odHRwOi8vd3d3Lm5jYmkubmxtLm5paC5nb3YvcHVibWVkLzIyMDQ3NjM0PC91cmw+
PC9yZWxhdGVkLXVybHM+PC91cmxzPjxjdXN0b20yPjMzMjk5Njk8L2N1c3RvbTI+PGVsZWN0cm9u
aWMtcmVzb3VyY2UtbnVtPjEwLjEwMTYvai5qYWx6LjIwMTEuMDkuMTcyJiN4RDtTMTU1Mi01MjYw
KDExKTAyODkxLTMgW3BpaV08L2VsZWN0cm9uaWMtcmVzb3VyY2UtbnVtPjxsYW5ndWFnZT5lbmc8
L2xhbmd1YWdlPjwvcmVjb3JkPjwvQ2l0ZT48L0VuZE5vdGU+AG==
</w:fldData>
        </w:fldChar>
      </w:r>
      <w:r w:rsidR="00183ECA" w:rsidRPr="0087184F">
        <w:rPr>
          <w:rFonts w:cstheme="minorHAnsi"/>
        </w:rPr>
        <w:instrText xml:space="preserve"> ADDIN EN.CITE.DATA </w:instrText>
      </w:r>
      <w:r w:rsidR="00183ECA" w:rsidRPr="0087184F">
        <w:rPr>
          <w:rFonts w:cstheme="minorHAnsi"/>
        </w:rPr>
      </w:r>
      <w:r w:rsidR="00183ECA" w:rsidRPr="0087184F">
        <w:rPr>
          <w:rFonts w:cstheme="minorHAnsi"/>
        </w:rPr>
        <w:fldChar w:fldCharType="end"/>
      </w:r>
      <w:r w:rsidR="00183ECA" w:rsidRPr="0087184F">
        <w:rPr>
          <w:rFonts w:cstheme="minorHAnsi"/>
        </w:rPr>
      </w:r>
      <w:r w:rsidR="00183ECA" w:rsidRPr="0087184F">
        <w:rPr>
          <w:rFonts w:cstheme="minorHAnsi"/>
        </w:rPr>
        <w:fldChar w:fldCharType="separate"/>
      </w:r>
      <w:r w:rsidR="00183ECA" w:rsidRPr="0087184F">
        <w:rPr>
          <w:rFonts w:cstheme="minorHAnsi"/>
          <w:noProof/>
        </w:rPr>
        <w:t>(</w:t>
      </w:r>
      <w:hyperlink w:anchor="_ENREF_5" w:tooltip="Weiner, 2012 #699" w:history="1">
        <w:r w:rsidR="00795734" w:rsidRPr="0087184F">
          <w:rPr>
            <w:rFonts w:cstheme="minorHAnsi"/>
            <w:noProof/>
          </w:rPr>
          <w:t>5</w:t>
        </w:r>
      </w:hyperlink>
      <w:r w:rsidR="00183ECA" w:rsidRPr="0087184F">
        <w:rPr>
          <w:rFonts w:cstheme="minorHAnsi"/>
          <w:noProof/>
        </w:rPr>
        <w:t>)</w:t>
      </w:r>
      <w:r w:rsidR="00183ECA" w:rsidRPr="0087184F">
        <w:rPr>
          <w:rFonts w:cstheme="minorHAnsi"/>
        </w:rPr>
        <w:fldChar w:fldCharType="end"/>
      </w:r>
      <w:r w:rsidR="00183ECA" w:rsidRPr="0087184F">
        <w:rPr>
          <w:rFonts w:cstheme="minorHAnsi"/>
        </w:rPr>
        <w:t xml:space="preserve">. </w:t>
      </w:r>
      <w:r w:rsidR="00EA76BA" w:rsidRPr="0087184F">
        <w:rPr>
          <w:rFonts w:cstheme="minorHAnsi"/>
          <w:sz w:val="20"/>
          <w:szCs w:val="20"/>
        </w:rPr>
        <w:t>ADNI-1 was then extended</w:t>
      </w:r>
      <w:r w:rsidRPr="0087184F">
        <w:rPr>
          <w:rFonts w:cstheme="minorHAnsi"/>
          <w:sz w:val="20"/>
          <w:szCs w:val="20"/>
        </w:rPr>
        <w:t xml:space="preserve"> by a Grand Opportunities grant (ADNI-GO)</w:t>
      </w:r>
      <w:r w:rsidR="007C308D" w:rsidRPr="0087184F">
        <w:rPr>
          <w:rFonts w:cstheme="minorHAnsi"/>
          <w:sz w:val="20"/>
          <w:szCs w:val="20"/>
        </w:rPr>
        <w:t>. In 2010</w:t>
      </w:r>
      <w:r w:rsidR="006465B0" w:rsidRPr="0087184F">
        <w:rPr>
          <w:rFonts w:cstheme="minorHAnsi"/>
          <w:sz w:val="20"/>
          <w:szCs w:val="20"/>
        </w:rPr>
        <w:t>,</w:t>
      </w:r>
      <w:r w:rsidR="007C308D" w:rsidRPr="0087184F">
        <w:rPr>
          <w:rFonts w:cstheme="minorHAnsi"/>
          <w:sz w:val="20"/>
          <w:szCs w:val="20"/>
        </w:rPr>
        <w:t xml:space="preserve"> ADNI was competitively renewed</w:t>
      </w:r>
      <w:r w:rsidRPr="0087184F">
        <w:rPr>
          <w:rFonts w:cstheme="minorHAnsi"/>
          <w:sz w:val="20"/>
          <w:szCs w:val="20"/>
        </w:rPr>
        <w:t xml:space="preserve"> </w:t>
      </w:r>
      <w:r w:rsidR="007C308D" w:rsidRPr="0087184F">
        <w:rPr>
          <w:rFonts w:cstheme="minorHAnsi"/>
          <w:sz w:val="20"/>
          <w:szCs w:val="20"/>
        </w:rPr>
        <w:t>(</w:t>
      </w:r>
      <w:r w:rsidRPr="0087184F">
        <w:rPr>
          <w:rFonts w:cstheme="minorHAnsi"/>
          <w:sz w:val="20"/>
          <w:szCs w:val="20"/>
        </w:rPr>
        <w:t>termed ADNI-2</w:t>
      </w:r>
      <w:r w:rsidR="007C308D" w:rsidRPr="0087184F">
        <w:rPr>
          <w:rFonts w:cstheme="minorHAnsi"/>
          <w:sz w:val="20"/>
          <w:szCs w:val="20"/>
        </w:rPr>
        <w:t xml:space="preserve">) </w:t>
      </w:r>
      <w:r w:rsidR="0025082B" w:rsidRPr="0087184F">
        <w:rPr>
          <w:rFonts w:cstheme="minorHAnsi"/>
          <w:sz w:val="20"/>
          <w:szCs w:val="20"/>
        </w:rPr>
        <w:t>with funding through mid-</w:t>
      </w:r>
      <w:r w:rsidR="00183ECA" w:rsidRPr="0087184F">
        <w:rPr>
          <w:rFonts w:cstheme="minorHAnsi"/>
          <w:sz w:val="20"/>
          <w:szCs w:val="20"/>
        </w:rPr>
        <w:t>201</w:t>
      </w:r>
      <w:r w:rsidR="007C308D" w:rsidRPr="0087184F">
        <w:rPr>
          <w:rFonts w:cstheme="minorHAnsi"/>
          <w:sz w:val="20"/>
          <w:szCs w:val="20"/>
        </w:rPr>
        <w:t>6</w:t>
      </w:r>
      <w:r w:rsidRPr="0087184F">
        <w:rPr>
          <w:rFonts w:cstheme="minorHAnsi"/>
          <w:sz w:val="20"/>
          <w:szCs w:val="20"/>
        </w:rPr>
        <w:t>. Each study progressively utilized advances in imaging and genetic</w:t>
      </w:r>
      <w:r w:rsidR="004E4D9A">
        <w:rPr>
          <w:rFonts w:cstheme="minorHAnsi"/>
          <w:sz w:val="20"/>
          <w:szCs w:val="20"/>
        </w:rPr>
        <w:t>s</w:t>
      </w:r>
      <w:r w:rsidRPr="0087184F">
        <w:rPr>
          <w:rFonts w:cstheme="minorHAnsi"/>
          <w:sz w:val="20"/>
          <w:szCs w:val="20"/>
        </w:rPr>
        <w:t xml:space="preserve"> technologies, and ADNI-GO and ADNI-2 included an additional cohort of early MCI patients to study the disease in its </w:t>
      </w:r>
      <w:proofErr w:type="spellStart"/>
      <w:r w:rsidRPr="0087184F">
        <w:rPr>
          <w:rFonts w:cstheme="minorHAnsi"/>
          <w:sz w:val="20"/>
          <w:szCs w:val="20"/>
        </w:rPr>
        <w:t>nascency</w:t>
      </w:r>
      <w:proofErr w:type="spellEnd"/>
      <w:r w:rsidR="00EA76BA" w:rsidRPr="0087184F">
        <w:rPr>
          <w:rFonts w:cstheme="minorHAnsi"/>
          <w:sz w:val="20"/>
          <w:szCs w:val="20"/>
        </w:rPr>
        <w:t xml:space="preserve"> </w:t>
      </w:r>
      <w:r w:rsidR="00EA76BA" w:rsidRPr="0087184F">
        <w:rPr>
          <w:rFonts w:cstheme="minorHAnsi"/>
          <w:sz w:val="20"/>
          <w:szCs w:val="20"/>
        </w:rPr>
        <w:fldChar w:fldCharType="begin">
          <w:fldData xml:space="preserve">PEVuZE5vdGU+PENpdGU+PEF1dGhvcj5XZWluZXI8L0F1dGhvcj48WWVhcj4yMDEyPC9ZZWFyPjxS
ZWNOdW0+Njk5PC9SZWNOdW0+PERpc3BsYXlUZXh0Pig1KTwvRGlzcGxheVRleHQ+PHJlY29yZD48
cmVjLW51bWJlcj42OTk8L3JlYy1udW1iZXI+PGZvcmVpZ24ta2V5cz48a2V5IGFwcD0iRU4iIGRi
LWlkPSJmZGV3eHRkNTZ2MHg1NWVmcmZrNWV4MHNlMDV0ejAweDJkNXciIHRpbWVzdGFtcD0iMTM1
NjA0OTU4MCI+Njk5PC9rZXk+PC9mb3JlaWduLWtleXM+PHJlZi10eXBlIG5hbWU9IkpvdXJuYWwg
QXJ0aWNsZSI+MTc8L3JlZi10eXBlPjxjb250cmlidXRvcnM+PGF1dGhvcnM+PGF1dGhvcj5XZWlu
ZXIsIE0uIFcuPC9hdXRob3I+PGF1dGhvcj5WZWl0Y2gsIEQuIFAuPC9hdXRob3I+PGF1dGhvcj5B
aXNlbiwgUC4gUy48L2F1dGhvcj48YXV0aG9yPkJlY2tldHQsIEwuIEEuPC9hdXRob3I+PGF1dGhv
cj5DYWlybnMsIE4uIEouPC9hdXRob3I+PGF1dGhvcj5HcmVlbiwgUi4gQy48L2F1dGhvcj48YXV0
aG9yPkhhcnZleSwgRC48L2F1dGhvcj48YXV0aG9yPkphY2ssIEMuIFIuPC9hdXRob3I+PGF1dGhv
cj5KYWd1c3QsIFcuPC9hdXRob3I+PGF1dGhvcj5MaXUsIEUuPC9hdXRob3I+PGF1dGhvcj5Nb3Jy
aXMsIEouIEMuPC9hdXRob3I+PGF1dGhvcj5QZXRlcnNlbiwgUi4gQy48L2F1dGhvcj48YXV0aG9y
PlNheWtpbiwgQS4gSi48L2F1dGhvcj48YXV0aG9yPlNjaG1pZHQsIE0uIEUuPC9hdXRob3I+PGF1
dGhvcj5TaGF3LCBMLjwvYXV0aG9yPjxhdXRob3I+U2l1Y2lhaywgSi4gQS48L2F1dGhvcj48YXV0
aG9yPlNvYXJlcywgSC48L2F1dGhvcj48YXV0aG9yPlRvZ2EsIEEuIFcuPC9hdXRob3I+PGF1dGhv
cj5Ucm9qYW5vd3NraSwgSi4gUS48L2F1dGhvcj48L2F1dGhvcnM+PC9jb250cmlidXRvcnM+PGF1
dGgtYWRkcmVzcz5EZXBhcnRtZW50IG9mIFZldGVyYW5zIEFmZmFpcnMgTWVkaWNhbCBDZW50ZXIs
IENlbnRlciBmb3IgSW1hZ2luZyBvZiBOZXVyb2RlZ2VuZXJhdGl2ZSBEaXNlYXNlcywgU2FuIEZy
YW5jaXNjbywgQ0EsIFVTQS4gbWljaGFlbC53ZWluZXJAdWNzZi5lZHU8L2F1dGgtYWRkcmVzcz48
dGl0bGVzPjx0aXRsZT5UaGUgQWx6aGVpbWVyJmFwb3M7cyBEaXNlYXNlIE5ldXJvaW1hZ2luZyBJ
bml0aWF0aXZlOiBhIHJldmlldyBvZiBwYXBlcnMgcHVibGlzaGVkIHNpbmNlIGl0cyBpbmNlcHRp
b248L3RpdGxlPjxzZWNvbmRhcnktdGl0bGU+QWx6aGVpbWVycyBEZW1lbnQ8L3NlY29uZGFyeS10
aXRsZT48L3RpdGxlcz48cGVyaW9kaWNhbD48ZnVsbC10aXRsZT5BbHpoZWltZXJzIERlbWVudDwv
ZnVsbC10aXRsZT48L3BlcmlvZGljYWw+PHBhZ2VzPlMxLTY4PC9wYWdlcz48dm9sdW1lPjg8L3Zv
bHVtZT48bnVtYmVyPjEgU3VwcGw8L251bWJlcj48ZWRpdGlvbj4yMDExLzExLzA0PC9lZGl0aW9u
PjxrZXl3b3Jkcz48a2V5d29yZD5BbHpoZWltZXIgRGlzZWFzZS8qY2xhc3NpZmljYXRpb24vKmRp
YWdub3Npczwva2V5d29yZD48a2V5d29yZD5CaW9sb2dpY2FsIE1hcmtlcnM8L2tleXdvcmQ+PGtl
eXdvcmQ+RWFybHkgRGlhZ25vc2lzPC9rZXl3b3JkPjxrZXl3b3JkPkh1bWFuczwva2V5d29yZD48
a2V5d29yZD5Mb25naXR1ZGluYWwgU3R1ZGllczwva2V5d29yZD48a2V5d29yZD5OZXVyb2ltYWdp
bmcvKm1ldGhvZHMvc3RhbmRhcmRzPC9rZXl3b3JkPjwva2V5d29yZHM+PGRhdGVzPjx5ZWFyPjIw
MTI8L3llYXI+PHB1Yi1kYXRlcz48ZGF0ZT5GZWI8L2RhdGU+PC9wdWItZGF0ZXM+PC9kYXRlcz48
aXNibj4xNTUyLTUyNzkgKEVsZWN0cm9uaWMpJiN4RDsxNTUyLTUyNjAgKExpbmtpbmcpPC9pc2Ju
PjxhY2Nlc3Npb24tbnVtPjIyMDQ3NjM0PC9hY2Nlc3Npb24tbnVtPjx1cmxzPjxyZWxhdGVkLXVy
bHM+PHVybD5odHRwOi8vd3d3Lm5jYmkubmxtLm5paC5nb3YvcHVibWVkLzIyMDQ3NjM0PC91cmw+
PC9yZWxhdGVkLXVybHM+PC91cmxzPjxjdXN0b20yPjMzMjk5Njk8L2N1c3RvbTI+PGVsZWN0cm9u
aWMtcmVzb3VyY2UtbnVtPjEwLjEwMTYvai5qYWx6LjIwMTEuMDkuMTcyJiN4RDtTMTU1Mi01MjYw
KDExKTAyODkxLTMgW3BpaV08L2VsZWN0cm9uaWMtcmVzb3VyY2UtbnVtPjxsYW5ndWFnZT5lbmc8
L2xhbmd1YWdlPjwvcmVjb3JkPjwvQ2l0ZT48L0VuZE5vdGU+AG==
</w:fldData>
        </w:fldChar>
      </w:r>
      <w:r w:rsidR="00EA76BA" w:rsidRPr="0087184F">
        <w:rPr>
          <w:rFonts w:cstheme="minorHAnsi"/>
          <w:sz w:val="20"/>
          <w:szCs w:val="20"/>
        </w:rPr>
        <w:instrText xml:space="preserve"> ADDIN EN.CITE </w:instrText>
      </w:r>
      <w:r w:rsidR="00EA76BA" w:rsidRPr="0087184F">
        <w:rPr>
          <w:rFonts w:cstheme="minorHAnsi"/>
          <w:sz w:val="20"/>
          <w:szCs w:val="20"/>
        </w:rPr>
        <w:fldChar w:fldCharType="begin">
          <w:fldData xml:space="preserve">PEVuZE5vdGU+PENpdGU+PEF1dGhvcj5XZWluZXI8L0F1dGhvcj48WWVhcj4yMDEyPC9ZZWFyPjxS
ZWNOdW0+Njk5PC9SZWNOdW0+PERpc3BsYXlUZXh0Pig1KTwvRGlzcGxheVRleHQ+PHJlY29yZD48
cmVjLW51bWJlcj42OTk8L3JlYy1udW1iZXI+PGZvcmVpZ24ta2V5cz48a2V5IGFwcD0iRU4iIGRi
LWlkPSJmZGV3eHRkNTZ2MHg1NWVmcmZrNWV4MHNlMDV0ejAweDJkNXciIHRpbWVzdGFtcD0iMTM1
NjA0OTU4MCI+Njk5PC9rZXk+PC9mb3JlaWduLWtleXM+PHJlZi10eXBlIG5hbWU9IkpvdXJuYWwg
QXJ0aWNsZSI+MTc8L3JlZi10eXBlPjxjb250cmlidXRvcnM+PGF1dGhvcnM+PGF1dGhvcj5XZWlu
ZXIsIE0uIFcuPC9hdXRob3I+PGF1dGhvcj5WZWl0Y2gsIEQuIFAuPC9hdXRob3I+PGF1dGhvcj5B
aXNlbiwgUC4gUy48L2F1dGhvcj48YXV0aG9yPkJlY2tldHQsIEwuIEEuPC9hdXRob3I+PGF1dGhv
cj5DYWlybnMsIE4uIEouPC9hdXRob3I+PGF1dGhvcj5HcmVlbiwgUi4gQy48L2F1dGhvcj48YXV0
aG9yPkhhcnZleSwgRC48L2F1dGhvcj48YXV0aG9yPkphY2ssIEMuIFIuPC9hdXRob3I+PGF1dGhv
cj5KYWd1c3QsIFcuPC9hdXRob3I+PGF1dGhvcj5MaXUsIEUuPC9hdXRob3I+PGF1dGhvcj5Nb3Jy
aXMsIEouIEMuPC9hdXRob3I+PGF1dGhvcj5QZXRlcnNlbiwgUi4gQy48L2F1dGhvcj48YXV0aG9y
PlNheWtpbiwgQS4gSi48L2F1dGhvcj48YXV0aG9yPlNjaG1pZHQsIE0uIEUuPC9hdXRob3I+PGF1
dGhvcj5TaGF3LCBMLjwvYXV0aG9yPjxhdXRob3I+U2l1Y2lhaywgSi4gQS48L2F1dGhvcj48YXV0
aG9yPlNvYXJlcywgSC48L2F1dGhvcj48YXV0aG9yPlRvZ2EsIEEuIFcuPC9hdXRob3I+PGF1dGhv
cj5Ucm9qYW5vd3NraSwgSi4gUS48L2F1dGhvcj48L2F1dGhvcnM+PC9jb250cmlidXRvcnM+PGF1
dGgtYWRkcmVzcz5EZXBhcnRtZW50IG9mIFZldGVyYW5zIEFmZmFpcnMgTWVkaWNhbCBDZW50ZXIs
IENlbnRlciBmb3IgSW1hZ2luZyBvZiBOZXVyb2RlZ2VuZXJhdGl2ZSBEaXNlYXNlcywgU2FuIEZy
YW5jaXNjbywgQ0EsIFVTQS4gbWljaGFlbC53ZWluZXJAdWNzZi5lZHU8L2F1dGgtYWRkcmVzcz48
dGl0bGVzPjx0aXRsZT5UaGUgQWx6aGVpbWVyJmFwb3M7cyBEaXNlYXNlIE5ldXJvaW1hZ2luZyBJ
bml0aWF0aXZlOiBhIHJldmlldyBvZiBwYXBlcnMgcHVibGlzaGVkIHNpbmNlIGl0cyBpbmNlcHRp
b248L3RpdGxlPjxzZWNvbmRhcnktdGl0bGU+QWx6aGVpbWVycyBEZW1lbnQ8L3NlY29uZGFyeS10
aXRsZT48L3RpdGxlcz48cGVyaW9kaWNhbD48ZnVsbC10aXRsZT5BbHpoZWltZXJzIERlbWVudDwv
ZnVsbC10aXRsZT48L3BlcmlvZGljYWw+PHBhZ2VzPlMxLTY4PC9wYWdlcz48dm9sdW1lPjg8L3Zv
bHVtZT48bnVtYmVyPjEgU3VwcGw8L251bWJlcj48ZWRpdGlvbj4yMDExLzExLzA0PC9lZGl0aW9u
PjxrZXl3b3Jkcz48a2V5d29yZD5BbHpoZWltZXIgRGlzZWFzZS8qY2xhc3NpZmljYXRpb24vKmRp
YWdub3Npczwva2V5d29yZD48a2V5d29yZD5CaW9sb2dpY2FsIE1hcmtlcnM8L2tleXdvcmQ+PGtl
eXdvcmQ+RWFybHkgRGlhZ25vc2lzPC9rZXl3b3JkPjxrZXl3b3JkPkh1bWFuczwva2V5d29yZD48
a2V5d29yZD5Mb25naXR1ZGluYWwgU3R1ZGllczwva2V5d29yZD48a2V5d29yZD5OZXVyb2ltYWdp
bmcvKm1ldGhvZHMvc3RhbmRhcmRzPC9rZXl3b3JkPjwva2V5d29yZHM+PGRhdGVzPjx5ZWFyPjIw
MTI8L3llYXI+PHB1Yi1kYXRlcz48ZGF0ZT5GZWI8L2RhdGU+PC9wdWItZGF0ZXM+PC9kYXRlcz48
aXNibj4xNTUyLTUyNzkgKEVsZWN0cm9uaWMpJiN4RDsxNTUyLTUyNjAgKExpbmtpbmcpPC9pc2Ju
PjxhY2Nlc3Npb24tbnVtPjIyMDQ3NjM0PC9hY2Nlc3Npb24tbnVtPjx1cmxzPjxyZWxhdGVkLXVy
bHM+PHVybD5odHRwOi8vd3d3Lm5jYmkubmxtLm5paC5nb3YvcHVibWVkLzIyMDQ3NjM0PC91cmw+
PC9yZWxhdGVkLXVybHM+PC91cmxzPjxjdXN0b20yPjMzMjk5Njk8L2N1c3RvbTI+PGVsZWN0cm9u
aWMtcmVzb3VyY2UtbnVtPjEwLjEwMTYvai5qYWx6LjIwMTEuMDkuMTcyJiN4RDtTMTU1Mi01MjYw
KDExKTAyODkxLTMgW3BpaV08L2VsZWN0cm9uaWMtcmVzb3VyY2UtbnVtPjxsYW5ndWFnZT5lbmc8
L2xhbmd1YWdlPjwvcmVjb3JkPjwvQ2l0ZT48L0VuZE5vdGU+AG==
</w:fldData>
        </w:fldChar>
      </w:r>
      <w:r w:rsidR="00EA76BA" w:rsidRPr="0087184F">
        <w:rPr>
          <w:rFonts w:cstheme="minorHAnsi"/>
          <w:sz w:val="20"/>
          <w:szCs w:val="20"/>
        </w:rPr>
        <w:instrText xml:space="preserve"> ADDIN EN.CITE.DATA </w:instrText>
      </w:r>
      <w:r w:rsidR="00EA76BA" w:rsidRPr="0087184F">
        <w:rPr>
          <w:rFonts w:cstheme="minorHAnsi"/>
          <w:sz w:val="20"/>
          <w:szCs w:val="20"/>
        </w:rPr>
      </w:r>
      <w:r w:rsidR="00EA76BA" w:rsidRPr="0087184F">
        <w:rPr>
          <w:rFonts w:cstheme="minorHAnsi"/>
          <w:sz w:val="20"/>
          <w:szCs w:val="20"/>
        </w:rPr>
        <w:fldChar w:fldCharType="end"/>
      </w:r>
      <w:r w:rsidR="00EA76BA" w:rsidRPr="0087184F">
        <w:rPr>
          <w:rFonts w:cstheme="minorHAnsi"/>
          <w:sz w:val="20"/>
          <w:szCs w:val="20"/>
        </w:rPr>
      </w:r>
      <w:r w:rsidR="00EA76BA" w:rsidRPr="0087184F">
        <w:rPr>
          <w:rFonts w:cstheme="minorHAnsi"/>
          <w:sz w:val="20"/>
          <w:szCs w:val="20"/>
        </w:rPr>
        <w:fldChar w:fldCharType="separate"/>
      </w:r>
      <w:r w:rsidR="00EA76BA" w:rsidRPr="0087184F">
        <w:rPr>
          <w:rFonts w:cstheme="minorHAnsi"/>
          <w:noProof/>
          <w:sz w:val="20"/>
          <w:szCs w:val="20"/>
        </w:rPr>
        <w:t>(</w:t>
      </w:r>
      <w:hyperlink w:anchor="_ENREF_5" w:tooltip="Weiner, 2012 #699" w:history="1">
        <w:r w:rsidR="00795734" w:rsidRPr="0087184F">
          <w:rPr>
            <w:rFonts w:cstheme="minorHAnsi"/>
            <w:noProof/>
            <w:sz w:val="20"/>
            <w:szCs w:val="20"/>
          </w:rPr>
          <w:t>5</w:t>
        </w:r>
      </w:hyperlink>
      <w:r w:rsidR="00EA76BA" w:rsidRPr="0087184F">
        <w:rPr>
          <w:rFonts w:cstheme="minorHAnsi"/>
          <w:noProof/>
          <w:sz w:val="20"/>
          <w:szCs w:val="20"/>
        </w:rPr>
        <w:t>)</w:t>
      </w:r>
      <w:r w:rsidR="00EA76BA" w:rsidRPr="0087184F">
        <w:rPr>
          <w:rFonts w:cstheme="minorHAnsi"/>
          <w:sz w:val="20"/>
          <w:szCs w:val="20"/>
        </w:rPr>
        <w:fldChar w:fldCharType="end"/>
      </w:r>
      <w:r w:rsidRPr="0087184F">
        <w:rPr>
          <w:rFonts w:cstheme="minorHAnsi"/>
          <w:sz w:val="20"/>
          <w:szCs w:val="20"/>
        </w:rPr>
        <w:t xml:space="preserve">. </w:t>
      </w:r>
      <w:r w:rsidR="00406150">
        <w:rPr>
          <w:rFonts w:cstheme="minorHAnsi"/>
          <w:sz w:val="20"/>
          <w:szCs w:val="20"/>
        </w:rPr>
        <w:t>S</w:t>
      </w:r>
      <w:r w:rsidR="007C308D" w:rsidRPr="0087184F">
        <w:rPr>
          <w:rFonts w:cstheme="minorHAnsi"/>
          <w:sz w:val="20"/>
          <w:szCs w:val="20"/>
        </w:rPr>
        <w:t>ubjects enrolled in ADNI</w:t>
      </w:r>
      <w:r w:rsidR="005E3403" w:rsidRPr="0087184F">
        <w:rPr>
          <w:rFonts w:cstheme="minorHAnsi"/>
          <w:sz w:val="20"/>
          <w:szCs w:val="20"/>
        </w:rPr>
        <w:t>-</w:t>
      </w:r>
      <w:r w:rsidR="007C308D" w:rsidRPr="0087184F">
        <w:rPr>
          <w:rFonts w:cstheme="minorHAnsi"/>
          <w:sz w:val="20"/>
          <w:szCs w:val="20"/>
        </w:rPr>
        <w:t xml:space="preserve">2 and </w:t>
      </w:r>
      <w:r w:rsidR="00406150">
        <w:rPr>
          <w:rFonts w:cstheme="minorHAnsi"/>
          <w:sz w:val="20"/>
          <w:szCs w:val="20"/>
        </w:rPr>
        <w:t xml:space="preserve">those </w:t>
      </w:r>
      <w:r w:rsidR="007C308D" w:rsidRPr="0087184F">
        <w:rPr>
          <w:rFonts w:cstheme="minorHAnsi"/>
          <w:sz w:val="20"/>
          <w:szCs w:val="20"/>
        </w:rPr>
        <w:t>continu</w:t>
      </w:r>
      <w:r w:rsidR="00406150">
        <w:rPr>
          <w:rFonts w:cstheme="minorHAnsi"/>
          <w:sz w:val="20"/>
          <w:szCs w:val="20"/>
        </w:rPr>
        <w:t>ing</w:t>
      </w:r>
      <w:r w:rsidR="007C308D" w:rsidRPr="0087184F">
        <w:rPr>
          <w:rFonts w:cstheme="minorHAnsi"/>
          <w:sz w:val="20"/>
          <w:szCs w:val="20"/>
        </w:rPr>
        <w:t xml:space="preserve"> from ADNI</w:t>
      </w:r>
      <w:r w:rsidR="005E3403" w:rsidRPr="0087184F">
        <w:rPr>
          <w:rFonts w:cstheme="minorHAnsi"/>
          <w:sz w:val="20"/>
          <w:szCs w:val="20"/>
        </w:rPr>
        <w:t>-</w:t>
      </w:r>
      <w:r w:rsidR="007C308D" w:rsidRPr="0087184F">
        <w:rPr>
          <w:rFonts w:cstheme="minorHAnsi"/>
          <w:sz w:val="20"/>
          <w:szCs w:val="20"/>
        </w:rPr>
        <w:t>1 and ADNI</w:t>
      </w:r>
      <w:r w:rsidR="005E3403" w:rsidRPr="0087184F">
        <w:rPr>
          <w:rFonts w:cstheme="minorHAnsi"/>
          <w:sz w:val="20"/>
          <w:szCs w:val="20"/>
        </w:rPr>
        <w:t>-</w:t>
      </w:r>
      <w:r w:rsidR="007C308D" w:rsidRPr="0087184F">
        <w:rPr>
          <w:rFonts w:cstheme="minorHAnsi"/>
          <w:sz w:val="20"/>
          <w:szCs w:val="20"/>
        </w:rPr>
        <w:t>GO have had amyloid PET scanning with Florbetapir, lumbar puncture for CSF analysis, as well as FDG PET, MRI, and an extensive clinical and cognitive battery.</w:t>
      </w:r>
    </w:p>
    <w:p w:rsidR="00F57D7B" w:rsidRPr="0087184F" w:rsidRDefault="00F57D7B" w:rsidP="00C504B7">
      <w:pPr>
        <w:autoSpaceDE w:val="0"/>
        <w:autoSpaceDN w:val="0"/>
        <w:adjustRightInd w:val="0"/>
        <w:spacing w:after="0" w:line="360" w:lineRule="auto"/>
        <w:jc w:val="both"/>
        <w:rPr>
          <w:rFonts w:cstheme="minorHAnsi"/>
          <w:sz w:val="20"/>
          <w:szCs w:val="20"/>
        </w:rPr>
      </w:pPr>
    </w:p>
    <w:p w:rsidR="00F57D7B" w:rsidRPr="0087184F" w:rsidRDefault="00F57D7B" w:rsidP="00C504B7">
      <w:pPr>
        <w:spacing w:line="360" w:lineRule="auto"/>
        <w:jc w:val="both"/>
        <w:rPr>
          <w:rFonts w:cstheme="minorHAnsi"/>
          <w:sz w:val="20"/>
          <w:szCs w:val="20"/>
        </w:rPr>
      </w:pPr>
      <w:r w:rsidRPr="0087184F">
        <w:rPr>
          <w:rFonts w:cstheme="minorHAnsi"/>
          <w:sz w:val="20"/>
          <w:szCs w:val="20"/>
        </w:rPr>
        <w:t>What impacts has ADNI made over the last decade?</w:t>
      </w:r>
      <w:r w:rsidR="007C308D" w:rsidRPr="0087184F">
        <w:rPr>
          <w:rFonts w:cstheme="minorHAnsi"/>
          <w:sz w:val="20"/>
          <w:szCs w:val="20"/>
        </w:rPr>
        <w:t xml:space="preserve"> </w:t>
      </w:r>
      <w:r w:rsidRPr="0087184F">
        <w:rPr>
          <w:rFonts w:cstheme="minorHAnsi"/>
          <w:sz w:val="20"/>
          <w:szCs w:val="20"/>
        </w:rPr>
        <w:t xml:space="preserve">The pharmaceutical industry has benefitted from the development of standardized biomarkers and the generation of data to guide trial design. Investigators worldwide have benefitted from access to ADNI data and samples, resulting in progress often far beyond the original ADNI mandate. ADNI genetics data is now being employed in a whole genome sequencing project in a ‘big data’ approach to finding AD treatments. Our understanding of AD pathophysiology and genetics has benefitted from many of the </w:t>
      </w:r>
      <w:r w:rsidR="006465B0" w:rsidRPr="0087184F">
        <w:rPr>
          <w:rFonts w:cstheme="minorHAnsi"/>
          <w:sz w:val="20"/>
          <w:szCs w:val="20"/>
        </w:rPr>
        <w:t xml:space="preserve">approximately 600 </w:t>
      </w:r>
      <w:r w:rsidRPr="0087184F">
        <w:rPr>
          <w:rFonts w:cstheme="minorHAnsi"/>
          <w:sz w:val="20"/>
          <w:szCs w:val="20"/>
        </w:rPr>
        <w:t xml:space="preserve">publications using ADNI data. </w:t>
      </w:r>
      <w:r w:rsidR="00194980" w:rsidRPr="0087184F">
        <w:rPr>
          <w:rFonts w:cstheme="minorHAnsi"/>
          <w:sz w:val="20"/>
          <w:szCs w:val="20"/>
        </w:rPr>
        <w:t xml:space="preserve">In particular, the AD model reported by Jack et al </w:t>
      </w:r>
      <w:r w:rsidR="00194980" w:rsidRPr="0087184F">
        <w:rPr>
          <w:rFonts w:cstheme="minorHAnsi"/>
          <w:sz w:val="20"/>
          <w:szCs w:val="20"/>
        </w:rPr>
        <w:fldChar w:fldCharType="begin">
          <w:fldData xml:space="preserve">PEVuZE5vdGU+PENpdGU+PEF1dGhvcj5KYWNrPC9BdXRob3I+PFllYXI+MjAxMDwvWWVhcj48UmVj
TnVtPjg2PC9SZWNOdW0+PERpc3BsYXlUZXh0Pig2KTwvRGlzcGxheVRleHQ+PHJlY29yZD48cmVj
LW51bWJlcj44NjwvcmVjLW51bWJlcj48Zm9yZWlnbi1rZXlzPjxrZXkgYXBwPSJFTiIgZGItaWQ9
ImZkZXd4dGQ1NnYweDU1ZWZyZms1ZXgwc2UwNXR6MDB4MmQ1dyIgdGltZXN0YW1wPSIwIj44Njwv
a2V5PjwvZm9yZWlnbi1rZXlzPjxyZWYtdHlwZSBuYW1lPSJKb3VybmFsIEFydGljbGUiPjE3PC9y
ZWYtdHlwZT48Y29udHJpYnV0b3JzPjxhdXRob3JzPjxhdXRob3I+SmFjaywgQy4gUi4sIEpyLjwv
YXV0aG9yPjxhdXRob3I+S25vcG1hbiwgRC4gUy48L2F1dGhvcj48YXV0aG9yPkphZ3VzdCwgVy4g
Si48L2F1dGhvcj48YXV0aG9yPlNoYXcsIEwuIE0uPC9hdXRob3I+PGF1dGhvcj5BaXNlbiwgUC4g
Uy48L2F1dGhvcj48YXV0aG9yPldlaW5lciwgTS4gVy48L2F1dGhvcj48YXV0aG9yPlBldGVyc2Vu
LCBSLiBDLjwvYXV0aG9yPjxhdXRob3I+VHJvamFub3dza2ksIEouIFEuPC9hdXRob3I+PC9hdXRo
b3JzPjwvY29udHJpYnV0b3JzPjxhdXRoLWFkZHJlc3M+RGVwYXJ0bWVudCBvZiBSYWRpb2xvZ3ks
IE1heW8gQ2xpbmljLCBSb2NoZXN0ZXIsIE1OIDU1OTA1LCBVU0EuIGphY2suY2xpZmYgb3JkQG1h
eW8uZWR1PC9hdXRoLWFkZHJlc3M+PHRpdGxlcz48dGl0bGU+SHlwb3RoZXRpY2FsIG1vZGVsIG9m
IGR5bmFtaWMgYmlvbWFya2VycyBvZiB0aGUgQWx6aGVpbWVyJmFwb3M7cyBwYXRob2xvZ2ljYWwg
Y2FzY2FkZTwvdGl0bGU+PHNlY29uZGFyeS10aXRsZT5MYW5jZXQgTmV1cm9sPC9zZWNvbmRhcnkt
dGl0bGU+PC90aXRsZXM+PHBlcmlvZGljYWw+PGZ1bGwtdGl0bGU+TGFuY2V0IE5ldXJvbDwvZnVs
bC10aXRsZT48L3BlcmlvZGljYWw+PHBhZ2VzPjExOS0yODwvcGFnZXM+PHZvbHVtZT45PC92b2x1
bWU+PG51bWJlcj4xPC9udW1iZXI+PGVkaXRpb24+MjAxMC8wMS8yMDwvZWRpdGlvbj48a2V5d29y
ZHM+PGtleXdvcmQ+QWdpbmcvZ2VuZXRpY3MvcGF0aG9sb2d5L3BoeXNpb2xvZ3k8L2tleXdvcmQ+
PGtleXdvcmQ+QWx6aGVpbWVyIERpc2Vhc2UvZ2VuZXRpY3MvKnBhdGhvbG9neS8qcGh5c2lvcGF0
aG9sb2d5PC9rZXl3b3JkPjxrZXl3b3JkPkFteWxvaWQgYmV0YS1Qcm90ZWluL2NlcmVicm9zcGlu
YWwgZmx1aWQvbWV0YWJvbGlzbTwva2V5d29yZD48a2V5d29yZD5BcG9saXBvcHJvdGVpbiBFNC9n
ZW5ldGljczwva2V5d29yZD48a2V5d29yZD5CaW9sb2dpY2FsIE1hcmtlcnMvY2VyZWJyb3NwaW5h
bCBmbHVpZC8qbWV0YWJvbGlzbTwva2V5d29yZD48a2V5d29yZD5CcmFpbi8qcGF0aG9sb2d5Lypw
aHlzaW9wYXRob2xvZ3kvcmFkaW9udWNsaWRlIGltYWdpbmc8L2tleXdvcmQ+PGtleXdvcmQ+Q29n
bml0aW9uIERpc29yZGVycy9nZW5ldGljcy9wYXRob2xvZ3kvcGh5c2lvcGF0aG9sb2d5PC9rZXl3
b3JkPjxrZXl3b3JkPkRpc2Vhc2UgUHJvZ3Jlc3Npb248L2tleXdvcmQ+PGtleXdvcmQ+SHVtYW5z
PC9rZXl3b3JkPjxrZXl3b3JkPk1hZ25ldGljIFJlc29uYW5jZSBJbWFnaW5nPC9rZXl3b3JkPjxr
ZXl3b3JkPipNb2RlbHMsIE5ldXJvbG9naWNhbDwva2V5d29yZD48a2V5d29yZD5Qb3NpdHJvbi1F
bWlzc2lvbiBUb21vZ3JhcGh5PC9rZXl3b3JkPjxrZXl3b3JkPlNlbmlsZSBQbGFxdWVzL2dlbmV0
aWNzL21ldGFib2xpc20vcGF0aG9sb2d5PC9rZXl3b3JkPjxrZXl3b3JkPlNpZ25hbCBUcmFuc2R1
Y3Rpb248L2tleXdvcmQ+PGtleXdvcmQ+VGltZSBGYWN0b3JzPC9rZXl3b3JkPjxrZXl3b3JkPnRh
dSBQcm90ZWlucy9jZXJlYnJvc3BpbmFsIGZsdWlkL21ldGFib2xpc208L2tleXdvcmQ+PC9rZXl3
b3Jkcz48ZGF0ZXM+PHllYXI+MjAxMDwveWVhcj48cHViLWRhdGVzPjxkYXRlPkphbjwvZGF0ZT48
L3B1Yi1kYXRlcz48L2RhdGVzPjxpc2JuPjE0NzQtNDQ2NSAoRWxlY3Ryb25pYykmI3hEOzE0NzQt
NDQyMiAoTGlua2luZyk8L2lzYm4+PGFjY2Vzc2lvbi1udW0+MjAwODMwNDI8L2FjY2Vzc2lvbi1u
dW0+PHVybHM+PHJlbGF0ZWQtdXJscz48dXJsPmh0dHA6Ly93d3cubmNiaS5ubG0ubmloLmdvdi9l
bnRyZXovcXVlcnkuZmNnaT9jbWQ9UmV0cmlldmUmYW1wO2RiPVB1Yk1lZCZhbXA7ZG9wdD1DaXRh
dGlvbiZhbXA7bGlzdF91aWRzPTIwMDgzMDQyPC91cmw+PC9yZWxhdGVkLXVybHM+PC91cmxzPjxj
dXN0b20yPjI4MTk4NDA8L2N1c3RvbTI+PGVsZWN0cm9uaWMtcmVzb3VyY2UtbnVtPlMxNDc0LTQ0
MjIoMDkpNzAyOTktNiBbcGlpXSYjeEQ7MTAuMTAxNi9TMTQ3NC00NDIyKDA5KTcwMjk5LTY8L2Vs
ZWN0cm9uaWMtcmVzb3VyY2UtbnVtPjxsYW5ndWFnZT5lbmc8L2xhbmd1YWdlPjwvcmVjb3JkPjwv
Q2l0ZT48L0VuZE5vdGU+AG==
</w:fldData>
        </w:fldChar>
      </w:r>
      <w:r w:rsidR="00194980" w:rsidRPr="0087184F">
        <w:rPr>
          <w:rFonts w:cstheme="minorHAnsi"/>
          <w:sz w:val="20"/>
          <w:szCs w:val="20"/>
        </w:rPr>
        <w:instrText xml:space="preserve"> ADDIN EN.CITE </w:instrText>
      </w:r>
      <w:r w:rsidR="00194980" w:rsidRPr="0087184F">
        <w:rPr>
          <w:rFonts w:cstheme="minorHAnsi"/>
          <w:sz w:val="20"/>
          <w:szCs w:val="20"/>
        </w:rPr>
        <w:fldChar w:fldCharType="begin">
          <w:fldData xml:space="preserve">PEVuZE5vdGU+PENpdGU+PEF1dGhvcj5KYWNrPC9BdXRob3I+PFllYXI+MjAxMDwvWWVhcj48UmVj
TnVtPjg2PC9SZWNOdW0+PERpc3BsYXlUZXh0Pig2KTwvRGlzcGxheVRleHQ+PHJlY29yZD48cmVj
LW51bWJlcj44NjwvcmVjLW51bWJlcj48Zm9yZWlnbi1rZXlzPjxrZXkgYXBwPSJFTiIgZGItaWQ9
ImZkZXd4dGQ1NnYweDU1ZWZyZms1ZXgwc2UwNXR6MDB4MmQ1dyIgdGltZXN0YW1wPSIwIj44Njwv
a2V5PjwvZm9yZWlnbi1rZXlzPjxyZWYtdHlwZSBuYW1lPSJKb3VybmFsIEFydGljbGUiPjE3PC9y
ZWYtdHlwZT48Y29udHJpYnV0b3JzPjxhdXRob3JzPjxhdXRob3I+SmFjaywgQy4gUi4sIEpyLjwv
YXV0aG9yPjxhdXRob3I+S25vcG1hbiwgRC4gUy48L2F1dGhvcj48YXV0aG9yPkphZ3VzdCwgVy4g
Si48L2F1dGhvcj48YXV0aG9yPlNoYXcsIEwuIE0uPC9hdXRob3I+PGF1dGhvcj5BaXNlbiwgUC4g
Uy48L2F1dGhvcj48YXV0aG9yPldlaW5lciwgTS4gVy48L2F1dGhvcj48YXV0aG9yPlBldGVyc2Vu
LCBSLiBDLjwvYXV0aG9yPjxhdXRob3I+VHJvamFub3dza2ksIEouIFEuPC9hdXRob3I+PC9hdXRo
b3JzPjwvY29udHJpYnV0b3JzPjxhdXRoLWFkZHJlc3M+RGVwYXJ0bWVudCBvZiBSYWRpb2xvZ3ks
IE1heW8gQ2xpbmljLCBSb2NoZXN0ZXIsIE1OIDU1OTA1LCBVU0EuIGphY2suY2xpZmYgb3JkQG1h
eW8uZWR1PC9hdXRoLWFkZHJlc3M+PHRpdGxlcz48dGl0bGU+SHlwb3RoZXRpY2FsIG1vZGVsIG9m
IGR5bmFtaWMgYmlvbWFya2VycyBvZiB0aGUgQWx6aGVpbWVyJmFwb3M7cyBwYXRob2xvZ2ljYWwg
Y2FzY2FkZTwvdGl0bGU+PHNlY29uZGFyeS10aXRsZT5MYW5jZXQgTmV1cm9sPC9zZWNvbmRhcnkt
dGl0bGU+PC90aXRsZXM+PHBlcmlvZGljYWw+PGZ1bGwtdGl0bGU+TGFuY2V0IE5ldXJvbDwvZnVs
bC10aXRsZT48L3BlcmlvZGljYWw+PHBhZ2VzPjExOS0yODwvcGFnZXM+PHZvbHVtZT45PC92b2x1
bWU+PG51bWJlcj4xPC9udW1iZXI+PGVkaXRpb24+MjAxMC8wMS8yMDwvZWRpdGlvbj48a2V5d29y
ZHM+PGtleXdvcmQ+QWdpbmcvZ2VuZXRpY3MvcGF0aG9sb2d5L3BoeXNpb2xvZ3k8L2tleXdvcmQ+
PGtleXdvcmQ+QWx6aGVpbWVyIERpc2Vhc2UvZ2VuZXRpY3MvKnBhdGhvbG9neS8qcGh5c2lvcGF0
aG9sb2d5PC9rZXl3b3JkPjxrZXl3b3JkPkFteWxvaWQgYmV0YS1Qcm90ZWluL2NlcmVicm9zcGlu
YWwgZmx1aWQvbWV0YWJvbGlzbTwva2V5d29yZD48a2V5d29yZD5BcG9saXBvcHJvdGVpbiBFNC9n
ZW5ldGljczwva2V5d29yZD48a2V5d29yZD5CaW9sb2dpY2FsIE1hcmtlcnMvY2VyZWJyb3NwaW5h
bCBmbHVpZC8qbWV0YWJvbGlzbTwva2V5d29yZD48a2V5d29yZD5CcmFpbi8qcGF0aG9sb2d5Lypw
aHlzaW9wYXRob2xvZ3kvcmFkaW9udWNsaWRlIGltYWdpbmc8L2tleXdvcmQ+PGtleXdvcmQ+Q29n
bml0aW9uIERpc29yZGVycy9nZW5ldGljcy9wYXRob2xvZ3kvcGh5c2lvcGF0aG9sb2d5PC9rZXl3
b3JkPjxrZXl3b3JkPkRpc2Vhc2UgUHJvZ3Jlc3Npb248L2tleXdvcmQ+PGtleXdvcmQ+SHVtYW5z
PC9rZXl3b3JkPjxrZXl3b3JkPk1hZ25ldGljIFJlc29uYW5jZSBJbWFnaW5nPC9rZXl3b3JkPjxr
ZXl3b3JkPipNb2RlbHMsIE5ldXJvbG9naWNhbDwva2V5d29yZD48a2V5d29yZD5Qb3NpdHJvbi1F
bWlzc2lvbiBUb21vZ3JhcGh5PC9rZXl3b3JkPjxrZXl3b3JkPlNlbmlsZSBQbGFxdWVzL2dlbmV0
aWNzL21ldGFib2xpc20vcGF0aG9sb2d5PC9rZXl3b3JkPjxrZXl3b3JkPlNpZ25hbCBUcmFuc2R1
Y3Rpb248L2tleXdvcmQ+PGtleXdvcmQ+VGltZSBGYWN0b3JzPC9rZXl3b3JkPjxrZXl3b3JkPnRh
dSBQcm90ZWlucy9jZXJlYnJvc3BpbmFsIGZsdWlkL21ldGFib2xpc208L2tleXdvcmQ+PC9rZXl3
b3Jkcz48ZGF0ZXM+PHllYXI+MjAxMDwveWVhcj48cHViLWRhdGVzPjxkYXRlPkphbjwvZGF0ZT48
L3B1Yi1kYXRlcz48L2RhdGVzPjxpc2JuPjE0NzQtNDQ2NSAoRWxlY3Ryb25pYykmI3hEOzE0NzQt
NDQyMiAoTGlua2luZyk8L2lzYm4+PGFjY2Vzc2lvbi1udW0+MjAwODMwNDI8L2FjY2Vzc2lvbi1u
dW0+PHVybHM+PHJlbGF0ZWQtdXJscz48dXJsPmh0dHA6Ly93d3cubmNiaS5ubG0ubmloLmdvdi9l
bnRyZXovcXVlcnkuZmNnaT9jbWQ9UmV0cmlldmUmYW1wO2RiPVB1Yk1lZCZhbXA7ZG9wdD1DaXRh
dGlvbiZhbXA7bGlzdF91aWRzPTIwMDgzMDQyPC91cmw+PC9yZWxhdGVkLXVybHM+PC91cmxzPjxj
dXN0b20yPjI4MTk4NDA8L2N1c3RvbTI+PGVsZWN0cm9uaWMtcmVzb3VyY2UtbnVtPlMxNDc0LTQ0
MjIoMDkpNzAyOTktNiBbcGlpXSYjeEQ7MTAuMTAxNi9TMTQ3NC00NDIyKDA5KTcwMjk5LTY8L2Vs
ZWN0cm9uaWMtcmVzb3VyY2UtbnVtPjxsYW5ndWFnZT5lbmc8L2xhbmd1YWdlPjwvcmVjb3JkPjwv
Q2l0ZT48L0VuZE5vdGU+AG==
</w:fldData>
        </w:fldChar>
      </w:r>
      <w:r w:rsidR="00194980" w:rsidRPr="0087184F">
        <w:rPr>
          <w:rFonts w:cstheme="minorHAnsi"/>
          <w:sz w:val="20"/>
          <w:szCs w:val="20"/>
        </w:rPr>
        <w:instrText xml:space="preserve"> ADDIN EN.CITE.DATA </w:instrText>
      </w:r>
      <w:r w:rsidR="00194980" w:rsidRPr="0087184F">
        <w:rPr>
          <w:rFonts w:cstheme="minorHAnsi"/>
          <w:sz w:val="20"/>
          <w:szCs w:val="20"/>
        </w:rPr>
      </w:r>
      <w:r w:rsidR="00194980" w:rsidRPr="0087184F">
        <w:rPr>
          <w:rFonts w:cstheme="minorHAnsi"/>
          <w:sz w:val="20"/>
          <w:szCs w:val="20"/>
        </w:rPr>
        <w:fldChar w:fldCharType="end"/>
      </w:r>
      <w:r w:rsidR="00194980" w:rsidRPr="0087184F">
        <w:rPr>
          <w:rFonts w:cstheme="minorHAnsi"/>
          <w:sz w:val="20"/>
          <w:szCs w:val="20"/>
        </w:rPr>
      </w:r>
      <w:r w:rsidR="00194980" w:rsidRPr="0087184F">
        <w:rPr>
          <w:rFonts w:cstheme="minorHAnsi"/>
          <w:sz w:val="20"/>
          <w:szCs w:val="20"/>
        </w:rPr>
        <w:fldChar w:fldCharType="separate"/>
      </w:r>
      <w:r w:rsidR="00194980" w:rsidRPr="0087184F">
        <w:rPr>
          <w:rFonts w:cstheme="minorHAnsi"/>
          <w:noProof/>
          <w:sz w:val="20"/>
          <w:szCs w:val="20"/>
        </w:rPr>
        <w:t>(</w:t>
      </w:r>
      <w:hyperlink w:anchor="_ENREF_6" w:tooltip="Jack, 2010 #86" w:history="1">
        <w:r w:rsidR="00795734" w:rsidRPr="0087184F">
          <w:rPr>
            <w:rFonts w:cstheme="minorHAnsi"/>
            <w:noProof/>
            <w:sz w:val="20"/>
            <w:szCs w:val="20"/>
          </w:rPr>
          <w:t>6</w:t>
        </w:r>
      </w:hyperlink>
      <w:r w:rsidR="00194980" w:rsidRPr="0087184F">
        <w:rPr>
          <w:rFonts w:cstheme="minorHAnsi"/>
          <w:noProof/>
          <w:sz w:val="20"/>
          <w:szCs w:val="20"/>
        </w:rPr>
        <w:t>)</w:t>
      </w:r>
      <w:r w:rsidR="00194980" w:rsidRPr="0087184F">
        <w:rPr>
          <w:rFonts w:cstheme="minorHAnsi"/>
          <w:sz w:val="20"/>
          <w:szCs w:val="20"/>
        </w:rPr>
        <w:fldChar w:fldCharType="end"/>
      </w:r>
      <w:r w:rsidR="00194980" w:rsidRPr="0087184F">
        <w:rPr>
          <w:rFonts w:cstheme="minorHAnsi"/>
          <w:sz w:val="20"/>
          <w:szCs w:val="20"/>
        </w:rPr>
        <w:t xml:space="preserve"> has provided the field an overall conceptual model which has stimulated hypothesis testing and other studies. Amyloid </w:t>
      </w:r>
      <w:proofErr w:type="spellStart"/>
      <w:r w:rsidR="00194980" w:rsidRPr="0087184F">
        <w:rPr>
          <w:rFonts w:cstheme="minorHAnsi"/>
          <w:sz w:val="20"/>
          <w:szCs w:val="20"/>
        </w:rPr>
        <w:t>phenotyping</w:t>
      </w:r>
      <w:proofErr w:type="spellEnd"/>
      <w:r w:rsidR="00194980" w:rsidRPr="0087184F">
        <w:rPr>
          <w:rFonts w:cstheme="minorHAnsi"/>
          <w:sz w:val="20"/>
          <w:szCs w:val="20"/>
        </w:rPr>
        <w:t xml:space="preserve"> using amyloid PET scans and CSF measurements has become an established method for the identification of AD pathology in observational studies and treatment trials. </w:t>
      </w:r>
      <w:r w:rsidRPr="0087184F">
        <w:rPr>
          <w:rFonts w:cstheme="minorHAnsi"/>
          <w:sz w:val="20"/>
          <w:szCs w:val="20"/>
        </w:rPr>
        <w:t xml:space="preserve">The research community has benefitted from the development of a plethora of methodologies using ADNI data, often applicable to areas outside AD research. ADNI structure and methodologies are now also being employed in investigations into the role of depression in AD and of special risk factors for AD in veterans. In addition, the ADNI model has fostered similar projects worldwide and inspired initiatives in other diseases such as Parkinson’s disease and Multiple </w:t>
      </w:r>
      <w:r w:rsidR="0008590C" w:rsidRPr="0087184F">
        <w:rPr>
          <w:rFonts w:cstheme="minorHAnsi"/>
          <w:sz w:val="20"/>
          <w:szCs w:val="20"/>
        </w:rPr>
        <w:t>S</w:t>
      </w:r>
      <w:r w:rsidR="00CB4E10" w:rsidRPr="0087184F">
        <w:rPr>
          <w:rFonts w:cstheme="minorHAnsi"/>
          <w:sz w:val="20"/>
          <w:szCs w:val="20"/>
        </w:rPr>
        <w:t>c</w:t>
      </w:r>
      <w:r w:rsidRPr="0087184F">
        <w:rPr>
          <w:rFonts w:cstheme="minorHAnsi"/>
          <w:sz w:val="20"/>
          <w:szCs w:val="20"/>
        </w:rPr>
        <w:t>lerosis.</w:t>
      </w:r>
    </w:p>
    <w:p w:rsidR="00F57D7B" w:rsidRPr="0087184F" w:rsidRDefault="00F57D7B" w:rsidP="00C504B7">
      <w:pPr>
        <w:spacing w:line="360" w:lineRule="auto"/>
        <w:jc w:val="both"/>
        <w:rPr>
          <w:rFonts w:cstheme="minorHAnsi"/>
          <w:color w:val="222222"/>
          <w:sz w:val="20"/>
          <w:szCs w:val="20"/>
          <w:shd w:val="clear" w:color="auto" w:fill="FFFFFF"/>
        </w:rPr>
      </w:pPr>
      <w:r w:rsidRPr="0087184F">
        <w:rPr>
          <w:rFonts w:cstheme="minorHAnsi"/>
          <w:sz w:val="20"/>
          <w:szCs w:val="20"/>
        </w:rPr>
        <w:t xml:space="preserve">One measure of the national and international impact of ADNI was its identification by the US government in 2011 </w:t>
      </w:r>
      <w:r w:rsidRPr="0087184F">
        <w:rPr>
          <w:rFonts w:cstheme="minorHAnsi"/>
          <w:color w:val="222222"/>
          <w:sz w:val="20"/>
          <w:szCs w:val="20"/>
          <w:shd w:val="clear" w:color="auto" w:fill="FFFFFF"/>
        </w:rPr>
        <w:t xml:space="preserve">as a key player in achieving goals of accelerating the development of treatments that would prevent, </w:t>
      </w:r>
      <w:r w:rsidRPr="0087184F">
        <w:rPr>
          <w:rFonts w:cstheme="minorHAnsi"/>
          <w:color w:val="222222"/>
          <w:sz w:val="20"/>
          <w:szCs w:val="20"/>
          <w:shd w:val="clear" w:color="auto" w:fill="FFFFFF"/>
        </w:rPr>
        <w:lastRenderedPageBreak/>
        <w:t>halt, or reverse the course of AD and improving early diagnosis in the National Plan to Address Alzheimer’s Disease</w:t>
      </w:r>
      <w:r w:rsidRPr="0087184F">
        <w:rPr>
          <w:rFonts w:cstheme="minorHAnsi"/>
          <w:b/>
          <w:color w:val="222222"/>
          <w:sz w:val="20"/>
          <w:szCs w:val="20"/>
          <w:shd w:val="clear" w:color="auto" w:fill="FFFFFF"/>
        </w:rPr>
        <w:t xml:space="preserve"> </w:t>
      </w:r>
      <w:r w:rsidRPr="0087184F">
        <w:rPr>
          <w:rFonts w:cstheme="minorHAnsi"/>
          <w:color w:val="222222"/>
          <w:sz w:val="20"/>
          <w:szCs w:val="20"/>
          <w:shd w:val="clear" w:color="auto" w:fill="FFFFFF"/>
        </w:rPr>
        <w:t>(U.S. Department of Health and Human Services)</w:t>
      </w:r>
      <w:r w:rsidRPr="0087184F">
        <w:rPr>
          <w:rFonts w:cstheme="minorHAnsi"/>
          <w:b/>
          <w:color w:val="222222"/>
          <w:sz w:val="20"/>
          <w:szCs w:val="20"/>
          <w:shd w:val="clear" w:color="auto" w:fill="FFFFFF"/>
        </w:rPr>
        <w:t xml:space="preserve"> </w:t>
      </w:r>
      <w:r w:rsidRPr="0087184F">
        <w:rPr>
          <w:rFonts w:cstheme="minorHAnsi"/>
          <w:color w:val="222222"/>
          <w:sz w:val="20"/>
          <w:szCs w:val="20"/>
          <w:shd w:val="clear" w:color="auto" w:fill="FFFFFF"/>
        </w:rPr>
        <w:t xml:space="preserve">developed in response to the National Alzheimer’s Project Act. </w:t>
      </w:r>
      <w:r w:rsidRPr="0087184F">
        <w:rPr>
          <w:rFonts w:cstheme="minorHAnsi"/>
          <w:sz w:val="20"/>
          <w:szCs w:val="20"/>
        </w:rPr>
        <w:t>This paper aims to detail the achievements and impacts of ADNI from 2004 to 2014.</w:t>
      </w:r>
      <w:r w:rsidR="00FD4B39" w:rsidRPr="0087184F">
        <w:rPr>
          <w:rFonts w:cstheme="minorHAnsi"/>
          <w:sz w:val="20"/>
          <w:szCs w:val="20"/>
        </w:rPr>
        <w:t xml:space="preserve"> </w:t>
      </w:r>
    </w:p>
    <w:p w:rsidR="00B700E0" w:rsidRPr="005518FB" w:rsidRDefault="00B700E0" w:rsidP="00C504B7">
      <w:pPr>
        <w:spacing w:line="360" w:lineRule="auto"/>
        <w:jc w:val="both"/>
        <w:rPr>
          <w:rFonts w:ascii="Arial" w:hAnsi="Arial" w:cs="Arial"/>
          <w:color w:val="222222"/>
          <w:sz w:val="20"/>
          <w:szCs w:val="20"/>
          <w:shd w:val="clear" w:color="auto" w:fill="FFFFFF"/>
        </w:rPr>
      </w:pPr>
    </w:p>
    <w:p w:rsidR="00D1723A" w:rsidRPr="00D1723A" w:rsidRDefault="00D1723A" w:rsidP="00C504B7">
      <w:pPr>
        <w:pStyle w:val="Heading3"/>
        <w:spacing w:line="360" w:lineRule="auto"/>
        <w:rPr>
          <w:shd w:val="clear" w:color="auto" w:fill="FFFFFF"/>
        </w:rPr>
      </w:pPr>
      <w:r>
        <w:rPr>
          <w:shd w:val="clear" w:color="auto" w:fill="FFFFFF"/>
        </w:rPr>
        <w:t>Impacts of ADNI</w:t>
      </w:r>
    </w:p>
    <w:p w:rsidR="008723A2" w:rsidRDefault="008723A2" w:rsidP="00C504B7">
      <w:pPr>
        <w:spacing w:line="360" w:lineRule="auto"/>
        <w:rPr>
          <w:rFonts w:ascii="Arial" w:hAnsi="Arial" w:cs="Arial"/>
          <w:color w:val="222222"/>
          <w:sz w:val="20"/>
          <w:szCs w:val="20"/>
          <w:shd w:val="clear" w:color="auto" w:fill="FFFFFF"/>
        </w:rPr>
      </w:pPr>
    </w:p>
    <w:p w:rsidR="00D1723A" w:rsidRDefault="00D1723A" w:rsidP="00C504B7">
      <w:pPr>
        <w:pStyle w:val="IntenseQuote"/>
        <w:spacing w:line="360" w:lineRule="auto"/>
        <w:rPr>
          <w:shd w:val="clear" w:color="auto" w:fill="FFFFFF"/>
        </w:rPr>
      </w:pPr>
      <w:r>
        <w:rPr>
          <w:shd w:val="clear" w:color="auto" w:fill="FFFFFF"/>
        </w:rPr>
        <w:t>ADNI has impacted clinical trials for AD modifying and preventative treatments</w:t>
      </w:r>
    </w:p>
    <w:p w:rsidR="00160B3F" w:rsidRPr="00160B3F" w:rsidRDefault="008723A2" w:rsidP="00160B3F">
      <w:pPr>
        <w:pStyle w:val="paragraph"/>
        <w:spacing w:line="360" w:lineRule="auto"/>
        <w:jc w:val="both"/>
        <w:rPr>
          <w:rFonts w:asciiTheme="minorHAnsi" w:hAnsiTheme="minorHAnsi" w:cstheme="minorHAnsi"/>
        </w:rPr>
      </w:pPr>
      <w:r w:rsidRPr="00160B3F">
        <w:rPr>
          <w:rFonts w:asciiTheme="minorHAnsi" w:hAnsiTheme="minorHAnsi" w:cstheme="minorHAnsi"/>
          <w:color w:val="222222"/>
          <w:shd w:val="clear" w:color="auto" w:fill="FFFFFF"/>
        </w:rPr>
        <w:t xml:space="preserve">ADNI has impacted clinical trials </w:t>
      </w:r>
      <w:r w:rsidR="006D61A3" w:rsidRPr="00160B3F">
        <w:rPr>
          <w:rFonts w:asciiTheme="minorHAnsi" w:hAnsiTheme="minorHAnsi" w:cstheme="minorHAnsi"/>
          <w:color w:val="222222"/>
          <w:shd w:val="clear" w:color="auto" w:fill="FFFFFF"/>
        </w:rPr>
        <w:t>by providing data</w:t>
      </w:r>
      <w:r w:rsidR="00160B3F" w:rsidRPr="00160B3F">
        <w:rPr>
          <w:rFonts w:asciiTheme="minorHAnsi" w:hAnsiTheme="minorHAnsi" w:cstheme="minorHAnsi"/>
          <w:color w:val="222222"/>
          <w:shd w:val="clear" w:color="auto" w:fill="FFFFFF"/>
        </w:rPr>
        <w:t xml:space="preserve"> </w:t>
      </w:r>
      <w:r w:rsidR="006B58AE" w:rsidRPr="00160B3F">
        <w:rPr>
          <w:rFonts w:asciiTheme="minorHAnsi" w:hAnsiTheme="minorHAnsi" w:cstheme="minorHAnsi"/>
          <w:color w:val="222222"/>
          <w:shd w:val="clear" w:color="auto" w:fill="FFFFFF"/>
        </w:rPr>
        <w:t xml:space="preserve">to guide trial design and by developing standardized biomarkers and methodologies. </w:t>
      </w:r>
      <w:r w:rsidR="006D61A3" w:rsidRPr="00160B3F">
        <w:rPr>
          <w:rFonts w:asciiTheme="minorHAnsi" w:hAnsiTheme="minorHAnsi" w:cstheme="minorHAnsi"/>
          <w:color w:val="222222"/>
          <w:shd w:val="clear" w:color="auto" w:fill="FFFFFF"/>
        </w:rPr>
        <w:t xml:space="preserve"> </w:t>
      </w:r>
      <w:r w:rsidR="00160B3F" w:rsidRPr="00160B3F">
        <w:rPr>
          <w:rFonts w:asciiTheme="minorHAnsi" w:hAnsiTheme="minorHAnsi" w:cstheme="minorHAnsi"/>
        </w:rPr>
        <w:t>ADNI has provided an ever richer data set and important venue for precompetitive public-private interaction around biomarkers and clinical trial methodologies for AD</w:t>
      </w:r>
      <w:r w:rsidR="00160B3F">
        <w:rPr>
          <w:rFonts w:asciiTheme="minorHAnsi" w:hAnsiTheme="minorHAnsi" w:cstheme="minorHAnsi"/>
        </w:rPr>
        <w:t>.</w:t>
      </w:r>
      <w:r w:rsidR="00160B3F" w:rsidRPr="00160B3F">
        <w:rPr>
          <w:rFonts w:asciiTheme="minorHAnsi" w:hAnsiTheme="minorHAnsi" w:cstheme="minorHAnsi"/>
        </w:rPr>
        <w:t xml:space="preserve"> CSF and hippocampal volume biomarkers remain the focus of ongoing qualification efforts with the FDA. Amyloid biomarkers are actively used for subject selection in clinical trials of candidate therapeutics. </w:t>
      </w:r>
      <w:r w:rsidR="00160B3F">
        <w:rPr>
          <w:rFonts w:asciiTheme="minorHAnsi" w:hAnsiTheme="minorHAnsi" w:cstheme="minorHAnsi"/>
        </w:rPr>
        <w:t xml:space="preserve"> </w:t>
      </w:r>
      <w:r w:rsidR="00160B3F" w:rsidRPr="00160B3F">
        <w:rPr>
          <w:rFonts w:asciiTheme="minorHAnsi" w:hAnsiTheme="minorHAnsi" w:cstheme="minorHAnsi"/>
        </w:rPr>
        <w:t>Amyloid biomarker sub-studies in the recent solanezumab and bapineuzumab Phase III programs revealed that even in AD dementia populations, more than 20% of enrolled mild and moderate AD subjects were amyloid negative by CSF Aβ or amyloid PET. Subsequent trials of anti-amyloid therapeutic candidates are requiring amyloid biomarkers at screening and amyloid positivity as an inclusion criterion. Longitudinal measures of amyloid are also being increasingly used later in the drug development process in order to assess potential disease modifying effects.</w:t>
      </w:r>
    </w:p>
    <w:p w:rsidR="00160B3F" w:rsidRPr="00160B3F" w:rsidRDefault="00160B3F" w:rsidP="00160B3F">
      <w:pPr>
        <w:pStyle w:val="paragraph"/>
        <w:spacing w:line="360" w:lineRule="auto"/>
        <w:jc w:val="both"/>
        <w:rPr>
          <w:rFonts w:asciiTheme="minorHAnsi" w:hAnsiTheme="minorHAnsi" w:cstheme="minorHAnsi"/>
        </w:rPr>
      </w:pPr>
      <w:r w:rsidRPr="00160B3F">
        <w:rPr>
          <w:rFonts w:asciiTheme="minorHAnsi" w:hAnsiTheme="minorHAnsi" w:cstheme="minorHAnsi"/>
        </w:rPr>
        <w:t xml:space="preserve"> Hippocampal volume, as measured from structural MRI scans, decreases rapidly in the MCI phase preceding transition to AD dementia and is strongly associated with imminent clinical decline. While not pathologically specific, screening for reduced baseline hippocampal volume selects a more homogeneous population of rapidly declining subjects, decreasing variability in longitudinal clinical outcome measures. Hippocampal volume was al</w:t>
      </w:r>
      <w:r w:rsidR="001C7C9C">
        <w:rPr>
          <w:rFonts w:asciiTheme="minorHAnsi" w:hAnsiTheme="minorHAnsi" w:cstheme="minorHAnsi"/>
        </w:rPr>
        <w:t>so recently qualified by the European Medicines Agency</w:t>
      </w:r>
      <w:r w:rsidRPr="00160B3F">
        <w:rPr>
          <w:rFonts w:asciiTheme="minorHAnsi" w:hAnsiTheme="minorHAnsi" w:cstheme="minorHAnsi"/>
        </w:rPr>
        <w:t xml:space="preserve"> for enrichment of amnestic MCI clinical trial populations, based in part on de novo analyses of ADNI data and coordinated in </w:t>
      </w:r>
      <w:r>
        <w:rPr>
          <w:rFonts w:asciiTheme="minorHAnsi" w:hAnsiTheme="minorHAnsi" w:cstheme="minorHAnsi"/>
        </w:rPr>
        <w:t>a precompetitive fashion by the Coalition Against Major Diseases</w:t>
      </w:r>
      <w:r w:rsidRPr="00160B3F">
        <w:rPr>
          <w:rFonts w:asciiTheme="minorHAnsi" w:hAnsiTheme="minorHAnsi" w:cstheme="minorHAnsi"/>
        </w:rPr>
        <w:t xml:space="preserve"> </w:t>
      </w:r>
      <w:r w:rsidRPr="00160B3F">
        <w:rPr>
          <w:rFonts w:asciiTheme="minorHAnsi" w:hAnsiTheme="minorHAnsi" w:cstheme="minorHAnsi"/>
        </w:rPr>
        <w:fldChar w:fldCharType="begin">
          <w:fldData xml:space="preserve">PEVuZE5vdGU+PENpdGU+PEF1dGhvcj5IaWxsPC9BdXRob3I+PFllYXI+MjAxNDwvWWVhcj48UmVj
TnVtPjE4MTM8L1JlY051bT48RGlzcGxheVRleHQ+KDcpPC9EaXNwbGF5VGV4dD48cmVjb3JkPjxy
ZWMtbnVtYmVyPjE4MTM8L3JlYy1udW1iZXI+PGZvcmVpZ24ta2V5cz48a2V5IGFwcD0iRU4iIGRi
LWlkPSJmZGV3eHRkNTZ2MHg1NWVmcmZrNWV4MHNlMDV0ejAweDJkNXciIHRpbWVzdGFtcD0iMTQw
ODczOTI1MiI+MTgxMzwva2V5PjwvZm9yZWlnbi1rZXlzPjxyZWYtdHlwZSBuYW1lPSJKb3VybmFs
IEFydGljbGUiPjE3PC9yZWYtdHlwZT48Y29udHJpYnV0b3JzPjxhdXRob3JzPjxhdXRob3I+SGls
bCwgRC4gTC48L2F1dGhvcj48YXV0aG9yPlNjaHdhcnosIEEuIEouPC9hdXRob3I+PGF1dGhvcj5J
c2FhYywgTS48L2F1dGhvcj48YXV0aG9yPlBhbmksIEwuPC9hdXRob3I+PGF1dGhvcj5WYW12YWth
cywgUy48L2F1dGhvcj48YXV0aG9yPkhlbW1pbmdzLCBSLjwvYXV0aG9yPjxhdXRob3I+Q2Fycmls
bG8sIE0uIEMuPC9hdXRob3I+PGF1dGhvcj5ZdSwgUC48L2F1dGhvcj48YXV0aG9yPlN1biwgSi48
L2F1dGhvcj48YXV0aG9yPkJlY2tldHQsIEwuPC9hdXRob3I+PGF1dGhvcj5Cb2NjYXJkaSwgTS48
L2F1dGhvcj48YXV0aG9yPkJyZXdlciwgSi48L2F1dGhvcj48YXV0aG9yPkJydW1maWVsZCwgTS48
L2F1dGhvcj48YXV0aG9yPkNhbnRpbGxvbiwgTS48L2F1dGhvcj48YXV0aG9yPkNvbGUsIFAuIEUu
PC9hdXRob3I+PGF1dGhvcj5Gb3gsIE4uPC9hdXRob3I+PGF1dGhvcj5Gcmlzb25pLCBHLiBCLjwv
YXV0aG9yPjxhdXRob3I+SmFjaywgQy48L2F1dGhvcj48YXV0aG9yPktlbGxlaGVyLCBULjwvYXV0
aG9yPjxhdXRob3I+THVvLCBGLjwvYXV0aG9yPjxhdXRob3I+Tm92YWssIEcuPC9hdXRob3I+PGF1
dGhvcj5NYWd1aXJlLCBQLjwvYXV0aG9yPjxhdXRob3I+TWVpYmFjaCwgUi48L2F1dGhvcj48YXV0
aG9yPlBhdHRlcnNvbiwgUC48L2F1dGhvcj48YXV0aG9yPkJhaW4sIEwuPC9hdXRob3I+PGF1dGhv
cj5TYW1wYWlvLCBDLjwvYXV0aG9yPjxhdXRob3I+UmF1bmlnLCBELjwvYXV0aG9yPjxhdXRob3I+
U29hcmVzLCBILjwvYXV0aG9yPjxhdXRob3I+U3VoeSwgSi48L2F1dGhvcj48YXV0aG9yPldhbmcs
IEguPC9hdXRob3I+PGF1dGhvcj5Xb2x6LCBSLjwvYXV0aG9yPjxhdXRob3I+U3RlcGhlbnNvbiwg
RC48L2F1dGhvcj48L2F1dGhvcnM+PC9jb250cmlidXRvcnM+PGF1dGgtYWRkcmVzcz5JWElDTyBM
dGQuLCBMb25kb24sIFVLLiYjeEQ7RWxpIExpbGx5IGFuZCBDb21wYW55LCBJbmRpYW5hcG9saXMs
IElOLCBVU0EuJiN4RDtFdXJvcGVhbiBNZWRpY2luZXMgQWdlbmN5LCBMb25kb24sIFVLLiYjeEQ7
QWx6aGVpbWVyJmFwb3M7cyBBc3NvY2lhdGlvbiwgQ2hpY2FnbywgSUwsIFVTQS4mI3hEO0VsaSBM
aWxseSBhbmQgQ29tcGFueSwgSW5kaWFuYXBvbGlzLCBJTiwgVVNBOyBUaGUgVW5pdmVyc2l0eSBv
ZiBUZXhhcyBTY2hvb2wgb2YgUHVibGljIEhlYWx0aCwgSG91c3RvbiwgVFgsIFVTQS4mI3hEO1Vu
aXZlcnNpdHkgb2YgQ2FsaWZvcm5pYSwgRGF2aXMsIENBLCBVU0EuJiN4RDtJUkNDUyBGYXRlYmVu
ZWZyYXRlbGxpLCBCcmVzY2lhLCBJdGFseS4mI3hEO1VuaXZlcnNpdHkgb2YgQ2FsaWZvcm5pYSwg
U2FuIERpZWdvLCBDQSwgVVNBLiYjeEQ7Q29hbGl0aW9uIEFnYWluc3QgTWFqb3IgRGlzZWFzZXMs
IENyaXRpY2FsIFBhdGggSW5zdGl0dXRlLCBUdWNzb24sIEFaLCBVU0EuJiN4RDtXZWxsbmVzc21h
bmFnbWVudHMuY29tLCBMaXZpbmdzdG9uLCBOSiwgVVNBLiYjeEQ7VUNMIEluc3RpdHV0ZSBvZiBO
ZXVyb2xvZ3ksIExvbmRvbiwgVUsuJiN4RDtNYXlvIENsaW5pYywgUm9jaGVzdGVyLCBNTiwgVVNB
LiYjeEQ7QnJpc3RvbCBNeWVycyBTcXVpYmIsIFdhbGxpbmdmb3JkLCBDVCwgVVNBLiYjeEQ7SmFu
c3NlbiBQaGFybWFjZXV0aWNhbCBSZXNlYXJjaCBhbmQgRGV2ZWxvcG1lbnQsIFRpdHVzdmlsbGUs
IE5KLCBVU0EuJiN4RDtOb3ZhcnRpcywgQmFzZWwsIFN3aXR6ZXJsYW5kLiYjeEQ7Tm92YXJ0aXMs
IE5KLCBVU0EuJiN4RDtBc3RyYVplbmVjYSwgV2lsbWluZ3RvbiwgREUsIFVTQS4mI3hEO0luZGVw
ZW5kZW50IHNjaWVuY2Ugd3JpdGVyLCBFbHZlcnNvbiwgUEEsIFVTQS4mI3hEO0NIREkgRm91bmRh
dGlvbiBJbmMuLCBQcmluY2V0b24sIE5KLCBVU0EuJiN4RDtJQ09OIE1lZGljYWwgSW1hZ2luZywg
V2FycmluZ3RvbiwgUEEsIFVTQS4mI3hEO1NZTkFSQyBJbmMuLCBOZXdhcmssIENBLCBVU0EuJiN4
RDtJWElDTyBMdGQuLCBMb25kb24sIFVLOyBEZXBhcnRtZW50IG9mIENvbXB1dGluZywgSW1wZXJp
YWwgQ29sbGVnZSBMb25kb24sIExvbmRvbiwgVUsuJiN4RDtDb2FsaXRpb24gQWdhaW5zdCBNYWpv
ciBEaXNlYXNlcywgQ3JpdGljYWwgUGF0aCBJbnN0aXR1dGUsIFR1Y3NvbiwgQVosIFVTQS4gRWxl
Y3Ryb25pYyBhZGRyZXNzOiBEU3RlcGhlbnNvbkBjLXBhdGgub3JnLjwvYXV0aC1hZGRyZXNzPjx0
aXRsZXM+PHRpdGxlPkNvYWxpdGlvbiBBZ2FpbnN0IE1ham9yIERpc2Vhc2VzL0V1cm9wZWFuIE1l
ZGljaW5lcyBBZ2VuY3kgYmlvbWFya2VyIHF1YWxpZmljYXRpb24gb2YgaGlwcG9jYW1wYWwgdm9s
dW1lIGZvciBlbnJpY2htZW50IG9mIGNsaW5pY2FsIHRyaWFscyBpbiBwcmVkZW1lbnRpYSBzdGFn
ZXMgb2YgQWx6aGVpbWVyJmFwb3M7cyBkaXNlYXNlPC90aXRsZT48c2Vjb25kYXJ5LXRpdGxlPkFs
emhlaW1lcnMgRGVtZW50PC9zZWNvbmRhcnktdGl0bGU+PGFsdC10aXRsZT5BbHpoZWltZXImYXBv
cztzICZhbXA7IGRlbWVudGlhIDogdGhlIGpvdXJuYWwgb2YgdGhlIEFsemhlaW1lciZhcG9zO3Mg
QXNzb2NpYXRpb248L2FsdC10aXRsZT48L3RpdGxlcz48cGVyaW9kaWNhbD48ZnVsbC10aXRsZT5B
bHpoZWltZXJzIERlbWVudDwvZnVsbC10aXRsZT48L3BlcmlvZGljYWw+PHBhZ2VzPjQyMS05IGUz
PC9wYWdlcz48dm9sdW1lPjEwPC92b2x1bWU+PG51bWJlcj40PC9udW1iZXI+PGRhdGVzPjx5ZWFy
PjIwMTQ8L3llYXI+PHB1Yi1kYXRlcz48ZGF0ZT5KdWw8L2RhdGU+PC9wdWItZGF0ZXM+PC9kYXRl
cz48aXNibj4xNTUyLTUyNzkgKEVsZWN0cm9uaWMpJiN4RDsxNTUyLTUyNjAgKExpbmtpbmcpPC9p
c2JuPjxhY2Nlc3Npb24tbnVtPjI0OTg1Njg3PC9hY2Nlc3Npb24tbnVtPjx1cmxzPjxyZWxhdGVk
LXVybHM+PHVybD5odHRwOi8vd3d3Lm5jYmkubmxtLm5paC5nb3YvcHVibWVkLzI0OTg1Njg3PC91
cmw+PC9yZWxhdGVkLXVybHM+PC91cmxzPjxlbGVjdHJvbmljLXJlc291cmNlLW51bT4xMC4xMDE2
L2ouamFsei4yMDEzLjA3LjAwMzwvZWxlY3Ryb25pYy1yZXNvdXJjZS1udW0+PC9yZWNvcmQ+PC9D
aXRlPjwvRW5kTm90ZT4A
</w:fldData>
        </w:fldChar>
      </w:r>
      <w:r w:rsidRPr="00160B3F">
        <w:rPr>
          <w:rFonts w:asciiTheme="minorHAnsi" w:hAnsiTheme="minorHAnsi" w:cstheme="minorHAnsi"/>
        </w:rPr>
        <w:instrText xml:space="preserve"> ADDIN EN.CITE </w:instrText>
      </w:r>
      <w:r w:rsidRPr="00160B3F">
        <w:rPr>
          <w:rFonts w:asciiTheme="minorHAnsi" w:hAnsiTheme="minorHAnsi" w:cstheme="minorHAnsi"/>
        </w:rPr>
        <w:fldChar w:fldCharType="begin">
          <w:fldData xml:space="preserve">PEVuZE5vdGU+PENpdGU+PEF1dGhvcj5IaWxsPC9BdXRob3I+PFllYXI+MjAxNDwvWWVhcj48UmVj
TnVtPjE4MTM8L1JlY051bT48RGlzcGxheVRleHQ+KDcpPC9EaXNwbGF5VGV4dD48cmVjb3JkPjxy
ZWMtbnVtYmVyPjE4MTM8L3JlYy1udW1iZXI+PGZvcmVpZ24ta2V5cz48a2V5IGFwcD0iRU4iIGRi
LWlkPSJmZGV3eHRkNTZ2MHg1NWVmcmZrNWV4MHNlMDV0ejAweDJkNXciIHRpbWVzdGFtcD0iMTQw
ODczOTI1MiI+MTgxMzwva2V5PjwvZm9yZWlnbi1rZXlzPjxyZWYtdHlwZSBuYW1lPSJKb3VybmFs
IEFydGljbGUiPjE3PC9yZWYtdHlwZT48Y29udHJpYnV0b3JzPjxhdXRob3JzPjxhdXRob3I+SGls
bCwgRC4gTC48L2F1dGhvcj48YXV0aG9yPlNjaHdhcnosIEEuIEouPC9hdXRob3I+PGF1dGhvcj5J
c2FhYywgTS48L2F1dGhvcj48YXV0aG9yPlBhbmksIEwuPC9hdXRob3I+PGF1dGhvcj5WYW12YWth
cywgUy48L2F1dGhvcj48YXV0aG9yPkhlbW1pbmdzLCBSLjwvYXV0aG9yPjxhdXRob3I+Q2Fycmls
bG8sIE0uIEMuPC9hdXRob3I+PGF1dGhvcj5ZdSwgUC48L2F1dGhvcj48YXV0aG9yPlN1biwgSi48
L2F1dGhvcj48YXV0aG9yPkJlY2tldHQsIEwuPC9hdXRob3I+PGF1dGhvcj5Cb2NjYXJkaSwgTS48
L2F1dGhvcj48YXV0aG9yPkJyZXdlciwgSi48L2F1dGhvcj48YXV0aG9yPkJydW1maWVsZCwgTS48
L2F1dGhvcj48YXV0aG9yPkNhbnRpbGxvbiwgTS48L2F1dGhvcj48YXV0aG9yPkNvbGUsIFAuIEUu
PC9hdXRob3I+PGF1dGhvcj5Gb3gsIE4uPC9hdXRob3I+PGF1dGhvcj5Gcmlzb25pLCBHLiBCLjwv
YXV0aG9yPjxhdXRob3I+SmFjaywgQy48L2F1dGhvcj48YXV0aG9yPktlbGxlaGVyLCBULjwvYXV0
aG9yPjxhdXRob3I+THVvLCBGLjwvYXV0aG9yPjxhdXRob3I+Tm92YWssIEcuPC9hdXRob3I+PGF1
dGhvcj5NYWd1aXJlLCBQLjwvYXV0aG9yPjxhdXRob3I+TWVpYmFjaCwgUi48L2F1dGhvcj48YXV0
aG9yPlBhdHRlcnNvbiwgUC48L2F1dGhvcj48YXV0aG9yPkJhaW4sIEwuPC9hdXRob3I+PGF1dGhv
cj5TYW1wYWlvLCBDLjwvYXV0aG9yPjxhdXRob3I+UmF1bmlnLCBELjwvYXV0aG9yPjxhdXRob3I+
U29hcmVzLCBILjwvYXV0aG9yPjxhdXRob3I+U3VoeSwgSi48L2F1dGhvcj48YXV0aG9yPldhbmcs
IEguPC9hdXRob3I+PGF1dGhvcj5Xb2x6LCBSLjwvYXV0aG9yPjxhdXRob3I+U3RlcGhlbnNvbiwg
RC48L2F1dGhvcj48L2F1dGhvcnM+PC9jb250cmlidXRvcnM+PGF1dGgtYWRkcmVzcz5JWElDTyBM
dGQuLCBMb25kb24sIFVLLiYjeEQ7RWxpIExpbGx5IGFuZCBDb21wYW55LCBJbmRpYW5hcG9saXMs
IElOLCBVU0EuJiN4RDtFdXJvcGVhbiBNZWRpY2luZXMgQWdlbmN5LCBMb25kb24sIFVLLiYjeEQ7
QWx6aGVpbWVyJmFwb3M7cyBBc3NvY2lhdGlvbiwgQ2hpY2FnbywgSUwsIFVTQS4mI3hEO0VsaSBM
aWxseSBhbmQgQ29tcGFueSwgSW5kaWFuYXBvbGlzLCBJTiwgVVNBOyBUaGUgVW5pdmVyc2l0eSBv
ZiBUZXhhcyBTY2hvb2wgb2YgUHVibGljIEhlYWx0aCwgSG91c3RvbiwgVFgsIFVTQS4mI3hEO1Vu
aXZlcnNpdHkgb2YgQ2FsaWZvcm5pYSwgRGF2aXMsIENBLCBVU0EuJiN4RDtJUkNDUyBGYXRlYmVu
ZWZyYXRlbGxpLCBCcmVzY2lhLCBJdGFseS4mI3hEO1VuaXZlcnNpdHkgb2YgQ2FsaWZvcm5pYSwg
U2FuIERpZWdvLCBDQSwgVVNBLiYjeEQ7Q29hbGl0aW9uIEFnYWluc3QgTWFqb3IgRGlzZWFzZXMs
IENyaXRpY2FsIFBhdGggSW5zdGl0dXRlLCBUdWNzb24sIEFaLCBVU0EuJiN4RDtXZWxsbmVzc21h
bmFnbWVudHMuY29tLCBMaXZpbmdzdG9uLCBOSiwgVVNBLiYjeEQ7VUNMIEluc3RpdHV0ZSBvZiBO
ZXVyb2xvZ3ksIExvbmRvbiwgVUsuJiN4RDtNYXlvIENsaW5pYywgUm9jaGVzdGVyLCBNTiwgVVNB
LiYjeEQ7QnJpc3RvbCBNeWVycyBTcXVpYmIsIFdhbGxpbmdmb3JkLCBDVCwgVVNBLiYjeEQ7SmFu
c3NlbiBQaGFybWFjZXV0aWNhbCBSZXNlYXJjaCBhbmQgRGV2ZWxvcG1lbnQsIFRpdHVzdmlsbGUs
IE5KLCBVU0EuJiN4RDtOb3ZhcnRpcywgQmFzZWwsIFN3aXR6ZXJsYW5kLiYjeEQ7Tm92YXJ0aXMs
IE5KLCBVU0EuJiN4RDtBc3RyYVplbmVjYSwgV2lsbWluZ3RvbiwgREUsIFVTQS4mI3hEO0luZGVw
ZW5kZW50IHNjaWVuY2Ugd3JpdGVyLCBFbHZlcnNvbiwgUEEsIFVTQS4mI3hEO0NIREkgRm91bmRh
dGlvbiBJbmMuLCBQcmluY2V0b24sIE5KLCBVU0EuJiN4RDtJQ09OIE1lZGljYWwgSW1hZ2luZywg
V2FycmluZ3RvbiwgUEEsIFVTQS4mI3hEO1NZTkFSQyBJbmMuLCBOZXdhcmssIENBLCBVU0EuJiN4
RDtJWElDTyBMdGQuLCBMb25kb24sIFVLOyBEZXBhcnRtZW50IG9mIENvbXB1dGluZywgSW1wZXJp
YWwgQ29sbGVnZSBMb25kb24sIExvbmRvbiwgVUsuJiN4RDtDb2FsaXRpb24gQWdhaW5zdCBNYWpv
ciBEaXNlYXNlcywgQ3JpdGljYWwgUGF0aCBJbnN0aXR1dGUsIFR1Y3NvbiwgQVosIFVTQS4gRWxl
Y3Ryb25pYyBhZGRyZXNzOiBEU3RlcGhlbnNvbkBjLXBhdGgub3JnLjwvYXV0aC1hZGRyZXNzPjx0
aXRsZXM+PHRpdGxlPkNvYWxpdGlvbiBBZ2FpbnN0IE1ham9yIERpc2Vhc2VzL0V1cm9wZWFuIE1l
ZGljaW5lcyBBZ2VuY3kgYmlvbWFya2VyIHF1YWxpZmljYXRpb24gb2YgaGlwcG9jYW1wYWwgdm9s
dW1lIGZvciBlbnJpY2htZW50IG9mIGNsaW5pY2FsIHRyaWFscyBpbiBwcmVkZW1lbnRpYSBzdGFn
ZXMgb2YgQWx6aGVpbWVyJmFwb3M7cyBkaXNlYXNlPC90aXRsZT48c2Vjb25kYXJ5LXRpdGxlPkFs
emhlaW1lcnMgRGVtZW50PC9zZWNvbmRhcnktdGl0bGU+PGFsdC10aXRsZT5BbHpoZWltZXImYXBv
cztzICZhbXA7IGRlbWVudGlhIDogdGhlIGpvdXJuYWwgb2YgdGhlIEFsemhlaW1lciZhcG9zO3Mg
QXNzb2NpYXRpb248L2FsdC10aXRsZT48L3RpdGxlcz48cGVyaW9kaWNhbD48ZnVsbC10aXRsZT5B
bHpoZWltZXJzIERlbWVudDwvZnVsbC10aXRsZT48L3BlcmlvZGljYWw+PHBhZ2VzPjQyMS05IGUz
PC9wYWdlcz48dm9sdW1lPjEwPC92b2x1bWU+PG51bWJlcj40PC9udW1iZXI+PGRhdGVzPjx5ZWFy
PjIwMTQ8L3llYXI+PHB1Yi1kYXRlcz48ZGF0ZT5KdWw8L2RhdGU+PC9wdWItZGF0ZXM+PC9kYXRl
cz48aXNibj4xNTUyLTUyNzkgKEVsZWN0cm9uaWMpJiN4RDsxNTUyLTUyNjAgKExpbmtpbmcpPC9p
c2JuPjxhY2Nlc3Npb24tbnVtPjI0OTg1Njg3PC9hY2Nlc3Npb24tbnVtPjx1cmxzPjxyZWxhdGVk
LXVybHM+PHVybD5odHRwOi8vd3d3Lm5jYmkubmxtLm5paC5nb3YvcHVibWVkLzI0OTg1Njg3PC91
cmw+PC9yZWxhdGVkLXVybHM+PC91cmxzPjxlbGVjdHJvbmljLXJlc291cmNlLW51bT4xMC4xMDE2
L2ouamFsei4yMDEzLjA3LjAwMzwvZWxlY3Ryb25pYy1yZXNvdXJjZS1udW0+PC9yZWNvcmQ+PC9D
aXRlPjwvRW5kTm90ZT4A
</w:fldData>
        </w:fldChar>
      </w:r>
      <w:r w:rsidRPr="00160B3F">
        <w:rPr>
          <w:rFonts w:asciiTheme="minorHAnsi" w:hAnsiTheme="minorHAnsi" w:cstheme="minorHAnsi"/>
        </w:rPr>
        <w:instrText xml:space="preserve"> ADDIN EN.CITE.DATA </w:instrText>
      </w:r>
      <w:r w:rsidRPr="00160B3F">
        <w:rPr>
          <w:rFonts w:asciiTheme="minorHAnsi" w:hAnsiTheme="minorHAnsi" w:cstheme="minorHAnsi"/>
        </w:rPr>
      </w:r>
      <w:r w:rsidRPr="00160B3F">
        <w:rPr>
          <w:rFonts w:asciiTheme="minorHAnsi" w:hAnsiTheme="minorHAnsi" w:cstheme="minorHAnsi"/>
        </w:rPr>
        <w:fldChar w:fldCharType="end"/>
      </w:r>
      <w:r w:rsidRPr="00160B3F">
        <w:rPr>
          <w:rFonts w:asciiTheme="minorHAnsi" w:hAnsiTheme="minorHAnsi" w:cstheme="minorHAnsi"/>
        </w:rPr>
      </w:r>
      <w:r w:rsidRPr="00160B3F">
        <w:rPr>
          <w:rFonts w:asciiTheme="minorHAnsi" w:hAnsiTheme="minorHAnsi" w:cstheme="minorHAnsi"/>
        </w:rPr>
        <w:fldChar w:fldCharType="separate"/>
      </w:r>
      <w:r w:rsidRPr="00160B3F">
        <w:rPr>
          <w:rFonts w:asciiTheme="minorHAnsi" w:hAnsiTheme="minorHAnsi" w:cstheme="minorHAnsi"/>
          <w:noProof/>
        </w:rPr>
        <w:t>(</w:t>
      </w:r>
      <w:hyperlink w:anchor="_ENREF_7" w:tooltip="Hill, 2014 #1813" w:history="1">
        <w:r w:rsidR="00795734" w:rsidRPr="00160B3F">
          <w:rPr>
            <w:rFonts w:asciiTheme="minorHAnsi" w:hAnsiTheme="minorHAnsi" w:cstheme="minorHAnsi"/>
            <w:noProof/>
          </w:rPr>
          <w:t>7</w:t>
        </w:r>
      </w:hyperlink>
      <w:r w:rsidRPr="00160B3F">
        <w:rPr>
          <w:rFonts w:asciiTheme="minorHAnsi" w:hAnsiTheme="minorHAnsi" w:cstheme="minorHAnsi"/>
          <w:noProof/>
        </w:rPr>
        <w:t>)</w:t>
      </w:r>
      <w:r w:rsidRPr="00160B3F">
        <w:rPr>
          <w:rFonts w:asciiTheme="minorHAnsi" w:hAnsiTheme="minorHAnsi" w:cstheme="minorHAnsi"/>
        </w:rPr>
        <w:fldChar w:fldCharType="end"/>
      </w:r>
      <w:r w:rsidRPr="00160B3F">
        <w:rPr>
          <w:rFonts w:asciiTheme="minorHAnsi" w:hAnsiTheme="minorHAnsi" w:cstheme="minorHAnsi"/>
        </w:rPr>
        <w:t>.</w:t>
      </w:r>
    </w:p>
    <w:p w:rsidR="00160B3F" w:rsidRPr="00160B3F" w:rsidRDefault="00160B3F" w:rsidP="00160B3F">
      <w:pPr>
        <w:spacing w:line="360" w:lineRule="auto"/>
        <w:jc w:val="both"/>
        <w:rPr>
          <w:rFonts w:cstheme="minorHAnsi"/>
        </w:rPr>
      </w:pPr>
    </w:p>
    <w:p w:rsidR="00160B3F" w:rsidRDefault="00160B3F" w:rsidP="00A66E93">
      <w:pPr>
        <w:spacing w:line="360" w:lineRule="auto"/>
        <w:jc w:val="both"/>
      </w:pPr>
    </w:p>
    <w:p w:rsidR="00160B3F" w:rsidRDefault="00160B3F" w:rsidP="00A66E93">
      <w:pPr>
        <w:spacing w:line="360" w:lineRule="auto"/>
        <w:jc w:val="both"/>
      </w:pPr>
    </w:p>
    <w:p w:rsidR="001E23E3" w:rsidRPr="00160B3F" w:rsidRDefault="001E23E3" w:rsidP="00795734">
      <w:pPr>
        <w:pStyle w:val="paragraph"/>
        <w:spacing w:line="360" w:lineRule="auto"/>
        <w:ind w:firstLine="0"/>
        <w:jc w:val="both"/>
        <w:rPr>
          <w:rFonts w:asciiTheme="minorHAnsi" w:hAnsiTheme="minorHAnsi" w:cstheme="minorHAnsi"/>
        </w:rPr>
      </w:pPr>
      <w:r>
        <w:rPr>
          <w:rFonts w:asciiTheme="minorHAnsi" w:hAnsiTheme="minorHAnsi" w:cstheme="minorHAnsi"/>
        </w:rPr>
        <w:lastRenderedPageBreak/>
        <w:t xml:space="preserve">ADNI investigators have proposed new trial designs for intervention at the prodromal </w:t>
      </w:r>
      <w:r w:rsidR="00795734">
        <w:rPr>
          <w:rFonts w:asciiTheme="minorHAnsi" w:hAnsiTheme="minorHAnsi" w:cstheme="minorHAnsi"/>
        </w:rPr>
        <w:fldChar w:fldCharType="begin">
          <w:fldData xml:space="preserve">PEVuZE5vdGU+PENpdGU+PEF1dGhvcj5BaXNlbjwvQXV0aG9yPjxZZWFyPjIwMTE8L1llYXI+PFJl
Y051bT4xODczPC9SZWNOdW0+PERpc3BsYXlUZXh0Pig4KTwvRGlzcGxheVRleHQ+PHJlY29yZD48
cmVjLW51bWJlcj4xODczPC9yZWMtbnVtYmVyPjxmb3JlaWduLWtleXM+PGtleSBhcHA9IkVOIiBk
Yi1pZD0iZmRld3h0ZDU2djB4NTVlZnJmazVleDBzZTA1dHowMHgyZDV3IiB0aW1lc3RhbXA9IjE0
MTMyMTIyMjMiPjE4NzM8L2tleT48L2ZvcmVpZ24ta2V5cz48cmVmLXR5cGUgbmFtZT0iSm91cm5h
bCBBcnRpY2xlIj4xNzwvcmVmLXR5cGU+PGNvbnRyaWJ1dG9ycz48YXV0aG9ycz48YXV0aG9yPkFp
c2VuLCBQLiBTLjwvYXV0aG9yPjxhdXRob3I+QW5kcmlldSwgUy48L2F1dGhvcj48YXV0aG9yPlNh
bXBhaW8sIEMuPC9hdXRob3I+PGF1dGhvcj5DYXJyaWxsbywgTS48L2F1dGhvcj48YXV0aG9yPkto
YWNoYXR1cmlhbiwgWi4gUy48L2F1dGhvcj48YXV0aG9yPkR1Ym9pcywgQi48L2F1dGhvcj48YXV0
aG9yPkZlbGRtYW4sIEguIEguPC9hdXRob3I+PGF1dGhvcj5QZXRlcnNlbiwgUi4gQy48L2F1dGhv
cj48YXV0aG9yPlNpZW1lcnMsIEUuPC9hdXRob3I+PGF1dGhvcj5Eb29keSwgUi4gUy48L2F1dGhv
cj48YXV0aG9yPkhlbmRyaXgsIFMuIEIuPC9hdXRob3I+PGF1dGhvcj5HcnVuZG1hbiwgTS48L2F1
dGhvcj48YXV0aG9yPlNjaG5laWRlciwgTC4gUy48L2F1dGhvcj48YXV0aG9yPlNjaGluZGxlciwg
Ui4gSi48L2F1dGhvcj48YXV0aG9yPlNhbG1vbiwgRS48L2F1dGhvcj48YXV0aG9yPlBvdHRlciwg
Vy4gWi48L2F1dGhvcj48YXV0aG9yPlRob21hcywgUi4gRy48L2F1dGhvcj48YXV0aG9yPlNhbG1v
biwgRC48L2F1dGhvcj48YXV0aG9yPkRvbm9odWUsIE0uPC9hdXRob3I+PGF1dGhvcj5CZWRuYXIs
IE0uIE0uPC9hdXRob3I+PGF1dGhvcj5Ub3VjaG9uLCBKLjwvYXV0aG9yPjxhdXRob3I+VmVsbGFz
LCBCLjwvYXV0aG9yPjwvYXV0aG9ycz48L2NvbnRyaWJ1dG9ycz48YXV0aC1hZGRyZXNzPkRlcGFy
dG1lbnQgb2YgTmV1cm9zY2llbmNlcywgVUNTRCwgOTUwMCBHaWxtYW4gRHJpdmUgTS9DIDA5NDks
IExhIEpvbGxhLCBDQSA5MjA5MywgVVNBIHBhaXNlbkB1Y3NkLm9yZzwvYXV0aC1hZGRyZXNzPjx0
aXRsZXM+PHRpdGxlPlJlcG9ydCBvZiB0aGUgdGFzayBmb3JjZSBvbiBkZXNpZ25pbmcgY2xpbmlj
YWwgdHJpYWxzIGluIGVhcmx5IChwcmVkZW1lbnRpYSkgQUQ8L3RpdGxlPjxzZWNvbmRhcnktdGl0
bGU+TmV1cm9sb2d5PC9zZWNvbmRhcnktdGl0bGU+PGFsdC10aXRsZT5OZXVyb2xvZ3k8L2FsdC10
aXRsZT48L3RpdGxlcz48cGVyaW9kaWNhbD48ZnVsbC10aXRsZT5OZXVyb2xvZ3k8L2Z1bGwtdGl0
bGU+PC9wZXJpb2RpY2FsPjxhbHQtcGVyaW9kaWNhbD48ZnVsbC10aXRsZT5OZXVyb2xvZ3k8L2Z1
bGwtdGl0bGU+PC9hbHQtcGVyaW9kaWNhbD48cGFnZXM+MjgwLTY8L3BhZ2VzPjx2b2x1bWU+NzY8
L3ZvbHVtZT48bnVtYmVyPjM8L251bWJlcj48a2V5d29yZHM+PGtleXdvcmQ+QWR2aXNvcnkgQ29t
bWl0dGVlczwva2V5d29yZD48a2V5d29yZD5BbHpoZWltZXIgRGlzZWFzZS9ibG9vZC8qZGlhZ25v
c2lzLypkcnVnIHRoZXJhcHkvcGF0aG9sb2d5L3JhZGlvbnVjbGlkZSBpbWFnaW5nPC9rZXl3b3Jk
PjxrZXl3b3JkPkFteWxvaWRvZ2VuaWMgUHJvdGVpbnMvYmxvb2Q8L2tleXdvcmQ+PGtleXdvcmQ+
QmlvbG9naWNhbCBNYXJrZXJzL2Jsb29kPC9rZXl3b3JkPjxrZXl3b3JkPkNsaW5pY2FsIFRyaWFs
cyBhcyBUb3BpYy8qbWV0aG9kczwva2V5d29yZD48a2V5d29yZD5Db2duaXRpb24vZHJ1ZyBlZmZl
Y3RzPC9rZXl3b3JkPjxrZXl3b3JkPkNvbnNlbnN1czwva2V5d29yZD48a2V5d29yZD5EaXNlYXNl
IFByb2dyZXNzaW9uPC9rZXl3b3JkPjxrZXl3b3JkPkRydWcgSW5kdXN0cnk8L2tleXdvcmQ+PGtl
eXdvcmQ+RWFybHkgRGlhZ25vc2lzPC9rZXl3b3JkPjxrZXl3b3JkPkV1cm9wZTwva2V5d29yZD48
a2V5d29yZD5IdW1hbnM8L2tleXdvcmQ+PGtleXdvcmQ+SW5kYW5zL3RoZXJhcGV1dGljIHVzZTwv
a2V5d29yZD48a2V5d29yZD5JbnRlcm5hdGlvbmFsIENvb3BlcmF0aW9uPC9rZXl3b3JkPjxrZXl3
b3JkPk5vb3Ryb3BpYyBBZ2VudHMvKnRoZXJhcGV1dGljIHVzZTwva2V5d29yZD48a2V5d29yZD5P
dXRjb21lIEFzc2Vzc21lbnQgKEhlYWx0aCBDYXJlKTwva2V5d29yZD48a2V5d29yZD5QYXRpZW50
IFNlbGVjdGlvbjwva2V5d29yZD48a2V5d29yZD5QaXBlcmlkaW5lcy90aGVyYXBldXRpYyB1c2U8
L2tleXdvcmQ+PGtleXdvcmQ+UG9zaXRyb24tRW1pc3Npb24gVG9tb2dyYXBoeTwva2V5d29yZD48
a2V5d29yZD5SZXNlYXJjaCBEZXNpZ248L2tleXdvcmQ+PGtleXdvcmQ+VHJlYXRtZW50IE91dGNv
bWU8L2tleXdvcmQ+PGtleXdvcmQ+VW5pdGVkIFN0YXRlczwva2V5d29yZD48a2V5d29yZD5Vbml0
ZWQgU3RhdGVzIEZvb2QgYW5kIERydWcgQWRtaW5pc3RyYXRpb248L2tleXdvcmQ+PGtleXdvcmQ+
Vml0YW1pbiBFL3RoZXJhcGV1dGljIHVzZTwva2V5d29yZD48L2tleXdvcmRzPjxkYXRlcz48eWVh
cj4yMDExPC95ZWFyPjxwdWItZGF0ZXM+PGRhdGU+SmFuIDE4PC9kYXRlPjwvcHViLWRhdGVzPjwv
ZGF0ZXM+PGlzYm4+MTUyNi02MzJYIChFbGVjdHJvbmljKSYjeEQ7MDAyOC0zODc4IChMaW5raW5n
KTwvaXNibj48YWNjZXNzaW9uLW51bT4yMTE3ODA5NzwvYWNjZXNzaW9uLW51bT48dXJscz48cmVs
YXRlZC11cmxzPjx1cmw+aHR0cDovL3d3dy5uY2JpLm5sbS5uaWguZ292L3B1Ym1lZC8yMTE3ODA5
NzwvdXJsPjwvcmVsYXRlZC11cmxzPjwvdXJscz48Y3VzdG9tMj4zMDM0MzkzPC9jdXN0b20yPjxl
bGVjdHJvbmljLXJlc291cmNlLW51bT4xMC4xMjEyL1dOTC4wYjAxM2UzMTgyMDdiMWI5PC9lbGVj
dHJvbmljLXJlc291cmNlLW51bT48L3JlY29yZD48L0NpdGU+PC9FbmROb3RlPgB=
</w:fldData>
        </w:fldChar>
      </w:r>
      <w:r w:rsidR="00795734">
        <w:rPr>
          <w:rFonts w:asciiTheme="minorHAnsi" w:hAnsiTheme="minorHAnsi" w:cstheme="minorHAnsi"/>
        </w:rPr>
        <w:instrText xml:space="preserve"> ADDIN EN.CITE </w:instrText>
      </w:r>
      <w:r w:rsidR="00795734">
        <w:rPr>
          <w:rFonts w:asciiTheme="minorHAnsi" w:hAnsiTheme="minorHAnsi" w:cstheme="minorHAnsi"/>
        </w:rPr>
        <w:fldChar w:fldCharType="begin">
          <w:fldData xml:space="preserve">PEVuZE5vdGU+PENpdGU+PEF1dGhvcj5BaXNlbjwvQXV0aG9yPjxZZWFyPjIwMTE8L1llYXI+PFJl
Y051bT4xODczPC9SZWNOdW0+PERpc3BsYXlUZXh0Pig4KTwvRGlzcGxheVRleHQ+PHJlY29yZD48
cmVjLW51bWJlcj4xODczPC9yZWMtbnVtYmVyPjxmb3JlaWduLWtleXM+PGtleSBhcHA9IkVOIiBk
Yi1pZD0iZmRld3h0ZDU2djB4NTVlZnJmazVleDBzZTA1dHowMHgyZDV3IiB0aW1lc3RhbXA9IjE0
MTMyMTIyMjMiPjE4NzM8L2tleT48L2ZvcmVpZ24ta2V5cz48cmVmLXR5cGUgbmFtZT0iSm91cm5h
bCBBcnRpY2xlIj4xNzwvcmVmLXR5cGU+PGNvbnRyaWJ1dG9ycz48YXV0aG9ycz48YXV0aG9yPkFp
c2VuLCBQLiBTLjwvYXV0aG9yPjxhdXRob3I+QW5kcmlldSwgUy48L2F1dGhvcj48YXV0aG9yPlNh
bXBhaW8sIEMuPC9hdXRob3I+PGF1dGhvcj5DYXJyaWxsbywgTS48L2F1dGhvcj48YXV0aG9yPkto
YWNoYXR1cmlhbiwgWi4gUy48L2F1dGhvcj48YXV0aG9yPkR1Ym9pcywgQi48L2F1dGhvcj48YXV0
aG9yPkZlbGRtYW4sIEguIEguPC9hdXRob3I+PGF1dGhvcj5QZXRlcnNlbiwgUi4gQy48L2F1dGhv
cj48YXV0aG9yPlNpZW1lcnMsIEUuPC9hdXRob3I+PGF1dGhvcj5Eb29keSwgUi4gUy48L2F1dGhv
cj48YXV0aG9yPkhlbmRyaXgsIFMuIEIuPC9hdXRob3I+PGF1dGhvcj5HcnVuZG1hbiwgTS48L2F1
dGhvcj48YXV0aG9yPlNjaG5laWRlciwgTC4gUy48L2F1dGhvcj48YXV0aG9yPlNjaGluZGxlciwg
Ui4gSi48L2F1dGhvcj48YXV0aG9yPlNhbG1vbiwgRS48L2F1dGhvcj48YXV0aG9yPlBvdHRlciwg
Vy4gWi48L2F1dGhvcj48YXV0aG9yPlRob21hcywgUi4gRy48L2F1dGhvcj48YXV0aG9yPlNhbG1v
biwgRC48L2F1dGhvcj48YXV0aG9yPkRvbm9odWUsIE0uPC9hdXRob3I+PGF1dGhvcj5CZWRuYXIs
IE0uIE0uPC9hdXRob3I+PGF1dGhvcj5Ub3VjaG9uLCBKLjwvYXV0aG9yPjxhdXRob3I+VmVsbGFz
LCBCLjwvYXV0aG9yPjwvYXV0aG9ycz48L2NvbnRyaWJ1dG9ycz48YXV0aC1hZGRyZXNzPkRlcGFy
dG1lbnQgb2YgTmV1cm9zY2llbmNlcywgVUNTRCwgOTUwMCBHaWxtYW4gRHJpdmUgTS9DIDA5NDks
IExhIEpvbGxhLCBDQSA5MjA5MywgVVNBIHBhaXNlbkB1Y3NkLm9yZzwvYXV0aC1hZGRyZXNzPjx0
aXRsZXM+PHRpdGxlPlJlcG9ydCBvZiB0aGUgdGFzayBmb3JjZSBvbiBkZXNpZ25pbmcgY2xpbmlj
YWwgdHJpYWxzIGluIGVhcmx5IChwcmVkZW1lbnRpYSkgQUQ8L3RpdGxlPjxzZWNvbmRhcnktdGl0
bGU+TmV1cm9sb2d5PC9zZWNvbmRhcnktdGl0bGU+PGFsdC10aXRsZT5OZXVyb2xvZ3k8L2FsdC10
aXRsZT48L3RpdGxlcz48cGVyaW9kaWNhbD48ZnVsbC10aXRsZT5OZXVyb2xvZ3k8L2Z1bGwtdGl0
bGU+PC9wZXJpb2RpY2FsPjxhbHQtcGVyaW9kaWNhbD48ZnVsbC10aXRsZT5OZXVyb2xvZ3k8L2Z1
bGwtdGl0bGU+PC9hbHQtcGVyaW9kaWNhbD48cGFnZXM+MjgwLTY8L3BhZ2VzPjx2b2x1bWU+NzY8
L3ZvbHVtZT48bnVtYmVyPjM8L251bWJlcj48a2V5d29yZHM+PGtleXdvcmQ+QWR2aXNvcnkgQ29t
bWl0dGVlczwva2V5d29yZD48a2V5d29yZD5BbHpoZWltZXIgRGlzZWFzZS9ibG9vZC8qZGlhZ25v
c2lzLypkcnVnIHRoZXJhcHkvcGF0aG9sb2d5L3JhZGlvbnVjbGlkZSBpbWFnaW5nPC9rZXl3b3Jk
PjxrZXl3b3JkPkFteWxvaWRvZ2VuaWMgUHJvdGVpbnMvYmxvb2Q8L2tleXdvcmQ+PGtleXdvcmQ+
QmlvbG9naWNhbCBNYXJrZXJzL2Jsb29kPC9rZXl3b3JkPjxrZXl3b3JkPkNsaW5pY2FsIFRyaWFs
cyBhcyBUb3BpYy8qbWV0aG9kczwva2V5d29yZD48a2V5d29yZD5Db2duaXRpb24vZHJ1ZyBlZmZl
Y3RzPC9rZXl3b3JkPjxrZXl3b3JkPkNvbnNlbnN1czwva2V5d29yZD48a2V5d29yZD5EaXNlYXNl
IFByb2dyZXNzaW9uPC9rZXl3b3JkPjxrZXl3b3JkPkRydWcgSW5kdXN0cnk8L2tleXdvcmQ+PGtl
eXdvcmQ+RWFybHkgRGlhZ25vc2lzPC9rZXl3b3JkPjxrZXl3b3JkPkV1cm9wZTwva2V5d29yZD48
a2V5d29yZD5IdW1hbnM8L2tleXdvcmQ+PGtleXdvcmQ+SW5kYW5zL3RoZXJhcGV1dGljIHVzZTwv
a2V5d29yZD48a2V5d29yZD5JbnRlcm5hdGlvbmFsIENvb3BlcmF0aW9uPC9rZXl3b3JkPjxrZXl3
b3JkPk5vb3Ryb3BpYyBBZ2VudHMvKnRoZXJhcGV1dGljIHVzZTwva2V5d29yZD48a2V5d29yZD5P
dXRjb21lIEFzc2Vzc21lbnQgKEhlYWx0aCBDYXJlKTwva2V5d29yZD48a2V5d29yZD5QYXRpZW50
IFNlbGVjdGlvbjwva2V5d29yZD48a2V5d29yZD5QaXBlcmlkaW5lcy90aGVyYXBldXRpYyB1c2U8
L2tleXdvcmQ+PGtleXdvcmQ+UG9zaXRyb24tRW1pc3Npb24gVG9tb2dyYXBoeTwva2V5d29yZD48
a2V5d29yZD5SZXNlYXJjaCBEZXNpZ248L2tleXdvcmQ+PGtleXdvcmQ+VHJlYXRtZW50IE91dGNv
bWU8L2tleXdvcmQ+PGtleXdvcmQ+VW5pdGVkIFN0YXRlczwva2V5d29yZD48a2V5d29yZD5Vbml0
ZWQgU3RhdGVzIEZvb2QgYW5kIERydWcgQWRtaW5pc3RyYXRpb248L2tleXdvcmQ+PGtleXdvcmQ+
Vml0YW1pbiBFL3RoZXJhcGV1dGljIHVzZTwva2V5d29yZD48L2tleXdvcmRzPjxkYXRlcz48eWVh
cj4yMDExPC95ZWFyPjxwdWItZGF0ZXM+PGRhdGU+SmFuIDE4PC9kYXRlPjwvcHViLWRhdGVzPjwv
ZGF0ZXM+PGlzYm4+MTUyNi02MzJYIChFbGVjdHJvbmljKSYjeEQ7MDAyOC0zODc4IChMaW5raW5n
KTwvaXNibj48YWNjZXNzaW9uLW51bT4yMTE3ODA5NzwvYWNjZXNzaW9uLW51bT48dXJscz48cmVs
YXRlZC11cmxzPjx1cmw+aHR0cDovL3d3dy5uY2JpLm5sbS5uaWguZ292L3B1Ym1lZC8yMTE3ODA5
NzwvdXJsPjwvcmVsYXRlZC11cmxzPjwvdXJscz48Y3VzdG9tMj4zMDM0MzkzPC9jdXN0b20yPjxl
bGVjdHJvbmljLXJlc291cmNlLW51bT4xMC4xMjEyL1dOTC4wYjAxM2UzMTgyMDdiMWI5PC9lbGVj
dHJvbmljLXJlc291cmNlLW51bT48L3JlY29yZD48L0NpdGU+PC9FbmROb3RlPgB=
</w:fldData>
        </w:fldChar>
      </w:r>
      <w:r w:rsidR="00795734">
        <w:rPr>
          <w:rFonts w:asciiTheme="minorHAnsi" w:hAnsiTheme="minorHAnsi" w:cstheme="minorHAnsi"/>
        </w:rPr>
        <w:instrText xml:space="preserve"> ADDIN EN.CITE.DATA </w:instrText>
      </w:r>
      <w:r w:rsidR="00795734">
        <w:rPr>
          <w:rFonts w:asciiTheme="minorHAnsi" w:hAnsiTheme="minorHAnsi" w:cstheme="minorHAnsi"/>
        </w:rPr>
      </w:r>
      <w:r w:rsidR="00795734">
        <w:rPr>
          <w:rFonts w:asciiTheme="minorHAnsi" w:hAnsiTheme="minorHAnsi" w:cstheme="minorHAnsi"/>
        </w:rPr>
        <w:fldChar w:fldCharType="end"/>
      </w:r>
      <w:r w:rsidR="00795734">
        <w:rPr>
          <w:rFonts w:asciiTheme="minorHAnsi" w:hAnsiTheme="minorHAnsi" w:cstheme="minorHAnsi"/>
        </w:rPr>
      </w:r>
      <w:r w:rsidR="00795734">
        <w:rPr>
          <w:rFonts w:asciiTheme="minorHAnsi" w:hAnsiTheme="minorHAnsi" w:cstheme="minorHAnsi"/>
        </w:rPr>
        <w:fldChar w:fldCharType="separate"/>
      </w:r>
      <w:r w:rsidR="00795734">
        <w:rPr>
          <w:rFonts w:asciiTheme="minorHAnsi" w:hAnsiTheme="minorHAnsi" w:cstheme="minorHAnsi"/>
          <w:noProof/>
        </w:rPr>
        <w:t>(</w:t>
      </w:r>
      <w:hyperlink w:anchor="_ENREF_8" w:tooltip="Aisen, 2011 #1873" w:history="1">
        <w:r w:rsidR="00795734">
          <w:rPr>
            <w:rFonts w:asciiTheme="minorHAnsi" w:hAnsiTheme="minorHAnsi" w:cstheme="minorHAnsi"/>
            <w:noProof/>
          </w:rPr>
          <w:t>8</w:t>
        </w:r>
      </w:hyperlink>
      <w:r w:rsidR="00795734">
        <w:rPr>
          <w:rFonts w:asciiTheme="minorHAnsi" w:hAnsiTheme="minorHAnsi" w:cstheme="minorHAnsi"/>
          <w:noProof/>
        </w:rPr>
        <w:t>)</w:t>
      </w:r>
      <w:r w:rsidR="00795734">
        <w:rPr>
          <w:rFonts w:asciiTheme="minorHAnsi" w:hAnsiTheme="minorHAnsi" w:cstheme="minorHAnsi"/>
        </w:rPr>
        <w:fldChar w:fldCharType="end"/>
      </w:r>
      <w:r w:rsidR="00795734">
        <w:rPr>
          <w:rFonts w:asciiTheme="minorHAnsi" w:hAnsiTheme="minorHAnsi" w:cstheme="minorHAnsi"/>
        </w:rPr>
        <w:t xml:space="preserve"> and </w:t>
      </w:r>
      <w:r>
        <w:rPr>
          <w:rFonts w:asciiTheme="minorHAnsi" w:hAnsiTheme="minorHAnsi" w:cstheme="minorHAnsi"/>
        </w:rPr>
        <w:t xml:space="preserve">preclinical </w:t>
      </w:r>
      <w:r w:rsidR="00795734">
        <w:rPr>
          <w:rFonts w:asciiTheme="minorHAnsi" w:hAnsiTheme="minorHAnsi" w:cstheme="minorHAnsi"/>
        </w:rPr>
        <w:fldChar w:fldCharType="begin"/>
      </w:r>
      <w:r w:rsidR="00795734">
        <w:rPr>
          <w:rFonts w:asciiTheme="minorHAnsi" w:hAnsiTheme="minorHAnsi" w:cstheme="minorHAnsi"/>
        </w:rPr>
        <w:instrText xml:space="preserve"> ADDIN EN.CITE &lt;EndNote&gt;&lt;Cite&gt;&lt;Author&gt;Sperling&lt;/Author&gt;&lt;Year&gt;2011&lt;/Year&gt;&lt;RecNum&gt;1874&lt;/RecNum&gt;&lt;DisplayText&gt;(9)&lt;/DisplayText&gt;&lt;record&gt;&lt;rec-number&gt;1874&lt;/rec-number&gt;&lt;foreign-keys&gt;&lt;key app="EN" db-id="fdewxtd56v0x55efrfk5ex0se05tz00x2d5w" timestamp="1413212287"&gt;1874&lt;/key&gt;&lt;/foreign-keys&gt;&lt;ref-type name="Journal Article"&gt;17&lt;/ref-type&gt;&lt;contributors&gt;&lt;authors&gt;&lt;author&gt;Sperling, R. A.&lt;/author&gt;&lt;author&gt;Jack, C. R., Jr.&lt;/author&gt;&lt;author&gt;Aisen, P. S.&lt;/author&gt;&lt;/authors&gt;&lt;/contributors&gt;&lt;auth-address&gt;Center for Alzheimer Research and Treatment, Brigham and Women&amp;apos;s Hospital, Harvard Medical School, Boston, MA 02446, USA. reisa@rics.bwh.harvard.edu&lt;/auth-address&gt;&lt;titles&gt;&lt;title&gt;Testing the right target and right drug at the right stage&lt;/title&gt;&lt;secondary-title&gt;Sci Transl Med&lt;/secondary-title&gt;&lt;alt-title&gt;Science translational medicine&lt;/alt-title&gt;&lt;/titles&gt;&lt;periodical&gt;&lt;full-title&gt;Sci Transl Med&lt;/full-title&gt;&lt;/periodical&gt;&lt;pages&gt;111cm33&lt;/pages&gt;&lt;volume&gt;3&lt;/volume&gt;&lt;number&gt;111&lt;/number&gt;&lt;keywords&gt;&lt;keyword&gt;Alzheimer Disease/*drug therapy/*pathology&lt;/keyword&gt;&lt;keyword&gt;Clinical Trials as Topic&lt;/keyword&gt;&lt;keyword&gt;Humans&lt;/keyword&gt;&lt;keyword&gt;*Molecular Targeted Therapy&lt;/keyword&gt;&lt;/keywords&gt;&lt;dates&gt;&lt;year&gt;2011&lt;/year&gt;&lt;pub-dates&gt;&lt;date&gt;Nov 30&lt;/date&gt;&lt;/pub-dates&gt;&lt;/dates&gt;&lt;isbn&gt;1946-6242 (Electronic)&amp;#xD;1946-6234 (Linking)&lt;/isbn&gt;&lt;accession-num&gt;22133718&lt;/accession-num&gt;&lt;urls&gt;&lt;related-urls&gt;&lt;url&gt;http://www.ncbi.nlm.nih.gov/pubmed/22133718&lt;/url&gt;&lt;/related-urls&gt;&lt;/urls&gt;&lt;custom2&gt;3752906&lt;/custom2&gt;&lt;electronic-resource-num&gt;10.1126/scitranslmed.3002609&lt;/electronic-resource-num&gt;&lt;/record&gt;&lt;/Cite&gt;&lt;/EndNote&gt;</w:instrText>
      </w:r>
      <w:r w:rsidR="00795734">
        <w:rPr>
          <w:rFonts w:asciiTheme="minorHAnsi" w:hAnsiTheme="minorHAnsi" w:cstheme="minorHAnsi"/>
        </w:rPr>
        <w:fldChar w:fldCharType="separate"/>
      </w:r>
      <w:r w:rsidR="00795734">
        <w:rPr>
          <w:rFonts w:asciiTheme="minorHAnsi" w:hAnsiTheme="minorHAnsi" w:cstheme="minorHAnsi"/>
          <w:noProof/>
        </w:rPr>
        <w:t>(</w:t>
      </w:r>
      <w:hyperlink w:anchor="_ENREF_9" w:tooltip="Sperling, 2011 #1874" w:history="1">
        <w:r w:rsidR="00795734">
          <w:rPr>
            <w:rFonts w:asciiTheme="minorHAnsi" w:hAnsiTheme="minorHAnsi" w:cstheme="minorHAnsi"/>
            <w:noProof/>
          </w:rPr>
          <w:t>9</w:t>
        </w:r>
      </w:hyperlink>
      <w:r w:rsidR="00795734">
        <w:rPr>
          <w:rFonts w:asciiTheme="minorHAnsi" w:hAnsiTheme="minorHAnsi" w:cstheme="minorHAnsi"/>
          <w:noProof/>
        </w:rPr>
        <w:t>)</w:t>
      </w:r>
      <w:r w:rsidR="00795734">
        <w:rPr>
          <w:rFonts w:asciiTheme="minorHAnsi" w:hAnsiTheme="minorHAnsi" w:cstheme="minorHAnsi"/>
        </w:rPr>
        <w:fldChar w:fldCharType="end"/>
      </w:r>
      <w:r w:rsidR="00795734">
        <w:rPr>
          <w:rFonts w:asciiTheme="minorHAnsi" w:hAnsiTheme="minorHAnsi" w:cstheme="minorHAnsi"/>
        </w:rPr>
        <w:t xml:space="preserve"> </w:t>
      </w:r>
      <w:r>
        <w:rPr>
          <w:rFonts w:asciiTheme="minorHAnsi" w:hAnsiTheme="minorHAnsi" w:cstheme="minorHAnsi"/>
        </w:rPr>
        <w:t xml:space="preserve">stages of disease that have been adopted by academic and industry investigators, and have contributed to the development of new regulatory guidance </w:t>
      </w:r>
      <w:r w:rsidR="00795734">
        <w:rPr>
          <w:rFonts w:asciiTheme="minorHAnsi" w:hAnsiTheme="minorHAnsi" w:cstheme="minorHAnsi"/>
        </w:rPr>
        <w:fldChar w:fldCharType="begin"/>
      </w:r>
      <w:r w:rsidR="00795734">
        <w:rPr>
          <w:rFonts w:asciiTheme="minorHAnsi" w:hAnsiTheme="minorHAnsi" w:cstheme="minorHAnsi"/>
        </w:rPr>
        <w:instrText xml:space="preserve"> ADDIN EN.CITE &lt;EndNote&gt;&lt;Cite&gt;&lt;Author&gt;Kozauer&lt;/Author&gt;&lt;Year&gt;2013&lt;/Year&gt;&lt;RecNum&gt;1876&lt;/RecNum&gt;&lt;DisplayText&gt;(10)&lt;/DisplayText&gt;&lt;record&gt;&lt;rec-number&gt;1876&lt;/rec-number&gt;&lt;foreign-keys&gt;&lt;key app="EN" db-id="fdewxtd56v0x55efrfk5ex0se05tz00x2d5w" timestamp="1413213158"&gt;1876&lt;/key&gt;&lt;/foreign-keys&gt;&lt;ref-type name="Journal Article"&gt;17&lt;/ref-type&gt;&lt;contributors&gt;&lt;authors&gt;&lt;author&gt;Kozauer, N.&lt;/author&gt;&lt;author&gt;Katz, R.&lt;/author&gt;&lt;/authors&gt;&lt;/contributors&gt;&lt;auth-address&gt;Division of Neurology Products, Center for Drug Evaluation and Research, Food and Drug Administration, Silver Spring, MD, USA.&lt;/auth-address&gt;&lt;titles&gt;&lt;title&gt;Regulatory innovation and drug development for early-stage Alzheimer&amp;apos;s disease&lt;/title&gt;&lt;secondary-title&gt;N Engl J Med&lt;/secondary-title&gt;&lt;alt-title&gt;The New England journal of medicine&lt;/alt-title&gt;&lt;/titles&gt;&lt;periodical&gt;&lt;full-title&gt;N Engl J Med&lt;/full-title&gt;&lt;/periodical&gt;&lt;pages&gt;1169-71&lt;/pages&gt;&lt;volume&gt;368&lt;/volume&gt;&lt;number&gt;13&lt;/number&gt;&lt;keywords&gt;&lt;keyword&gt;Alzheimer Disease/*drug therapy&lt;/keyword&gt;&lt;keyword&gt;Amyloid beta-Peptides/drug effects/metabolism&lt;/keyword&gt;&lt;keyword&gt;Biological Markers/metabolism&lt;/keyword&gt;&lt;keyword&gt;Drug Discovery/*legislation &amp;amp; jurisprudence&lt;/keyword&gt;&lt;keyword&gt;Government Regulation&lt;/keyword&gt;&lt;keyword&gt;Humans&lt;/keyword&gt;&lt;keyword&gt;United States&lt;/keyword&gt;&lt;keyword&gt;United States Food and Drug Administration&lt;/keyword&gt;&lt;/keywords&gt;&lt;dates&gt;&lt;year&gt;2013&lt;/year&gt;&lt;pub-dates&gt;&lt;date&gt;Mar 28&lt;/date&gt;&lt;/pub-dates&gt;&lt;/dates&gt;&lt;isbn&gt;1533-4406 (Electronic)&amp;#xD;0028-4793 (Linking)&lt;/isbn&gt;&lt;accession-num&gt;23484795&lt;/accession-num&gt;&lt;urls&gt;&lt;related-urls&gt;&lt;url&gt;http://www.ncbi.nlm.nih.gov/pubmed/23484795&lt;/url&gt;&lt;/related-urls&gt;&lt;/urls&gt;&lt;electronic-resource-num&gt;10.1056/NEJMp1302513&lt;/electronic-resource-num&gt;&lt;/record&gt;&lt;/Cite&gt;&lt;/EndNote&gt;</w:instrText>
      </w:r>
      <w:r w:rsidR="00795734">
        <w:rPr>
          <w:rFonts w:asciiTheme="minorHAnsi" w:hAnsiTheme="minorHAnsi" w:cstheme="minorHAnsi"/>
        </w:rPr>
        <w:fldChar w:fldCharType="separate"/>
      </w:r>
      <w:r w:rsidR="00795734">
        <w:rPr>
          <w:rFonts w:asciiTheme="minorHAnsi" w:hAnsiTheme="minorHAnsi" w:cstheme="minorHAnsi"/>
          <w:noProof/>
        </w:rPr>
        <w:t>(</w:t>
      </w:r>
      <w:hyperlink w:anchor="_ENREF_10" w:tooltip="Kozauer, 2013 #1876" w:history="1">
        <w:r w:rsidR="00795734">
          <w:rPr>
            <w:rFonts w:asciiTheme="minorHAnsi" w:hAnsiTheme="minorHAnsi" w:cstheme="minorHAnsi"/>
            <w:noProof/>
          </w:rPr>
          <w:t>10</w:t>
        </w:r>
      </w:hyperlink>
      <w:r w:rsidR="00795734">
        <w:rPr>
          <w:rFonts w:asciiTheme="minorHAnsi" w:hAnsiTheme="minorHAnsi" w:cstheme="minorHAnsi"/>
          <w:noProof/>
        </w:rPr>
        <w:t>)</w:t>
      </w:r>
      <w:r w:rsidR="00795734">
        <w:rPr>
          <w:rFonts w:asciiTheme="minorHAnsi" w:hAnsiTheme="minorHAnsi" w:cstheme="minorHAnsi"/>
        </w:rPr>
        <w:fldChar w:fldCharType="end"/>
      </w:r>
      <w:r w:rsidRPr="009F0352">
        <w:rPr>
          <w:rFonts w:asciiTheme="minorHAnsi" w:hAnsiTheme="minorHAnsi" w:cstheme="minorHAnsi"/>
        </w:rPr>
        <w:t xml:space="preserve">. </w:t>
      </w:r>
      <w:r>
        <w:rPr>
          <w:rFonts w:asciiTheme="minorHAnsi" w:hAnsiTheme="minorHAnsi" w:cstheme="minorHAnsi"/>
        </w:rPr>
        <w:t xml:space="preserve">In particular, the A4 trial </w:t>
      </w:r>
      <w:r w:rsidR="00795734">
        <w:rPr>
          <w:rFonts w:asciiTheme="minorHAnsi" w:hAnsiTheme="minorHAnsi" w:cstheme="minorHAnsi"/>
        </w:rPr>
        <w:fldChar w:fldCharType="begin"/>
      </w:r>
      <w:r w:rsidR="00795734">
        <w:rPr>
          <w:rFonts w:asciiTheme="minorHAnsi" w:hAnsiTheme="minorHAnsi" w:cstheme="minorHAnsi"/>
        </w:rPr>
        <w:instrText xml:space="preserve"> ADDIN EN.CITE &lt;EndNote&gt;&lt;Cite&gt;&lt;Author&gt;Sperling&lt;/Author&gt;&lt;Year&gt;2014&lt;/Year&gt;&lt;RecNum&gt;1875&lt;/RecNum&gt;&lt;DisplayText&gt;(11)&lt;/DisplayText&gt;&lt;record&gt;&lt;rec-number&gt;1875&lt;/rec-number&gt;&lt;foreign-keys&gt;&lt;key app="EN" db-id="fdewxtd56v0x55efrfk5ex0se05tz00x2d5w" timestamp="1413212311"&gt;1875&lt;/key&gt;&lt;/foreign-keys&gt;&lt;ref-type name="Journal Article"&gt;17&lt;/ref-type&gt;&lt;contributors&gt;&lt;authors&gt;&lt;author&gt;Sperling, R. A.&lt;/author&gt;&lt;author&gt;Rentz, D. M.&lt;/author&gt;&lt;author&gt;Johnson, K. A.&lt;/author&gt;&lt;author&gt;Karlawish, J.&lt;/author&gt;&lt;author&gt;Donohue, M.&lt;/author&gt;&lt;author&gt;Salmon, D. P.&lt;/author&gt;&lt;author&gt;Aisen, P.&lt;/author&gt;&lt;/authors&gt;&lt;/contributors&gt;&lt;auth-address&gt;Center for Alzheimer Research and Treatment, Department of Neurology, Brigham and Women&amp;apos;s Hospital, Harvard Medical School, Boston, MA 02115, USA.&lt;/auth-address&gt;&lt;titles&gt;&lt;title&gt;The A4 study: stopping AD before symptoms begin?&lt;/title&gt;&lt;secondary-title&gt;Sci Transl Med&lt;/secondary-title&gt;&lt;alt-title&gt;Science translational medicine&lt;/alt-title&gt;&lt;/titles&gt;&lt;periodical&gt;&lt;full-title&gt;Sci Transl Med&lt;/full-title&gt;&lt;/periodical&gt;&lt;pages&gt;228fs13&lt;/pages&gt;&lt;volume&gt;6&lt;/volume&gt;&lt;number&gt;228&lt;/number&gt;&lt;dates&gt;&lt;year&gt;2014&lt;/year&gt;&lt;pub-dates&gt;&lt;date&gt;Mar 19&lt;/date&gt;&lt;/pub-dates&gt;&lt;/dates&gt;&lt;isbn&gt;1946-6242 (Electronic)&amp;#xD;1946-6234 (Linking)&lt;/isbn&gt;&lt;accession-num&gt;24648338&lt;/accession-num&gt;&lt;urls&gt;&lt;related-urls&gt;&lt;url&gt;http://www.ncbi.nlm.nih.gov/pubmed/24648338&lt;/url&gt;&lt;/related-urls&gt;&lt;/urls&gt;&lt;custom2&gt;4049292&lt;/custom2&gt;&lt;electronic-resource-num&gt;10.1126/scitranslmed.3007941&lt;/electronic-resource-num&gt;&lt;/record&gt;&lt;/Cite&gt;&lt;/EndNote&gt;</w:instrText>
      </w:r>
      <w:r w:rsidR="00795734">
        <w:rPr>
          <w:rFonts w:asciiTheme="minorHAnsi" w:hAnsiTheme="minorHAnsi" w:cstheme="minorHAnsi"/>
        </w:rPr>
        <w:fldChar w:fldCharType="separate"/>
      </w:r>
      <w:r w:rsidR="00795734">
        <w:rPr>
          <w:rFonts w:asciiTheme="minorHAnsi" w:hAnsiTheme="minorHAnsi" w:cstheme="minorHAnsi"/>
          <w:noProof/>
        </w:rPr>
        <w:t>(</w:t>
      </w:r>
      <w:hyperlink w:anchor="_ENREF_11" w:tooltip="Sperling, 2014 #1875" w:history="1">
        <w:r w:rsidR="00795734">
          <w:rPr>
            <w:rFonts w:asciiTheme="minorHAnsi" w:hAnsiTheme="minorHAnsi" w:cstheme="minorHAnsi"/>
            <w:noProof/>
          </w:rPr>
          <w:t>11</w:t>
        </w:r>
      </w:hyperlink>
      <w:r w:rsidR="00795734">
        <w:rPr>
          <w:rFonts w:asciiTheme="minorHAnsi" w:hAnsiTheme="minorHAnsi" w:cstheme="minorHAnsi"/>
          <w:noProof/>
        </w:rPr>
        <w:t>)</w:t>
      </w:r>
      <w:r w:rsidR="00795734">
        <w:rPr>
          <w:rFonts w:asciiTheme="minorHAnsi" w:hAnsiTheme="minorHAnsi" w:cstheme="minorHAnsi"/>
        </w:rPr>
        <w:fldChar w:fldCharType="end"/>
      </w:r>
      <w:r>
        <w:rPr>
          <w:rFonts w:asciiTheme="minorHAnsi" w:hAnsiTheme="minorHAnsi" w:cstheme="minorHAnsi"/>
        </w:rPr>
        <w:t xml:space="preserve"> launched in 2014 as an industry-academia collaboration, represents the first therapeutic trial in preclinical sporadic AD.  A second major study utilizing a similar design will be launched in 2015.  </w:t>
      </w:r>
    </w:p>
    <w:p w:rsidR="00AC6ECA" w:rsidRDefault="006B58AE" w:rsidP="00A66E93">
      <w:pPr>
        <w:spacing w:line="360" w:lineRule="auto"/>
        <w:jc w:val="both"/>
        <w:rPr>
          <w:rFonts w:cstheme="minorHAnsi"/>
          <w:color w:val="333333"/>
        </w:rPr>
      </w:pPr>
      <w:r w:rsidRPr="003C2A6E">
        <w:rPr>
          <w:rStyle w:val="Emphasis"/>
          <w:rFonts w:cstheme="minorHAnsi"/>
          <w:i w:val="0"/>
        </w:rPr>
        <w:t>At the outset of ADNI, a major obstacle to producing meaningful data for analysis was the development of standardized methodologies</w:t>
      </w:r>
      <w:r>
        <w:rPr>
          <w:rStyle w:val="Emphasis"/>
          <w:rFonts w:cstheme="minorHAnsi"/>
          <w:i w:val="0"/>
        </w:rPr>
        <w:t xml:space="preserve">. </w:t>
      </w:r>
      <w:r w:rsidRPr="003C2A6E">
        <w:rPr>
          <w:rStyle w:val="Emphasis"/>
          <w:rFonts w:cstheme="minorHAnsi"/>
          <w:i w:val="0"/>
        </w:rPr>
        <w:t xml:space="preserve">A major collaborative effort has resulted in a set of protocols (available at </w:t>
      </w:r>
      <w:hyperlink r:id="rId9" w:history="1">
        <w:r w:rsidRPr="0056777B">
          <w:rPr>
            <w:rStyle w:val="Hyperlink"/>
            <w:rFonts w:cstheme="minorHAnsi"/>
          </w:rPr>
          <w:t>http://adni.loni.usc.edu/methods/</w:t>
        </w:r>
      </w:hyperlink>
      <w:r>
        <w:rPr>
          <w:rStyle w:val="Emphasis"/>
          <w:rFonts w:cstheme="minorHAnsi"/>
          <w:i w:val="0"/>
        </w:rPr>
        <w:t>) that allow the direct comparison of results worldwide</w:t>
      </w:r>
      <w:r w:rsidR="0025082B">
        <w:rPr>
          <w:rStyle w:val="Emphasis"/>
          <w:rFonts w:cstheme="minorHAnsi"/>
          <w:i w:val="0"/>
        </w:rPr>
        <w:t xml:space="preserve"> </w:t>
      </w:r>
      <w:r w:rsidRPr="003C2A6E">
        <w:rPr>
          <w:rStyle w:val="Emphasis"/>
          <w:rFonts w:cstheme="minorHAnsi"/>
          <w:i w:val="0"/>
        </w:rPr>
        <w:fldChar w:fldCharType="begin"/>
      </w:r>
      <w:r w:rsidRPr="003C2A6E">
        <w:rPr>
          <w:rStyle w:val="Emphasis"/>
          <w:rFonts w:cstheme="minorHAnsi"/>
          <w:i w:val="0"/>
        </w:rPr>
        <w:instrText xml:space="preserve"> ADDIN EN.CITE &lt;EndNote&gt;&lt;Cite&gt;&lt;Author&gt;Weiner&lt;/Author&gt;&lt;Year&gt;2010&lt;/Year&gt;&lt;RecNum&gt;113&lt;/RecNum&gt;&lt;DisplayText&gt;(3)&lt;/DisplayText&gt;&lt;record&gt;&lt;rec-number&gt;113&lt;/rec-number&gt;&lt;foreign-keys&gt;&lt;key app="EN" db-id="fdewxtd56v0x55efrfk5ex0se05tz00x2d5w" timestamp="0"&gt;113&lt;/key&gt;&lt;/foreign-keys&gt;&lt;ref-type name="Journal Article"&gt;17&lt;/ref-type&gt;&lt;contributors&gt;&lt;authors&gt;&lt;author&gt;Weiner, M. W.&lt;/author&gt;&lt;author&gt;Aisen, P. S.&lt;/author&gt;&lt;author&gt;Jack, C. R., Jr.&lt;/author&gt;&lt;author&gt;Jagust, W. J.&lt;/author&gt;&lt;author&gt;Trojanowski, J. Q.&lt;/author&gt;&lt;author&gt;Shaw, L.&lt;/author&gt;&lt;author&gt;Saykin, A. J.&lt;/author&gt;&lt;author&gt;Morris, J. C.&lt;/author&gt;&lt;author&gt;Cairns, N.&lt;/author&gt;&lt;author&gt;Beckett, L. A.&lt;/author&gt;&lt;author&gt;Toga, A.&lt;/author&gt;&lt;author&gt;Green, R.&lt;/author&gt;&lt;author&gt;Walter, S.&lt;/author&gt;&lt;author&gt;Soares, H.&lt;/author&gt;&lt;author&gt;Snyder, P.&lt;/author&gt;&lt;author&gt;Siemers, E.&lt;/author&gt;&lt;author&gt;Potter, W.&lt;/author&gt;&lt;author&gt;Cole, P. E.&lt;/author&gt;&lt;author&gt;Schmidt, M.&lt;/author&gt;&lt;/authors&gt;&lt;/contributors&gt;&lt;auth-address&gt;Center for Imaging of Neurodegenerative Diseases, San Francisco VA Medical Center, San Francisco, CA, USA. michael.weiner@ucsf.edu&lt;/auth-address&gt;&lt;titles&gt;&lt;title&gt;The Alzheimer&amp;apos;s disease neuroimaging initiative: progress report and future plans&lt;/title&gt;&lt;secondary-title&gt;Alzheimers Dement&lt;/secondary-title&gt;&lt;/titles&gt;&lt;periodical&gt;&lt;full-title&gt;Alzheimers Dement&lt;/full-title&gt;&lt;/periodical&gt;&lt;pages&gt;202-11 e7&lt;/pages&gt;&lt;volume&gt;6&lt;/volume&gt;&lt;number&gt;3&lt;/number&gt;&lt;edition&gt;2010/05/11&lt;/edition&gt;&lt;dates&gt;&lt;year&gt;2010&lt;/year&gt;&lt;pub-dates&gt;&lt;date&gt;May&lt;/date&gt;&lt;/pub-dates&gt;&lt;/dates&gt;&lt;isbn&gt;1552-5279 (Electronic)&amp;#xD;1552-5260 (Linking)&lt;/isbn&gt;&lt;accession-num&gt;20451868&lt;/accession-num&gt;&lt;urls&gt;&lt;related-urls&gt;&lt;url&gt;http://www.ncbi.nlm.nih.gov/entrez/query.fcgi?cmd=Retrieve&amp;amp;db=PubMed&amp;amp;dopt=Citation&amp;amp;list_uids=20451868&lt;/url&gt;&lt;/related-urls&gt;&lt;/urls&gt;&lt;electronic-resource-num&gt;S1552-5260(10)00067-1 [pii]&amp;#xD;10.1016/j.jalz.2010.03.007&lt;/electronic-resource-num&gt;&lt;language&gt;eng&lt;/language&gt;&lt;/record&gt;&lt;/Cite&gt;&lt;/EndNote&gt;</w:instrText>
      </w:r>
      <w:r w:rsidRPr="003C2A6E">
        <w:rPr>
          <w:rStyle w:val="Emphasis"/>
          <w:rFonts w:cstheme="minorHAnsi"/>
          <w:i w:val="0"/>
        </w:rPr>
        <w:fldChar w:fldCharType="separate"/>
      </w:r>
      <w:r w:rsidRPr="003C2A6E">
        <w:rPr>
          <w:rStyle w:val="Emphasis"/>
          <w:rFonts w:cstheme="minorHAnsi"/>
          <w:i w:val="0"/>
          <w:noProof/>
        </w:rPr>
        <w:t>(</w:t>
      </w:r>
      <w:hyperlink w:anchor="_ENREF_3" w:tooltip="Weiner, 2010 #113" w:history="1">
        <w:r w:rsidR="00795734" w:rsidRPr="003C2A6E">
          <w:rPr>
            <w:rStyle w:val="Emphasis"/>
            <w:rFonts w:cstheme="minorHAnsi"/>
            <w:i w:val="0"/>
            <w:noProof/>
          </w:rPr>
          <w:t>3</w:t>
        </w:r>
      </w:hyperlink>
      <w:r w:rsidRPr="003C2A6E">
        <w:rPr>
          <w:rStyle w:val="Emphasis"/>
          <w:rFonts w:cstheme="minorHAnsi"/>
          <w:i w:val="0"/>
          <w:noProof/>
        </w:rPr>
        <w:t>)</w:t>
      </w:r>
      <w:r w:rsidRPr="003C2A6E">
        <w:rPr>
          <w:rStyle w:val="Emphasis"/>
          <w:rFonts w:cstheme="minorHAnsi"/>
          <w:i w:val="0"/>
        </w:rPr>
        <w:fldChar w:fldCharType="end"/>
      </w:r>
      <w:r w:rsidRPr="003C2A6E">
        <w:rPr>
          <w:rStyle w:val="Emphasis"/>
          <w:rFonts w:cstheme="minorHAnsi"/>
          <w:i w:val="0"/>
        </w:rPr>
        <w:t>.</w:t>
      </w:r>
      <w:r>
        <w:rPr>
          <w:rStyle w:val="Emphasis"/>
          <w:rFonts w:cstheme="minorHAnsi"/>
          <w:i w:val="0"/>
        </w:rPr>
        <w:t xml:space="preserve">  </w:t>
      </w:r>
      <w:r>
        <w:rPr>
          <w:rFonts w:cstheme="minorHAnsi"/>
          <w:color w:val="333333"/>
        </w:rPr>
        <w:t>A</w:t>
      </w:r>
      <w:r w:rsidR="00A66E93">
        <w:rPr>
          <w:rFonts w:cstheme="minorHAnsi"/>
          <w:color w:val="333333"/>
        </w:rPr>
        <w:t>s a result of ADNI’s contributi</w:t>
      </w:r>
      <w:r>
        <w:rPr>
          <w:rFonts w:cstheme="minorHAnsi"/>
          <w:color w:val="333333"/>
        </w:rPr>
        <w:t xml:space="preserve">ons, </w:t>
      </w:r>
      <w:r w:rsidR="008D1C0A" w:rsidRPr="003C2A6E">
        <w:rPr>
          <w:rFonts w:cstheme="minorHAnsi"/>
          <w:color w:val="333333"/>
        </w:rPr>
        <w:t>pharmaceutical companies developing</w:t>
      </w:r>
      <w:r w:rsidR="006D61A3">
        <w:rPr>
          <w:rFonts w:cstheme="minorHAnsi"/>
          <w:color w:val="333333"/>
        </w:rPr>
        <w:t xml:space="preserve"> disease-modifying treatments for AD</w:t>
      </w:r>
      <w:r w:rsidR="007C308D" w:rsidRPr="003C2A6E">
        <w:rPr>
          <w:rFonts w:cstheme="minorHAnsi"/>
          <w:color w:val="333333"/>
        </w:rPr>
        <w:t xml:space="preserve">, and studies funded by </w:t>
      </w:r>
      <w:r w:rsidR="006D61A3">
        <w:rPr>
          <w:rFonts w:cstheme="minorHAnsi"/>
          <w:color w:val="333333"/>
        </w:rPr>
        <w:t>the NIH and private f</w:t>
      </w:r>
      <w:r w:rsidR="007C308D" w:rsidRPr="003C2A6E">
        <w:rPr>
          <w:rFonts w:cstheme="minorHAnsi"/>
          <w:color w:val="333333"/>
        </w:rPr>
        <w:t>oundations</w:t>
      </w:r>
      <w:r w:rsidR="008D1C0A" w:rsidRPr="003C2A6E">
        <w:rPr>
          <w:rFonts w:cstheme="minorHAnsi"/>
          <w:color w:val="333333"/>
        </w:rPr>
        <w:t xml:space="preserve"> have </w:t>
      </w:r>
      <w:r w:rsidR="006D61A3">
        <w:rPr>
          <w:rFonts w:cstheme="minorHAnsi"/>
          <w:color w:val="333333"/>
        </w:rPr>
        <w:t xml:space="preserve">employed </w:t>
      </w:r>
      <w:r w:rsidR="008D1C0A" w:rsidRPr="003C2A6E">
        <w:rPr>
          <w:rFonts w:cstheme="minorHAnsi"/>
          <w:color w:val="333333"/>
        </w:rPr>
        <w:t>ADNI methodologies i</w:t>
      </w:r>
      <w:r w:rsidR="007C308D" w:rsidRPr="003C2A6E">
        <w:rPr>
          <w:rFonts w:cstheme="minorHAnsi"/>
          <w:color w:val="333333"/>
        </w:rPr>
        <w:t xml:space="preserve">n virtually all </w:t>
      </w:r>
      <w:r w:rsidR="008D1C0A" w:rsidRPr="003C2A6E">
        <w:rPr>
          <w:rFonts w:cstheme="minorHAnsi"/>
          <w:color w:val="333333"/>
        </w:rPr>
        <w:t>their clinical trials.</w:t>
      </w:r>
    </w:p>
    <w:p w:rsidR="0093393B" w:rsidRDefault="0070711C" w:rsidP="00A66E93">
      <w:pPr>
        <w:spacing w:line="360" w:lineRule="auto"/>
        <w:rPr>
          <w:rStyle w:val="Emphasis"/>
        </w:rPr>
      </w:pPr>
      <w:r>
        <w:rPr>
          <w:rStyle w:val="Emphasis"/>
        </w:rPr>
        <w:t>Positron emission tomography</w:t>
      </w:r>
    </w:p>
    <w:p w:rsidR="001C7C9C" w:rsidRDefault="00994CB1" w:rsidP="00A66E93">
      <w:pPr>
        <w:spacing w:line="360" w:lineRule="auto"/>
        <w:jc w:val="both"/>
        <w:rPr>
          <w:rStyle w:val="Emphasis"/>
          <w:i w:val="0"/>
        </w:rPr>
      </w:pPr>
      <w:r w:rsidRPr="000A03E8">
        <w:rPr>
          <w:rStyle w:val="Emphasis"/>
          <w:i w:val="0"/>
        </w:rPr>
        <w:t xml:space="preserve">Acquisition methods, quality control standards and methods </w:t>
      </w:r>
      <w:r w:rsidR="00DE4A2F">
        <w:rPr>
          <w:rStyle w:val="Emphasis"/>
          <w:i w:val="0"/>
        </w:rPr>
        <w:t>for</w:t>
      </w:r>
      <w:r w:rsidRPr="000A03E8">
        <w:rPr>
          <w:rStyle w:val="Emphasis"/>
          <w:i w:val="0"/>
        </w:rPr>
        <w:t xml:space="preserve"> preparing data for FDG PET, and amyloid imaging using Pittsburgh's compound and Florbetapir were developed by the ADNI PET core</w:t>
      </w:r>
      <w:r w:rsidR="006B58AE">
        <w:rPr>
          <w:rStyle w:val="Emphasis"/>
          <w:i w:val="0"/>
        </w:rPr>
        <w:t xml:space="preserve"> </w:t>
      </w:r>
      <w:r w:rsidRPr="000A03E8">
        <w:rPr>
          <w:rStyle w:val="Emphasis"/>
          <w:i w:val="0"/>
        </w:rPr>
        <w:fldChar w:fldCharType="begin"/>
      </w:r>
      <w:r w:rsidR="00795734">
        <w:rPr>
          <w:rStyle w:val="Emphasis"/>
          <w:i w:val="0"/>
        </w:rPr>
        <w:instrText xml:space="preserve"> ADDIN EN.CITE &lt;EndNote&gt;&lt;Cite&gt;&lt;Author&gt;Jagust&lt;/Author&gt;&lt;Year&gt;2010&lt;/Year&gt;&lt;RecNum&gt;126&lt;/RecNum&gt;&lt;DisplayText&gt;(12)&lt;/DisplayText&gt;&lt;record&gt;&lt;rec-number&gt;126&lt;/rec-number&gt;&lt;foreign-keys&gt;&lt;key app="EN" db-id="fdewxtd56v0x55efrfk5ex0se05tz00x2d5w" timestamp="0"&gt;126&lt;/key&gt;&lt;/foreign-keys&gt;&lt;ref-type name="Journal Article"&gt;17&lt;/ref-type&gt;&lt;contributors&gt;&lt;authors&gt;&lt;author&gt;Jagust, W. J.&lt;/author&gt;&lt;author&gt;Bandy, D.&lt;/author&gt;&lt;author&gt;Chen, K.&lt;/author&gt;&lt;author&gt;Foster, N. L.&lt;/author&gt;&lt;author&gt;Landau, S. M.&lt;/author&gt;&lt;author&gt;Mathis, C. A.&lt;/author&gt;&lt;author&gt;Price, J. C.&lt;/author&gt;&lt;author&gt;Reiman, E. M.&lt;/author&gt;&lt;author&gt;Skovronsky, D.&lt;/author&gt;&lt;author&gt;Koeppe, R. A.&lt;/author&gt;&lt;/authors&gt;&lt;/contributors&gt;&lt;auth-address&gt;Helen Wills Neuroscience Institute, University of California Berkeley, Berkeley, CA, USA. jagust@berkeley.edu&lt;/auth-address&gt;&lt;titles&gt;&lt;title&gt;The Alzheimer&amp;apos;s Disease Neuroimaging Initiative positron emission tomography core&lt;/title&gt;&lt;secondary-title&gt;Alzheimers Dement&lt;/secondary-title&gt;&lt;/titles&gt;&lt;periodical&gt;&lt;full-title&gt;Alzheimers Dement&lt;/full-title&gt;&lt;/periodical&gt;&lt;pages&gt;221-9&lt;/pages&gt;&lt;volume&gt;6&lt;/volume&gt;&lt;number&gt;3&lt;/number&gt;&lt;edition&gt;2010/05/11&lt;/edition&gt;&lt;dates&gt;&lt;year&gt;2010&lt;/year&gt;&lt;pub-dates&gt;&lt;date&gt;May&lt;/date&gt;&lt;/pub-dates&gt;&lt;/dates&gt;&lt;isbn&gt;1552-5279 (Electronic)&amp;#xD;1552-5260 (Linking)&lt;/isbn&gt;&lt;accession-num&gt;20451870&lt;/accession-num&gt;&lt;urls&gt;&lt;related-urls&gt;&lt;url&gt;http://www.ncbi.nlm.nih.gov/entrez/query.fcgi?cmd=Retrieve&amp;amp;db=PubMed&amp;amp;dopt=Citation&amp;amp;list_uids=20451870&lt;/url&gt;&lt;/related-urls&gt;&lt;/urls&gt;&lt;electronic-resource-num&gt;S1552-5260(10)00063-4 [pii]&amp;#xD;10.1016/j.jalz.2010.03.003&lt;/electronic-resource-num&gt;&lt;language&gt;eng&lt;/language&gt;&lt;/record&gt;&lt;/Cite&gt;&lt;/EndNote&gt;</w:instrText>
      </w:r>
      <w:r w:rsidRPr="000A03E8">
        <w:rPr>
          <w:rStyle w:val="Emphasis"/>
          <w:i w:val="0"/>
        </w:rPr>
        <w:fldChar w:fldCharType="separate"/>
      </w:r>
      <w:r w:rsidR="00795734">
        <w:rPr>
          <w:rStyle w:val="Emphasis"/>
          <w:i w:val="0"/>
          <w:noProof/>
        </w:rPr>
        <w:t>(</w:t>
      </w:r>
      <w:hyperlink w:anchor="_ENREF_12" w:tooltip="Jagust, 2010 #126" w:history="1">
        <w:r w:rsidR="00795734">
          <w:rPr>
            <w:rStyle w:val="Emphasis"/>
            <w:i w:val="0"/>
            <w:noProof/>
          </w:rPr>
          <w:t>12</w:t>
        </w:r>
      </w:hyperlink>
      <w:r w:rsidR="00795734">
        <w:rPr>
          <w:rStyle w:val="Emphasis"/>
          <w:i w:val="0"/>
          <w:noProof/>
        </w:rPr>
        <w:t>)</w:t>
      </w:r>
      <w:r w:rsidRPr="000A03E8">
        <w:rPr>
          <w:rStyle w:val="Emphasis"/>
          <w:i w:val="0"/>
        </w:rPr>
        <w:fldChar w:fldCharType="end"/>
      </w:r>
      <w:r w:rsidRPr="000A03E8">
        <w:rPr>
          <w:rStyle w:val="Emphasis"/>
          <w:i w:val="0"/>
        </w:rPr>
        <w:t xml:space="preserve">.  The standardized protocols were designed to be compatible with </w:t>
      </w:r>
      <w:r w:rsidR="00DE4A2F">
        <w:rPr>
          <w:rStyle w:val="Emphasis"/>
          <w:i w:val="0"/>
        </w:rPr>
        <w:t xml:space="preserve">multiple </w:t>
      </w:r>
      <w:r w:rsidRPr="000A03E8">
        <w:rPr>
          <w:rStyle w:val="Emphasis"/>
          <w:i w:val="0"/>
        </w:rPr>
        <w:t xml:space="preserve">commercially available scanner </w:t>
      </w:r>
      <w:r w:rsidR="00DE4A2F">
        <w:rPr>
          <w:rStyle w:val="Emphasis"/>
          <w:i w:val="0"/>
        </w:rPr>
        <w:t xml:space="preserve">hardware and </w:t>
      </w:r>
      <w:r w:rsidRPr="000A03E8">
        <w:rPr>
          <w:rStyle w:val="Emphasis"/>
          <w:i w:val="0"/>
        </w:rPr>
        <w:t xml:space="preserve">software combinations which could result in a twofold difference in intrinsic resolution. </w:t>
      </w:r>
      <w:r w:rsidR="008175FA" w:rsidRPr="000A03E8">
        <w:rPr>
          <w:rStyle w:val="Emphasis"/>
          <w:i w:val="0"/>
        </w:rPr>
        <w:t>Raw</w:t>
      </w:r>
      <w:r w:rsidR="002667CD" w:rsidRPr="000A03E8">
        <w:rPr>
          <w:rStyle w:val="Emphasis"/>
          <w:i w:val="0"/>
        </w:rPr>
        <w:t xml:space="preserve"> PET images from all sites undergo quality control processes at the ADNI PET site at the University of Michigan.</w:t>
      </w:r>
      <w:r w:rsidR="00CE6DD7">
        <w:rPr>
          <w:rStyle w:val="Emphasis"/>
          <w:i w:val="0"/>
        </w:rPr>
        <w:t xml:space="preserve"> The</w:t>
      </w:r>
      <w:r w:rsidR="001B774A" w:rsidRPr="000A03E8">
        <w:rPr>
          <w:rStyle w:val="Emphasis"/>
          <w:i w:val="0"/>
        </w:rPr>
        <w:t xml:space="preserve"> gold standard digital Hoffman Phantom</w:t>
      </w:r>
      <w:r w:rsidR="00CE6DD7">
        <w:rPr>
          <w:rStyle w:val="Emphasis"/>
          <w:i w:val="0"/>
        </w:rPr>
        <w:t xml:space="preserve"> is used</w:t>
      </w:r>
      <w:r w:rsidR="001B774A" w:rsidRPr="000A03E8">
        <w:rPr>
          <w:rStyle w:val="Emphasis"/>
          <w:i w:val="0"/>
        </w:rPr>
        <w:t xml:space="preserve"> as a comparison to correct image </w:t>
      </w:r>
      <w:r w:rsidR="002667CD" w:rsidRPr="000A03E8">
        <w:rPr>
          <w:rStyle w:val="Emphasis"/>
          <w:i w:val="0"/>
        </w:rPr>
        <w:t>resolution, and to enhance image uniformity, producing a variety of sets of images such as images that are registered to one another or oriented to a standardized grid.</w:t>
      </w:r>
      <w:r w:rsidR="008175FA" w:rsidRPr="000A03E8">
        <w:rPr>
          <w:rStyle w:val="Emphasis"/>
          <w:i w:val="0"/>
        </w:rPr>
        <w:t xml:space="preserve"> </w:t>
      </w:r>
      <w:r w:rsidR="006D76E2" w:rsidRPr="000A03E8">
        <w:rPr>
          <w:rStyle w:val="Emphasis"/>
          <w:i w:val="0"/>
        </w:rPr>
        <w:t xml:space="preserve"> </w:t>
      </w:r>
      <w:r w:rsidR="008175FA" w:rsidRPr="000A03E8">
        <w:rPr>
          <w:rStyle w:val="Emphasis"/>
          <w:i w:val="0"/>
        </w:rPr>
        <w:t xml:space="preserve">Different ADNI sites are then responsible for a variety of image analysis processes such as SPM5 </w:t>
      </w:r>
      <w:r w:rsidR="000A03E8" w:rsidRPr="000A03E8">
        <w:rPr>
          <w:rStyle w:val="Emphasis"/>
          <w:i w:val="0"/>
        </w:rPr>
        <w:t>to examine correl</w:t>
      </w:r>
      <w:r w:rsidR="000A03E8">
        <w:rPr>
          <w:rStyle w:val="Emphasis"/>
          <w:i w:val="0"/>
        </w:rPr>
        <w:t>ations between changes in gluco</w:t>
      </w:r>
      <w:r w:rsidR="000A03E8" w:rsidRPr="000A03E8">
        <w:rPr>
          <w:rStyle w:val="Emphasis"/>
          <w:i w:val="0"/>
        </w:rPr>
        <w:t>se metabolism and cogniti</w:t>
      </w:r>
      <w:r w:rsidR="000A03E8">
        <w:rPr>
          <w:rStyle w:val="Emphasis"/>
          <w:i w:val="0"/>
        </w:rPr>
        <w:t>on and to map cross-sectional differ</w:t>
      </w:r>
      <w:r w:rsidR="00E27F1C">
        <w:rPr>
          <w:rStyle w:val="Emphasis"/>
          <w:i w:val="0"/>
        </w:rPr>
        <w:t>e</w:t>
      </w:r>
      <w:r w:rsidR="000A03E8">
        <w:rPr>
          <w:rStyle w:val="Emphasis"/>
          <w:i w:val="0"/>
        </w:rPr>
        <w:t xml:space="preserve">nces between patient groups, </w:t>
      </w:r>
      <w:r w:rsidR="008175FA">
        <w:rPr>
          <w:rStyle w:val="Emphasis"/>
          <w:i w:val="0"/>
        </w:rPr>
        <w:t xml:space="preserve">and the determination of SUVR in multiple regions of interest. These protocols are detailed at </w:t>
      </w:r>
      <w:hyperlink r:id="rId10" w:history="1">
        <w:r w:rsidR="0070711C" w:rsidRPr="0024764F">
          <w:rPr>
            <w:rStyle w:val="Hyperlink"/>
          </w:rPr>
          <w:t>http://adni.loni.usc.edu/methods/pet-analysis/</w:t>
        </w:r>
      </w:hyperlink>
      <w:r w:rsidR="0070711C">
        <w:rPr>
          <w:rStyle w:val="Hyperlink"/>
        </w:rPr>
        <w:t xml:space="preserve"> </w:t>
      </w:r>
      <w:r w:rsidR="008175FA">
        <w:rPr>
          <w:rStyle w:val="Emphasis"/>
          <w:i w:val="0"/>
        </w:rPr>
        <w:t>and result in a set of</w:t>
      </w:r>
      <w:r w:rsidR="0070711C">
        <w:rPr>
          <w:rStyle w:val="Emphasis"/>
          <w:i w:val="0"/>
        </w:rPr>
        <w:t xml:space="preserve"> images available at LONI that are in the form that can be readily </w:t>
      </w:r>
      <w:proofErr w:type="spellStart"/>
      <w:r w:rsidR="0070711C">
        <w:rPr>
          <w:rStyle w:val="Emphasis"/>
          <w:i w:val="0"/>
        </w:rPr>
        <w:t>analyzed</w:t>
      </w:r>
      <w:proofErr w:type="spellEnd"/>
      <w:r w:rsidR="0070711C">
        <w:rPr>
          <w:rStyle w:val="Emphasis"/>
          <w:i w:val="0"/>
        </w:rPr>
        <w:t xml:space="preserve"> by investigators.</w:t>
      </w:r>
      <w:r w:rsidR="009D3DEC">
        <w:rPr>
          <w:rStyle w:val="Emphasis"/>
          <w:i w:val="0"/>
        </w:rPr>
        <w:t xml:space="preserve"> T</w:t>
      </w:r>
      <w:r w:rsidR="000A03E8">
        <w:rPr>
          <w:rStyle w:val="Emphasis"/>
          <w:i w:val="0"/>
        </w:rPr>
        <w:t>he development of the standardiz</w:t>
      </w:r>
      <w:r w:rsidR="009D3DEC">
        <w:rPr>
          <w:rStyle w:val="Emphasis"/>
          <w:i w:val="0"/>
        </w:rPr>
        <w:t>ed methodologies has clearly demonstrated</w:t>
      </w:r>
      <w:r w:rsidR="0070711C">
        <w:rPr>
          <w:rStyle w:val="Emphasis"/>
          <w:i w:val="0"/>
        </w:rPr>
        <w:t xml:space="preserve"> </w:t>
      </w:r>
      <w:r w:rsidR="000A03E8">
        <w:rPr>
          <w:rStyle w:val="Emphasis"/>
          <w:i w:val="0"/>
        </w:rPr>
        <w:t xml:space="preserve">that </w:t>
      </w:r>
      <w:proofErr w:type="spellStart"/>
      <w:r w:rsidR="000A03E8">
        <w:rPr>
          <w:rStyle w:val="Emphasis"/>
          <w:i w:val="0"/>
        </w:rPr>
        <w:t>multicenter</w:t>
      </w:r>
      <w:proofErr w:type="spellEnd"/>
      <w:r w:rsidR="009D3DEC">
        <w:rPr>
          <w:rStyle w:val="Emphasis"/>
          <w:i w:val="0"/>
        </w:rPr>
        <w:t xml:space="preserve"> PET amyloid imaging is both feasible and capable of producing data sets of great value to investigators. </w:t>
      </w:r>
    </w:p>
    <w:p w:rsidR="00DD369E" w:rsidRPr="002A0584" w:rsidRDefault="00DD369E" w:rsidP="00A66E93">
      <w:pPr>
        <w:spacing w:line="360" w:lineRule="auto"/>
        <w:jc w:val="both"/>
        <w:rPr>
          <w:rStyle w:val="Emphasis"/>
          <w:i w:val="0"/>
        </w:rPr>
      </w:pPr>
      <w:r>
        <w:rPr>
          <w:rStyle w:val="Emphasis"/>
        </w:rPr>
        <w:t>Magnetic resonance imaging</w:t>
      </w:r>
    </w:p>
    <w:p w:rsidR="000A03E8" w:rsidRPr="00A66E93" w:rsidRDefault="00AC6ECA" w:rsidP="00A66E93">
      <w:pPr>
        <w:spacing w:line="360" w:lineRule="auto"/>
        <w:jc w:val="both"/>
        <w:rPr>
          <w:rStyle w:val="Emphasis"/>
          <w:rFonts w:cstheme="minorHAnsi"/>
          <w:i w:val="0"/>
        </w:rPr>
      </w:pPr>
      <w:r w:rsidRPr="003C2A6E">
        <w:rPr>
          <w:rStyle w:val="Emphasis"/>
          <w:rFonts w:cstheme="minorHAnsi"/>
          <w:i w:val="0"/>
        </w:rPr>
        <w:t xml:space="preserve"> </w:t>
      </w:r>
      <w:r w:rsidR="000A03E8">
        <w:rPr>
          <w:rStyle w:val="Emphasis"/>
          <w:i w:val="0"/>
        </w:rPr>
        <w:t xml:space="preserve">The development </w:t>
      </w:r>
      <w:r w:rsidR="00596076">
        <w:rPr>
          <w:rStyle w:val="Emphasis"/>
          <w:i w:val="0"/>
        </w:rPr>
        <w:t>of standardiz</w:t>
      </w:r>
      <w:r w:rsidR="000A03E8">
        <w:rPr>
          <w:rStyle w:val="Emphasis"/>
          <w:i w:val="0"/>
        </w:rPr>
        <w:t xml:space="preserve">ed MRI procedures </w:t>
      </w:r>
      <w:r w:rsidR="00596076">
        <w:rPr>
          <w:rStyle w:val="Emphasis"/>
          <w:i w:val="0"/>
        </w:rPr>
        <w:t xml:space="preserve">by the ADNI MRI core </w:t>
      </w:r>
      <w:r w:rsidR="000A03E8">
        <w:rPr>
          <w:rStyle w:val="Emphasis"/>
          <w:i w:val="0"/>
        </w:rPr>
        <w:t xml:space="preserve">for use in the multiple ADNI </w:t>
      </w:r>
      <w:proofErr w:type="spellStart"/>
      <w:r w:rsidR="00596076">
        <w:rPr>
          <w:rStyle w:val="Emphasis"/>
          <w:i w:val="0"/>
        </w:rPr>
        <w:t>center</w:t>
      </w:r>
      <w:r w:rsidR="000A03E8">
        <w:rPr>
          <w:rStyle w:val="Emphasis"/>
          <w:i w:val="0"/>
        </w:rPr>
        <w:t>s</w:t>
      </w:r>
      <w:proofErr w:type="spellEnd"/>
      <w:r w:rsidR="000A03E8">
        <w:rPr>
          <w:rStyle w:val="Emphasis"/>
          <w:i w:val="0"/>
        </w:rPr>
        <w:t xml:space="preserve"> represents a major contribution of the initiative</w:t>
      </w:r>
      <w:r w:rsidR="00891CEC">
        <w:rPr>
          <w:rStyle w:val="Emphasis"/>
          <w:i w:val="0"/>
        </w:rPr>
        <w:t xml:space="preserve"> to </w:t>
      </w:r>
      <w:r w:rsidR="00A66E93">
        <w:rPr>
          <w:rStyle w:val="Emphasis"/>
          <w:i w:val="0"/>
        </w:rPr>
        <w:t xml:space="preserve">the </w:t>
      </w:r>
      <w:r w:rsidR="00891CEC">
        <w:rPr>
          <w:rStyle w:val="Emphasis"/>
          <w:i w:val="0"/>
        </w:rPr>
        <w:t xml:space="preserve">scientific community. </w:t>
      </w:r>
      <w:r w:rsidR="00A66E93">
        <w:rPr>
          <w:rStyle w:val="Emphasis"/>
          <w:rFonts w:cstheme="minorHAnsi"/>
          <w:i w:val="0"/>
        </w:rPr>
        <w:t xml:space="preserve">Protocols </w:t>
      </w:r>
      <w:r w:rsidR="006B58AE" w:rsidRPr="003C2A6E">
        <w:rPr>
          <w:rStyle w:val="Emphasis"/>
          <w:rFonts w:cstheme="minorHAnsi"/>
          <w:i w:val="0"/>
        </w:rPr>
        <w:t xml:space="preserve">needed to be compatible with three different vendors of scanners (GE, Siemens, and Philips), a variety of </w:t>
      </w:r>
      <w:r w:rsidR="004E4D9A">
        <w:rPr>
          <w:rStyle w:val="Emphasis"/>
          <w:rFonts w:cstheme="minorHAnsi"/>
          <w:i w:val="0"/>
        </w:rPr>
        <w:t>hardware/</w:t>
      </w:r>
      <w:r w:rsidR="006B58AE" w:rsidRPr="003C2A6E">
        <w:rPr>
          <w:rStyle w:val="Emphasis"/>
          <w:rFonts w:cstheme="minorHAnsi"/>
          <w:i w:val="0"/>
        </w:rPr>
        <w:t>software</w:t>
      </w:r>
      <w:r w:rsidR="004E4D9A">
        <w:rPr>
          <w:rStyle w:val="Emphasis"/>
          <w:rFonts w:cstheme="minorHAnsi"/>
          <w:i w:val="0"/>
        </w:rPr>
        <w:t xml:space="preserve"> configurations within each vendor product line</w:t>
      </w:r>
      <w:r w:rsidR="006B58AE" w:rsidRPr="003C2A6E">
        <w:rPr>
          <w:rStyle w:val="Emphasis"/>
          <w:rFonts w:cstheme="minorHAnsi"/>
          <w:i w:val="0"/>
        </w:rPr>
        <w:t xml:space="preserve">, and two MRI field </w:t>
      </w:r>
      <w:r w:rsidR="006B58AE" w:rsidRPr="003C2A6E">
        <w:rPr>
          <w:rStyle w:val="Emphasis"/>
          <w:rFonts w:cstheme="minorHAnsi"/>
          <w:i w:val="0"/>
        </w:rPr>
        <w:lastRenderedPageBreak/>
        <w:t xml:space="preserve">strengths. </w:t>
      </w:r>
      <w:r w:rsidR="00891CEC">
        <w:rPr>
          <w:rStyle w:val="Emphasis"/>
          <w:i w:val="0"/>
        </w:rPr>
        <w:t>Methods were initially developed using technology widely available at the beginning of</w:t>
      </w:r>
      <w:r w:rsidR="00596076">
        <w:rPr>
          <w:rStyle w:val="Emphasis"/>
          <w:i w:val="0"/>
        </w:rPr>
        <w:t xml:space="preserve"> ADNI</w:t>
      </w:r>
      <w:r w:rsidR="00891CEC">
        <w:rPr>
          <w:rStyle w:val="Emphasis"/>
          <w:i w:val="0"/>
        </w:rPr>
        <w:t xml:space="preserve"> with the philosophy that the protocol must maximize scientific utility while minimizing the </w:t>
      </w:r>
      <w:r w:rsidR="00406150">
        <w:rPr>
          <w:rStyle w:val="Emphasis"/>
          <w:i w:val="0"/>
        </w:rPr>
        <w:t xml:space="preserve">scan time </w:t>
      </w:r>
      <w:r w:rsidR="00891CEC">
        <w:rPr>
          <w:rStyle w:val="Emphasis"/>
          <w:i w:val="0"/>
        </w:rPr>
        <w:t xml:space="preserve">burden placed on participants </w:t>
      </w:r>
      <w:r w:rsidR="00891CEC">
        <w:rPr>
          <w:rStyle w:val="Emphasis"/>
          <w:i w:val="0"/>
        </w:rPr>
        <w:fldChar w:fldCharType="begin">
          <w:fldData xml:space="preserve">PEVuZE5vdGU+PENpdGU+PEF1dGhvcj5KYWNrPC9BdXRob3I+PFllYXI+MjAwODwvWWVhcj48UmVj
TnVtPjE4PC9SZWNOdW0+PERpc3BsYXlUZXh0PigxMyk8L0Rpc3BsYXlUZXh0PjxyZWNvcmQ+PHJl
Yy1udW1iZXI+MTg8L3JlYy1udW1iZXI+PGZvcmVpZ24ta2V5cz48a2V5IGFwcD0iRU4iIGRiLWlk
PSJmZGV3eHRkNTZ2MHg1NWVmcmZrNWV4MHNlMDV0ejAweDJkNXciIHRpbWVzdGFtcD0iMCI+MTg8
L2tleT48L2ZvcmVpZ24ta2V5cz48cmVmLXR5cGUgbmFtZT0iSm91cm5hbCBBcnRpY2xlIj4xNzwv
cmVmLXR5cGU+PGNvbnRyaWJ1dG9ycz48YXV0aG9ycz48YXV0aG9yPkphY2ssIEMuIFIuLCBKci48
L2F1dGhvcj48YXV0aG9yPkJlcm5zdGVpbiwgTS4gQS48L2F1dGhvcj48YXV0aG9yPkZveCwgTi4g
Qy48L2F1dGhvcj48YXV0aG9yPlRob21wc29uLCBQLjwvYXV0aG9yPjxhdXRob3I+QWxleGFuZGVy
LCBHLjwvYXV0aG9yPjxhdXRob3I+SGFydmV5LCBELjwvYXV0aG9yPjxhdXRob3I+Qm9yb3dza2ks
IEIuPC9hdXRob3I+PGF1dGhvcj5Ccml0c29uLCBQLiBKLjwvYXV0aG9yPjxhdXRob3I+TC4gV2hp
dHdlbGwgSjwvYXV0aG9yPjxhdXRob3I+V2FyZCwgQy48L2F1dGhvcj48YXV0aG9yPkRhbGUsIEEu
IE0uPC9hdXRob3I+PGF1dGhvcj5GZWxtbGVlLCBKLiBQLjwvYXV0aG9yPjxhdXRob3I+R3VudGVy
LCBKLiBMLjwvYXV0aG9yPjxhdXRob3I+SGlsbCwgRC4gTC48L2F1dGhvcj48YXV0aG9yPktpbGxp
YW55LCBSLjwvYXV0aG9yPjxhdXRob3I+U2NodWZmLCBOLjwvYXV0aG9yPjxhdXRob3I+Rm94LUJv
c2V0dGksIFMuPC9hdXRob3I+PGF1dGhvcj5MaW4sIEMuPC9hdXRob3I+PGF1dGhvcj5TdHVkaG9s
bWUsIEMuPC9hdXRob3I+PGF1dGhvcj5EZUNhcmxpLCBDLiBTLjwvYXV0aG9yPjxhdXRob3I+S3J1
ZWdlciwgRy48L2F1dGhvcj48YXV0aG9yPldhcmQsIEguIEEuPC9hdXRob3I+PGF1dGhvcj5NZXR6
Z2VyLCBHLiBKLjwvYXV0aG9yPjxhdXRob3I+U2NvdHQsIEsuIFQuPC9hdXRob3I+PGF1dGhvcj5N
YWxsb3p6aSwgUi48L2F1dGhvcj48YXV0aG9yPkJsZXplaywgRC48L2F1dGhvcj48YXV0aG9yPkxl
dnksIEouPC9hdXRob3I+PGF1dGhvcj5EZWJiaW5zLCBKLiBQLjwvYXV0aG9yPjxhdXRob3I+Rmxl
aXNoZXIsIEEuIFMuPC9hdXRob3I+PGF1dGhvcj5BbGJlcnQsIE0uPC9hdXRob3I+PGF1dGhvcj5H
cmVlbiwgUi48L2F1dGhvcj48YXV0aG9yPkJhcnR6b2tpcywgRy48L2F1dGhvcj48YXV0aG9yPkds
b3ZlciwgRy48L2F1dGhvcj48YXV0aG9yPk11Z2xlciwgSi48L2F1dGhvcj48YXV0aG9yPldlaW5l
ciwgTS4gVy48L2F1dGhvcj48L2F1dGhvcnM+PC9jb250cmlidXRvcnM+PGF1dGgtYWRkcmVzcz5N
YXlvIENsaW5pYyBhbmQgRm91bmRhdGlvbiwgUm9jaGVzdGVyLCBNaW5uZXNvdGEgNTU5MDUsIFVT
QS4gamFjay5jbGlmZm9yZEBtYXlvLmVkdTwvYXV0aC1hZGRyZXNzPjx0aXRsZXM+PHRpdGxlPlRo
ZSBBbHpoZWltZXImYXBvcztzIERpc2Vhc2UgTmV1cm9pbWFnaW5nIEluaXRpYXRpdmUgKEFETkkp
OiBNUkkgbWV0aG9kczwvdGl0bGU+PHNlY29uZGFyeS10aXRsZT5KIE1hZ24gUmVzb24gSW1hZ2lu
Zzwvc2Vjb25kYXJ5LXRpdGxlPjwvdGl0bGVzPjxwZXJpb2RpY2FsPjxmdWxsLXRpdGxlPkogTWFn
biBSZXNvbiBJbWFnaW5nPC9mdWxsLXRpdGxlPjwvcGVyaW9kaWNhbD48cGFnZXM+Njg1LTkxPC9w
YWdlcz48dm9sdW1lPjI3PC92b2x1bWU+PG51bWJlcj40PC9udW1iZXI+PGVkaXRpb24+MjAwOC8w
Mi8yODwvZWRpdGlvbj48a2V5d29yZHM+PGtleXdvcmQ+QWdlZDwva2V5d29yZD48a2V5d29yZD5B
bHpoZWltZXIgRGlzZWFzZS8qZGlhZ25vc2lzL3BhdGhvbG9neTwva2V5d29yZD48a2V5d29yZD5C
cmFpbi8qcGF0aG9sb2d5PC9rZXl3b3JkPjxrZXl3b3JkPkh1bWFuczwva2V5d29yZD48a2V5d29y
ZD5NYWduZXRpYyBSZXNvbmFuY2UgSW1hZ2luZy8qbWV0aG9kcy9zdGFuZGFyZHM8L2tleXdvcmQ+
PC9rZXl3b3Jkcz48ZGF0ZXM+PHllYXI+MjAwODwveWVhcj48cHViLWRhdGVzPjxkYXRlPkFwcjwv
ZGF0ZT48L3B1Yi1kYXRlcz48L2RhdGVzPjxpc2JuPjEwNTMtMTgwNyAoUHJpbnQpPC9pc2JuPjxh
Y2Nlc3Npb24tbnVtPjE4MzAyMjMyPC9hY2Nlc3Npb24tbnVtPjx1cmxzPjxyZWxhdGVkLXVybHM+
PHVybD5odHRwOi8vd3d3Lm5jYmkubmxtLm5paC5nb3YvZW50cmV6L3F1ZXJ5LmZjZ2k/Y21kPVJl
dHJpZXZlJmFtcDtkYj1QdWJNZWQmYW1wO2RvcHQ9Q2l0YXRpb24mYW1wO2xpc3RfdWlkcz0xODMw
MjIzMjwvdXJsPjwvcmVsYXRlZC11cmxzPjwvdXJscz48Y3VzdG9tMj4yNTQ0NjI5PC9jdXN0b20y
PjxlbGVjdHJvbmljLXJlc291cmNlLW51bT4xMC4xMDAyL2ptcmkuMjEwNDk8L2VsZWN0cm9uaWMt
cmVzb3VyY2UtbnVtPjxsYW5ndWFnZT5lbmc8L2xhbmd1YWdlPjwvcmVjb3JkPjwvQ2l0ZT48L0Vu
ZE5vdGU+AG==
</w:fldData>
        </w:fldChar>
      </w:r>
      <w:r w:rsidR="00795734">
        <w:rPr>
          <w:rStyle w:val="Emphasis"/>
          <w:i w:val="0"/>
        </w:rPr>
        <w:instrText xml:space="preserve"> ADDIN EN.CITE </w:instrText>
      </w:r>
      <w:r w:rsidR="00795734">
        <w:rPr>
          <w:rStyle w:val="Emphasis"/>
          <w:i w:val="0"/>
        </w:rPr>
        <w:fldChar w:fldCharType="begin">
          <w:fldData xml:space="preserve">PEVuZE5vdGU+PENpdGU+PEF1dGhvcj5KYWNrPC9BdXRob3I+PFllYXI+MjAwODwvWWVhcj48UmVj
TnVtPjE4PC9SZWNOdW0+PERpc3BsYXlUZXh0PigxMyk8L0Rpc3BsYXlUZXh0PjxyZWNvcmQ+PHJl
Yy1udW1iZXI+MTg8L3JlYy1udW1iZXI+PGZvcmVpZ24ta2V5cz48a2V5IGFwcD0iRU4iIGRiLWlk
PSJmZGV3eHRkNTZ2MHg1NWVmcmZrNWV4MHNlMDV0ejAweDJkNXciIHRpbWVzdGFtcD0iMCI+MTg8
L2tleT48L2ZvcmVpZ24ta2V5cz48cmVmLXR5cGUgbmFtZT0iSm91cm5hbCBBcnRpY2xlIj4xNzwv
cmVmLXR5cGU+PGNvbnRyaWJ1dG9ycz48YXV0aG9ycz48YXV0aG9yPkphY2ssIEMuIFIuLCBKci48
L2F1dGhvcj48YXV0aG9yPkJlcm5zdGVpbiwgTS4gQS48L2F1dGhvcj48YXV0aG9yPkZveCwgTi4g
Qy48L2F1dGhvcj48YXV0aG9yPlRob21wc29uLCBQLjwvYXV0aG9yPjxhdXRob3I+QWxleGFuZGVy
LCBHLjwvYXV0aG9yPjxhdXRob3I+SGFydmV5LCBELjwvYXV0aG9yPjxhdXRob3I+Qm9yb3dza2ks
IEIuPC9hdXRob3I+PGF1dGhvcj5Ccml0c29uLCBQLiBKLjwvYXV0aG9yPjxhdXRob3I+TC4gV2hp
dHdlbGwgSjwvYXV0aG9yPjxhdXRob3I+V2FyZCwgQy48L2F1dGhvcj48YXV0aG9yPkRhbGUsIEEu
IE0uPC9hdXRob3I+PGF1dGhvcj5GZWxtbGVlLCBKLiBQLjwvYXV0aG9yPjxhdXRob3I+R3VudGVy
LCBKLiBMLjwvYXV0aG9yPjxhdXRob3I+SGlsbCwgRC4gTC48L2F1dGhvcj48YXV0aG9yPktpbGxp
YW55LCBSLjwvYXV0aG9yPjxhdXRob3I+U2NodWZmLCBOLjwvYXV0aG9yPjxhdXRob3I+Rm94LUJv
c2V0dGksIFMuPC9hdXRob3I+PGF1dGhvcj5MaW4sIEMuPC9hdXRob3I+PGF1dGhvcj5TdHVkaG9s
bWUsIEMuPC9hdXRob3I+PGF1dGhvcj5EZUNhcmxpLCBDLiBTLjwvYXV0aG9yPjxhdXRob3I+S3J1
ZWdlciwgRy48L2F1dGhvcj48YXV0aG9yPldhcmQsIEguIEEuPC9hdXRob3I+PGF1dGhvcj5NZXR6
Z2VyLCBHLiBKLjwvYXV0aG9yPjxhdXRob3I+U2NvdHQsIEsuIFQuPC9hdXRob3I+PGF1dGhvcj5N
YWxsb3p6aSwgUi48L2F1dGhvcj48YXV0aG9yPkJsZXplaywgRC48L2F1dGhvcj48YXV0aG9yPkxl
dnksIEouPC9hdXRob3I+PGF1dGhvcj5EZWJiaW5zLCBKLiBQLjwvYXV0aG9yPjxhdXRob3I+Rmxl
aXNoZXIsIEEuIFMuPC9hdXRob3I+PGF1dGhvcj5BbGJlcnQsIE0uPC9hdXRob3I+PGF1dGhvcj5H
cmVlbiwgUi48L2F1dGhvcj48YXV0aG9yPkJhcnR6b2tpcywgRy48L2F1dGhvcj48YXV0aG9yPkds
b3ZlciwgRy48L2F1dGhvcj48YXV0aG9yPk11Z2xlciwgSi48L2F1dGhvcj48YXV0aG9yPldlaW5l
ciwgTS4gVy48L2F1dGhvcj48L2F1dGhvcnM+PC9jb250cmlidXRvcnM+PGF1dGgtYWRkcmVzcz5N
YXlvIENsaW5pYyBhbmQgRm91bmRhdGlvbiwgUm9jaGVzdGVyLCBNaW5uZXNvdGEgNTU5MDUsIFVT
QS4gamFjay5jbGlmZm9yZEBtYXlvLmVkdTwvYXV0aC1hZGRyZXNzPjx0aXRsZXM+PHRpdGxlPlRo
ZSBBbHpoZWltZXImYXBvcztzIERpc2Vhc2UgTmV1cm9pbWFnaW5nIEluaXRpYXRpdmUgKEFETkkp
OiBNUkkgbWV0aG9kczwvdGl0bGU+PHNlY29uZGFyeS10aXRsZT5KIE1hZ24gUmVzb24gSW1hZ2lu
Zzwvc2Vjb25kYXJ5LXRpdGxlPjwvdGl0bGVzPjxwZXJpb2RpY2FsPjxmdWxsLXRpdGxlPkogTWFn
biBSZXNvbiBJbWFnaW5nPC9mdWxsLXRpdGxlPjwvcGVyaW9kaWNhbD48cGFnZXM+Njg1LTkxPC9w
YWdlcz48dm9sdW1lPjI3PC92b2x1bWU+PG51bWJlcj40PC9udW1iZXI+PGVkaXRpb24+MjAwOC8w
Mi8yODwvZWRpdGlvbj48a2V5d29yZHM+PGtleXdvcmQ+QWdlZDwva2V5d29yZD48a2V5d29yZD5B
bHpoZWltZXIgRGlzZWFzZS8qZGlhZ25vc2lzL3BhdGhvbG9neTwva2V5d29yZD48a2V5d29yZD5C
cmFpbi8qcGF0aG9sb2d5PC9rZXl3b3JkPjxrZXl3b3JkPkh1bWFuczwva2V5d29yZD48a2V5d29y
ZD5NYWduZXRpYyBSZXNvbmFuY2UgSW1hZ2luZy8qbWV0aG9kcy9zdGFuZGFyZHM8L2tleXdvcmQ+
PC9rZXl3b3Jkcz48ZGF0ZXM+PHllYXI+MjAwODwveWVhcj48cHViLWRhdGVzPjxkYXRlPkFwcjwv
ZGF0ZT48L3B1Yi1kYXRlcz48L2RhdGVzPjxpc2JuPjEwNTMtMTgwNyAoUHJpbnQpPC9pc2JuPjxh
Y2Nlc3Npb24tbnVtPjE4MzAyMjMyPC9hY2Nlc3Npb24tbnVtPjx1cmxzPjxyZWxhdGVkLXVybHM+
PHVybD5odHRwOi8vd3d3Lm5jYmkubmxtLm5paC5nb3YvZW50cmV6L3F1ZXJ5LmZjZ2k/Y21kPVJl
dHJpZXZlJmFtcDtkYj1QdWJNZWQmYW1wO2RvcHQ9Q2l0YXRpb24mYW1wO2xpc3RfdWlkcz0xODMw
MjIzMjwvdXJsPjwvcmVsYXRlZC11cmxzPjwvdXJscz48Y3VzdG9tMj4yNTQ0NjI5PC9jdXN0b20y
PjxlbGVjdHJvbmljLXJlc291cmNlLW51bT4xMC4xMDAyL2ptcmkuMjEwNDk8L2VsZWN0cm9uaWMt
cmVzb3VyY2UtbnVtPjxsYW5ndWFnZT5lbmc8L2xhbmd1YWdlPjwvcmVjb3JkPjwvQ2l0ZT48L0Vu
ZE5vdGU+AG==
</w:fldData>
        </w:fldChar>
      </w:r>
      <w:r w:rsidR="00795734">
        <w:rPr>
          <w:rStyle w:val="Emphasis"/>
          <w:i w:val="0"/>
        </w:rPr>
        <w:instrText xml:space="preserve"> ADDIN EN.CITE.DATA </w:instrText>
      </w:r>
      <w:r w:rsidR="00795734">
        <w:rPr>
          <w:rStyle w:val="Emphasis"/>
          <w:i w:val="0"/>
        </w:rPr>
      </w:r>
      <w:r w:rsidR="00795734">
        <w:rPr>
          <w:rStyle w:val="Emphasis"/>
          <w:i w:val="0"/>
        </w:rPr>
        <w:fldChar w:fldCharType="end"/>
      </w:r>
      <w:r w:rsidR="00891CEC">
        <w:rPr>
          <w:rStyle w:val="Emphasis"/>
          <w:i w:val="0"/>
        </w:rPr>
      </w:r>
      <w:r w:rsidR="00891CEC">
        <w:rPr>
          <w:rStyle w:val="Emphasis"/>
          <w:i w:val="0"/>
        </w:rPr>
        <w:fldChar w:fldCharType="separate"/>
      </w:r>
      <w:r w:rsidR="00795734">
        <w:rPr>
          <w:rStyle w:val="Emphasis"/>
          <w:i w:val="0"/>
          <w:noProof/>
        </w:rPr>
        <w:t>(</w:t>
      </w:r>
      <w:hyperlink w:anchor="_ENREF_13" w:tooltip="Jack, 2008 #18" w:history="1">
        <w:r w:rsidR="00795734">
          <w:rPr>
            <w:rStyle w:val="Emphasis"/>
            <w:i w:val="0"/>
            <w:noProof/>
          </w:rPr>
          <w:t>13</w:t>
        </w:r>
      </w:hyperlink>
      <w:r w:rsidR="00795734">
        <w:rPr>
          <w:rStyle w:val="Emphasis"/>
          <w:i w:val="0"/>
          <w:noProof/>
        </w:rPr>
        <w:t>)</w:t>
      </w:r>
      <w:r w:rsidR="00891CEC">
        <w:rPr>
          <w:rStyle w:val="Emphasis"/>
          <w:i w:val="0"/>
        </w:rPr>
        <w:fldChar w:fldCharType="end"/>
      </w:r>
      <w:r w:rsidR="00891CEC">
        <w:rPr>
          <w:rStyle w:val="Emphasis"/>
          <w:i w:val="0"/>
        </w:rPr>
        <w:t xml:space="preserve">. </w:t>
      </w:r>
      <w:r w:rsidR="00596076">
        <w:rPr>
          <w:rStyle w:val="Emphasis"/>
          <w:i w:val="0"/>
        </w:rPr>
        <w:t xml:space="preserve">Pulse sequences were optimized for longitudinal scans to ensure stability and reproducibility </w:t>
      </w:r>
      <w:r w:rsidR="00596076">
        <w:rPr>
          <w:rStyle w:val="Emphasis"/>
          <w:i w:val="0"/>
        </w:rPr>
        <w:fldChar w:fldCharType="begin">
          <w:fldData xml:space="preserve">PEVuZE5vdGU+PENpdGU+PEF1dGhvcj5MZW93PC9BdXRob3I+PFllYXI+MjAwNjwvWWVhcj48UmVj
TnVtPjY8L1JlY051bT48RGlzcGxheVRleHQ+KDE0KTwvRGlzcGxheVRleHQ+PHJlY29yZD48cmVj
LW51bWJlcj42PC9yZWMtbnVtYmVyPjxmb3JlaWduLWtleXM+PGtleSBhcHA9IkVOIiBkYi1pZD0i
ZmRld3h0ZDU2djB4NTVlZnJmazVleDBzZTA1dHowMHgyZDV3IiB0aW1lc3RhbXA9IjAiPjY8L2tl
eT48L2ZvcmVpZ24ta2V5cz48cmVmLXR5cGUgbmFtZT0iSm91cm5hbCBBcnRpY2xlIj4xNzwvcmVm
LXR5cGU+PGNvbnRyaWJ1dG9ycz48YXV0aG9ycz48YXV0aG9yPkxlb3csIEEuIEQuPC9hdXRob3I+
PGF1dGhvcj5LbHVuZGVyLCBBLiBELjwvYXV0aG9yPjxhdXRob3I+SmFjaywgQy4gUi4sIEpyLjwv
YXV0aG9yPjxhdXRob3I+VG9nYSwgQS4gVy48L2F1dGhvcj48YXV0aG9yPkRhbGUsIEEuIE0uPC9h
dXRob3I+PGF1dGhvcj5CZXJuc3RlaW4sIE0uIEEuPC9hdXRob3I+PGF1dGhvcj5Ccml0c29uLCBQ
LiBKLjwvYXV0aG9yPjxhdXRob3I+R3VudGVyLCBKLiBMLjwvYXV0aG9yPjxhdXRob3I+V2FyZCwg
Qy4gUC48L2F1dGhvcj48YXV0aG9yPldoaXR3ZWxsLCBKLiBMLjwvYXV0aG9yPjxhdXRob3I+Qm9y
b3dza2ksIEIuIEouPC9hdXRob3I+PGF1dGhvcj5GbGVpc2hlciwgQS4gUy48L2F1dGhvcj48YXV0
aG9yPkZveCwgTi4gQy48L2F1dGhvcj48YXV0aG9yPkhhcnZleSwgRC48L2F1dGhvcj48YXV0aG9y
Pktvcm5haywgSi48L2F1dGhvcj48YXV0aG9yPlNjaHVmZiwgTi48L2F1dGhvcj48YXV0aG9yPlN0
dWRob2xtZSwgQy48L2F1dGhvcj48YXV0aG9yPkFsZXhhbmRlciwgRy4gRS48L2F1dGhvcj48YXV0
aG9yPldlaW5lciwgTS4gVy48L2F1dGhvcj48YXV0aG9yPlRob21wc29uLCBQLiBNLjwvYXV0aG9y
PjwvYXV0aG9ycz48L2NvbnRyaWJ1dG9ycz48YXV0aC1hZGRyZXNzPkxhYm9yYXRvcnkgb2YgTmV1
cm8gSW1hZ2luZywgQnJhaW4gTWFwcGluZyBEaXZpc2lvbiwgRGVwYXJ0bWVudCBvZiBOZXVyb2xv
Z3kgYW5kIFNlbWVsIEluc3RpdHV0ZSBvZiBOZXVyb3NjaWVuY2UsIFVDTEEgU2Nob29sIG9mIE1l
ZGljaW5lLCA2MzUgQ2hhcmxlcyBFLiBZb3VuZyBEcml2ZSBTb3V0aCwgU3VpdGUgMjI1RSwgTG9z
IEFuZ2VsZXMsIENBIDkwMDk1LTczMzIsIFVTQS48L2F1dGgtYWRkcmVzcz48dGl0bGVzPjx0aXRs
ZT5Mb25naXR1ZGluYWwgc3RhYmlsaXR5IG9mIE1SSSBmb3IgbWFwcGluZyBicmFpbiBjaGFuZ2Ug
dXNpbmcgdGVuc29yLWJhc2VkIG1vcnBob21ldHJ5PC90aXRsZT48c2Vjb25kYXJ5LXRpdGxlPk5l
dXJvaW1hZ2U8L3NlY29uZGFyeS10aXRsZT48L3RpdGxlcz48cGVyaW9kaWNhbD48ZnVsbC10aXRs
ZT5OZXVyb2ltYWdlPC9mdWxsLXRpdGxlPjwvcGVyaW9kaWNhbD48cGFnZXM+NjI3LTQwPC9wYWdl
cz48dm9sdW1lPjMxPC92b2x1bWU+PG51bWJlcj4yPC9udW1iZXI+PGVkaXRpb24+MjAwNi8wMi8x
NzwvZWRpdGlvbj48a2V5d29yZHM+PGtleXdvcmQ+QWdlZDwva2V5d29yZD48a2V5d29yZD5BbmFs
eXNpcyBvZiBWYXJpYW5jZTwva2V5d29yZD48a2V5d29yZD5CcmFpbi8qYW5hdG9teSAmYW1wOyBo
aXN0b2xvZ3k8L2tleXdvcmQ+PGtleXdvcmQ+QnJhaW4gTWFwcGluZy8qbWV0aG9kczwva2V5d29y
ZD48a2V5d29yZD5GZW1hbGU8L2tleXdvcmQ+PGtleXdvcmQ+SHVtYW5zPC9rZXl3b3JkPjxrZXl3
b3JkPkltYWdlIFByb2Nlc3NpbmcsIENvbXB1dGVyLUFzc2lzdGVkPC9rZXl3b3JkPjxrZXl3b3Jk
Pk1hZ25ldGljIFJlc29uYW5jZSBJbWFnaW5nL21ldGhvZHM8L2tleXdvcmQ+PGtleXdvcmQ+TWFs
ZTwva2V5d29yZD48a2V5d29yZD5NaWRkbGUgQWdlZDwva2V5d29yZD48a2V5d29yZD5SZWZlcmVu
Y2UgVmFsdWVzPC9rZXl3b3JkPjxrZXl3b3JkPlJlcHJvZHVjaWJpbGl0eSBvZiBSZXN1bHRzPC9r
ZXl3b3JkPjwva2V5d29yZHM+PGRhdGVzPjx5ZWFyPjIwMDY8L3llYXI+PHB1Yi1kYXRlcz48ZGF0
ZT5KdW48L2RhdGU+PC9wdWItZGF0ZXM+PC9kYXRlcz48aXNibj4xMDUzLTgxMTkgKFByaW50KTwv
aXNibj48YWNjZXNzaW9uLW51bT4xNjQ4MDkwMDwvYWNjZXNzaW9uLW51bT48dXJscz48cmVsYXRl
ZC11cmxzPjx1cmw+aHR0cDovL3d3dy5uY2JpLm5sbS5uaWguZ292L2VudHJlei9xdWVyeS5mY2dp
P2NtZD1SZXRyaWV2ZSZhbXA7ZGI9UHViTWVkJmFtcDtkb3B0PUNpdGF0aW9uJmFtcDtsaXN0X3Vp
ZHM9MTY0ODA5MDA8L3VybD48L3JlbGF0ZWQtdXJscz48L3VybHM+PGN1c3RvbTI+MTk0MTY2Mzwv
Y3VzdG9tMj48ZWxlY3Ryb25pYy1yZXNvdXJjZS1udW0+UzEwNTMtODExOSgwNSkwMjU0NS0wIFtw
aWldJiN4RDsxMC4xMDE2L2oubmV1cm9pbWFnZS4yMDA1LjEyLjAxMzwvZWxlY3Ryb25pYy1yZXNv
dXJjZS1udW0+PGxhbmd1YWdlPmVuZzwvbGFuZ3VhZ2U+PC9yZWNvcmQ+PC9DaXRlPjwvRW5kTm90
ZT4A
</w:fldData>
        </w:fldChar>
      </w:r>
      <w:r w:rsidR="00795734">
        <w:rPr>
          <w:rStyle w:val="Emphasis"/>
          <w:i w:val="0"/>
        </w:rPr>
        <w:instrText xml:space="preserve"> ADDIN EN.CITE </w:instrText>
      </w:r>
      <w:r w:rsidR="00795734">
        <w:rPr>
          <w:rStyle w:val="Emphasis"/>
          <w:i w:val="0"/>
        </w:rPr>
        <w:fldChar w:fldCharType="begin">
          <w:fldData xml:space="preserve">PEVuZE5vdGU+PENpdGU+PEF1dGhvcj5MZW93PC9BdXRob3I+PFllYXI+MjAwNjwvWWVhcj48UmVj
TnVtPjY8L1JlY051bT48RGlzcGxheVRleHQ+KDE0KTwvRGlzcGxheVRleHQ+PHJlY29yZD48cmVj
LW51bWJlcj42PC9yZWMtbnVtYmVyPjxmb3JlaWduLWtleXM+PGtleSBhcHA9IkVOIiBkYi1pZD0i
ZmRld3h0ZDU2djB4NTVlZnJmazVleDBzZTA1dHowMHgyZDV3IiB0aW1lc3RhbXA9IjAiPjY8L2tl
eT48L2ZvcmVpZ24ta2V5cz48cmVmLXR5cGUgbmFtZT0iSm91cm5hbCBBcnRpY2xlIj4xNzwvcmVm
LXR5cGU+PGNvbnRyaWJ1dG9ycz48YXV0aG9ycz48YXV0aG9yPkxlb3csIEEuIEQuPC9hdXRob3I+
PGF1dGhvcj5LbHVuZGVyLCBBLiBELjwvYXV0aG9yPjxhdXRob3I+SmFjaywgQy4gUi4sIEpyLjwv
YXV0aG9yPjxhdXRob3I+VG9nYSwgQS4gVy48L2F1dGhvcj48YXV0aG9yPkRhbGUsIEEuIE0uPC9h
dXRob3I+PGF1dGhvcj5CZXJuc3RlaW4sIE0uIEEuPC9hdXRob3I+PGF1dGhvcj5Ccml0c29uLCBQ
LiBKLjwvYXV0aG9yPjxhdXRob3I+R3VudGVyLCBKLiBMLjwvYXV0aG9yPjxhdXRob3I+V2FyZCwg
Qy4gUC48L2F1dGhvcj48YXV0aG9yPldoaXR3ZWxsLCBKLiBMLjwvYXV0aG9yPjxhdXRob3I+Qm9y
b3dza2ksIEIuIEouPC9hdXRob3I+PGF1dGhvcj5GbGVpc2hlciwgQS4gUy48L2F1dGhvcj48YXV0
aG9yPkZveCwgTi4gQy48L2F1dGhvcj48YXV0aG9yPkhhcnZleSwgRC48L2F1dGhvcj48YXV0aG9y
Pktvcm5haywgSi48L2F1dGhvcj48YXV0aG9yPlNjaHVmZiwgTi48L2F1dGhvcj48YXV0aG9yPlN0
dWRob2xtZSwgQy48L2F1dGhvcj48YXV0aG9yPkFsZXhhbmRlciwgRy4gRS48L2F1dGhvcj48YXV0
aG9yPldlaW5lciwgTS4gVy48L2F1dGhvcj48YXV0aG9yPlRob21wc29uLCBQLiBNLjwvYXV0aG9y
PjwvYXV0aG9ycz48L2NvbnRyaWJ1dG9ycz48YXV0aC1hZGRyZXNzPkxhYm9yYXRvcnkgb2YgTmV1
cm8gSW1hZ2luZywgQnJhaW4gTWFwcGluZyBEaXZpc2lvbiwgRGVwYXJ0bWVudCBvZiBOZXVyb2xv
Z3kgYW5kIFNlbWVsIEluc3RpdHV0ZSBvZiBOZXVyb3NjaWVuY2UsIFVDTEEgU2Nob29sIG9mIE1l
ZGljaW5lLCA2MzUgQ2hhcmxlcyBFLiBZb3VuZyBEcml2ZSBTb3V0aCwgU3VpdGUgMjI1RSwgTG9z
IEFuZ2VsZXMsIENBIDkwMDk1LTczMzIsIFVTQS48L2F1dGgtYWRkcmVzcz48dGl0bGVzPjx0aXRs
ZT5Mb25naXR1ZGluYWwgc3RhYmlsaXR5IG9mIE1SSSBmb3IgbWFwcGluZyBicmFpbiBjaGFuZ2Ug
dXNpbmcgdGVuc29yLWJhc2VkIG1vcnBob21ldHJ5PC90aXRsZT48c2Vjb25kYXJ5LXRpdGxlPk5l
dXJvaW1hZ2U8L3NlY29uZGFyeS10aXRsZT48L3RpdGxlcz48cGVyaW9kaWNhbD48ZnVsbC10aXRs
ZT5OZXVyb2ltYWdlPC9mdWxsLXRpdGxlPjwvcGVyaW9kaWNhbD48cGFnZXM+NjI3LTQwPC9wYWdl
cz48dm9sdW1lPjMxPC92b2x1bWU+PG51bWJlcj4yPC9udW1iZXI+PGVkaXRpb24+MjAwNi8wMi8x
NzwvZWRpdGlvbj48a2V5d29yZHM+PGtleXdvcmQ+QWdlZDwva2V5d29yZD48a2V5d29yZD5BbmFs
eXNpcyBvZiBWYXJpYW5jZTwva2V5d29yZD48a2V5d29yZD5CcmFpbi8qYW5hdG9teSAmYW1wOyBo
aXN0b2xvZ3k8L2tleXdvcmQ+PGtleXdvcmQ+QnJhaW4gTWFwcGluZy8qbWV0aG9kczwva2V5d29y
ZD48a2V5d29yZD5GZW1hbGU8L2tleXdvcmQ+PGtleXdvcmQ+SHVtYW5zPC9rZXl3b3JkPjxrZXl3
b3JkPkltYWdlIFByb2Nlc3NpbmcsIENvbXB1dGVyLUFzc2lzdGVkPC9rZXl3b3JkPjxrZXl3b3Jk
Pk1hZ25ldGljIFJlc29uYW5jZSBJbWFnaW5nL21ldGhvZHM8L2tleXdvcmQ+PGtleXdvcmQ+TWFs
ZTwva2V5d29yZD48a2V5d29yZD5NaWRkbGUgQWdlZDwva2V5d29yZD48a2V5d29yZD5SZWZlcmVu
Y2UgVmFsdWVzPC9rZXl3b3JkPjxrZXl3b3JkPlJlcHJvZHVjaWJpbGl0eSBvZiBSZXN1bHRzPC9r
ZXl3b3JkPjwva2V5d29yZHM+PGRhdGVzPjx5ZWFyPjIwMDY8L3llYXI+PHB1Yi1kYXRlcz48ZGF0
ZT5KdW48L2RhdGU+PC9wdWItZGF0ZXM+PC9kYXRlcz48aXNibj4xMDUzLTgxMTkgKFByaW50KTwv
aXNibj48YWNjZXNzaW9uLW51bT4xNjQ4MDkwMDwvYWNjZXNzaW9uLW51bT48dXJscz48cmVsYXRl
ZC11cmxzPjx1cmw+aHR0cDovL3d3dy5uY2JpLm5sbS5uaWguZ292L2VudHJlei9xdWVyeS5mY2dp
P2NtZD1SZXRyaWV2ZSZhbXA7ZGI9UHViTWVkJmFtcDtkb3B0PUNpdGF0aW9uJmFtcDtsaXN0X3Vp
ZHM9MTY0ODA5MDA8L3VybD48L3JlbGF0ZWQtdXJscz48L3VybHM+PGN1c3RvbTI+MTk0MTY2Mzwv
Y3VzdG9tMj48ZWxlY3Ryb25pYy1yZXNvdXJjZS1udW0+UzEwNTMtODExOSgwNSkwMjU0NS0wIFtw
aWldJiN4RDsxMC4xMDE2L2oubmV1cm9pbWFnZS4yMDA1LjEyLjAxMzwvZWxlY3Ryb25pYy1yZXNv
dXJjZS1udW0+PGxhbmd1YWdlPmVuZzwvbGFuZ3VhZ2U+PC9yZWNvcmQ+PC9DaXRlPjwvRW5kTm90
ZT4A
</w:fldData>
        </w:fldChar>
      </w:r>
      <w:r w:rsidR="00795734">
        <w:rPr>
          <w:rStyle w:val="Emphasis"/>
          <w:i w:val="0"/>
        </w:rPr>
        <w:instrText xml:space="preserve"> ADDIN EN.CITE.DATA </w:instrText>
      </w:r>
      <w:r w:rsidR="00795734">
        <w:rPr>
          <w:rStyle w:val="Emphasis"/>
          <w:i w:val="0"/>
        </w:rPr>
      </w:r>
      <w:r w:rsidR="00795734">
        <w:rPr>
          <w:rStyle w:val="Emphasis"/>
          <w:i w:val="0"/>
        </w:rPr>
        <w:fldChar w:fldCharType="end"/>
      </w:r>
      <w:r w:rsidR="00596076">
        <w:rPr>
          <w:rStyle w:val="Emphasis"/>
          <w:i w:val="0"/>
        </w:rPr>
      </w:r>
      <w:r w:rsidR="00596076">
        <w:rPr>
          <w:rStyle w:val="Emphasis"/>
          <w:i w:val="0"/>
        </w:rPr>
        <w:fldChar w:fldCharType="separate"/>
      </w:r>
      <w:r w:rsidR="00795734">
        <w:rPr>
          <w:rStyle w:val="Emphasis"/>
          <w:i w:val="0"/>
          <w:noProof/>
        </w:rPr>
        <w:t>(</w:t>
      </w:r>
      <w:hyperlink w:anchor="_ENREF_14" w:tooltip="Leow, 2006 #6" w:history="1">
        <w:r w:rsidR="00795734">
          <w:rPr>
            <w:rStyle w:val="Emphasis"/>
            <w:i w:val="0"/>
            <w:noProof/>
          </w:rPr>
          <w:t>14</w:t>
        </w:r>
      </w:hyperlink>
      <w:r w:rsidR="00795734">
        <w:rPr>
          <w:rStyle w:val="Emphasis"/>
          <w:i w:val="0"/>
          <w:noProof/>
        </w:rPr>
        <w:t>)</w:t>
      </w:r>
      <w:r w:rsidR="00596076">
        <w:rPr>
          <w:rStyle w:val="Emphasis"/>
          <w:i w:val="0"/>
        </w:rPr>
        <w:fldChar w:fldCharType="end"/>
      </w:r>
      <w:r w:rsidR="00596076">
        <w:rPr>
          <w:rStyle w:val="Emphasis"/>
          <w:i w:val="0"/>
        </w:rPr>
        <w:t xml:space="preserve">. </w:t>
      </w:r>
      <w:r w:rsidR="00891CEC">
        <w:rPr>
          <w:rStyle w:val="Emphasis"/>
          <w:i w:val="0"/>
        </w:rPr>
        <w:t xml:space="preserve">The final protocol could be run in less than 30 min, captured both structural information and detect </w:t>
      </w:r>
      <w:r w:rsidR="00014A21">
        <w:rPr>
          <w:rStyle w:val="Emphasis"/>
          <w:i w:val="0"/>
        </w:rPr>
        <w:t xml:space="preserve">relevant brain </w:t>
      </w:r>
      <w:r w:rsidR="00891CEC">
        <w:rPr>
          <w:rStyle w:val="Emphasis"/>
          <w:i w:val="0"/>
        </w:rPr>
        <w:t xml:space="preserve">pathologies, and used a </w:t>
      </w:r>
      <w:r w:rsidR="00596076">
        <w:rPr>
          <w:rStyle w:val="Emphasis"/>
          <w:i w:val="0"/>
        </w:rPr>
        <w:t xml:space="preserve">phantom </w:t>
      </w:r>
      <w:r w:rsidR="00891CEC">
        <w:rPr>
          <w:rStyle w:val="Emphasis"/>
          <w:i w:val="0"/>
        </w:rPr>
        <w:t xml:space="preserve">to monitor scanner performance. The protocol also included </w:t>
      </w:r>
      <w:r w:rsidR="002558B9">
        <w:rPr>
          <w:rStyle w:val="Emphasis"/>
          <w:i w:val="0"/>
        </w:rPr>
        <w:t xml:space="preserve">quality control for all images acquired and </w:t>
      </w:r>
      <w:r w:rsidR="00891CEC">
        <w:rPr>
          <w:rStyle w:val="Emphasis"/>
          <w:i w:val="0"/>
        </w:rPr>
        <w:t>post-acquisiti</w:t>
      </w:r>
      <w:r w:rsidR="00574E8A">
        <w:rPr>
          <w:rStyle w:val="Emphasis"/>
          <w:i w:val="0"/>
        </w:rPr>
        <w:t xml:space="preserve">on corrections to correct scaling changes and </w:t>
      </w:r>
      <w:r w:rsidR="002558B9">
        <w:rPr>
          <w:rStyle w:val="Emphasis"/>
          <w:i w:val="0"/>
        </w:rPr>
        <w:t xml:space="preserve">image </w:t>
      </w:r>
      <w:proofErr w:type="spellStart"/>
      <w:r w:rsidR="002558B9">
        <w:rPr>
          <w:rStyle w:val="Emphasis"/>
          <w:i w:val="0"/>
        </w:rPr>
        <w:t>arti</w:t>
      </w:r>
      <w:r w:rsidR="00891CEC">
        <w:rPr>
          <w:rStyle w:val="Emphasis"/>
          <w:i w:val="0"/>
        </w:rPr>
        <w:t>facts</w:t>
      </w:r>
      <w:proofErr w:type="spellEnd"/>
      <w:r w:rsidR="002558B9">
        <w:rPr>
          <w:rStyle w:val="Emphasis"/>
          <w:i w:val="0"/>
        </w:rPr>
        <w:t xml:space="preserve"> such as intensity non-uniformity, and warping because of gradient non-linearity </w:t>
      </w:r>
      <w:r w:rsidR="002558B9">
        <w:rPr>
          <w:rStyle w:val="Emphasis"/>
          <w:i w:val="0"/>
        </w:rPr>
        <w:fldChar w:fldCharType="begin">
          <w:fldData xml:space="preserve">PEVuZE5vdGU+PENpdGU+PEF1dGhvcj5KYWNrPC9BdXRob3I+PFllYXI+MjAxMDwvWWVhcj48UmVj
TnVtPjExODwvUmVjTnVtPjxEaXNwbGF5VGV4dD4oMTUtMTcpPC9EaXNwbGF5VGV4dD48cmVjb3Jk
PjxyZWMtbnVtYmVyPjExODwvcmVjLW51bWJlcj48Zm9yZWlnbi1rZXlzPjxrZXkgYXBwPSJFTiIg
ZGItaWQ9ImZkZXd4dGQ1NnYweDU1ZWZyZms1ZXgwc2UwNXR6MDB4MmQ1dyIgdGltZXN0YW1wPSIw
Ij4xMTg8L2tleT48L2ZvcmVpZ24ta2V5cz48cmVmLXR5cGUgbmFtZT0iSm91cm5hbCBBcnRpY2xl
Ij4xNzwvcmVmLXR5cGU+PGNvbnRyaWJ1dG9ycz48YXV0aG9ycz48YXV0aG9yPkphY2ssIEMuIFIu
LCBKci48L2F1dGhvcj48YXV0aG9yPkJlcm5zdGVpbiwgTS4gQS48L2F1dGhvcj48YXV0aG9yPkJv
cm93c2tpLCBCLiBKLjwvYXV0aG9yPjxhdXRob3I+R3VudGVyLCBKLiBMLjwvYXV0aG9yPjxhdXRo
b3I+Rm94LCBOLiBDLjwvYXV0aG9yPjxhdXRob3I+VGhvbXBzb24sIFAuIE0uPC9hdXRob3I+PGF1
dGhvcj5TY2h1ZmYsIE4uPC9hdXRob3I+PGF1dGhvcj5LcnVlZ2VyLCBHLjwvYXV0aG9yPjxhdXRo
b3I+S2lsbGlhbnksIFIuIEouPC9hdXRob3I+PGF1dGhvcj5EZWNhcmxpLCBDLiBTLjwvYXV0aG9y
PjxhdXRob3I+RGFsZSwgQS4gTS48L2F1dGhvcj48YXV0aG9yPkNhcm1pY2hhZWwsIE8uIFcuPC9h
dXRob3I+PGF1dGhvcj5Ub3N1biwgRC48L2F1dGhvcj48YXV0aG9yPldlaW5lciwgTS4gVy48L2F1
dGhvcj48L2F1dGhvcnM+PC9jb250cmlidXRvcnM+PGF1dGgtYWRkcmVzcz5EZXBhcnRtZW50IG9m
IFJhZGlvbG9neSwgTWF5byBDbGluaWMsIFJvY2hlc3RlciwgTU4sIFVTQS4gamFjay5jbGlmZm9y
ZEBtYXlvLmVkdTwvYXV0aC1hZGRyZXNzPjx0aXRsZXM+PHRpdGxlPlVwZGF0ZSBvbiB0aGUgbWFn
bmV0aWMgcmVzb25hbmNlIGltYWdpbmcgY29yZSBvZiB0aGUgQWx6aGVpbWVyJmFwb3M7cyBkaXNl
YXNlIG5ldXJvaW1hZ2luZyBpbml0aWF0aXZlPC90aXRsZT48c2Vjb25kYXJ5LXRpdGxlPkFsemhl
aW1lcnMgRGVtZW50PC9zZWNvbmRhcnktdGl0bGU+PC90aXRsZXM+PHBlcmlvZGljYWw+PGZ1bGwt
dGl0bGU+QWx6aGVpbWVycyBEZW1lbnQ8L2Z1bGwtdGl0bGU+PC9wZXJpb2RpY2FsPjxwYWdlcz4y
MTItMjA8L3BhZ2VzPjx2b2x1bWU+Njwvdm9sdW1lPjxudW1iZXI+MzwvbnVtYmVyPjxlZGl0aW9u
PjIwMTAvMDUvMTE8L2VkaXRpb24+PGRhdGVzPjx5ZWFyPjIwMTA8L3llYXI+PHB1Yi1kYXRlcz48
ZGF0ZT5NYXk8L2RhdGU+PC9wdWItZGF0ZXM+PC9kYXRlcz48aXNibj4xNTUyLTUyNzkgKEVsZWN0
cm9uaWMpJiN4RDsxNTUyLTUyNjAgKExpbmtpbmcpPC9pc2JuPjxhY2Nlc3Npb24tbnVtPjIwNDUx
ODY5PC9hY2Nlc3Npb24tbnVtPjx1cmxzPjxyZWxhdGVkLXVybHM+PHVybD5odHRwOi8vd3d3Lm5j
YmkubmxtLm5paC5nb3YvZW50cmV6L3F1ZXJ5LmZjZ2k/Y21kPVJldHJpZXZlJmFtcDtkYj1QdWJN
ZWQmYW1wO2RvcHQ9Q2l0YXRpb24mYW1wO2xpc3RfdWlkcz0yMDQ1MTg2OTwvdXJsPjwvcmVsYXRl
ZC11cmxzPjwvdXJscz48ZWxlY3Ryb25pYy1yZXNvdXJjZS1udW0+UzE1NTItNTI2MCgxMCkwMDA2
NC02IFtwaWldJiN4RDsxMC4xMDE2L2ouamFsei4yMDEwLjAzLjAwNDwvZWxlY3Ryb25pYy1yZXNv
dXJjZS1udW0+PGxhbmd1YWdlPmVuZzwvbGFuZ3VhZ2U+PC9yZWNvcmQ+PC9DaXRlPjxDaXRlPjxB
dXRob3I+Q2xhcmtzb248L0F1dGhvcj48WWVhcj4yMDA5PC9ZZWFyPjxSZWNOdW0+NTc8L1JlY051
bT48cmVjb3JkPjxyZWMtbnVtYmVyPjU3PC9yZWMtbnVtYmVyPjxmb3JlaWduLWtleXM+PGtleSBh
cHA9IkVOIiBkYi1pZD0iZmRld3h0ZDU2djB4NTVlZnJmazVleDBzZTA1dHowMHgyZDV3IiB0aW1l
c3RhbXA9IjAiPjU3PC9rZXk+PC9mb3JlaWduLWtleXM+PHJlZi10eXBlIG5hbWU9IkpvdXJuYWwg
QXJ0aWNsZSI+MTc8L3JlZi10eXBlPjxjb250cmlidXRvcnM+PGF1dGhvcnM+PGF1dGhvcj5DbGFy
a3NvbiwgTS4gSi48L2F1dGhvcj48YXV0aG9yPk91cnNlbGluLCBTLjwvYXV0aG9yPjxhdXRob3I+
TmllbHNlbiwgQy48L2F1dGhvcj48YXV0aG9yPkxldW5nLCBLLiBLLjwvYXV0aG9yPjxhdXRob3I+
QmFybmVzLCBKLjwvYXV0aG9yPjxhdXRob3I+V2hpdHdlbGwsIEouIEwuPC9hdXRob3I+PGF1dGhv
cj5HdW50ZXIsIEouIEwuPC9hdXRob3I+PGF1dGhvcj5IaWxsLCBELiBMLjwvYXV0aG9yPjxhdXRo
b3I+V2VpbmVyLCBNLiBXLjwvYXV0aG9yPjxhdXRob3I+SmFjaywgQy4gUi4sIEpyLjwvYXV0aG9y
PjxhdXRob3I+Rm94LCBOLiBDLjwvYXV0aG9yPjwvYXV0aG9ycz48L2NvbnRyaWJ1dG9ycz48YXV0
aC1hZGRyZXNzPkRlbWVudGlhIFJlc2VhcmNoIENlbnRyZSwgVW5pdmVyc2l0eSBDb2xsZWdlIExv
bmRvbiwgSW5zdGl0dXRlIG9mIE5ldXJvbG9neSwgTG9uZG9uLCBVSy4gbS5jbGFya3NvbkB1Y2wu
YWMudWs8L2F1dGgtYWRkcmVzcz48dGl0bGVzPjx0aXRsZT5Db21wYXJpc29uIG9mIHBoYW50b20g
YW5kIHJlZ2lzdHJhdGlvbiBzY2FsaW5nIGNvcnJlY3Rpb25zIHVzaW5nIHRoZSBBRE5JIGNvaG9y
dDwvdGl0bGU+PHNlY29uZGFyeS10aXRsZT5OZXVyb2ltYWdlPC9zZWNvbmRhcnktdGl0bGU+PC90
aXRsZXM+PHBlcmlvZGljYWw+PGZ1bGwtdGl0bGU+TmV1cm9pbWFnZTwvZnVsbC10aXRsZT48L3Bl
cmlvZGljYWw+PHBhZ2VzPjE1MDYtMTM8L3BhZ2VzPjx2b2x1bWU+NDc8L3ZvbHVtZT48bnVtYmVy
PjQ8L251bWJlcj48ZWRpdGlvbj4yMDA5LzA1LzMwPC9lZGl0aW9uPjxrZXl3b3Jkcz48a2V5d29y
ZD5BbGdvcml0aG1zPC9rZXl3b3JkPjxrZXl3b3JkPkFsemhlaW1lciBEaXNlYXNlLypkaWFnbm9z
aXM8L2tleXdvcmQ+PGtleXdvcmQ+KkFydGlmYWN0czwva2V5d29yZD48a2V5d29yZD5Db2hvcnQg
U3R1ZGllczwva2V5d29yZD48a2V5d29yZD5IdW1hbnM8L2tleXdvcmQ+PGtleXdvcmQ+SW1hZ2Ug
RW5oYW5jZW1lbnQvKm1ldGhvZHM8L2tleXdvcmQ+PGtleXdvcmQ+SW1hZ2UgSW50ZXJwcmV0YXRp
b24sIENvbXB1dGVyLUFzc2lzdGVkLyptZXRob2RzPC9rZXl3b3JkPjxrZXl3b3JkPk1hZ25ldGlj
IFJlc29uYW5jZSBJbWFnaW5nL2luc3RydW1lbnRhdGlvbi8qbWV0aG9kczwva2V5d29yZD48a2V5
d29yZD4qUGhhbnRvbXMsIEltYWdpbmc8L2tleXdvcmQ+PGtleXdvcmQ+UmVwcm9kdWNpYmlsaXR5
IG9mIFJlc3VsdHM8L2tleXdvcmQ+PGtleXdvcmQ+U2Vuc2l0aXZpdHkgYW5kIFNwZWNpZmljaXR5
PC9rZXl3b3JkPjxrZXl3b3JkPipTdWJ0cmFjdGlvbiBUZWNobmlxdWU8L2tleXdvcmQ+PC9rZXl3
b3Jkcz48ZGF0ZXM+PHllYXI+MjAwOTwveWVhcj48cHViLWRhdGVzPjxkYXRlPk9jdCAxPC9kYXRl
PjwvcHViLWRhdGVzPjwvZGF0ZXM+PGlzYm4+MTA5NS05NTcyIChFbGVjdHJvbmljKSYjeEQ7MTA1
My04MTE5IChMaW5raW5nKTwvaXNibj48YWNjZXNzaW9uLW51bT4xOTQ3NzI4MjwvYWNjZXNzaW9u
LW51bT48dXJscz48cmVsYXRlZC11cmxzPjx1cmw+aHR0cDovL3d3dy5uY2JpLm5sbS5uaWguZ292
L2VudHJlei9xdWVyeS5mY2dpP2NtZD1SZXRyaWV2ZSZhbXA7ZGI9UHViTWVkJmFtcDtkb3B0PUNp
dGF0aW9uJmFtcDtsaXN0X3VpZHM9MTk0NzcyODI8L3VybD48L3JlbGF0ZWQtdXJscz48L3VybHM+
PGN1c3RvbTI+MjgwMDA3NjwvY3VzdG9tMj48ZWxlY3Ryb25pYy1yZXNvdXJjZS1udW0+UzEwNTMt
ODExOSgwOSkwMDU2MC02IFtwaWldJiN4RDsxMC4xMDE2L2oubmV1cm9pbWFnZS4yMDA5LjA1LjA0
NTwvZWxlY3Ryb25pYy1yZXNvdXJjZS1udW0+PGxhbmd1YWdlPmVuZzwvbGFuZ3VhZ2U+PC9yZWNv
cmQ+PC9DaXRlPjxDaXRlPjxBdXRob3I+Qm95ZXM8L0F1dGhvcj48WWVhcj4yMDA4PC9ZZWFyPjxS
ZWNOdW0+MTc8L1JlY051bT48cmVjb3JkPjxyZWMtbnVtYmVyPjE3PC9yZWMtbnVtYmVyPjxmb3Jl
aWduLWtleXM+PGtleSBhcHA9IkVOIiBkYi1pZD0iZmRld3h0ZDU2djB4NTVlZnJmazVleDBzZTA1
dHowMHgyZDV3IiB0aW1lc3RhbXA9IjAiPjE3PC9rZXk+PC9mb3JlaWduLWtleXM+PHJlZi10eXBl
IG5hbWU9IkpvdXJuYWwgQXJ0aWNsZSI+MTc8L3JlZi10eXBlPjxjb250cmlidXRvcnM+PGF1dGhv
cnM+PGF1dGhvcj5Cb3llcywgUi4gRy48L2F1dGhvcj48YXV0aG9yPkd1bnRlciwgSi4gTC48L2F1
dGhvcj48YXV0aG9yPkZyb3N0LCBDLjwvYXV0aG9yPjxhdXRob3I+SmFua2UsIEEuIEwuPC9hdXRo
b3I+PGF1dGhvcj5ZZWF0bWFuLCBULjwvYXV0aG9yPjxhdXRob3I+SGlsbCwgRC4gTC48L2F1dGhv
cj48YXV0aG9yPkJlcm5zdGVpbiwgTS4gQS48L2F1dGhvcj48YXV0aG9yPlRob21wc29uLCBQLiBN
LjwvYXV0aG9yPjxhdXRob3I+V2VpbmVyLCBNLiBXLjwvYXV0aG9yPjxhdXRob3I+U2NodWZmLCBO
LjwvYXV0aG9yPjxhdXRob3I+QWxleGFuZGVyLCBHLiBFLjwvYXV0aG9yPjxhdXRob3I+S2lsbGlh
bnksIFIuIEouPC9hdXRob3I+PGF1dGhvcj5EZUNhcmxpLCBDLjwvYXV0aG9yPjxhdXRob3I+SmFj
aywgQy4gUi48L2F1dGhvcj48YXV0aG9yPkZveCwgTi4gQy48L2F1dGhvcj48L2F1dGhvcnM+PC9j
b250cmlidXRvcnM+PGF1dGgtYWRkcmVzcz5EZW1lbnRpYSBSZXNlYXJjaCBDZW50cmUsIEluc3Rp
dHV0ZSBvZiBOZXVyb2xvZ3ksIEJveCAxNiwgVW5pdmVyc2l0eSBDb2xsZWdlIExvbmRvbiwgUXVl
ZW4gU3F1YXJlLCBMb25kb24sIFVLLiByLmJveWVzQHVjbC5hYy51azwvYXV0aC1hZGRyZXNzPjx0
aXRsZXM+PHRpdGxlPkludGVuc2l0eSBub24tdW5pZm9ybWl0eSBjb3JyZWN0aW9uIHVzaW5nIE4z
IG9uIDMtVCBzY2FubmVycyB3aXRoIG11bHRpY2hhbm5lbCBwaGFzZWQgYXJyYXkgY29pbHM8L3Rp
dGxlPjxzZWNvbmRhcnktdGl0bGU+TmV1cm9pbWFnZTwvc2Vjb25kYXJ5LXRpdGxlPjwvdGl0bGVz
PjxwZXJpb2RpY2FsPjxmdWxsLXRpdGxlPk5ldXJvaW1hZ2U8L2Z1bGwtdGl0bGU+PC9wZXJpb2Rp
Y2FsPjxwYWdlcz4xNzUyLTYyPC9wYWdlcz48dm9sdW1lPjM5PC92b2x1bWU+PG51bWJlcj40PC9u
dW1iZXI+PGVkaXRpb24+MjAwNy8xMi8wODwvZWRpdGlvbj48a2V5d29yZHM+PGtleXdvcmQ+QWdl
ZDwva2V5d29yZD48a2V5d29yZD5BbGdvcml0aG1zPC9rZXl3b3JkPjxrZXl3b3JkPkFsemhlaW1l
ciBEaXNlYXNlLypwYXRob2xvZ3k8L2tleXdvcmQ+PGtleXdvcmQ+QnJhaW4vcGF0aG9sb2d5PC9r
ZXl3b3JkPjxrZXl3b3JkPkNhbGlicmF0aW9uPC9rZXl3b3JkPjxrZXl3b3JkPkNvZ25pdGlvbiBE
aXNvcmRlcnMvcGF0aG9sb2d5PC9rZXl3b3JkPjxrZXl3b3JkPkRhdGEgSW50ZXJwcmV0YXRpb24s
IFN0YXRpc3RpY2FsPC9rZXl3b3JkPjxrZXl3b3JkPkh1bWFuczwva2V5d29yZD48a2V5d29yZD5J
bWFnZSBQcm9jZXNzaW5nLCBDb21wdXRlci1Bc3Npc3RlZDwva2V5d29yZD48a2V5d29yZD5NYWdu
ZXRpYyBSZXNvbmFuY2UgSW1hZ2luZy8qaW5zdHJ1bWVudGF0aW9uPC9rZXl3b3JkPjxrZXl3b3Jk
PlJlcHJvZHVjaWJpbGl0eSBvZiBSZXN1bHRzPC9rZXl3b3JkPjwva2V5d29yZHM+PGRhdGVzPjx5
ZWFyPjIwMDg8L3llYXI+PHB1Yi1kYXRlcz48ZGF0ZT5GZWIgMTU8L2RhdGU+PC9wdWItZGF0ZXM+
PC9kYXRlcz48aXNibj4xMDUzLTgxMTkgKFByaW50KTwvaXNibj48YWNjZXNzaW9uLW51bT4xODA2
MzM5MTwvYWNjZXNzaW9uLW51bT48dXJscz48cmVsYXRlZC11cmxzPjx1cmw+aHR0cDovL3d3dy5u
Y2JpLm5sbS5uaWguZ292L2VudHJlei9xdWVyeS5mY2dpP2NtZD1SZXRyaWV2ZSZhbXA7ZGI9UHVi
TWVkJmFtcDtkb3B0PUNpdGF0aW9uJmFtcDtsaXN0X3VpZHM9MTgwNjMzOTE8L3VybD48L3JlbGF0
ZWQtdXJscz48L3VybHM+PGN1c3RvbTI+MjU2MjY2MzwvY3VzdG9tMj48ZWxlY3Ryb25pYy1yZXNv
dXJjZS1udW0+UzEwNTMtODExOSgwNykwMDk0OS00IFtwaWldJiN4RDsxMC4xMDE2L2oubmV1cm9p
bWFnZS4yMDA3LjEwLjAyNjwvZWxlY3Ryb25pYy1yZXNvdXJjZS1udW0+PGxhbmd1YWdlPmVuZzwv
bGFuZ3VhZ2U+PC9yZWNvcmQ+PC9DaXRlPjwvRW5kTm90ZT5=
</w:fldData>
        </w:fldChar>
      </w:r>
      <w:r w:rsidR="00795734">
        <w:rPr>
          <w:rStyle w:val="Emphasis"/>
          <w:i w:val="0"/>
        </w:rPr>
        <w:instrText xml:space="preserve"> ADDIN EN.CITE </w:instrText>
      </w:r>
      <w:r w:rsidR="00795734">
        <w:rPr>
          <w:rStyle w:val="Emphasis"/>
          <w:i w:val="0"/>
        </w:rPr>
        <w:fldChar w:fldCharType="begin">
          <w:fldData xml:space="preserve">PEVuZE5vdGU+PENpdGU+PEF1dGhvcj5KYWNrPC9BdXRob3I+PFllYXI+MjAxMDwvWWVhcj48UmVj
TnVtPjExODwvUmVjTnVtPjxEaXNwbGF5VGV4dD4oMTUtMTcpPC9EaXNwbGF5VGV4dD48cmVjb3Jk
PjxyZWMtbnVtYmVyPjExODwvcmVjLW51bWJlcj48Zm9yZWlnbi1rZXlzPjxrZXkgYXBwPSJFTiIg
ZGItaWQ9ImZkZXd4dGQ1NnYweDU1ZWZyZms1ZXgwc2UwNXR6MDB4MmQ1dyIgdGltZXN0YW1wPSIw
Ij4xMTg8L2tleT48L2ZvcmVpZ24ta2V5cz48cmVmLXR5cGUgbmFtZT0iSm91cm5hbCBBcnRpY2xl
Ij4xNzwvcmVmLXR5cGU+PGNvbnRyaWJ1dG9ycz48YXV0aG9ycz48YXV0aG9yPkphY2ssIEMuIFIu
LCBKci48L2F1dGhvcj48YXV0aG9yPkJlcm5zdGVpbiwgTS4gQS48L2F1dGhvcj48YXV0aG9yPkJv
cm93c2tpLCBCLiBKLjwvYXV0aG9yPjxhdXRob3I+R3VudGVyLCBKLiBMLjwvYXV0aG9yPjxhdXRo
b3I+Rm94LCBOLiBDLjwvYXV0aG9yPjxhdXRob3I+VGhvbXBzb24sIFAuIE0uPC9hdXRob3I+PGF1
dGhvcj5TY2h1ZmYsIE4uPC9hdXRob3I+PGF1dGhvcj5LcnVlZ2VyLCBHLjwvYXV0aG9yPjxhdXRo
b3I+S2lsbGlhbnksIFIuIEouPC9hdXRob3I+PGF1dGhvcj5EZWNhcmxpLCBDLiBTLjwvYXV0aG9y
PjxhdXRob3I+RGFsZSwgQS4gTS48L2F1dGhvcj48YXV0aG9yPkNhcm1pY2hhZWwsIE8uIFcuPC9h
dXRob3I+PGF1dGhvcj5Ub3N1biwgRC48L2F1dGhvcj48YXV0aG9yPldlaW5lciwgTS4gVy48L2F1
dGhvcj48L2F1dGhvcnM+PC9jb250cmlidXRvcnM+PGF1dGgtYWRkcmVzcz5EZXBhcnRtZW50IG9m
IFJhZGlvbG9neSwgTWF5byBDbGluaWMsIFJvY2hlc3RlciwgTU4sIFVTQS4gamFjay5jbGlmZm9y
ZEBtYXlvLmVkdTwvYXV0aC1hZGRyZXNzPjx0aXRsZXM+PHRpdGxlPlVwZGF0ZSBvbiB0aGUgbWFn
bmV0aWMgcmVzb25hbmNlIGltYWdpbmcgY29yZSBvZiB0aGUgQWx6aGVpbWVyJmFwb3M7cyBkaXNl
YXNlIG5ldXJvaW1hZ2luZyBpbml0aWF0aXZlPC90aXRsZT48c2Vjb25kYXJ5LXRpdGxlPkFsemhl
aW1lcnMgRGVtZW50PC9zZWNvbmRhcnktdGl0bGU+PC90aXRsZXM+PHBlcmlvZGljYWw+PGZ1bGwt
dGl0bGU+QWx6aGVpbWVycyBEZW1lbnQ8L2Z1bGwtdGl0bGU+PC9wZXJpb2RpY2FsPjxwYWdlcz4y
MTItMjA8L3BhZ2VzPjx2b2x1bWU+Njwvdm9sdW1lPjxudW1iZXI+MzwvbnVtYmVyPjxlZGl0aW9u
PjIwMTAvMDUvMTE8L2VkaXRpb24+PGRhdGVzPjx5ZWFyPjIwMTA8L3llYXI+PHB1Yi1kYXRlcz48
ZGF0ZT5NYXk8L2RhdGU+PC9wdWItZGF0ZXM+PC9kYXRlcz48aXNibj4xNTUyLTUyNzkgKEVsZWN0
cm9uaWMpJiN4RDsxNTUyLTUyNjAgKExpbmtpbmcpPC9pc2JuPjxhY2Nlc3Npb24tbnVtPjIwNDUx
ODY5PC9hY2Nlc3Npb24tbnVtPjx1cmxzPjxyZWxhdGVkLXVybHM+PHVybD5odHRwOi8vd3d3Lm5j
YmkubmxtLm5paC5nb3YvZW50cmV6L3F1ZXJ5LmZjZ2k/Y21kPVJldHJpZXZlJmFtcDtkYj1QdWJN
ZWQmYW1wO2RvcHQ9Q2l0YXRpb24mYW1wO2xpc3RfdWlkcz0yMDQ1MTg2OTwvdXJsPjwvcmVsYXRl
ZC11cmxzPjwvdXJscz48ZWxlY3Ryb25pYy1yZXNvdXJjZS1udW0+UzE1NTItNTI2MCgxMCkwMDA2
NC02IFtwaWldJiN4RDsxMC4xMDE2L2ouamFsei4yMDEwLjAzLjAwNDwvZWxlY3Ryb25pYy1yZXNv
dXJjZS1udW0+PGxhbmd1YWdlPmVuZzwvbGFuZ3VhZ2U+PC9yZWNvcmQ+PC9DaXRlPjxDaXRlPjxB
dXRob3I+Q2xhcmtzb248L0F1dGhvcj48WWVhcj4yMDA5PC9ZZWFyPjxSZWNOdW0+NTc8L1JlY051
bT48cmVjb3JkPjxyZWMtbnVtYmVyPjU3PC9yZWMtbnVtYmVyPjxmb3JlaWduLWtleXM+PGtleSBh
cHA9IkVOIiBkYi1pZD0iZmRld3h0ZDU2djB4NTVlZnJmazVleDBzZTA1dHowMHgyZDV3IiB0aW1l
c3RhbXA9IjAiPjU3PC9rZXk+PC9mb3JlaWduLWtleXM+PHJlZi10eXBlIG5hbWU9IkpvdXJuYWwg
QXJ0aWNsZSI+MTc8L3JlZi10eXBlPjxjb250cmlidXRvcnM+PGF1dGhvcnM+PGF1dGhvcj5DbGFy
a3NvbiwgTS4gSi48L2F1dGhvcj48YXV0aG9yPk91cnNlbGluLCBTLjwvYXV0aG9yPjxhdXRob3I+
TmllbHNlbiwgQy48L2F1dGhvcj48YXV0aG9yPkxldW5nLCBLLiBLLjwvYXV0aG9yPjxhdXRob3I+
QmFybmVzLCBKLjwvYXV0aG9yPjxhdXRob3I+V2hpdHdlbGwsIEouIEwuPC9hdXRob3I+PGF1dGhv
cj5HdW50ZXIsIEouIEwuPC9hdXRob3I+PGF1dGhvcj5IaWxsLCBELiBMLjwvYXV0aG9yPjxhdXRo
b3I+V2VpbmVyLCBNLiBXLjwvYXV0aG9yPjxhdXRob3I+SmFjaywgQy4gUi4sIEpyLjwvYXV0aG9y
PjxhdXRob3I+Rm94LCBOLiBDLjwvYXV0aG9yPjwvYXV0aG9ycz48L2NvbnRyaWJ1dG9ycz48YXV0
aC1hZGRyZXNzPkRlbWVudGlhIFJlc2VhcmNoIENlbnRyZSwgVW5pdmVyc2l0eSBDb2xsZWdlIExv
bmRvbiwgSW5zdGl0dXRlIG9mIE5ldXJvbG9neSwgTG9uZG9uLCBVSy4gbS5jbGFya3NvbkB1Y2wu
YWMudWs8L2F1dGgtYWRkcmVzcz48dGl0bGVzPjx0aXRsZT5Db21wYXJpc29uIG9mIHBoYW50b20g
YW5kIHJlZ2lzdHJhdGlvbiBzY2FsaW5nIGNvcnJlY3Rpb25zIHVzaW5nIHRoZSBBRE5JIGNvaG9y
dDwvdGl0bGU+PHNlY29uZGFyeS10aXRsZT5OZXVyb2ltYWdlPC9zZWNvbmRhcnktdGl0bGU+PC90
aXRsZXM+PHBlcmlvZGljYWw+PGZ1bGwtdGl0bGU+TmV1cm9pbWFnZTwvZnVsbC10aXRsZT48L3Bl
cmlvZGljYWw+PHBhZ2VzPjE1MDYtMTM8L3BhZ2VzPjx2b2x1bWU+NDc8L3ZvbHVtZT48bnVtYmVy
PjQ8L251bWJlcj48ZWRpdGlvbj4yMDA5LzA1LzMwPC9lZGl0aW9uPjxrZXl3b3Jkcz48a2V5d29y
ZD5BbGdvcml0aG1zPC9rZXl3b3JkPjxrZXl3b3JkPkFsemhlaW1lciBEaXNlYXNlLypkaWFnbm9z
aXM8L2tleXdvcmQ+PGtleXdvcmQ+KkFydGlmYWN0czwva2V5d29yZD48a2V5d29yZD5Db2hvcnQg
U3R1ZGllczwva2V5d29yZD48a2V5d29yZD5IdW1hbnM8L2tleXdvcmQ+PGtleXdvcmQ+SW1hZ2Ug
RW5oYW5jZW1lbnQvKm1ldGhvZHM8L2tleXdvcmQ+PGtleXdvcmQ+SW1hZ2UgSW50ZXJwcmV0YXRp
b24sIENvbXB1dGVyLUFzc2lzdGVkLyptZXRob2RzPC9rZXl3b3JkPjxrZXl3b3JkPk1hZ25ldGlj
IFJlc29uYW5jZSBJbWFnaW5nL2luc3RydW1lbnRhdGlvbi8qbWV0aG9kczwva2V5d29yZD48a2V5
d29yZD4qUGhhbnRvbXMsIEltYWdpbmc8L2tleXdvcmQ+PGtleXdvcmQ+UmVwcm9kdWNpYmlsaXR5
IG9mIFJlc3VsdHM8L2tleXdvcmQ+PGtleXdvcmQ+U2Vuc2l0aXZpdHkgYW5kIFNwZWNpZmljaXR5
PC9rZXl3b3JkPjxrZXl3b3JkPipTdWJ0cmFjdGlvbiBUZWNobmlxdWU8L2tleXdvcmQ+PC9rZXl3
b3Jkcz48ZGF0ZXM+PHllYXI+MjAwOTwveWVhcj48cHViLWRhdGVzPjxkYXRlPk9jdCAxPC9kYXRl
PjwvcHViLWRhdGVzPjwvZGF0ZXM+PGlzYm4+MTA5NS05NTcyIChFbGVjdHJvbmljKSYjeEQ7MTA1
My04MTE5IChMaW5raW5nKTwvaXNibj48YWNjZXNzaW9uLW51bT4xOTQ3NzI4MjwvYWNjZXNzaW9u
LW51bT48dXJscz48cmVsYXRlZC11cmxzPjx1cmw+aHR0cDovL3d3dy5uY2JpLm5sbS5uaWguZ292
L2VudHJlei9xdWVyeS5mY2dpP2NtZD1SZXRyaWV2ZSZhbXA7ZGI9UHViTWVkJmFtcDtkb3B0PUNp
dGF0aW9uJmFtcDtsaXN0X3VpZHM9MTk0NzcyODI8L3VybD48L3JlbGF0ZWQtdXJscz48L3VybHM+
PGN1c3RvbTI+MjgwMDA3NjwvY3VzdG9tMj48ZWxlY3Ryb25pYy1yZXNvdXJjZS1udW0+UzEwNTMt
ODExOSgwOSkwMDU2MC02IFtwaWldJiN4RDsxMC4xMDE2L2oubmV1cm9pbWFnZS4yMDA5LjA1LjA0
NTwvZWxlY3Ryb25pYy1yZXNvdXJjZS1udW0+PGxhbmd1YWdlPmVuZzwvbGFuZ3VhZ2U+PC9yZWNv
cmQ+PC9DaXRlPjxDaXRlPjxBdXRob3I+Qm95ZXM8L0F1dGhvcj48WWVhcj4yMDA4PC9ZZWFyPjxS
ZWNOdW0+MTc8L1JlY051bT48cmVjb3JkPjxyZWMtbnVtYmVyPjE3PC9yZWMtbnVtYmVyPjxmb3Jl
aWduLWtleXM+PGtleSBhcHA9IkVOIiBkYi1pZD0iZmRld3h0ZDU2djB4NTVlZnJmazVleDBzZTA1
dHowMHgyZDV3IiB0aW1lc3RhbXA9IjAiPjE3PC9rZXk+PC9mb3JlaWduLWtleXM+PHJlZi10eXBl
IG5hbWU9IkpvdXJuYWwgQXJ0aWNsZSI+MTc8L3JlZi10eXBlPjxjb250cmlidXRvcnM+PGF1dGhv
cnM+PGF1dGhvcj5Cb3llcywgUi4gRy48L2F1dGhvcj48YXV0aG9yPkd1bnRlciwgSi4gTC48L2F1
dGhvcj48YXV0aG9yPkZyb3N0LCBDLjwvYXV0aG9yPjxhdXRob3I+SmFua2UsIEEuIEwuPC9hdXRo
b3I+PGF1dGhvcj5ZZWF0bWFuLCBULjwvYXV0aG9yPjxhdXRob3I+SGlsbCwgRC4gTC48L2F1dGhv
cj48YXV0aG9yPkJlcm5zdGVpbiwgTS4gQS48L2F1dGhvcj48YXV0aG9yPlRob21wc29uLCBQLiBN
LjwvYXV0aG9yPjxhdXRob3I+V2VpbmVyLCBNLiBXLjwvYXV0aG9yPjxhdXRob3I+U2NodWZmLCBO
LjwvYXV0aG9yPjxhdXRob3I+QWxleGFuZGVyLCBHLiBFLjwvYXV0aG9yPjxhdXRob3I+S2lsbGlh
bnksIFIuIEouPC9hdXRob3I+PGF1dGhvcj5EZUNhcmxpLCBDLjwvYXV0aG9yPjxhdXRob3I+SmFj
aywgQy4gUi48L2F1dGhvcj48YXV0aG9yPkZveCwgTi4gQy48L2F1dGhvcj48L2F1dGhvcnM+PC9j
b250cmlidXRvcnM+PGF1dGgtYWRkcmVzcz5EZW1lbnRpYSBSZXNlYXJjaCBDZW50cmUsIEluc3Rp
dHV0ZSBvZiBOZXVyb2xvZ3ksIEJveCAxNiwgVW5pdmVyc2l0eSBDb2xsZWdlIExvbmRvbiwgUXVl
ZW4gU3F1YXJlLCBMb25kb24sIFVLLiByLmJveWVzQHVjbC5hYy51azwvYXV0aC1hZGRyZXNzPjx0
aXRsZXM+PHRpdGxlPkludGVuc2l0eSBub24tdW5pZm9ybWl0eSBjb3JyZWN0aW9uIHVzaW5nIE4z
IG9uIDMtVCBzY2FubmVycyB3aXRoIG11bHRpY2hhbm5lbCBwaGFzZWQgYXJyYXkgY29pbHM8L3Rp
dGxlPjxzZWNvbmRhcnktdGl0bGU+TmV1cm9pbWFnZTwvc2Vjb25kYXJ5LXRpdGxlPjwvdGl0bGVz
PjxwZXJpb2RpY2FsPjxmdWxsLXRpdGxlPk5ldXJvaW1hZ2U8L2Z1bGwtdGl0bGU+PC9wZXJpb2Rp
Y2FsPjxwYWdlcz4xNzUyLTYyPC9wYWdlcz48dm9sdW1lPjM5PC92b2x1bWU+PG51bWJlcj40PC9u
dW1iZXI+PGVkaXRpb24+MjAwNy8xMi8wODwvZWRpdGlvbj48a2V5d29yZHM+PGtleXdvcmQ+QWdl
ZDwva2V5d29yZD48a2V5d29yZD5BbGdvcml0aG1zPC9rZXl3b3JkPjxrZXl3b3JkPkFsemhlaW1l
ciBEaXNlYXNlLypwYXRob2xvZ3k8L2tleXdvcmQ+PGtleXdvcmQ+QnJhaW4vcGF0aG9sb2d5PC9r
ZXl3b3JkPjxrZXl3b3JkPkNhbGlicmF0aW9uPC9rZXl3b3JkPjxrZXl3b3JkPkNvZ25pdGlvbiBE
aXNvcmRlcnMvcGF0aG9sb2d5PC9rZXl3b3JkPjxrZXl3b3JkPkRhdGEgSW50ZXJwcmV0YXRpb24s
IFN0YXRpc3RpY2FsPC9rZXl3b3JkPjxrZXl3b3JkPkh1bWFuczwva2V5d29yZD48a2V5d29yZD5J
bWFnZSBQcm9jZXNzaW5nLCBDb21wdXRlci1Bc3Npc3RlZDwva2V5d29yZD48a2V5d29yZD5NYWdu
ZXRpYyBSZXNvbmFuY2UgSW1hZ2luZy8qaW5zdHJ1bWVudGF0aW9uPC9rZXl3b3JkPjxrZXl3b3Jk
PlJlcHJvZHVjaWJpbGl0eSBvZiBSZXN1bHRzPC9rZXl3b3JkPjwva2V5d29yZHM+PGRhdGVzPjx5
ZWFyPjIwMDg8L3llYXI+PHB1Yi1kYXRlcz48ZGF0ZT5GZWIgMTU8L2RhdGU+PC9wdWItZGF0ZXM+
PC9kYXRlcz48aXNibj4xMDUzLTgxMTkgKFByaW50KTwvaXNibj48YWNjZXNzaW9uLW51bT4xODA2
MzM5MTwvYWNjZXNzaW9uLW51bT48dXJscz48cmVsYXRlZC11cmxzPjx1cmw+aHR0cDovL3d3dy5u
Y2JpLm5sbS5uaWguZ292L2VudHJlei9xdWVyeS5mY2dpP2NtZD1SZXRyaWV2ZSZhbXA7ZGI9UHVi
TWVkJmFtcDtkb3B0PUNpdGF0aW9uJmFtcDtsaXN0X3VpZHM9MTgwNjMzOTE8L3VybD48L3JlbGF0
ZWQtdXJscz48L3VybHM+PGN1c3RvbTI+MjU2MjY2MzwvY3VzdG9tMj48ZWxlY3Ryb25pYy1yZXNv
dXJjZS1udW0+UzEwNTMtODExOSgwNykwMDk0OS00IFtwaWldJiN4RDsxMC4xMDE2L2oubmV1cm9p
bWFnZS4yMDA3LjEwLjAyNjwvZWxlY3Ryb25pYy1yZXNvdXJjZS1udW0+PGxhbmd1YWdlPmVuZzwv
bGFuZ3VhZ2U+PC9yZWNvcmQ+PC9DaXRlPjwvRW5kTm90ZT5=
</w:fldData>
        </w:fldChar>
      </w:r>
      <w:r w:rsidR="00795734">
        <w:rPr>
          <w:rStyle w:val="Emphasis"/>
          <w:i w:val="0"/>
        </w:rPr>
        <w:instrText xml:space="preserve"> ADDIN EN.CITE.DATA </w:instrText>
      </w:r>
      <w:r w:rsidR="00795734">
        <w:rPr>
          <w:rStyle w:val="Emphasis"/>
          <w:i w:val="0"/>
        </w:rPr>
      </w:r>
      <w:r w:rsidR="00795734">
        <w:rPr>
          <w:rStyle w:val="Emphasis"/>
          <w:i w:val="0"/>
        </w:rPr>
        <w:fldChar w:fldCharType="end"/>
      </w:r>
      <w:r w:rsidR="002558B9">
        <w:rPr>
          <w:rStyle w:val="Emphasis"/>
          <w:i w:val="0"/>
        </w:rPr>
      </w:r>
      <w:r w:rsidR="002558B9">
        <w:rPr>
          <w:rStyle w:val="Emphasis"/>
          <w:i w:val="0"/>
        </w:rPr>
        <w:fldChar w:fldCharType="separate"/>
      </w:r>
      <w:r w:rsidR="00795734">
        <w:rPr>
          <w:rStyle w:val="Emphasis"/>
          <w:i w:val="0"/>
          <w:noProof/>
        </w:rPr>
        <w:t>(</w:t>
      </w:r>
      <w:hyperlink w:anchor="_ENREF_15" w:tooltip="Jack, 2010 #118" w:history="1">
        <w:r w:rsidR="00795734">
          <w:rPr>
            <w:rStyle w:val="Emphasis"/>
            <w:i w:val="0"/>
            <w:noProof/>
          </w:rPr>
          <w:t>15-17</w:t>
        </w:r>
      </w:hyperlink>
      <w:r w:rsidR="00795734">
        <w:rPr>
          <w:rStyle w:val="Emphasis"/>
          <w:i w:val="0"/>
          <w:noProof/>
        </w:rPr>
        <w:t>)</w:t>
      </w:r>
      <w:r w:rsidR="002558B9">
        <w:rPr>
          <w:rStyle w:val="Emphasis"/>
          <w:i w:val="0"/>
        </w:rPr>
        <w:fldChar w:fldCharType="end"/>
      </w:r>
      <w:r w:rsidR="002558B9">
        <w:rPr>
          <w:rStyle w:val="Emphasis"/>
          <w:i w:val="0"/>
        </w:rPr>
        <w:t xml:space="preserve">. A total of 38 different vendor and platform specific protocols were required to run ADNI MRI sequences at 59 sites with 89 MRI scanners. The final protocol was able to achieve consistent acquisitions across this broad distribution of sites and technologies </w:t>
      </w:r>
      <w:r w:rsidR="002558B9">
        <w:rPr>
          <w:rStyle w:val="Emphasis"/>
          <w:i w:val="0"/>
        </w:rPr>
        <w:fldChar w:fldCharType="begin"/>
      </w:r>
      <w:r w:rsidR="00795734">
        <w:rPr>
          <w:rStyle w:val="Emphasis"/>
          <w:i w:val="0"/>
        </w:rPr>
        <w:instrText xml:space="preserve"> ADDIN EN.CITE &lt;EndNote&gt;&lt;Cite&gt;&lt;Author&gt;Jack&lt;/Author&gt;&lt;Year&gt;2010&lt;/Year&gt;&lt;RecNum&gt;118&lt;/RecNum&gt;&lt;DisplayText&gt;(15)&lt;/DisplayText&gt;&lt;record&gt;&lt;rec-number&gt;118&lt;/rec-number&gt;&lt;foreign-keys&gt;&lt;key app="EN" db-id="fdewxtd56v0x55efrfk5ex0se05tz00x2d5w" timestamp="0"&gt;118&lt;/key&gt;&lt;/foreign-keys&gt;&lt;ref-type name="Journal Article"&gt;17&lt;/ref-type&gt;&lt;contributors&gt;&lt;authors&gt;&lt;author&gt;Jack, C. R., Jr.&lt;/author&gt;&lt;author&gt;Bernstein, M. A.&lt;/author&gt;&lt;author&gt;Borowski, B. J.&lt;/author&gt;&lt;author&gt;Gunter, J. L.&lt;/author&gt;&lt;author&gt;Fox, N. C.&lt;/author&gt;&lt;author&gt;Thompson, P. M.&lt;/author&gt;&lt;author&gt;Schuff, N.&lt;/author&gt;&lt;author&gt;Krueger, G.&lt;/author&gt;&lt;author&gt;Killiany, R. J.&lt;/author&gt;&lt;author&gt;Decarli, C. S.&lt;/author&gt;&lt;author&gt;Dale, A. M.&lt;/author&gt;&lt;author&gt;Carmichael, O. W.&lt;/author&gt;&lt;author&gt;Tosun, D.&lt;/author&gt;&lt;author&gt;Weiner, M. W.&lt;/author&gt;&lt;/authors&gt;&lt;/contributors&gt;&lt;auth-address&gt;Department of Radiology, Mayo Clinic, Rochester, MN, USA. jack.clifford@mayo.edu&lt;/auth-address&gt;&lt;titles&gt;&lt;title&gt;Update on the magnetic resonance imaging core of the Alzheimer&amp;apos;s disease neuroimaging initiative&lt;/title&gt;&lt;secondary-title&gt;Alzheimers Dement&lt;/secondary-title&gt;&lt;/titles&gt;&lt;periodical&gt;&lt;full-title&gt;Alzheimers Dement&lt;/full-title&gt;&lt;/periodical&gt;&lt;pages&gt;212-20&lt;/pages&gt;&lt;volume&gt;6&lt;/volume&gt;&lt;number&gt;3&lt;/number&gt;&lt;edition&gt;2010/05/11&lt;/edition&gt;&lt;dates&gt;&lt;year&gt;2010&lt;/year&gt;&lt;pub-dates&gt;&lt;date&gt;May&lt;/date&gt;&lt;/pub-dates&gt;&lt;/dates&gt;&lt;isbn&gt;1552-5279 (Electronic)&amp;#xD;1552-5260 (Linking)&lt;/isbn&gt;&lt;accession-num&gt;20451869&lt;/accession-num&gt;&lt;urls&gt;&lt;related-urls&gt;&lt;url&gt;http://www.ncbi.nlm.nih.gov/entrez/query.fcgi?cmd=Retrieve&amp;amp;db=PubMed&amp;amp;dopt=Citation&amp;amp;list_uids=20451869&lt;/url&gt;&lt;/related-urls&gt;&lt;/urls&gt;&lt;electronic-resource-num&gt;S1552-5260(10)00064-6 [pii]&amp;#xD;10.1016/j.jalz.2010.03.004&lt;/electronic-resource-num&gt;&lt;language&gt;eng&lt;/language&gt;&lt;/record&gt;&lt;/Cite&gt;&lt;/EndNote&gt;</w:instrText>
      </w:r>
      <w:r w:rsidR="002558B9">
        <w:rPr>
          <w:rStyle w:val="Emphasis"/>
          <w:i w:val="0"/>
        </w:rPr>
        <w:fldChar w:fldCharType="separate"/>
      </w:r>
      <w:r w:rsidR="00795734">
        <w:rPr>
          <w:rStyle w:val="Emphasis"/>
          <w:i w:val="0"/>
          <w:noProof/>
        </w:rPr>
        <w:t>(</w:t>
      </w:r>
      <w:hyperlink w:anchor="_ENREF_15" w:tooltip="Jack, 2010 #118" w:history="1">
        <w:r w:rsidR="00795734">
          <w:rPr>
            <w:rStyle w:val="Emphasis"/>
            <w:i w:val="0"/>
            <w:noProof/>
          </w:rPr>
          <w:t>15</w:t>
        </w:r>
      </w:hyperlink>
      <w:r w:rsidR="00795734">
        <w:rPr>
          <w:rStyle w:val="Emphasis"/>
          <w:i w:val="0"/>
          <w:noProof/>
        </w:rPr>
        <w:t>)</w:t>
      </w:r>
      <w:r w:rsidR="002558B9">
        <w:rPr>
          <w:rStyle w:val="Emphasis"/>
          <w:i w:val="0"/>
        </w:rPr>
        <w:fldChar w:fldCharType="end"/>
      </w:r>
      <w:r w:rsidR="002558B9">
        <w:rPr>
          <w:rStyle w:val="Emphasis"/>
          <w:i w:val="0"/>
        </w:rPr>
        <w:t>.  Following the development of the initial protocols</w:t>
      </w:r>
      <w:r w:rsidR="0098104C">
        <w:rPr>
          <w:rStyle w:val="Emphasis"/>
          <w:i w:val="0"/>
        </w:rPr>
        <w:t>,</w:t>
      </w:r>
      <w:r w:rsidR="002558B9">
        <w:rPr>
          <w:rStyle w:val="Emphasis"/>
          <w:i w:val="0"/>
        </w:rPr>
        <w:t xml:space="preserve"> it became apparent that MRI scans in ADNI also needed to</w:t>
      </w:r>
      <w:r w:rsidR="0098104C">
        <w:rPr>
          <w:rStyle w:val="Emphasis"/>
          <w:i w:val="0"/>
        </w:rPr>
        <w:t xml:space="preserve"> image white-matter disease and so </w:t>
      </w:r>
      <w:r w:rsidR="003828D7">
        <w:rPr>
          <w:rStyle w:val="Emphasis"/>
          <w:i w:val="0"/>
        </w:rPr>
        <w:t xml:space="preserve">a </w:t>
      </w:r>
      <w:r w:rsidR="0098104C">
        <w:rPr>
          <w:rStyle w:val="Emphasis"/>
          <w:i w:val="0"/>
        </w:rPr>
        <w:t>FLAIR sequence to detect cerebrovascular disease was added to the core sequence for ADNI-GO and ADNI-2. In addition three emerging MRI applications – functional</w:t>
      </w:r>
      <w:r w:rsidR="00E27F1C">
        <w:rPr>
          <w:rStyle w:val="Emphasis"/>
          <w:i w:val="0"/>
        </w:rPr>
        <w:t xml:space="preserve"> MRI, Arterial Spin </w:t>
      </w:r>
      <w:proofErr w:type="spellStart"/>
      <w:r w:rsidR="00E27F1C">
        <w:rPr>
          <w:rStyle w:val="Emphasis"/>
          <w:i w:val="0"/>
        </w:rPr>
        <w:t>Label</w:t>
      </w:r>
      <w:r w:rsidR="007C4191">
        <w:rPr>
          <w:rStyle w:val="Emphasis"/>
          <w:i w:val="0"/>
        </w:rPr>
        <w:t>ing</w:t>
      </w:r>
      <w:proofErr w:type="spellEnd"/>
      <w:r w:rsidR="007C4191">
        <w:rPr>
          <w:rStyle w:val="Emphasis"/>
          <w:i w:val="0"/>
        </w:rPr>
        <w:t xml:space="preserve"> Perfusion Imaging (ASL)</w:t>
      </w:r>
      <w:r w:rsidR="0098104C">
        <w:rPr>
          <w:rStyle w:val="Emphasis"/>
          <w:i w:val="0"/>
        </w:rPr>
        <w:t xml:space="preserve"> and</w:t>
      </w:r>
      <w:r w:rsidR="007C4191">
        <w:rPr>
          <w:rStyle w:val="Emphasis"/>
          <w:i w:val="0"/>
        </w:rPr>
        <w:t xml:space="preserve"> Diffusion Tensor Imaging (DTI)</w:t>
      </w:r>
      <w:r w:rsidR="0098104C">
        <w:rPr>
          <w:rStyle w:val="Emphasis"/>
          <w:i w:val="0"/>
        </w:rPr>
        <w:t xml:space="preserve"> – were added </w:t>
      </w:r>
      <w:r w:rsidR="007F125D">
        <w:rPr>
          <w:rStyle w:val="Emphasis"/>
          <w:i w:val="0"/>
        </w:rPr>
        <w:t>in ADNI</w:t>
      </w:r>
      <w:ins w:id="1" w:author="dallas veitch" w:date="2014-11-05T10:22:00Z">
        <w:r w:rsidR="00406150">
          <w:rPr>
            <w:rStyle w:val="Emphasis"/>
            <w:i w:val="0"/>
          </w:rPr>
          <w:t>-</w:t>
        </w:r>
      </w:ins>
      <w:r w:rsidR="007F125D">
        <w:rPr>
          <w:rStyle w:val="Emphasis"/>
          <w:i w:val="0"/>
        </w:rPr>
        <w:t>GO</w:t>
      </w:r>
      <w:r w:rsidR="00406150">
        <w:rPr>
          <w:rStyle w:val="Emphasis"/>
          <w:i w:val="0"/>
        </w:rPr>
        <w:t xml:space="preserve"> and ADNI-2 </w:t>
      </w:r>
      <w:r w:rsidR="007F125D">
        <w:rPr>
          <w:rStyle w:val="Emphasis"/>
          <w:i w:val="0"/>
        </w:rPr>
        <w:t xml:space="preserve"> </w:t>
      </w:r>
      <w:r w:rsidR="0098104C">
        <w:rPr>
          <w:rStyle w:val="Emphasis"/>
          <w:i w:val="0"/>
        </w:rPr>
        <w:t xml:space="preserve">as </w:t>
      </w:r>
      <w:proofErr w:type="spellStart"/>
      <w:r w:rsidR="0098104C">
        <w:rPr>
          <w:rStyle w:val="Emphasis"/>
          <w:i w:val="0"/>
        </w:rPr>
        <w:t>avendor</w:t>
      </w:r>
      <w:proofErr w:type="spellEnd"/>
      <w:r w:rsidR="0098104C">
        <w:rPr>
          <w:rStyle w:val="Emphasis"/>
          <w:i w:val="0"/>
        </w:rPr>
        <w:t xml:space="preserve"> specific protocols to pilot their potential use in </w:t>
      </w:r>
      <w:proofErr w:type="spellStart"/>
      <w:r w:rsidR="0098104C">
        <w:rPr>
          <w:rStyle w:val="Emphasis"/>
          <w:i w:val="0"/>
        </w:rPr>
        <w:t>multicenter</w:t>
      </w:r>
      <w:proofErr w:type="spellEnd"/>
      <w:r w:rsidR="0098104C">
        <w:rPr>
          <w:rStyle w:val="Emphasis"/>
          <w:i w:val="0"/>
        </w:rPr>
        <w:t xml:space="preserve"> clinical trials </w:t>
      </w:r>
      <w:r w:rsidR="0098104C">
        <w:rPr>
          <w:rStyle w:val="Emphasis"/>
          <w:i w:val="0"/>
        </w:rPr>
        <w:fldChar w:fldCharType="begin"/>
      </w:r>
      <w:r w:rsidR="00795734">
        <w:rPr>
          <w:rStyle w:val="Emphasis"/>
          <w:i w:val="0"/>
        </w:rPr>
        <w:instrText xml:space="preserve"> ADDIN EN.CITE &lt;EndNote&gt;&lt;Cite&gt;&lt;Author&gt;Jack&lt;/Author&gt;&lt;Year&gt;2010&lt;/Year&gt;&lt;RecNum&gt;118&lt;/RecNum&gt;&lt;DisplayText&gt;(15)&lt;/DisplayText&gt;&lt;record&gt;&lt;rec-number&gt;118&lt;/rec-number&gt;&lt;foreign-keys&gt;&lt;key app="EN" db-id="fdewxtd56v0x55efrfk5ex0se05tz00x2d5w" timestamp="0"&gt;118&lt;/key&gt;&lt;/foreign-keys&gt;&lt;ref-type name="Journal Article"&gt;17&lt;/ref-type&gt;&lt;contributors&gt;&lt;authors&gt;&lt;author&gt;Jack, C. R., Jr.&lt;/author&gt;&lt;author&gt;Bernstein, M. A.&lt;/author&gt;&lt;author&gt;Borowski, B. J.&lt;/author&gt;&lt;author&gt;Gunter, J. L.&lt;/author&gt;&lt;author&gt;Fox, N. C.&lt;/author&gt;&lt;author&gt;Thompson, P. M.&lt;/author&gt;&lt;author&gt;Schuff, N.&lt;/author&gt;&lt;author&gt;Krueger, G.&lt;/author&gt;&lt;author&gt;Killiany, R. J.&lt;/author&gt;&lt;author&gt;Decarli, C. S.&lt;/author&gt;&lt;author&gt;Dale, A. M.&lt;/author&gt;&lt;author&gt;Carmichael, O. W.&lt;/author&gt;&lt;author&gt;Tosun, D.&lt;/author&gt;&lt;author&gt;Weiner, M. W.&lt;/author&gt;&lt;/authors&gt;&lt;/contributors&gt;&lt;auth-address&gt;Department of Radiology, Mayo Clinic, Rochester, MN, USA. jack.clifford@mayo.edu&lt;/auth-address&gt;&lt;titles&gt;&lt;title&gt;Update on the magnetic resonance imaging core of the Alzheimer&amp;apos;s disease neuroimaging initiative&lt;/title&gt;&lt;secondary-title&gt;Alzheimers Dement&lt;/secondary-title&gt;&lt;/titles&gt;&lt;periodical&gt;&lt;full-title&gt;Alzheimers Dement&lt;/full-title&gt;&lt;/periodical&gt;&lt;pages&gt;212-20&lt;/pages&gt;&lt;volume&gt;6&lt;/volume&gt;&lt;number&gt;3&lt;/number&gt;&lt;edition&gt;2010/05/11&lt;/edition&gt;&lt;dates&gt;&lt;year&gt;2010&lt;/year&gt;&lt;pub-dates&gt;&lt;date&gt;May&lt;/date&gt;&lt;/pub-dates&gt;&lt;/dates&gt;&lt;isbn&gt;1552-5279 (Electronic)&amp;#xD;1552-5260 (Linking)&lt;/isbn&gt;&lt;accession-num&gt;20451869&lt;/accession-num&gt;&lt;urls&gt;&lt;related-urls&gt;&lt;url&gt;http://www.ncbi.nlm.nih.gov/entrez/query.fcgi?cmd=Retrieve&amp;amp;db=PubMed&amp;amp;dopt=Citation&amp;amp;list_uids=20451869&lt;/url&gt;&lt;/related-urls&gt;&lt;/urls&gt;&lt;electronic-resource-num&gt;S1552-5260(10)00064-6 [pii]&amp;#xD;10.1016/j.jalz.2010.03.004&lt;/electronic-resource-num&gt;&lt;language&gt;eng&lt;/language&gt;&lt;/record&gt;&lt;/Cite&gt;&lt;/EndNote&gt;</w:instrText>
      </w:r>
      <w:r w:rsidR="0098104C">
        <w:rPr>
          <w:rStyle w:val="Emphasis"/>
          <w:i w:val="0"/>
        </w:rPr>
        <w:fldChar w:fldCharType="separate"/>
      </w:r>
      <w:r w:rsidR="00795734">
        <w:rPr>
          <w:rStyle w:val="Emphasis"/>
          <w:i w:val="0"/>
          <w:noProof/>
        </w:rPr>
        <w:t>(</w:t>
      </w:r>
      <w:hyperlink w:anchor="_ENREF_15" w:tooltip="Jack, 2010 #118" w:history="1">
        <w:r w:rsidR="00795734">
          <w:rPr>
            <w:rStyle w:val="Emphasis"/>
            <w:i w:val="0"/>
            <w:noProof/>
          </w:rPr>
          <w:t>15</w:t>
        </w:r>
      </w:hyperlink>
      <w:r w:rsidR="00795734">
        <w:rPr>
          <w:rStyle w:val="Emphasis"/>
          <w:i w:val="0"/>
          <w:noProof/>
        </w:rPr>
        <w:t>)</w:t>
      </w:r>
      <w:r w:rsidR="0098104C">
        <w:rPr>
          <w:rStyle w:val="Emphasis"/>
          <w:i w:val="0"/>
        </w:rPr>
        <w:fldChar w:fldCharType="end"/>
      </w:r>
      <w:r w:rsidR="0098104C">
        <w:rPr>
          <w:rStyle w:val="Emphasis"/>
          <w:i w:val="0"/>
        </w:rPr>
        <w:t>. A comparison of sequences used in ADNI-1, ADN</w:t>
      </w:r>
      <w:r w:rsidR="00E27F1C">
        <w:rPr>
          <w:rStyle w:val="Emphasis"/>
          <w:i w:val="0"/>
        </w:rPr>
        <w:t>I-GO and ADNI-2 can be found at</w:t>
      </w:r>
      <w:r w:rsidR="003828D7">
        <w:rPr>
          <w:rStyle w:val="Emphasis"/>
          <w:i w:val="0"/>
        </w:rPr>
        <w:t xml:space="preserve">: </w:t>
      </w:r>
      <w:hyperlink r:id="rId11" w:history="1">
        <w:r w:rsidR="003828D7" w:rsidRPr="00C51FBA">
          <w:rPr>
            <w:rStyle w:val="Hyperlink"/>
          </w:rPr>
          <w:t>http://adni.loni.usc.edu/methods/mri-analysis/mri-acquisition/</w:t>
        </w:r>
      </w:hyperlink>
      <w:r w:rsidR="003828D7">
        <w:rPr>
          <w:rStyle w:val="Emphasis"/>
          <w:i w:val="0"/>
        </w:rPr>
        <w:t>.</w:t>
      </w:r>
    </w:p>
    <w:p w:rsidR="003828D7" w:rsidRPr="006465B0" w:rsidRDefault="00CC493F" w:rsidP="006465B0">
      <w:pPr>
        <w:spacing w:line="360" w:lineRule="auto"/>
        <w:jc w:val="both"/>
        <w:rPr>
          <w:rFonts w:cstheme="minorHAnsi"/>
        </w:rPr>
      </w:pPr>
      <w:r w:rsidRPr="00CC493F">
        <w:rPr>
          <w:rFonts w:cstheme="minorHAnsi"/>
        </w:rPr>
        <w:t xml:space="preserve">A key factor in the success of </w:t>
      </w:r>
      <w:r>
        <w:rPr>
          <w:rFonts w:cstheme="minorHAnsi"/>
        </w:rPr>
        <w:t xml:space="preserve">ADNI </w:t>
      </w:r>
      <w:r w:rsidRPr="00CC493F">
        <w:rPr>
          <w:rFonts w:cstheme="minorHAnsi"/>
        </w:rPr>
        <w:t>MRI protocols</w:t>
      </w:r>
      <w:r>
        <w:rPr>
          <w:rFonts w:cstheme="minorHAnsi"/>
        </w:rPr>
        <w:t xml:space="preserve"> has been the use of a high-resolution geometric phantom to assess the reliability of scanner hardware over longitudinal scans. Consisting of polycarbonate spheres filled with water and copper sulphate in </w:t>
      </w:r>
      <w:r w:rsidR="00E27F1C">
        <w:rPr>
          <w:rFonts w:cstheme="minorHAnsi"/>
        </w:rPr>
        <w:t xml:space="preserve">a precise geometrical pattern, </w:t>
      </w:r>
      <w:r>
        <w:rPr>
          <w:rFonts w:cstheme="minorHAnsi"/>
        </w:rPr>
        <w:t xml:space="preserve">the ADNI phantom </w:t>
      </w:r>
      <w:r w:rsidR="00EA7B5D">
        <w:rPr>
          <w:rFonts w:cstheme="minorHAnsi"/>
        </w:rPr>
        <w:t xml:space="preserve">(Figure 1) </w:t>
      </w:r>
      <w:r>
        <w:rPr>
          <w:rFonts w:cstheme="minorHAnsi"/>
        </w:rPr>
        <w:t xml:space="preserve">is scanned after each patient </w:t>
      </w:r>
      <w:r w:rsidR="007F08FB">
        <w:rPr>
          <w:rFonts w:cstheme="minorHAnsi"/>
        </w:rPr>
        <w:t xml:space="preserve">to detect </w:t>
      </w:r>
      <w:r w:rsidR="007F08FB">
        <w:t xml:space="preserve">linear and nonlinear spatial distortion, signal-to-noise ratio, and image contrast, allowing these </w:t>
      </w:r>
      <w:proofErr w:type="spellStart"/>
      <w:r w:rsidR="007F08FB">
        <w:t>artifactual</w:t>
      </w:r>
      <w:proofErr w:type="spellEnd"/>
      <w:r w:rsidR="007F08FB">
        <w:t xml:space="preserve"> problems to be identified and subsequently </w:t>
      </w:r>
      <w:r w:rsidR="007F125D">
        <w:t>corrected</w:t>
      </w:r>
      <w:r w:rsidR="007F08FB">
        <w:rPr>
          <w:rFonts w:cstheme="minorHAnsi"/>
        </w:rPr>
        <w:t xml:space="preserve">. The ADNI phantom </w:t>
      </w:r>
      <w:r>
        <w:rPr>
          <w:rFonts w:cstheme="minorHAnsi"/>
        </w:rPr>
        <w:t xml:space="preserve">has been shown to help correct scanner scaling errors or </w:t>
      </w:r>
      <w:proofErr w:type="spellStart"/>
      <w:r>
        <w:rPr>
          <w:rFonts w:cstheme="minorHAnsi"/>
        </w:rPr>
        <w:t>miscalibrations</w:t>
      </w:r>
      <w:proofErr w:type="spellEnd"/>
      <w:r>
        <w:rPr>
          <w:rFonts w:cstheme="minorHAnsi"/>
        </w:rPr>
        <w:t xml:space="preserve"> </w:t>
      </w:r>
      <w:r>
        <w:rPr>
          <w:rFonts w:cstheme="minorHAnsi"/>
        </w:rPr>
        <w:fldChar w:fldCharType="begin"/>
      </w:r>
      <w:r w:rsidR="00795734">
        <w:rPr>
          <w:rFonts w:cstheme="minorHAnsi"/>
        </w:rPr>
        <w:instrText xml:space="preserve"> ADDIN EN.CITE &lt;EndNote&gt;&lt;Cite&gt;&lt;Author&gt;Gunter&lt;/Author&gt;&lt;Year&gt;2009&lt;/Year&gt;&lt;RecNum&gt;60&lt;/RecNum&gt;&lt;DisplayText&gt;(18)&lt;/DisplayText&gt;&lt;record&gt;&lt;rec-number&gt;60&lt;/rec-number&gt;&lt;foreign-keys&gt;&lt;key app="EN" db-id="fdewxtd56v0x55efrfk5ex0se05tz00x2d5w" timestamp="0"&gt;60&lt;/key&gt;&lt;/foreign-keys&gt;&lt;ref-type name="Journal Article"&gt;17&lt;/ref-type&gt;&lt;contributors&gt;&lt;authors&gt;&lt;author&gt;Gunter, J. L.&lt;/author&gt;&lt;author&gt;Bernstein, M. A.&lt;/author&gt;&lt;author&gt;Borowski, B. J.&lt;/author&gt;&lt;author&gt;Ward, C. P.&lt;/author&gt;&lt;author&gt;Britson, P. J.&lt;/author&gt;&lt;author&gt;Felmlee, J. P.&lt;/author&gt;&lt;author&gt;Schuff, N.&lt;/author&gt;&lt;author&gt;Weiner, M.&lt;/author&gt;&lt;author&gt;Jack, C. R.&lt;/author&gt;&lt;/authors&gt;&lt;/contributors&gt;&lt;auth-address&gt;Mayo Clinic and Foundation, Rochester, Minnesota 55902, USA. gunter.jeffrey@mayo.edu&lt;/auth-address&gt;&lt;titles&gt;&lt;title&gt;Measurement of MRI scanner performance with the ADNI phantom&lt;/title&gt;&lt;secondary-title&gt;Med Phys&lt;/secondary-title&gt;&lt;/titles&gt;&lt;periodical&gt;&lt;full-title&gt;Med Phys&lt;/full-title&gt;&lt;/periodical&gt;&lt;pages&gt;2193-205&lt;/pages&gt;&lt;volume&gt;36&lt;/volume&gt;&lt;number&gt;6&lt;/number&gt;&lt;edition&gt;2009/07/21&lt;/edition&gt;&lt;keywords&gt;&lt;keyword&gt;Alzheimer Disease/*diagnosis&lt;/keyword&gt;&lt;keyword&gt;Brain/*pathology&lt;/keyword&gt;&lt;keyword&gt;Equipment Design&lt;/keyword&gt;&lt;keyword&gt;Equipment Failure Analysis/methods&lt;/keyword&gt;&lt;keyword&gt;Humans&lt;/keyword&gt;&lt;keyword&gt;Image Enhancement/*instrumentation/methods&lt;/keyword&gt;&lt;keyword&gt;Image Interpretation, Computer-Assisted/*instrumentation&lt;/keyword&gt;&lt;keyword&gt;Magnetic Resonance Imaging/*instrumentation/methods&lt;/keyword&gt;&lt;keyword&gt;*Phantoms, Imaging&lt;/keyword&gt;&lt;keyword&gt;Reproducibility of Results&lt;/keyword&gt;&lt;keyword&gt;Sensitivity and Specificity&lt;/keyword&gt;&lt;/keywords&gt;&lt;dates&gt;&lt;year&gt;2009&lt;/year&gt;&lt;pub-dates&gt;&lt;date&gt;Jun&lt;/date&gt;&lt;/pub-dates&gt;&lt;/dates&gt;&lt;isbn&gt;0094-2405 (Print)&amp;#xD;0094-2405 (Linking)&lt;/isbn&gt;&lt;accession-num&gt;19610308&lt;/accession-num&gt;&lt;urls&gt;&lt;related-urls&gt;&lt;url&gt;http://www.ncbi.nlm.nih.gov/entrez/query.fcgi?cmd=Retrieve&amp;amp;db=PubMed&amp;amp;dopt=Citation&amp;amp;list_uids=19610308&lt;/url&gt;&lt;/related-urls&gt;&lt;/urls&gt;&lt;custom2&gt;2754942&lt;/custom2&gt;&lt;language&gt;eng&lt;/language&gt;&lt;/record&gt;&lt;/Cite&gt;&lt;/EndNote&gt;</w:instrText>
      </w:r>
      <w:r>
        <w:rPr>
          <w:rFonts w:cstheme="minorHAnsi"/>
        </w:rPr>
        <w:fldChar w:fldCharType="separate"/>
      </w:r>
      <w:r w:rsidR="00795734">
        <w:rPr>
          <w:rFonts w:cstheme="minorHAnsi"/>
          <w:noProof/>
        </w:rPr>
        <w:t>(</w:t>
      </w:r>
      <w:hyperlink w:anchor="_ENREF_18" w:tooltip="Gunter, 2009 #60" w:history="1">
        <w:r w:rsidR="00795734">
          <w:rPr>
            <w:rFonts w:cstheme="minorHAnsi"/>
            <w:noProof/>
          </w:rPr>
          <w:t>18</w:t>
        </w:r>
      </w:hyperlink>
      <w:r w:rsidR="00795734">
        <w:rPr>
          <w:rFonts w:cstheme="minorHAnsi"/>
          <w:noProof/>
        </w:rPr>
        <w:t>)</w:t>
      </w:r>
      <w:r>
        <w:rPr>
          <w:rFonts w:cstheme="minorHAnsi"/>
        </w:rPr>
        <w:fldChar w:fldCharType="end"/>
      </w:r>
      <w:r>
        <w:rPr>
          <w:rFonts w:cstheme="minorHAnsi"/>
        </w:rPr>
        <w:t xml:space="preserve"> and to reduce between scanner imaging </w:t>
      </w:r>
      <w:proofErr w:type="spellStart"/>
      <w:r>
        <w:rPr>
          <w:rFonts w:cstheme="minorHAnsi"/>
        </w:rPr>
        <w:t>artifacts</w:t>
      </w:r>
      <w:proofErr w:type="spellEnd"/>
      <w:r>
        <w:rPr>
          <w:rFonts w:cstheme="minorHAnsi"/>
        </w:rPr>
        <w:t xml:space="preserve"> in longitudinal studies </w:t>
      </w:r>
      <w:r>
        <w:rPr>
          <w:rFonts w:cstheme="minorHAnsi"/>
        </w:rPr>
        <w:fldChar w:fldCharType="begin"/>
      </w:r>
      <w:r w:rsidR="00795734">
        <w:rPr>
          <w:rFonts w:cstheme="minorHAnsi"/>
        </w:rPr>
        <w:instrText xml:space="preserve"> ADDIN EN.CITE &lt;EndNote&gt;&lt;Cite&gt;&lt;Author&gt;Kruggel&lt;/Author&gt;&lt;Year&gt;2010&lt;/Year&gt;&lt;RecNum&gt;91&lt;/RecNum&gt;&lt;DisplayText&gt;(19)&lt;/DisplayText&gt;&lt;record&gt;&lt;rec-number&gt;91&lt;/rec-number&gt;&lt;foreign-keys&gt;&lt;key app="EN" db-id="fdewxtd56v0x55efrfk5ex0se05tz00x2d5w" timestamp="0"&gt;91&lt;/key&gt;&lt;/foreign-keys&gt;&lt;ref-type name="Journal Article"&gt;17&lt;/ref-type&gt;&lt;contributors&gt;&lt;authors&gt;&lt;author&gt;Kruggel, F.&lt;/author&gt;&lt;author&gt;Turner, J.&lt;/author&gt;&lt;author&gt;Muftuler, L. T.&lt;/author&gt;&lt;/authors&gt;&lt;/contributors&gt;&lt;auth-address&gt;Department of Biomedical Engineering, University of California, Irvine, CA 92697-2755, USA. fkruggel@uci.edu&lt;/auth-address&gt;&lt;titles&gt;&lt;title&gt;Impact of scanner hardware and imaging protocol on image quality and compartment volume precision in the ADNI cohort&lt;/title&gt;&lt;secondary-title&gt;Neuroimage&lt;/secondary-title&gt;&lt;/titles&gt;&lt;periodical&gt;&lt;full-title&gt;Neuroimage&lt;/full-title&gt;&lt;/periodical&gt;&lt;pages&gt;2123-33&lt;/pages&gt;&lt;volume&gt;49&lt;/volume&gt;&lt;number&gt;3&lt;/number&gt;&lt;edition&gt;2009/11/17&lt;/edition&gt;&lt;keywords&gt;&lt;keyword&gt;Aged&lt;/keyword&gt;&lt;keyword&gt;Aged, 80 and over&lt;/keyword&gt;&lt;keyword&gt;Alzheimer Disease/pathology&lt;/keyword&gt;&lt;keyword&gt;Brain/*pathology&lt;/keyword&gt;&lt;keyword&gt;Female&lt;/keyword&gt;&lt;keyword&gt;Humans&lt;/keyword&gt;&lt;keyword&gt;Magnetic Resonance Imaging/*instrumentation/*methods&lt;/keyword&gt;&lt;keyword&gt;Male&lt;/keyword&gt;&lt;keyword&gt;Middle Aged&lt;/keyword&gt;&lt;keyword&gt;Reproducibility of Results&lt;/keyword&gt;&lt;/keywords&gt;&lt;dates&gt;&lt;year&gt;2010&lt;/year&gt;&lt;pub-dates&gt;&lt;date&gt;Feb 1&lt;/date&gt;&lt;/pub-dates&gt;&lt;/dates&gt;&lt;isbn&gt;1095-9572 (Electronic)&amp;#xD;1053-8119 (Linking)&lt;/isbn&gt;&lt;accession-num&gt;19913626&lt;/accession-num&gt;&lt;urls&gt;&lt;related-urls&gt;&lt;url&gt;http://www.ncbi.nlm.nih.gov/entrez/query.fcgi?cmd=Retrieve&amp;amp;db=PubMed&amp;amp;dopt=Citation&amp;amp;list_uids=19913626&lt;/url&gt;&lt;/related-urls&gt;&lt;/urls&gt;&lt;electronic-resource-num&gt;S1053-8119(09)01190-2 [pii]&amp;#xD;10.1016/j.neuroimage.2009.11.006&lt;/electronic-resource-num&gt;&lt;language&gt;eng&lt;/language&gt;&lt;/record&gt;&lt;/Cite&gt;&lt;/EndNote&gt;</w:instrText>
      </w:r>
      <w:r>
        <w:rPr>
          <w:rFonts w:cstheme="minorHAnsi"/>
        </w:rPr>
        <w:fldChar w:fldCharType="separate"/>
      </w:r>
      <w:r w:rsidR="00795734">
        <w:rPr>
          <w:rFonts w:cstheme="minorHAnsi"/>
          <w:noProof/>
        </w:rPr>
        <w:t>(</w:t>
      </w:r>
      <w:hyperlink w:anchor="_ENREF_19" w:tooltip="Kruggel, 2010 #91" w:history="1">
        <w:r w:rsidR="00795734">
          <w:rPr>
            <w:rFonts w:cstheme="minorHAnsi"/>
            <w:noProof/>
          </w:rPr>
          <w:t>19</w:t>
        </w:r>
      </w:hyperlink>
      <w:r w:rsidR="00795734">
        <w:rPr>
          <w:rFonts w:cstheme="minorHAnsi"/>
          <w:noProof/>
        </w:rPr>
        <w:t>)</w:t>
      </w:r>
      <w:r>
        <w:rPr>
          <w:rFonts w:cstheme="minorHAnsi"/>
        </w:rPr>
        <w:fldChar w:fldCharType="end"/>
      </w:r>
      <w:r>
        <w:rPr>
          <w:rFonts w:cstheme="minorHAnsi"/>
        </w:rPr>
        <w:t>.</w:t>
      </w:r>
      <w:r w:rsidR="007F08FB">
        <w:rPr>
          <w:rFonts w:cstheme="minorHAnsi"/>
        </w:rPr>
        <w:t xml:space="preserve"> Without the monitoring of scanner performance using the ADNI phantom, it is estimated that around 20% of all scans would have been affected by these types of errors </w:t>
      </w:r>
      <w:r w:rsidR="007F08FB">
        <w:rPr>
          <w:rFonts w:cstheme="minorHAnsi"/>
        </w:rPr>
        <w:fldChar w:fldCharType="begin"/>
      </w:r>
      <w:r w:rsidR="00795734">
        <w:rPr>
          <w:rFonts w:cstheme="minorHAnsi"/>
        </w:rPr>
        <w:instrText xml:space="preserve"> ADDIN EN.CITE &lt;EndNote&gt;&lt;Cite&gt;&lt;Author&gt;Gunter&lt;/Author&gt;&lt;Year&gt;2009&lt;/Year&gt;&lt;RecNum&gt;60&lt;/RecNum&gt;&lt;DisplayText&gt;(18)&lt;/DisplayText&gt;&lt;record&gt;&lt;rec-number&gt;60&lt;/rec-number&gt;&lt;foreign-keys&gt;&lt;key app="EN" db-id="fdewxtd56v0x55efrfk5ex0se05tz00x2d5w" timestamp="0"&gt;60&lt;/key&gt;&lt;/foreign-keys&gt;&lt;ref-type name="Journal Article"&gt;17&lt;/ref-type&gt;&lt;contributors&gt;&lt;authors&gt;&lt;author&gt;Gunter, J. L.&lt;/author&gt;&lt;author&gt;Bernstein, M. A.&lt;/author&gt;&lt;author&gt;Borowski, B. J.&lt;/author&gt;&lt;author&gt;Ward, C. P.&lt;/author&gt;&lt;author&gt;Britson, P. J.&lt;/author&gt;&lt;author&gt;Felmlee, J. P.&lt;/author&gt;&lt;author&gt;Schuff, N.&lt;/author&gt;&lt;author&gt;Weiner, M.&lt;/author&gt;&lt;author&gt;Jack, C. R.&lt;/author&gt;&lt;/authors&gt;&lt;/contributors&gt;&lt;auth-address&gt;Mayo Clinic and Foundation, Rochester, Minnesota 55902, USA. gunter.jeffrey@mayo.edu&lt;/auth-address&gt;&lt;titles&gt;&lt;title&gt;Measurement of MRI scanner performance with the ADNI phantom&lt;/title&gt;&lt;secondary-title&gt;Med Phys&lt;/secondary-title&gt;&lt;/titles&gt;&lt;periodical&gt;&lt;full-title&gt;Med Phys&lt;/full-title&gt;&lt;/periodical&gt;&lt;pages&gt;2193-205&lt;/pages&gt;&lt;volume&gt;36&lt;/volume&gt;&lt;number&gt;6&lt;/number&gt;&lt;edition&gt;2009/07/21&lt;/edition&gt;&lt;keywords&gt;&lt;keyword&gt;Alzheimer Disease/*diagnosis&lt;/keyword&gt;&lt;keyword&gt;Brain/*pathology&lt;/keyword&gt;&lt;keyword&gt;Equipment Design&lt;/keyword&gt;&lt;keyword&gt;Equipment Failure Analysis/methods&lt;/keyword&gt;&lt;keyword&gt;Humans&lt;/keyword&gt;&lt;keyword&gt;Image Enhancement/*instrumentation/methods&lt;/keyword&gt;&lt;keyword&gt;Image Interpretation, Computer-Assisted/*instrumentation&lt;/keyword&gt;&lt;keyword&gt;Magnetic Resonance Imaging/*instrumentation/methods&lt;/keyword&gt;&lt;keyword&gt;*Phantoms, Imaging&lt;/keyword&gt;&lt;keyword&gt;Reproducibility of Results&lt;/keyword&gt;&lt;keyword&gt;Sensitivity and Specificity&lt;/keyword&gt;&lt;/keywords&gt;&lt;dates&gt;&lt;year&gt;2009&lt;/year&gt;&lt;pub-dates&gt;&lt;date&gt;Jun&lt;/date&gt;&lt;/pub-dates&gt;&lt;/dates&gt;&lt;isbn&gt;0094-2405 (Print)&amp;#xD;0094-2405 (Linking)&lt;/isbn&gt;&lt;accession-num&gt;19610308&lt;/accession-num&gt;&lt;urls&gt;&lt;related-urls&gt;&lt;url&gt;http://www.ncbi.nlm.nih.gov/entrez/query.fcgi?cmd=Retrieve&amp;amp;db=PubMed&amp;amp;dopt=Citation&amp;amp;list_uids=19610308&lt;/url&gt;&lt;/related-urls&gt;&lt;/urls&gt;&lt;custom2&gt;2754942&lt;/custom2&gt;&lt;language&gt;eng&lt;/language&gt;&lt;/record&gt;&lt;/Cite&gt;&lt;/EndNote&gt;</w:instrText>
      </w:r>
      <w:r w:rsidR="007F08FB">
        <w:rPr>
          <w:rFonts w:cstheme="minorHAnsi"/>
        </w:rPr>
        <w:fldChar w:fldCharType="separate"/>
      </w:r>
      <w:r w:rsidR="00795734">
        <w:rPr>
          <w:rFonts w:cstheme="minorHAnsi"/>
          <w:noProof/>
        </w:rPr>
        <w:t>(</w:t>
      </w:r>
      <w:hyperlink w:anchor="_ENREF_18" w:tooltip="Gunter, 2009 #60" w:history="1">
        <w:r w:rsidR="00795734">
          <w:rPr>
            <w:rFonts w:cstheme="minorHAnsi"/>
            <w:noProof/>
          </w:rPr>
          <w:t>18</w:t>
        </w:r>
      </w:hyperlink>
      <w:r w:rsidR="00795734">
        <w:rPr>
          <w:rFonts w:cstheme="minorHAnsi"/>
          <w:noProof/>
        </w:rPr>
        <w:t>)</w:t>
      </w:r>
      <w:r w:rsidR="007F08FB">
        <w:rPr>
          <w:rFonts w:cstheme="minorHAnsi"/>
        </w:rPr>
        <w:fldChar w:fldCharType="end"/>
      </w:r>
      <w:r w:rsidR="007F08FB">
        <w:rPr>
          <w:rFonts w:cstheme="minorHAnsi"/>
        </w:rPr>
        <w:t>. This phantom ha</w:t>
      </w:r>
      <w:r w:rsidR="0038246B">
        <w:rPr>
          <w:rFonts w:cstheme="minorHAnsi"/>
        </w:rPr>
        <w:t>s been so successful that it has</w:t>
      </w:r>
      <w:r w:rsidR="007F08FB">
        <w:rPr>
          <w:rFonts w:cstheme="minorHAnsi"/>
        </w:rPr>
        <w:t xml:space="preserve"> been used in numerous phase 2 and phase 3 treatment trials </w:t>
      </w:r>
      <w:r w:rsidR="007F08FB">
        <w:rPr>
          <w:rFonts w:cstheme="minorHAnsi"/>
        </w:rPr>
        <w:fldChar w:fldCharType="begin"/>
      </w:r>
      <w:r w:rsidR="0060159A">
        <w:rPr>
          <w:rFonts w:cstheme="minorHAnsi"/>
        </w:rPr>
        <w:instrText xml:space="preserve"> ADDIN EN.CITE &lt;EndNote&gt;&lt;Cite&gt;&lt;Author&gt;Weiner&lt;/Author&gt;&lt;Year&gt;2010&lt;/Year&gt;&lt;RecNum&gt;113&lt;/RecNum&gt;&lt;DisplayText&gt;(3)&lt;/DisplayText&gt;&lt;record&gt;&lt;rec-number&gt;113&lt;/rec-number&gt;&lt;foreign-keys&gt;&lt;key app="EN" db-id="fdewxtd56v0x55efrfk5ex0se05tz00x2d5w" timestamp="0"&gt;113&lt;/key&gt;&lt;/foreign-keys&gt;&lt;ref-type name="Journal Article"&gt;17&lt;/ref-type&gt;&lt;contributors&gt;&lt;authors&gt;&lt;author&gt;Weiner, M. W.&lt;/author&gt;&lt;author&gt;Aisen, P. S.&lt;/author&gt;&lt;author&gt;Jack, C. R., Jr.&lt;/author&gt;&lt;author&gt;Jagust, W. J.&lt;/author&gt;&lt;author&gt;Trojanowski, J. Q.&lt;/author&gt;&lt;author&gt;Shaw, L.&lt;/author&gt;&lt;author&gt;Saykin, A. J.&lt;/author&gt;&lt;author&gt;Morris, J. C.&lt;/author&gt;&lt;author&gt;Cairns, N.&lt;/author&gt;&lt;author&gt;Beckett, L. A.&lt;/author&gt;&lt;author&gt;Toga, A.&lt;/author&gt;&lt;author&gt;Green, R.&lt;/author&gt;&lt;author&gt;Walter, S.&lt;/author&gt;&lt;author&gt;Soares, H.&lt;/author&gt;&lt;author&gt;Snyder, P.&lt;/author&gt;&lt;author&gt;Siemers, E.&lt;/author&gt;&lt;author&gt;Potter, W.&lt;/author&gt;&lt;author&gt;Cole, P. E.&lt;/author&gt;&lt;author&gt;Schmidt, M.&lt;/author&gt;&lt;/authors&gt;&lt;/contributors&gt;&lt;auth-address&gt;Center for Imaging of Neurodegenerative Diseases, San Francisco VA Medical Center, San Francisco, CA, USA. michael.weiner@ucsf.edu&lt;/auth-address&gt;&lt;titles&gt;&lt;title&gt;The Alzheimer&amp;apos;s disease neuroimaging initiative: progress report and future plans&lt;/title&gt;&lt;secondary-title&gt;Alzheimers Dement&lt;/secondary-title&gt;&lt;/titles&gt;&lt;periodical&gt;&lt;full-title&gt;Alzheimers Dement&lt;/full-title&gt;&lt;/periodical&gt;&lt;pages&gt;202-11 e7&lt;/pages&gt;&lt;volume&gt;6&lt;/volume&gt;&lt;number&gt;3&lt;/number&gt;&lt;edition&gt;2010/05/11&lt;/edition&gt;&lt;dates&gt;&lt;year&gt;2010&lt;/year&gt;&lt;pub-dates&gt;&lt;date&gt;May&lt;/date&gt;&lt;/pub-dates&gt;&lt;/dates&gt;&lt;isbn&gt;1552-5279 (Electronic)&amp;#xD;1552-5260 (Linking)&lt;/isbn&gt;&lt;accession-num&gt;20451868&lt;/accession-num&gt;&lt;urls&gt;&lt;related-urls&gt;&lt;url&gt;http://www.ncbi.nlm.nih.gov/entrez/query.fcgi?cmd=Retrieve&amp;amp;db=PubMed&amp;amp;dopt=Citation&amp;amp;list_uids=20451868&lt;/url&gt;&lt;/related-urls&gt;&lt;/urls&gt;&lt;electronic-resource-num&gt;S1552-5260(10)00067-1 [pii]&amp;#xD;10.1016/j.jalz.2010.03.007&lt;/electronic-resource-num&gt;&lt;language&gt;eng&lt;/language&gt;&lt;/record&gt;&lt;/Cite&gt;&lt;/EndNote&gt;</w:instrText>
      </w:r>
      <w:r w:rsidR="007F08FB">
        <w:rPr>
          <w:rFonts w:cstheme="minorHAnsi"/>
        </w:rPr>
        <w:fldChar w:fldCharType="separate"/>
      </w:r>
      <w:r w:rsidR="0060159A">
        <w:rPr>
          <w:rFonts w:cstheme="minorHAnsi"/>
          <w:noProof/>
        </w:rPr>
        <w:t>(</w:t>
      </w:r>
      <w:hyperlink w:anchor="_ENREF_3" w:tooltip="Weiner, 2010 #113" w:history="1">
        <w:r w:rsidR="00795734">
          <w:rPr>
            <w:rFonts w:cstheme="minorHAnsi"/>
            <w:noProof/>
          </w:rPr>
          <w:t>3</w:t>
        </w:r>
      </w:hyperlink>
      <w:r w:rsidR="0060159A">
        <w:rPr>
          <w:rFonts w:cstheme="minorHAnsi"/>
          <w:noProof/>
        </w:rPr>
        <w:t>)</w:t>
      </w:r>
      <w:r w:rsidR="007F08FB">
        <w:rPr>
          <w:rFonts w:cstheme="minorHAnsi"/>
        </w:rPr>
        <w:fldChar w:fldCharType="end"/>
      </w:r>
      <w:r w:rsidR="004D6529">
        <w:rPr>
          <w:rFonts w:cstheme="minorHAnsi"/>
        </w:rPr>
        <w:t>.</w:t>
      </w:r>
    </w:p>
    <w:p w:rsidR="002558B9" w:rsidRDefault="00EE003C" w:rsidP="00A66E93">
      <w:pPr>
        <w:spacing w:line="360" w:lineRule="auto"/>
        <w:jc w:val="both"/>
        <w:rPr>
          <w:rStyle w:val="Emphasis"/>
          <w:i w:val="0"/>
        </w:rPr>
      </w:pPr>
      <w:r>
        <w:rPr>
          <w:rStyle w:val="Emphasis"/>
          <w:i w:val="0"/>
        </w:rPr>
        <w:t xml:space="preserve">With the increasing number of studies published using ADNI data </w:t>
      </w:r>
      <w:r w:rsidR="004D6529">
        <w:rPr>
          <w:rStyle w:val="Emphasis"/>
          <w:i w:val="0"/>
        </w:rPr>
        <w:t xml:space="preserve">came </w:t>
      </w:r>
      <w:r>
        <w:rPr>
          <w:rStyle w:val="Emphasis"/>
          <w:i w:val="0"/>
        </w:rPr>
        <w:t>the realization that the direct comparison of results has been hampered by the lack of standardized data sets. To address this concern, the MRI core has developed a series of standardized data sets that have met rigorous quality control standards</w:t>
      </w:r>
      <w:r w:rsidR="006C54C7">
        <w:rPr>
          <w:rStyle w:val="Emphasis"/>
          <w:i w:val="0"/>
        </w:rPr>
        <w:t xml:space="preserve"> </w:t>
      </w:r>
      <w:r w:rsidR="006C54C7">
        <w:rPr>
          <w:rStyle w:val="Emphasis"/>
          <w:i w:val="0"/>
        </w:rPr>
        <w:fldChar w:fldCharType="begin">
          <w:fldData xml:space="preserve">PEVuZE5vdGU+PENpdGU+PEF1dGhvcj5XeW1hbjwvQXV0aG9yPjxZZWFyPjIwMTM8L1llYXI+PFJl
Y051bT4xNjA0PC9SZWNOdW0+PERpc3BsYXlUZXh0PigyMCk8L0Rpc3BsYXlUZXh0PjxyZWNvcmQ+
PHJlYy1udW1iZXI+MTYwNDwvcmVjLW51bWJlcj48Zm9yZWlnbi1rZXlzPjxrZXkgYXBwPSJFTiIg
ZGItaWQ9ImZkZXd4dGQ1NnYweDU1ZWZyZms1ZXgwc2UwNXR6MDB4MmQ1dyIgdGltZXN0YW1wPSIx
MzkwNDMxNTA0Ij4xNjA0PC9rZXk+PC9mb3JlaWduLWtleXM+PHJlZi10eXBlIG5hbWU9IkpvdXJu
YWwgQXJ0aWNsZSI+MTc8L3JlZi10eXBlPjxjb250cmlidXRvcnM+PGF1dGhvcnM+PGF1dGhvcj5X
eW1hbiwgQi4gVC48L2F1dGhvcj48YXV0aG9yPkhhcnZleSwgRC4gSi48L2F1dGhvcj48YXV0aG9y
PkNyYXdmb3JkLCBLLjwvYXV0aG9yPjxhdXRob3I+QmVybnN0ZWluLCBNLiBBLjwvYXV0aG9yPjxh
dXRob3I+Q2FybWljaGFlbCwgTy48L2F1dGhvcj48YXV0aG9yPkNvbGUsIFAuIEUuPC9hdXRob3I+
PGF1dGhvcj5DcmFuZSwgUC4gSy48L2F1dGhvcj48YXV0aG9yPkRlQ2FybGksIEMuPC9hdXRob3I+
PGF1dGhvcj5Gb3gsIE4uIEMuPC9hdXRob3I+PGF1dGhvcj5HdW50ZXIsIEouIEwuPC9hdXRob3I+
PGF1dGhvcj5IaWxsLCBELjwvYXV0aG9yPjxhdXRob3I+S2lsbGlhbnksIFIuIEouPC9hdXRob3I+
PGF1dGhvcj5QYWNoYWksIEMuPC9hdXRob3I+PGF1dGhvcj5TY2h3YXJ6LCBBLiBKLjwvYXV0aG9y
PjxhdXRob3I+U2NodWZmLCBOLjwvYXV0aG9yPjxhdXRob3I+U2VuamVtLCBNLiBMLjwvYXV0aG9y
PjxhdXRob3I+U3VoeSwgSi48L2F1dGhvcj48YXV0aG9yPlRob21wc29uLCBQLiBNLjwvYXV0aG9y
PjxhdXRob3I+V2VpbmVyLCBNLjwvYXV0aG9yPjxhdXRob3I+SmFjaywgQy4gUi4sIEpyLjwvYXV0
aG9yPjxhdXRob3I+QWx6aGVpbWVyJmFwb3M7cyBEaXNlYXNlIE5ldXJvaW1hZ2luZywgSW5pdGlh
dGl2ZTwvYXV0aG9yPjwvYXV0aG9ycz48L2NvbnRyaWJ1dG9ycz48YXV0aC1hZGRyZXNzPlBmaXpl
ciBJbmMuLCBHcm90b24sIENULCBVU0EuIGJyYWQud3ltYW5AcGZpemVyLmNvbTwvYXV0aC1hZGRy
ZXNzPjx0aXRsZXM+PHRpdGxlPlN0YW5kYXJkaXphdGlvbiBvZiBhbmFseXNpcyBzZXRzIGZvciBy
ZXBvcnRpbmcgcmVzdWx0cyBmcm9tIEFETkkgTVJJIGRhdGE8L3RpdGxlPjxzZWNvbmRhcnktdGl0
bGU+QWx6aGVpbWVycyBEZW1lbnQ8L3NlY29uZGFyeS10aXRsZT48YWx0LXRpdGxlPkFsemhlaW1l
ciZhcG9zO3MgJmFtcDsgZGVtZW50aWEgOiB0aGUgam91cm5hbCBvZiB0aGUgQWx6aGVpbWVyJmFw
b3M7cyBBc3NvY2lhdGlvbjwvYWx0LXRpdGxlPjwvdGl0bGVzPjxwZXJpb2RpY2FsPjxmdWxsLXRp
dGxlPkFsemhlaW1lcnMgRGVtZW50PC9mdWxsLXRpdGxlPjwvcGVyaW9kaWNhbD48cGFnZXM+MzMy
LTc8L3BhZ2VzPjx2b2x1bWU+OTwvdm9sdW1lPjxudW1iZXI+MzwvbnVtYmVyPjxrZXl3b3Jkcz48
a2V5d29yZD5BZ2VkPC9rZXl3b3JkPjxrZXl3b3JkPipBbGdvcml0aG1zPC9rZXl3b3JkPjxrZXl3
b3JkPkFsemhlaW1lciBEaXNlYXNlLypwYXRob2xvZ3k8L2tleXdvcmQ+PGtleXdvcmQ+RGF0YWJh
c2VzLCBGYWN0dWFsLypzdGFuZGFyZHM8L2tleXdvcmQ+PGtleXdvcmQ+SHVtYW5zPC9rZXl3b3Jk
PjxrZXl3b3JkPk1hZ25ldGljIFJlc29uYW5jZSBJbWFnaW5nL21ldGhvZHMvKnN0YW5kYXJkczwv
a2V5d29yZD48a2V5d29yZD5NaWxkIENvZ25pdGl2ZSBJbXBhaXJtZW50LypwYXRob2xvZ3k8L2tl
eXdvcmQ+PGtleXdvcmQ+UmVmZXJlbmNlIFN0YW5kYXJkczwva2V5d29yZD48a2V5d29yZD5SZXBy
b2R1Y2liaWxpdHkgb2YgUmVzdWx0czwva2V5d29yZD48L2tleXdvcmRzPjxkYXRlcz48eWVhcj4y
MDEzPC95ZWFyPjxwdWItZGF0ZXM+PGRhdGU+TWF5PC9kYXRlPjwvcHViLWRhdGVzPjwvZGF0ZXM+
PGlzYm4+MTU1Mi01Mjc5IChFbGVjdHJvbmljKSYjeEQ7MTU1Mi01MjYwIChMaW5raW5nKTwvaXNi
bj48YWNjZXNzaW9uLW51bT4yMzExMDg2NTwvYWNjZXNzaW9uLW51bT48dXJscz48cmVsYXRlZC11
cmxzPjx1cmw+aHR0cDovL3d3dy5uY2JpLm5sbS5uaWguZ292L3B1Ym1lZC8yMzExMDg2NTwvdXJs
PjwvcmVsYXRlZC11cmxzPjwvdXJscz48Y3VzdG9tMj4zODkxODM0PC9jdXN0b20yPjxlbGVjdHJv
bmljLXJlc291cmNlLW51bT4xMC4xMDE2L2ouamFsei4yMDEyLjA2LjAwNDwvZWxlY3Ryb25pYy1y
ZXNvdXJjZS1udW0+PC9yZWNvcmQ+PC9DaXRlPjwvRW5kTm90ZT4A
</w:fldData>
        </w:fldChar>
      </w:r>
      <w:r w:rsidR="00795734">
        <w:rPr>
          <w:rStyle w:val="Emphasis"/>
          <w:i w:val="0"/>
        </w:rPr>
        <w:instrText xml:space="preserve"> ADDIN EN.CITE </w:instrText>
      </w:r>
      <w:r w:rsidR="00795734">
        <w:rPr>
          <w:rStyle w:val="Emphasis"/>
          <w:i w:val="0"/>
        </w:rPr>
        <w:fldChar w:fldCharType="begin">
          <w:fldData xml:space="preserve">PEVuZE5vdGU+PENpdGU+PEF1dGhvcj5XeW1hbjwvQXV0aG9yPjxZZWFyPjIwMTM8L1llYXI+PFJl
Y051bT4xNjA0PC9SZWNOdW0+PERpc3BsYXlUZXh0PigyMCk8L0Rpc3BsYXlUZXh0PjxyZWNvcmQ+
PHJlYy1udW1iZXI+MTYwNDwvcmVjLW51bWJlcj48Zm9yZWlnbi1rZXlzPjxrZXkgYXBwPSJFTiIg
ZGItaWQ9ImZkZXd4dGQ1NnYweDU1ZWZyZms1ZXgwc2UwNXR6MDB4MmQ1dyIgdGltZXN0YW1wPSIx
MzkwNDMxNTA0Ij4xNjA0PC9rZXk+PC9mb3JlaWduLWtleXM+PHJlZi10eXBlIG5hbWU9IkpvdXJu
YWwgQXJ0aWNsZSI+MTc8L3JlZi10eXBlPjxjb250cmlidXRvcnM+PGF1dGhvcnM+PGF1dGhvcj5X
eW1hbiwgQi4gVC48L2F1dGhvcj48YXV0aG9yPkhhcnZleSwgRC4gSi48L2F1dGhvcj48YXV0aG9y
PkNyYXdmb3JkLCBLLjwvYXV0aG9yPjxhdXRob3I+QmVybnN0ZWluLCBNLiBBLjwvYXV0aG9yPjxh
dXRob3I+Q2FybWljaGFlbCwgTy48L2F1dGhvcj48YXV0aG9yPkNvbGUsIFAuIEUuPC9hdXRob3I+
PGF1dGhvcj5DcmFuZSwgUC4gSy48L2F1dGhvcj48YXV0aG9yPkRlQ2FybGksIEMuPC9hdXRob3I+
PGF1dGhvcj5Gb3gsIE4uIEMuPC9hdXRob3I+PGF1dGhvcj5HdW50ZXIsIEouIEwuPC9hdXRob3I+
PGF1dGhvcj5IaWxsLCBELjwvYXV0aG9yPjxhdXRob3I+S2lsbGlhbnksIFIuIEouPC9hdXRob3I+
PGF1dGhvcj5QYWNoYWksIEMuPC9hdXRob3I+PGF1dGhvcj5TY2h3YXJ6LCBBLiBKLjwvYXV0aG9y
PjxhdXRob3I+U2NodWZmLCBOLjwvYXV0aG9yPjxhdXRob3I+U2VuamVtLCBNLiBMLjwvYXV0aG9y
PjxhdXRob3I+U3VoeSwgSi48L2F1dGhvcj48YXV0aG9yPlRob21wc29uLCBQLiBNLjwvYXV0aG9y
PjxhdXRob3I+V2VpbmVyLCBNLjwvYXV0aG9yPjxhdXRob3I+SmFjaywgQy4gUi4sIEpyLjwvYXV0
aG9yPjxhdXRob3I+QWx6aGVpbWVyJmFwb3M7cyBEaXNlYXNlIE5ldXJvaW1hZ2luZywgSW5pdGlh
dGl2ZTwvYXV0aG9yPjwvYXV0aG9ycz48L2NvbnRyaWJ1dG9ycz48YXV0aC1hZGRyZXNzPlBmaXpl
ciBJbmMuLCBHcm90b24sIENULCBVU0EuIGJyYWQud3ltYW5AcGZpemVyLmNvbTwvYXV0aC1hZGRy
ZXNzPjx0aXRsZXM+PHRpdGxlPlN0YW5kYXJkaXphdGlvbiBvZiBhbmFseXNpcyBzZXRzIGZvciBy
ZXBvcnRpbmcgcmVzdWx0cyBmcm9tIEFETkkgTVJJIGRhdGE8L3RpdGxlPjxzZWNvbmRhcnktdGl0
bGU+QWx6aGVpbWVycyBEZW1lbnQ8L3NlY29uZGFyeS10aXRsZT48YWx0LXRpdGxlPkFsemhlaW1l
ciZhcG9zO3MgJmFtcDsgZGVtZW50aWEgOiB0aGUgam91cm5hbCBvZiB0aGUgQWx6aGVpbWVyJmFw
b3M7cyBBc3NvY2lhdGlvbjwvYWx0LXRpdGxlPjwvdGl0bGVzPjxwZXJpb2RpY2FsPjxmdWxsLXRp
dGxlPkFsemhlaW1lcnMgRGVtZW50PC9mdWxsLXRpdGxlPjwvcGVyaW9kaWNhbD48cGFnZXM+MzMy
LTc8L3BhZ2VzPjx2b2x1bWU+OTwvdm9sdW1lPjxudW1iZXI+MzwvbnVtYmVyPjxrZXl3b3Jkcz48
a2V5d29yZD5BZ2VkPC9rZXl3b3JkPjxrZXl3b3JkPipBbGdvcml0aG1zPC9rZXl3b3JkPjxrZXl3
b3JkPkFsemhlaW1lciBEaXNlYXNlLypwYXRob2xvZ3k8L2tleXdvcmQ+PGtleXdvcmQ+RGF0YWJh
c2VzLCBGYWN0dWFsLypzdGFuZGFyZHM8L2tleXdvcmQ+PGtleXdvcmQ+SHVtYW5zPC9rZXl3b3Jk
PjxrZXl3b3JkPk1hZ25ldGljIFJlc29uYW5jZSBJbWFnaW5nL21ldGhvZHMvKnN0YW5kYXJkczwv
a2V5d29yZD48a2V5d29yZD5NaWxkIENvZ25pdGl2ZSBJbXBhaXJtZW50LypwYXRob2xvZ3k8L2tl
eXdvcmQ+PGtleXdvcmQ+UmVmZXJlbmNlIFN0YW5kYXJkczwva2V5d29yZD48a2V5d29yZD5SZXBy
b2R1Y2liaWxpdHkgb2YgUmVzdWx0czwva2V5d29yZD48L2tleXdvcmRzPjxkYXRlcz48eWVhcj4y
MDEzPC95ZWFyPjxwdWItZGF0ZXM+PGRhdGU+TWF5PC9kYXRlPjwvcHViLWRhdGVzPjwvZGF0ZXM+
PGlzYm4+MTU1Mi01Mjc5IChFbGVjdHJvbmljKSYjeEQ7MTU1Mi01MjYwIChMaW5raW5nKTwvaXNi
bj48YWNjZXNzaW9uLW51bT4yMzExMDg2NTwvYWNjZXNzaW9uLW51bT48dXJscz48cmVsYXRlZC11
cmxzPjx1cmw+aHR0cDovL3d3dy5uY2JpLm5sbS5uaWguZ292L3B1Ym1lZC8yMzExMDg2NTwvdXJs
PjwvcmVsYXRlZC11cmxzPjwvdXJscz48Y3VzdG9tMj4zODkxODM0PC9jdXN0b20yPjxlbGVjdHJv
bmljLXJlc291cmNlLW51bT4xMC4xMDE2L2ouamFsei4yMDEyLjA2LjAwNDwvZWxlY3Ryb25pYy1y
ZXNvdXJjZS1udW0+PC9yZWNvcmQ+PC9DaXRlPjwvRW5kTm90ZT4A
</w:fldData>
        </w:fldChar>
      </w:r>
      <w:r w:rsidR="00795734">
        <w:rPr>
          <w:rStyle w:val="Emphasis"/>
          <w:i w:val="0"/>
        </w:rPr>
        <w:instrText xml:space="preserve"> ADDIN EN.CITE.DATA </w:instrText>
      </w:r>
      <w:r w:rsidR="00795734">
        <w:rPr>
          <w:rStyle w:val="Emphasis"/>
          <w:i w:val="0"/>
        </w:rPr>
      </w:r>
      <w:r w:rsidR="00795734">
        <w:rPr>
          <w:rStyle w:val="Emphasis"/>
          <w:i w:val="0"/>
        </w:rPr>
        <w:fldChar w:fldCharType="end"/>
      </w:r>
      <w:r w:rsidR="006C54C7">
        <w:rPr>
          <w:rStyle w:val="Emphasis"/>
          <w:i w:val="0"/>
        </w:rPr>
      </w:r>
      <w:r w:rsidR="006C54C7">
        <w:rPr>
          <w:rStyle w:val="Emphasis"/>
          <w:i w:val="0"/>
        </w:rPr>
        <w:fldChar w:fldCharType="separate"/>
      </w:r>
      <w:r w:rsidR="00795734">
        <w:rPr>
          <w:rStyle w:val="Emphasis"/>
          <w:i w:val="0"/>
          <w:noProof/>
        </w:rPr>
        <w:t>(</w:t>
      </w:r>
      <w:hyperlink w:anchor="_ENREF_20" w:tooltip="Wyman, 2013 #1604" w:history="1">
        <w:r w:rsidR="00795734">
          <w:rPr>
            <w:rStyle w:val="Emphasis"/>
            <w:i w:val="0"/>
            <w:noProof/>
          </w:rPr>
          <w:t>20</w:t>
        </w:r>
      </w:hyperlink>
      <w:r w:rsidR="00795734">
        <w:rPr>
          <w:rStyle w:val="Emphasis"/>
          <w:i w:val="0"/>
          <w:noProof/>
        </w:rPr>
        <w:t>)</w:t>
      </w:r>
      <w:r w:rsidR="006C54C7">
        <w:rPr>
          <w:rStyle w:val="Emphasis"/>
          <w:i w:val="0"/>
        </w:rPr>
        <w:fldChar w:fldCharType="end"/>
      </w:r>
      <w:r>
        <w:rPr>
          <w:rStyle w:val="Emphasis"/>
          <w:i w:val="0"/>
        </w:rPr>
        <w:t xml:space="preserve">. </w:t>
      </w:r>
      <w:r w:rsidR="006C54C7">
        <w:rPr>
          <w:rStyle w:val="Emphasis"/>
          <w:i w:val="0"/>
        </w:rPr>
        <w:t xml:space="preserve">While it is too early to assess the impact of the standardized data sets </w:t>
      </w:r>
      <w:r w:rsidR="006C54C7">
        <w:rPr>
          <w:rStyle w:val="Emphasis"/>
          <w:i w:val="0"/>
        </w:rPr>
        <w:lastRenderedPageBreak/>
        <w:t>on the analysis of MRI data, it is expected that t</w:t>
      </w:r>
      <w:r>
        <w:rPr>
          <w:rStyle w:val="Emphasis"/>
          <w:i w:val="0"/>
        </w:rPr>
        <w:t xml:space="preserve">his strategy </w:t>
      </w:r>
      <w:r w:rsidR="006C54C7">
        <w:rPr>
          <w:rStyle w:val="Emphasis"/>
          <w:i w:val="0"/>
        </w:rPr>
        <w:t>will facilitate</w:t>
      </w:r>
      <w:r>
        <w:rPr>
          <w:rStyle w:val="Emphasis"/>
          <w:i w:val="0"/>
        </w:rPr>
        <w:t xml:space="preserve"> the direct and meaningful comparison and replication</w:t>
      </w:r>
      <w:r w:rsidR="006C54C7">
        <w:rPr>
          <w:rStyle w:val="Emphasis"/>
          <w:i w:val="0"/>
        </w:rPr>
        <w:t xml:space="preserve"> of different algorithms and promote consistency in data analysis.</w:t>
      </w:r>
    </w:p>
    <w:p w:rsidR="006B58AE" w:rsidRPr="00A66E93" w:rsidRDefault="00A66E93" w:rsidP="00A66E93">
      <w:pPr>
        <w:pStyle w:val="NormalWeb"/>
        <w:shd w:val="clear" w:color="auto" w:fill="FFFFFF"/>
        <w:spacing w:line="360" w:lineRule="auto"/>
        <w:jc w:val="both"/>
        <w:rPr>
          <w:rFonts w:asciiTheme="minorHAnsi" w:hAnsiTheme="minorHAnsi" w:cstheme="minorHAnsi"/>
          <w:color w:val="222222"/>
          <w:sz w:val="22"/>
          <w:szCs w:val="22"/>
        </w:rPr>
      </w:pPr>
      <w:r w:rsidRPr="00A66E93">
        <w:rPr>
          <w:rFonts w:asciiTheme="minorHAnsi" w:hAnsiTheme="minorHAnsi" w:cstheme="minorHAnsi"/>
          <w:color w:val="222222"/>
          <w:sz w:val="22"/>
          <w:szCs w:val="22"/>
        </w:rPr>
        <w:t xml:space="preserve">Beyond the standardization of methods and data sets, </w:t>
      </w:r>
      <w:r w:rsidR="006B58AE" w:rsidRPr="00A66E93">
        <w:rPr>
          <w:rFonts w:asciiTheme="minorHAnsi" w:hAnsiTheme="minorHAnsi" w:cstheme="minorHAnsi"/>
          <w:color w:val="222222"/>
          <w:sz w:val="22"/>
          <w:szCs w:val="22"/>
        </w:rPr>
        <w:t xml:space="preserve">MRI studies carried out with the ADNI cohort have impacted clinical trials of the number of ways. Fox and co-workers developed improved methods for measuring the rate of atrophy across multiple sites and for reducing required sample sizes </w:t>
      </w:r>
      <w:r w:rsidR="006B58AE" w:rsidRPr="00A66E93">
        <w:rPr>
          <w:rFonts w:asciiTheme="minorHAnsi" w:hAnsiTheme="minorHAnsi" w:cstheme="minorHAnsi"/>
          <w:color w:val="222222"/>
          <w:sz w:val="22"/>
          <w:szCs w:val="22"/>
        </w:rPr>
        <w:fldChar w:fldCharType="begin">
          <w:fldData xml:space="preserve">PEVuZE5vdGU+PENpdGU+PEF1dGhvcj5MZXVuZzwvQXV0aG9yPjxZZWFyPjIwMTA8L1llYXI+PFJl
Y051bT4xMDc8L1JlY051bT48RGlzcGxheVRleHQ+KDIxLTIzKTwvRGlzcGxheVRleHQ+PHJlY29y
ZD48cmVjLW51bWJlcj4xMDc8L3JlYy1udW1iZXI+PGZvcmVpZ24ta2V5cz48a2V5IGFwcD0iRU4i
IGRiLWlkPSJmZGV3eHRkNTZ2MHg1NWVmcmZrNWV4MHNlMDV0ejAweDJkNXciIHRpbWVzdGFtcD0i
MCI+MTA3PC9rZXk+PC9mb3JlaWduLWtleXM+PHJlZi10eXBlIG5hbWU9IkpvdXJuYWwgQXJ0aWNs
ZSI+MTc8L3JlZi10eXBlPjxjb250cmlidXRvcnM+PGF1dGhvcnM+PGF1dGhvcj5MZXVuZywgSy4g
Sy48L2F1dGhvcj48YXV0aG9yPkJhcm5lcywgSi48L2F1dGhvcj48YXV0aG9yPlJpZGd3YXksIEcu
IFIuPC9hdXRob3I+PGF1dGhvcj5CYXJ0bGV0dCwgSi4gVy48L2F1dGhvcj48YXV0aG9yPkNsYXJr
c29uLCBNLiBKLjwvYXV0aG9yPjxhdXRob3I+TWFjZG9uYWxkLCBLLjwvYXV0aG9yPjxhdXRob3I+
U2NodWZmLCBOLjwvYXV0aG9yPjxhdXRob3I+Rm94LCBOLiBDLjwvYXV0aG9yPjxhdXRob3I+T3Vy
c2VsaW4sIFMuPC9hdXRob3I+PC9hdXRob3JzPjwvY29udHJpYnV0b3JzPjxhdXRoLWFkZHJlc3M+
RGVtZW50aWEgUmVzZWFyY2ggQ2VudHJlLCBVQ0wgSW5zdGl0dXRlIG9mIE5ldXJvbG9neSwgUXVl
ZW4gU3F1YXJlLCBMb25kb24sIFdDMU4gM0JHLCBVSzsgQ2VudHJlIGZvciBNZWRpY2FsIEltYWdl
IENvbXB1dGluZywgVW5pdmVyc2l0eSBDb2xsZWdlIExvbmRvbiwgR293ZXIgU3RyZWV0LCBMb25k
b24sIFdDMUUgNkJULCBVSy48L2F1dGgtYWRkcmVzcz48dGl0bGVzPjx0aXRsZT5BdXRvbWF0ZWQg
Y3Jvc3Mtc2VjdGlvbmFsIGFuZCBsb25naXR1ZGluYWwgaGlwcG9jYW1wYWwgdm9sdW1lIG1lYXN1
cmVtZW50IGluIG1pbGQgY29nbml0aXZlIGltcGFpcm1lbnQgYW5kIEFsemhlaW1lciZhcG9zO3Mg
ZGlzZWFzZTwvdGl0bGU+PHNlY29uZGFyeS10aXRsZT5OZXVyb2ltYWdlPC9zZWNvbmRhcnktdGl0
bGU+PC90aXRsZXM+PHBlcmlvZGljYWw+PGZ1bGwtdGl0bGU+TmV1cm9pbWFnZTwvZnVsbC10aXRs
ZT48L3BlcmlvZGljYWw+PHBhZ2VzPjEzNDUtNTk8L3BhZ2VzPjx2b2x1bWU+NTE8L3ZvbHVtZT48
bnVtYmVyPjQ8L251bWJlcj48ZWRpdGlvbj4yMDEwLzAzLzE3PC9lZGl0aW9uPjxkYXRlcz48eWVh
cj4yMDEwPC95ZWFyPjxwdWItZGF0ZXM+PGRhdGU+TWFyIDE1PC9kYXRlPjwvcHViLWRhdGVzPjwv
ZGF0ZXM+PGlzYm4+MTA5NS05NTcyIChFbGVjdHJvbmljKSYjeEQ7MTA1My04MTE5IChMaW5raW5n
KTwvaXNibj48YWNjZXNzaW9uLW51bT4yMDIzMDkwMTwvYWNjZXNzaW9uLW51bT48dXJscz48cmVs
YXRlZC11cmxzPjx1cmw+aHR0cDovL3d3dy5uY2JpLm5sbS5uaWguZ292L2VudHJlei9xdWVyeS5m
Y2dpP2NtZD1SZXRyaWV2ZSZhbXA7ZGI9UHViTWVkJmFtcDtkb3B0PUNpdGF0aW9uJmFtcDtsaXN0
X3VpZHM9MjAyMzA5MDE8L3VybD48L3JlbGF0ZWQtdXJscz48L3VybHM+PGVsZWN0cm9uaWMtcmVz
b3VyY2UtbnVtPlMxMDUzLTgxMTkoMTApMDAyODgtMCBbcGlpXSYjeEQ7MTAuMTAxNi9qLm5ldXJv
aW1hZ2UuMjAxMC4wMy4wMTg8L2VsZWN0cm9uaWMtcmVzb3VyY2UtbnVtPjxsYW5ndWFnZT5Fbmc8
L2xhbmd1YWdlPjwvcmVjb3JkPjwvQ2l0ZT48Q2l0ZT48QXV0aG9yPlNjaG90dDwvQXV0aG9yPjxZ
ZWFyPjIwMTA8L1llYXI+PFJlY051bT4xNTE8L1JlY051bT48cmVjb3JkPjxyZWMtbnVtYmVyPjE1
MTwvcmVjLW51bWJlcj48Zm9yZWlnbi1rZXlzPjxrZXkgYXBwPSJFTiIgZGItaWQ9ImZkZXd4dGQ1
NnYweDU1ZWZyZms1ZXgwc2UwNXR6MDB4MmQ1dyIgdGltZXN0YW1wPSIwIj4xNTE8L2tleT48L2Zv
cmVpZ24ta2V5cz48cmVmLXR5cGUgbmFtZT0iSm91cm5hbCBBcnRpY2xlIj4xNzwvcmVmLXR5cGU+
PGNvbnRyaWJ1dG9ycz48YXV0aG9ycz48YXV0aG9yPlNjaG90dCwgSi4gTS48L2F1dGhvcj48YXV0
aG9yPkJhcnRsZXR0LCBKLiBXLjwvYXV0aG9yPjxhdXRob3I+QmFybmVzLCBKLjwvYXV0aG9yPjxh
dXRob3I+TGV1bmcsIEsuIEsuPC9hdXRob3I+PGF1dGhvcj5PdXJzZWxpbiwgUy48L2F1dGhvcj48
YXV0aG9yPkZveCwgTi4gQy48L2F1dGhvcj48L2F1dGhvcnM+PC9jb250cmlidXRvcnM+PGF1dGgt
YWRkcmVzcz5EZW1lbnRpYSBSZXNlYXJjaCBDZW50cmUsIEluc3RpdHV0ZSBvZiBOZXVyb2xvZ3ks
IFVDTCwgTG9uZG9uIFdDMU4gM0JHLCBVSy48L2F1dGgtYWRkcmVzcz48dGl0bGVzPjx0aXRsZT5S
ZWR1Y2VkIHNhbXBsZSBzaXplcyBmb3IgYXRyb3BoeSBvdXRjb21lcyBpbiBBbHpoZWltZXImYXBv
cztzIGRpc2Vhc2UgdHJpYWxzOiBiYXNlbGluZSBhZGp1c3RtZW50PC90aXRsZT48c2Vjb25kYXJ5
LXRpdGxlPk5ldXJvYmlvbCBBZ2luZzwvc2Vjb25kYXJ5LXRpdGxlPjwvdGl0bGVzPjxwZXJpb2Rp
Y2FsPjxmdWxsLXRpdGxlPk5ldXJvYmlvbCBBZ2luZzwvZnVsbC10aXRsZT48L3BlcmlvZGljYWw+
PHBhZ2VzPjE0NTItMTQ2MiBlMjwvcGFnZXM+PHZvbHVtZT4zMTwvdm9sdW1lPjxudW1iZXI+ODwv
bnVtYmVyPjxlZGl0aW9uPjIwMTAvMDcvMTQ8L2VkaXRpb24+PGRhdGVzPjx5ZWFyPjIwMTA8L3ll
YXI+PHB1Yi1kYXRlcz48ZGF0ZT5BdWc8L2RhdGU+PC9wdWItZGF0ZXM+PC9kYXRlcz48aXNibj4x
NTU4LTE0OTcgKEVsZWN0cm9uaWMpJiN4RDswMTk3LTQ1ODAgKExpbmtpbmcpPC9pc2JuPjxhY2Nl
c3Npb24tbnVtPjIwNjIwNjY1PC9hY2Nlc3Npb24tbnVtPjx1cmxzPjxyZWxhdGVkLXVybHM+PHVy
bD5odHRwOi8vd3d3Lm5jYmkubmxtLm5paC5nb3YvZW50cmV6L3F1ZXJ5LmZjZ2k/Y21kPVJldHJp
ZXZlJmFtcDtkYj1QdWJNZWQmYW1wO2RvcHQ9Q2l0YXRpb24mYW1wO2xpc3RfdWlkcz0yMDYyMDY2
NTwvdXJsPjwvcmVsYXRlZC11cmxzPjwvdXJscz48ZWxlY3Ryb25pYy1yZXNvdXJjZS1udW0+UzAx
OTctNDU4MCgxMCkwMDE3Ni00IFtwaWldJiN4RDsxMC4xMDE2L2oubmV1cm9iaW9sYWdpbmcuMjAx
MC4wNC4wMTE8L2VsZWN0cm9uaWMtcmVzb3VyY2UtbnVtPjxsYW5ndWFnZT5Fbmc8L2xhbmd1YWdl
PjwvcmVjb3JkPjwvQ2l0ZT48Q2l0ZT48QXV0aG9yPkZveDwvQXV0aG9yPjxZZWFyPjIwMTE8L1ll
YXI+PFJlY051bT4xODIxPC9SZWNOdW0+PHJlY29yZD48cmVjLW51bWJlcj4xODIxPC9yZWMtbnVt
YmVyPjxmb3JlaWduLWtleXM+PGtleSBhcHA9IkVOIiBkYi1pZD0iZmRld3h0ZDU2djB4NTVlZnJm
azVleDBzZTA1dHowMHgyZDV3IiB0aW1lc3RhbXA9IjE0MDkyNDQ4MTciPjE4MjE8L2tleT48L2Zv
cmVpZ24ta2V5cz48cmVmLXR5cGUgbmFtZT0iSm91cm5hbCBBcnRpY2xlIj4xNzwvcmVmLXR5cGU+
PGNvbnRyaWJ1dG9ycz48YXV0aG9ycz48YXV0aG9yPkZveCwgTi4gQy48L2F1dGhvcj48YXV0aG9y
PlJpZGd3YXksIEcuIFIuPC9hdXRob3I+PGF1dGhvcj5TY2hvdHQsIEouIE0uPC9hdXRob3I+PC9h
dXRob3JzPjwvY29udHJpYnV0b3JzPjxhdXRoLWFkZHJlc3M+VGhlIERlbWVudGlhIFJlc2VhcmNo
IENlbnRyZSwgVUNMIEluc3RpdHV0ZSBvZiBOZXVyb2xvZ3ksIFVuaXZlcnNpdHkgQ29sbGVnZSBM
b25kb24sIExvbmRvbiwgVUsuIG5mb3hAZGVtZW50aWEuaW9uLnVjbC5hYy51azwvYXV0aC1hZGRy
ZXNzPjx0aXRsZXM+PHRpdGxlPkFsZ29yaXRobXMsIGF0cm9waHkgYW5kIEFsemhlaW1lciZhcG9z
O3MgZGlzZWFzZTogY2F1dGlvbmFyeSB0YWxlcyBmb3IgY2xpbmljYWwgdHJpYWxzPC90aXRsZT48
c2Vjb25kYXJ5LXRpdGxlPk5ldXJvaW1hZ2U8L3NlY29uZGFyeS10aXRsZT48YWx0LXRpdGxlPk5l
dXJvSW1hZ2U8L2FsdC10aXRsZT48L3RpdGxlcz48cGVyaW9kaWNhbD48ZnVsbC10aXRsZT5OZXVy
b2ltYWdlPC9mdWxsLXRpdGxlPjwvcGVyaW9kaWNhbD48YWx0LXBlcmlvZGljYWw+PGZ1bGwtdGl0
bGU+TmV1cm9pbWFnZTwvZnVsbC10aXRsZT48L2FsdC1wZXJpb2RpY2FsPjxwYWdlcz4xNS04PC9w
YWdlcz48dm9sdW1lPjU3PC92b2x1bWU+PG51bWJlcj4xPC9udW1iZXI+PGtleXdvcmRzPjxrZXl3
b3JkPkFsemhlaW1lciBEaXNlYXNlLypwYXRob2xvZ3k8L2tleXdvcmQ+PGtleXdvcmQ+QnJhaW4v
KnBhdGhvbG9neTwva2V5d29yZD48a2V5d29yZD5CcmFpbiBNYXBwaW5nLyptZXRob2RzPC9rZXl3
b3JkPjxrZXl3b3JkPipEaXNlYXNlIFByb2dyZXNzaW9uPC9rZXl3b3JkPjxrZXl3b3JkPkZlbWFs
ZTwva2V5d29yZD48a2V5d29yZD5IdW1hbnM8L2tleXdvcmQ+PGtleXdvcmQ+TWFnbmV0aWMgUmVz
b25hbmNlIEltYWdpbmcvKm1ldGhvZHM8L2tleXdvcmQ+PGtleXdvcmQ+TWFsZTwva2V5d29yZD48
L2tleXdvcmRzPjxkYXRlcz48eWVhcj4yMDExPC95ZWFyPjxwdWItZGF0ZXM+PGRhdGU+SnVsIDE8
L2RhdGU+PC9wdWItZGF0ZXM+PC9kYXRlcz48aXNibj4xMDk1LTk1NzIgKEVsZWN0cm9uaWMpJiN4
RDsxMDUzLTgxMTkgKExpbmtpbmcpPC9pc2JuPjxhY2Nlc3Npb24tbnVtPjIxMjk2MTY4PC9hY2Nl
c3Npb24tbnVtPjx1cmxzPjxyZWxhdGVkLXVybHM+PHVybD5odHRwOi8vd3d3Lm5jYmkubmxtLm5p
aC5nb3YvcHVibWVkLzIxMjk2MTY4PC91cmw+PC9yZWxhdGVkLXVybHM+PC91cmxzPjxlbGVjdHJv
bmljLXJlc291cmNlLW51bT4xMC4xMDE2L2oubmV1cm9pbWFnZS4yMDExLjAxLjA3NzwvZWxlY3Ry
b25pYy1yZXNvdXJjZS1udW0+PC9yZWNvcmQ+PC9DaXRlPjwvRW5kTm90ZT5=
</w:fldData>
        </w:fldChar>
      </w:r>
      <w:r w:rsidR="00795734">
        <w:rPr>
          <w:rFonts w:asciiTheme="minorHAnsi" w:hAnsiTheme="minorHAnsi" w:cstheme="minorHAnsi"/>
          <w:color w:val="222222"/>
          <w:sz w:val="22"/>
          <w:szCs w:val="22"/>
        </w:rPr>
        <w:instrText xml:space="preserve"> ADDIN EN.CITE </w:instrText>
      </w:r>
      <w:r w:rsidR="00795734">
        <w:rPr>
          <w:rFonts w:asciiTheme="minorHAnsi" w:hAnsiTheme="minorHAnsi" w:cstheme="minorHAnsi"/>
          <w:color w:val="222222"/>
          <w:sz w:val="22"/>
          <w:szCs w:val="22"/>
        </w:rPr>
        <w:fldChar w:fldCharType="begin">
          <w:fldData xml:space="preserve">PEVuZE5vdGU+PENpdGU+PEF1dGhvcj5MZXVuZzwvQXV0aG9yPjxZZWFyPjIwMTA8L1llYXI+PFJl
Y051bT4xMDc8L1JlY051bT48RGlzcGxheVRleHQ+KDIxLTIzKTwvRGlzcGxheVRleHQ+PHJlY29y
ZD48cmVjLW51bWJlcj4xMDc8L3JlYy1udW1iZXI+PGZvcmVpZ24ta2V5cz48a2V5IGFwcD0iRU4i
IGRiLWlkPSJmZGV3eHRkNTZ2MHg1NWVmcmZrNWV4MHNlMDV0ejAweDJkNXciIHRpbWVzdGFtcD0i
MCI+MTA3PC9rZXk+PC9mb3JlaWduLWtleXM+PHJlZi10eXBlIG5hbWU9IkpvdXJuYWwgQXJ0aWNs
ZSI+MTc8L3JlZi10eXBlPjxjb250cmlidXRvcnM+PGF1dGhvcnM+PGF1dGhvcj5MZXVuZywgSy4g
Sy48L2F1dGhvcj48YXV0aG9yPkJhcm5lcywgSi48L2F1dGhvcj48YXV0aG9yPlJpZGd3YXksIEcu
IFIuPC9hdXRob3I+PGF1dGhvcj5CYXJ0bGV0dCwgSi4gVy48L2F1dGhvcj48YXV0aG9yPkNsYXJr
c29uLCBNLiBKLjwvYXV0aG9yPjxhdXRob3I+TWFjZG9uYWxkLCBLLjwvYXV0aG9yPjxhdXRob3I+
U2NodWZmLCBOLjwvYXV0aG9yPjxhdXRob3I+Rm94LCBOLiBDLjwvYXV0aG9yPjxhdXRob3I+T3Vy
c2VsaW4sIFMuPC9hdXRob3I+PC9hdXRob3JzPjwvY29udHJpYnV0b3JzPjxhdXRoLWFkZHJlc3M+
RGVtZW50aWEgUmVzZWFyY2ggQ2VudHJlLCBVQ0wgSW5zdGl0dXRlIG9mIE5ldXJvbG9neSwgUXVl
ZW4gU3F1YXJlLCBMb25kb24sIFdDMU4gM0JHLCBVSzsgQ2VudHJlIGZvciBNZWRpY2FsIEltYWdl
IENvbXB1dGluZywgVW5pdmVyc2l0eSBDb2xsZWdlIExvbmRvbiwgR293ZXIgU3RyZWV0LCBMb25k
b24sIFdDMUUgNkJULCBVSy48L2F1dGgtYWRkcmVzcz48dGl0bGVzPjx0aXRsZT5BdXRvbWF0ZWQg
Y3Jvc3Mtc2VjdGlvbmFsIGFuZCBsb25naXR1ZGluYWwgaGlwcG9jYW1wYWwgdm9sdW1lIG1lYXN1
cmVtZW50IGluIG1pbGQgY29nbml0aXZlIGltcGFpcm1lbnQgYW5kIEFsemhlaW1lciZhcG9zO3Mg
ZGlzZWFzZTwvdGl0bGU+PHNlY29uZGFyeS10aXRsZT5OZXVyb2ltYWdlPC9zZWNvbmRhcnktdGl0
bGU+PC90aXRsZXM+PHBlcmlvZGljYWw+PGZ1bGwtdGl0bGU+TmV1cm9pbWFnZTwvZnVsbC10aXRs
ZT48L3BlcmlvZGljYWw+PHBhZ2VzPjEzNDUtNTk8L3BhZ2VzPjx2b2x1bWU+NTE8L3ZvbHVtZT48
bnVtYmVyPjQ8L251bWJlcj48ZWRpdGlvbj4yMDEwLzAzLzE3PC9lZGl0aW9uPjxkYXRlcz48eWVh
cj4yMDEwPC95ZWFyPjxwdWItZGF0ZXM+PGRhdGU+TWFyIDE1PC9kYXRlPjwvcHViLWRhdGVzPjwv
ZGF0ZXM+PGlzYm4+MTA5NS05NTcyIChFbGVjdHJvbmljKSYjeEQ7MTA1My04MTE5IChMaW5raW5n
KTwvaXNibj48YWNjZXNzaW9uLW51bT4yMDIzMDkwMTwvYWNjZXNzaW9uLW51bT48dXJscz48cmVs
YXRlZC11cmxzPjx1cmw+aHR0cDovL3d3dy5uY2JpLm5sbS5uaWguZ292L2VudHJlei9xdWVyeS5m
Y2dpP2NtZD1SZXRyaWV2ZSZhbXA7ZGI9UHViTWVkJmFtcDtkb3B0PUNpdGF0aW9uJmFtcDtsaXN0
X3VpZHM9MjAyMzA5MDE8L3VybD48L3JlbGF0ZWQtdXJscz48L3VybHM+PGVsZWN0cm9uaWMtcmVz
b3VyY2UtbnVtPlMxMDUzLTgxMTkoMTApMDAyODgtMCBbcGlpXSYjeEQ7MTAuMTAxNi9qLm5ldXJv
aW1hZ2UuMjAxMC4wMy4wMTg8L2VsZWN0cm9uaWMtcmVzb3VyY2UtbnVtPjxsYW5ndWFnZT5Fbmc8
L2xhbmd1YWdlPjwvcmVjb3JkPjwvQ2l0ZT48Q2l0ZT48QXV0aG9yPlNjaG90dDwvQXV0aG9yPjxZ
ZWFyPjIwMTA8L1llYXI+PFJlY051bT4xNTE8L1JlY051bT48cmVjb3JkPjxyZWMtbnVtYmVyPjE1
MTwvcmVjLW51bWJlcj48Zm9yZWlnbi1rZXlzPjxrZXkgYXBwPSJFTiIgZGItaWQ9ImZkZXd4dGQ1
NnYweDU1ZWZyZms1ZXgwc2UwNXR6MDB4MmQ1dyIgdGltZXN0YW1wPSIwIj4xNTE8L2tleT48L2Zv
cmVpZ24ta2V5cz48cmVmLXR5cGUgbmFtZT0iSm91cm5hbCBBcnRpY2xlIj4xNzwvcmVmLXR5cGU+
PGNvbnRyaWJ1dG9ycz48YXV0aG9ycz48YXV0aG9yPlNjaG90dCwgSi4gTS48L2F1dGhvcj48YXV0
aG9yPkJhcnRsZXR0LCBKLiBXLjwvYXV0aG9yPjxhdXRob3I+QmFybmVzLCBKLjwvYXV0aG9yPjxh
dXRob3I+TGV1bmcsIEsuIEsuPC9hdXRob3I+PGF1dGhvcj5PdXJzZWxpbiwgUy48L2F1dGhvcj48
YXV0aG9yPkZveCwgTi4gQy48L2F1dGhvcj48L2F1dGhvcnM+PC9jb250cmlidXRvcnM+PGF1dGgt
YWRkcmVzcz5EZW1lbnRpYSBSZXNlYXJjaCBDZW50cmUsIEluc3RpdHV0ZSBvZiBOZXVyb2xvZ3ks
IFVDTCwgTG9uZG9uIFdDMU4gM0JHLCBVSy48L2F1dGgtYWRkcmVzcz48dGl0bGVzPjx0aXRsZT5S
ZWR1Y2VkIHNhbXBsZSBzaXplcyBmb3IgYXRyb3BoeSBvdXRjb21lcyBpbiBBbHpoZWltZXImYXBv
cztzIGRpc2Vhc2UgdHJpYWxzOiBiYXNlbGluZSBhZGp1c3RtZW50PC90aXRsZT48c2Vjb25kYXJ5
LXRpdGxlPk5ldXJvYmlvbCBBZ2luZzwvc2Vjb25kYXJ5LXRpdGxlPjwvdGl0bGVzPjxwZXJpb2Rp
Y2FsPjxmdWxsLXRpdGxlPk5ldXJvYmlvbCBBZ2luZzwvZnVsbC10aXRsZT48L3BlcmlvZGljYWw+
PHBhZ2VzPjE0NTItMTQ2MiBlMjwvcGFnZXM+PHZvbHVtZT4zMTwvdm9sdW1lPjxudW1iZXI+ODwv
bnVtYmVyPjxlZGl0aW9uPjIwMTAvMDcvMTQ8L2VkaXRpb24+PGRhdGVzPjx5ZWFyPjIwMTA8L3ll
YXI+PHB1Yi1kYXRlcz48ZGF0ZT5BdWc8L2RhdGU+PC9wdWItZGF0ZXM+PC9kYXRlcz48aXNibj4x
NTU4LTE0OTcgKEVsZWN0cm9uaWMpJiN4RDswMTk3LTQ1ODAgKExpbmtpbmcpPC9pc2JuPjxhY2Nl
c3Npb24tbnVtPjIwNjIwNjY1PC9hY2Nlc3Npb24tbnVtPjx1cmxzPjxyZWxhdGVkLXVybHM+PHVy
bD5odHRwOi8vd3d3Lm5jYmkubmxtLm5paC5nb3YvZW50cmV6L3F1ZXJ5LmZjZ2k/Y21kPVJldHJp
ZXZlJmFtcDtkYj1QdWJNZWQmYW1wO2RvcHQ9Q2l0YXRpb24mYW1wO2xpc3RfdWlkcz0yMDYyMDY2
NTwvdXJsPjwvcmVsYXRlZC11cmxzPjwvdXJscz48ZWxlY3Ryb25pYy1yZXNvdXJjZS1udW0+UzAx
OTctNDU4MCgxMCkwMDE3Ni00IFtwaWldJiN4RDsxMC4xMDE2L2oubmV1cm9iaW9sYWdpbmcuMjAx
MC4wNC4wMTE8L2VsZWN0cm9uaWMtcmVzb3VyY2UtbnVtPjxsYW5ndWFnZT5Fbmc8L2xhbmd1YWdl
PjwvcmVjb3JkPjwvQ2l0ZT48Q2l0ZT48QXV0aG9yPkZveDwvQXV0aG9yPjxZZWFyPjIwMTE8L1ll
YXI+PFJlY051bT4xODIxPC9SZWNOdW0+PHJlY29yZD48cmVjLW51bWJlcj4xODIxPC9yZWMtbnVt
YmVyPjxmb3JlaWduLWtleXM+PGtleSBhcHA9IkVOIiBkYi1pZD0iZmRld3h0ZDU2djB4NTVlZnJm
azVleDBzZTA1dHowMHgyZDV3IiB0aW1lc3RhbXA9IjE0MDkyNDQ4MTciPjE4MjE8L2tleT48L2Zv
cmVpZ24ta2V5cz48cmVmLXR5cGUgbmFtZT0iSm91cm5hbCBBcnRpY2xlIj4xNzwvcmVmLXR5cGU+
PGNvbnRyaWJ1dG9ycz48YXV0aG9ycz48YXV0aG9yPkZveCwgTi4gQy48L2F1dGhvcj48YXV0aG9y
PlJpZGd3YXksIEcuIFIuPC9hdXRob3I+PGF1dGhvcj5TY2hvdHQsIEouIE0uPC9hdXRob3I+PC9h
dXRob3JzPjwvY29udHJpYnV0b3JzPjxhdXRoLWFkZHJlc3M+VGhlIERlbWVudGlhIFJlc2VhcmNo
IENlbnRyZSwgVUNMIEluc3RpdHV0ZSBvZiBOZXVyb2xvZ3ksIFVuaXZlcnNpdHkgQ29sbGVnZSBM
b25kb24sIExvbmRvbiwgVUsuIG5mb3hAZGVtZW50aWEuaW9uLnVjbC5hYy51azwvYXV0aC1hZGRy
ZXNzPjx0aXRsZXM+PHRpdGxlPkFsZ29yaXRobXMsIGF0cm9waHkgYW5kIEFsemhlaW1lciZhcG9z
O3MgZGlzZWFzZTogY2F1dGlvbmFyeSB0YWxlcyBmb3IgY2xpbmljYWwgdHJpYWxzPC90aXRsZT48
c2Vjb25kYXJ5LXRpdGxlPk5ldXJvaW1hZ2U8L3NlY29uZGFyeS10aXRsZT48YWx0LXRpdGxlPk5l
dXJvSW1hZ2U8L2FsdC10aXRsZT48L3RpdGxlcz48cGVyaW9kaWNhbD48ZnVsbC10aXRsZT5OZXVy
b2ltYWdlPC9mdWxsLXRpdGxlPjwvcGVyaW9kaWNhbD48YWx0LXBlcmlvZGljYWw+PGZ1bGwtdGl0
bGU+TmV1cm9pbWFnZTwvZnVsbC10aXRsZT48L2FsdC1wZXJpb2RpY2FsPjxwYWdlcz4xNS04PC9w
YWdlcz48dm9sdW1lPjU3PC92b2x1bWU+PG51bWJlcj4xPC9udW1iZXI+PGtleXdvcmRzPjxrZXl3
b3JkPkFsemhlaW1lciBEaXNlYXNlLypwYXRob2xvZ3k8L2tleXdvcmQ+PGtleXdvcmQ+QnJhaW4v
KnBhdGhvbG9neTwva2V5d29yZD48a2V5d29yZD5CcmFpbiBNYXBwaW5nLyptZXRob2RzPC9rZXl3
b3JkPjxrZXl3b3JkPipEaXNlYXNlIFByb2dyZXNzaW9uPC9rZXl3b3JkPjxrZXl3b3JkPkZlbWFs
ZTwva2V5d29yZD48a2V5d29yZD5IdW1hbnM8L2tleXdvcmQ+PGtleXdvcmQ+TWFnbmV0aWMgUmVz
b25hbmNlIEltYWdpbmcvKm1ldGhvZHM8L2tleXdvcmQ+PGtleXdvcmQ+TWFsZTwva2V5d29yZD48
L2tleXdvcmRzPjxkYXRlcz48eWVhcj4yMDExPC95ZWFyPjxwdWItZGF0ZXM+PGRhdGU+SnVsIDE8
L2RhdGU+PC9wdWItZGF0ZXM+PC9kYXRlcz48aXNibj4xMDk1LTk1NzIgKEVsZWN0cm9uaWMpJiN4
RDsxMDUzLTgxMTkgKExpbmtpbmcpPC9pc2JuPjxhY2Nlc3Npb24tbnVtPjIxMjk2MTY4PC9hY2Nl
c3Npb24tbnVtPjx1cmxzPjxyZWxhdGVkLXVybHM+PHVybD5odHRwOi8vd3d3Lm5jYmkubmxtLm5p
aC5nb3YvcHVibWVkLzIxMjk2MTY4PC91cmw+PC9yZWxhdGVkLXVybHM+PC91cmxzPjxlbGVjdHJv
bmljLXJlc291cmNlLW51bT4xMC4xMDE2L2oubmV1cm9pbWFnZS4yMDExLjAxLjA3NzwvZWxlY3Ry
b25pYy1yZXNvdXJjZS1udW0+PC9yZWNvcmQ+PC9DaXRlPjwvRW5kTm90ZT5=
</w:fldData>
        </w:fldChar>
      </w:r>
      <w:r w:rsidR="00795734">
        <w:rPr>
          <w:rFonts w:asciiTheme="minorHAnsi" w:hAnsiTheme="minorHAnsi" w:cstheme="minorHAnsi"/>
          <w:color w:val="222222"/>
          <w:sz w:val="22"/>
          <w:szCs w:val="22"/>
        </w:rPr>
        <w:instrText xml:space="preserve"> ADDIN EN.CITE.DATA </w:instrText>
      </w:r>
      <w:r w:rsidR="00795734">
        <w:rPr>
          <w:rFonts w:asciiTheme="minorHAnsi" w:hAnsiTheme="minorHAnsi" w:cstheme="minorHAnsi"/>
          <w:color w:val="222222"/>
          <w:sz w:val="22"/>
          <w:szCs w:val="22"/>
        </w:rPr>
      </w:r>
      <w:r w:rsidR="00795734">
        <w:rPr>
          <w:rFonts w:asciiTheme="minorHAnsi" w:hAnsiTheme="minorHAnsi" w:cstheme="minorHAnsi"/>
          <w:color w:val="222222"/>
          <w:sz w:val="22"/>
          <w:szCs w:val="22"/>
        </w:rPr>
        <w:fldChar w:fldCharType="end"/>
      </w:r>
      <w:r w:rsidR="006B58AE" w:rsidRPr="00A66E93">
        <w:rPr>
          <w:rFonts w:asciiTheme="minorHAnsi" w:hAnsiTheme="minorHAnsi" w:cstheme="minorHAnsi"/>
          <w:color w:val="222222"/>
          <w:sz w:val="22"/>
          <w:szCs w:val="22"/>
        </w:rPr>
      </w:r>
      <w:r w:rsidR="006B58AE" w:rsidRPr="00A66E93">
        <w:rPr>
          <w:rFonts w:asciiTheme="minorHAnsi" w:hAnsiTheme="minorHAnsi" w:cstheme="minorHAnsi"/>
          <w:color w:val="222222"/>
          <w:sz w:val="22"/>
          <w:szCs w:val="22"/>
        </w:rPr>
        <w:fldChar w:fldCharType="separate"/>
      </w:r>
      <w:r w:rsidR="00795734">
        <w:rPr>
          <w:rFonts w:asciiTheme="minorHAnsi" w:hAnsiTheme="minorHAnsi" w:cstheme="minorHAnsi"/>
          <w:noProof/>
          <w:color w:val="222222"/>
          <w:sz w:val="22"/>
          <w:szCs w:val="22"/>
        </w:rPr>
        <w:t>(</w:t>
      </w:r>
      <w:hyperlink w:anchor="_ENREF_21" w:tooltip="Leung, 2010 #107" w:history="1">
        <w:r w:rsidR="00795734">
          <w:rPr>
            <w:rFonts w:asciiTheme="minorHAnsi" w:hAnsiTheme="minorHAnsi" w:cstheme="minorHAnsi"/>
            <w:noProof/>
            <w:color w:val="222222"/>
            <w:sz w:val="22"/>
            <w:szCs w:val="22"/>
          </w:rPr>
          <w:t>21-23</w:t>
        </w:r>
      </w:hyperlink>
      <w:r w:rsidR="00795734">
        <w:rPr>
          <w:rFonts w:asciiTheme="minorHAnsi" w:hAnsiTheme="minorHAnsi" w:cstheme="minorHAnsi"/>
          <w:noProof/>
          <w:color w:val="222222"/>
          <w:sz w:val="22"/>
          <w:szCs w:val="22"/>
        </w:rPr>
        <w:t>)</w:t>
      </w:r>
      <w:r w:rsidR="006B58AE" w:rsidRPr="00A66E93">
        <w:rPr>
          <w:rFonts w:asciiTheme="minorHAnsi" w:hAnsiTheme="minorHAnsi" w:cstheme="minorHAnsi"/>
          <w:color w:val="222222"/>
          <w:sz w:val="22"/>
          <w:szCs w:val="22"/>
        </w:rPr>
        <w:fldChar w:fldCharType="end"/>
      </w:r>
      <w:r w:rsidR="006B58AE" w:rsidRPr="00A66E93">
        <w:rPr>
          <w:rFonts w:asciiTheme="minorHAnsi" w:hAnsiTheme="minorHAnsi" w:cstheme="minorHAnsi"/>
          <w:color w:val="222222"/>
          <w:sz w:val="22"/>
          <w:szCs w:val="22"/>
        </w:rPr>
        <w:t xml:space="preserve">, and also developed automated methods for measuring brain and hippocampal volume and rates of atrophy </w:t>
      </w:r>
      <w:r w:rsidR="006B58AE" w:rsidRPr="00A66E93">
        <w:rPr>
          <w:rFonts w:asciiTheme="minorHAnsi" w:hAnsiTheme="minorHAnsi" w:cstheme="minorHAnsi"/>
          <w:color w:val="222222"/>
          <w:sz w:val="22"/>
          <w:szCs w:val="22"/>
        </w:rPr>
        <w:fldChar w:fldCharType="begin">
          <w:fldData xml:space="preserve">PEVuZE5vdGU+PENpdGU+PEF1dGhvcj5MZXVuZzwvQXV0aG9yPjxZZWFyPjIwMTA8L1llYXI+PFJl
Y051bT4xMDc8L1JlY051bT48RGlzcGxheVRleHQ+KDIxLCAyNCwgMjUpPC9EaXNwbGF5VGV4dD48
cmVjb3JkPjxyZWMtbnVtYmVyPjEwNzwvcmVjLW51bWJlcj48Zm9yZWlnbi1rZXlzPjxrZXkgYXBw
PSJFTiIgZGItaWQ9ImZkZXd4dGQ1NnYweDU1ZWZyZms1ZXgwc2UwNXR6MDB4MmQ1dyIgdGltZXN0
YW1wPSIwIj4xMDc8L2tleT48L2ZvcmVpZ24ta2V5cz48cmVmLXR5cGUgbmFtZT0iSm91cm5hbCBB
cnRpY2xlIj4xNzwvcmVmLXR5cGU+PGNvbnRyaWJ1dG9ycz48YXV0aG9ycz48YXV0aG9yPkxldW5n
LCBLLiBLLjwvYXV0aG9yPjxhdXRob3I+QmFybmVzLCBKLjwvYXV0aG9yPjxhdXRob3I+UmlkZ3dh
eSwgRy4gUi48L2F1dGhvcj48YXV0aG9yPkJhcnRsZXR0LCBKLiBXLjwvYXV0aG9yPjxhdXRob3I+
Q2xhcmtzb24sIE0uIEouPC9hdXRob3I+PGF1dGhvcj5NYWNkb25hbGQsIEsuPC9hdXRob3I+PGF1
dGhvcj5TY2h1ZmYsIE4uPC9hdXRob3I+PGF1dGhvcj5Gb3gsIE4uIEMuPC9hdXRob3I+PGF1dGhv
cj5PdXJzZWxpbiwgUy48L2F1dGhvcj48L2F1dGhvcnM+PC9jb250cmlidXRvcnM+PGF1dGgtYWRk
cmVzcz5EZW1lbnRpYSBSZXNlYXJjaCBDZW50cmUsIFVDTCBJbnN0aXR1dGUgb2YgTmV1cm9sb2d5
LCBRdWVlbiBTcXVhcmUsIExvbmRvbiwgV0MxTiAzQkcsIFVLOyBDZW50cmUgZm9yIE1lZGljYWwg
SW1hZ2UgQ29tcHV0aW5nLCBVbml2ZXJzaXR5IENvbGxlZ2UgTG9uZG9uLCBHb3dlciBTdHJlZXQs
IExvbmRvbiwgV0MxRSA2QlQsIFVLLjwvYXV0aC1hZGRyZXNzPjx0aXRsZXM+PHRpdGxlPkF1dG9t
YXRlZCBjcm9zcy1zZWN0aW9uYWwgYW5kIGxvbmdpdHVkaW5hbCBoaXBwb2NhbXBhbCB2b2x1bWUg
bWVhc3VyZW1lbnQgaW4gbWlsZCBjb2duaXRpdmUgaW1wYWlybWVudCBhbmQgQWx6aGVpbWVyJmFw
b3M7cyBkaXNlYXNlPC90aXRsZT48c2Vjb25kYXJ5LXRpdGxlPk5ldXJvaW1hZ2U8L3NlY29uZGFy
eS10aXRsZT48L3RpdGxlcz48cGVyaW9kaWNhbD48ZnVsbC10aXRsZT5OZXVyb2ltYWdlPC9mdWxs
LXRpdGxlPjwvcGVyaW9kaWNhbD48cGFnZXM+MTM0NS01OTwvcGFnZXM+PHZvbHVtZT41MTwvdm9s
dW1lPjxudW1iZXI+NDwvbnVtYmVyPjxlZGl0aW9uPjIwMTAvMDMvMTc8L2VkaXRpb24+PGRhdGVz
Pjx5ZWFyPjIwMTA8L3llYXI+PHB1Yi1kYXRlcz48ZGF0ZT5NYXIgMTU8L2RhdGU+PC9wdWItZGF0
ZXM+PC9kYXRlcz48aXNibj4xMDk1LTk1NzIgKEVsZWN0cm9uaWMpJiN4RDsxMDUzLTgxMTkgKExp
bmtpbmcpPC9pc2JuPjxhY2Nlc3Npb24tbnVtPjIwMjMwOTAxPC9hY2Nlc3Npb24tbnVtPjx1cmxz
PjxyZWxhdGVkLXVybHM+PHVybD5odHRwOi8vd3d3Lm5jYmkubmxtLm5paC5nb3YvZW50cmV6L3F1
ZXJ5LmZjZ2k/Y21kPVJldHJpZXZlJmFtcDtkYj1QdWJNZWQmYW1wO2RvcHQ9Q2l0YXRpb24mYW1w
O2xpc3RfdWlkcz0yMDIzMDkwMTwvdXJsPjwvcmVsYXRlZC11cmxzPjwvdXJscz48ZWxlY3Ryb25p
Yy1yZXNvdXJjZS1udW0+UzEwNTMtODExOSgxMCkwMDI4OC0wIFtwaWldJiN4RDsxMC4xMDE2L2ou
bmV1cm9pbWFnZS4yMDEwLjAzLjAxODwvZWxlY3Ryb25pYy1yZXNvdXJjZS1udW0+PGxhbmd1YWdl
PkVuZzwvbGFuZ3VhZ2U+PC9yZWNvcmQ+PC9DaXRlPjxDaXRlPjxBdXRob3I+TGV1bmc8L0F1dGhv
cj48WWVhcj4yMDExPC9ZZWFyPjxSZWNOdW0+MjQzPC9SZWNOdW0+PHJlY29yZD48cmVjLW51bWJl
cj4yNDM8L3JlYy1udW1iZXI+PGZvcmVpZ24ta2V5cz48a2V5IGFwcD0iRU4iIGRiLWlkPSJmZGV3
eHRkNTZ2MHg1NWVmcmZrNWV4MHNlMDV0ejAweDJkNXciIHRpbWVzdGFtcD0iMTMwMzc1NzA4MyI+
MjQzPC9rZXk+PC9mb3JlaWduLWtleXM+PHJlZi10eXBlIG5hbWU9IkpvdXJuYWwgQXJ0aWNsZSI+
MTc8L3JlZi10eXBlPjxjb250cmlidXRvcnM+PGF1dGhvcnM+PGF1dGhvcj5MZXVuZywgSy4gSy48
L2F1dGhvcj48YXV0aG9yPkJhcm5lcywgSi48L2F1dGhvcj48YXV0aG9yPk1vZGF0LCBNLjwvYXV0
aG9yPjxhdXRob3I+UmlkZ3dheSwgRy4gUi48L2F1dGhvcj48YXV0aG9yPkJhcnRsZXR0LCBKLiBX
LjwvYXV0aG9yPjxhdXRob3I+Rm94LCBOLiBDLjwvYXV0aG9yPjxhdXRob3I+T3Vyc2VsaW4sIFMu
PC9hdXRob3I+PC9hdXRob3JzPjwvY29udHJpYnV0b3JzPjxhdXRoLWFkZHJlc3M+RGVtZW50aWEg
UmVzZWFyY2ggQ2VudHJlLCBVQ0wgSW5zdGl0dXRlIG9mIE5ldXJvbG9neSwgUXVlZW4gU3F1YXJl
LCBMb25kb24gV0MxTiAzQkcsIFVLLiBray5sZXVuZ0B1Y2wuYWMudWs8L2F1dGgtYWRkcmVzcz48
dGl0bGVzPjx0aXRsZT5CcmFpbiBNQVBTOiBhbiBhdXRvbWF0ZWQsIGFjY3VyYXRlIGFuZCByb2J1
c3QgYnJhaW4gZXh0cmFjdGlvbiB0ZWNobmlxdWUgdXNpbmcgYSB0ZW1wbGF0ZSBsaWJyYXJ5PC90
aXRsZT48c2Vjb25kYXJ5LXRpdGxlPk5ldXJvaW1hZ2U8L3NlY29uZGFyeS10aXRsZT48L3RpdGxl
cz48cGVyaW9kaWNhbD48ZnVsbC10aXRsZT5OZXVyb2ltYWdlPC9mdWxsLXRpdGxlPjwvcGVyaW9k
aWNhbD48cGFnZXM+MTA5MS0xMDg8L3BhZ2VzPjx2b2x1bWU+NTU8L3ZvbHVtZT48bnVtYmVyPjM8
L251bWJlcj48ZWRpdGlvbj4yMDExLzAxLzA1PC9lZGl0aW9uPjxkYXRlcz48eWVhcj4yMDExPC95
ZWFyPjxwdWItZGF0ZXM+PGRhdGU+QXByIDE8L2RhdGU+PC9wdWItZGF0ZXM+PC9kYXRlcz48aXNi
bj4xMDk1LTk1NzIgKEVsZWN0cm9uaWMpJiN4RDsxMDUzLTgxMTkgKExpbmtpbmcpPC9pc2JuPjxh
Y2Nlc3Npb24tbnVtPjIxMTk1NzgwPC9hY2Nlc3Npb24tbnVtPjx1cmxzPjwvdXJscz48ZWxlY3Ry
b25pYy1yZXNvdXJjZS1udW0+MTAuMTAxNi9qLm5ldXJvaW1hZ2UuMjAxMC4xMi4wNjc8L2VsZWN0
cm9uaWMtcmVzb3VyY2UtbnVtPjxyZW1vdGUtZGF0YWJhc2UtcHJvdmlkZXI+TkxNPC9yZW1vdGUt
ZGF0YWJhc2UtcHJvdmlkZXI+PGxhbmd1YWdlPmVuZzwvbGFuZ3VhZ2U+PC9yZWNvcmQ+PC9DaXRl
PjxDaXRlPjxBdXRob3I+Sm9yZ2UgQ2FyZG9zbzwvQXV0aG9yPjxZZWFyPjIwMTM8L1llYXI+PFJl
Y051bT44MzE8L1JlY051bT48cmVjb3JkPjxyZWMtbnVtYmVyPjgzMTwvcmVjLW51bWJlcj48Zm9y
ZWlnbi1rZXlzPjxrZXkgYXBwPSJFTiIgZGItaWQ9ImZkZXd4dGQ1NnYweDU1ZWZyZms1ZXgwc2Uw
NXR6MDB4MmQ1dyIgdGltZXN0YW1wPSIxMzc1Mjk4Mjg3Ij44MzE8L2tleT48L2ZvcmVpZ24ta2V5
cz48cmVmLXR5cGUgbmFtZT0iSm91cm5hbCBBcnRpY2xlIj4xNzwvcmVmLXR5cGU+PGNvbnRyaWJ1
dG9ycz48YXV0aG9ycz48YXV0aG9yPkpvcmdlIENhcmRvc28sIE0uPC9hdXRob3I+PGF1dGhvcj5M
ZXVuZywgSy48L2F1dGhvcj48YXV0aG9yPk1vZGF0LCBNLjwvYXV0aG9yPjxhdXRob3I+S2VpaGFu
aW5lamFkLCBTLjwvYXV0aG9yPjxhdXRob3I+Q2FzaCwgRC48L2F1dGhvcj48YXV0aG9yPkJhcm5l
cywgSi48L2F1dGhvcj48YXV0aG9yPkZveCwgTi4gQy48L2F1dGhvcj48YXV0aG9yPk91cnNlbGlu
LCBTLjwvYXV0aG9yPjxhdXRob3I+QWx6aGVpbWVyJmFwb3M7cyBEaXNlYXNlIE5ldXJvaW1hZ2lu
ZywgSW5pdGlhdGl2ZTwvYXV0aG9yPjwvYXV0aG9ycz48L2NvbnRyaWJ1dG9ycz48YXV0aC1hZGRy
ZXNzPkNlbnRyZSBmb3IgTWVkaWNhbCBJbWFnZSBDb21wdXRpbmcgKENNSUMpLCBVbml2ZXJzaXR5
IENvbGxlZ2UgTG9uZG9uLCBVSy4gbWFudWVsLmNhcmRvc29AdWNsLmFjLnVrPC9hdXRoLWFkZHJl
c3M+PHRpdGxlcz48dGl0bGU+U1RFUFM6IFNpbWlsYXJpdHkgYW5kIFRydXRoIEVzdGltYXRpb24g
Zm9yIFByb3BhZ2F0ZWQgU2VnbWVudGF0aW9ucyBhbmQgaXRzIGFwcGxpY2F0aW9uIHRvIGhpcHBv
Y2FtcGFsIHNlZ21lbnRhdGlvbiBhbmQgYnJhaW4gcGFyY2VsYXRpb248L3RpdGxlPjxzZWNvbmRh
cnktdGl0bGU+TWVkIEltYWdlIEFuYWw8L3NlY29uZGFyeS10aXRsZT48YWx0LXRpdGxlPk1lZGlj
YWwgaW1hZ2UgYW5hbHlzaXM8L2FsdC10aXRsZT48L3RpdGxlcz48cGVyaW9kaWNhbD48ZnVsbC10
aXRsZT5NZWQgSW1hZ2UgQW5hbDwvZnVsbC10aXRsZT48L3BlcmlvZGljYWw+PHBhZ2VzPjY3MS04
NDwvcGFnZXM+PHZvbHVtZT4xNzwvdm9sdW1lPjxudW1iZXI+NjwvbnVtYmVyPjxkYXRlcz48eWVh
cj4yMDEzPC95ZWFyPjxwdWItZGF0ZXM+PGRhdGU+QXVnPC9kYXRlPjwvcHViLWRhdGVzPjwvZGF0
ZXM+PGlzYm4+MTM2MS04NDIzIChFbGVjdHJvbmljKSYjeEQ7MTM2MS04NDE1IChMaW5raW5nKTwv
aXNibj48YWNjZXNzaW9uLW51bT4yMzUxMDU1ODwvYWNjZXNzaW9uLW51bT48dXJscz48cmVsYXRl
ZC11cmxzPjx1cmw+aHR0cDovL3d3dy5uY2JpLm5sbS5uaWguZ292L3B1Ym1lZC8yMzUxMDU1ODwv
dXJsPjwvcmVsYXRlZC11cmxzPjwvdXJscz48ZWxlY3Ryb25pYy1yZXNvdXJjZS1udW0+MTAuMTAx
Ni9qLm1lZGlhLjIwMTMuMDIuMDA2PC9lbGVjdHJvbmljLXJlc291cmNlLW51bT48L3JlY29yZD48
L0NpdGU+PC9FbmROb3RlPgB=
</w:fldData>
        </w:fldChar>
      </w:r>
      <w:r w:rsidR="00795734">
        <w:rPr>
          <w:rFonts w:asciiTheme="minorHAnsi" w:hAnsiTheme="minorHAnsi" w:cstheme="minorHAnsi"/>
          <w:color w:val="222222"/>
          <w:sz w:val="22"/>
          <w:szCs w:val="22"/>
        </w:rPr>
        <w:instrText xml:space="preserve"> ADDIN EN.CITE </w:instrText>
      </w:r>
      <w:r w:rsidR="00795734">
        <w:rPr>
          <w:rFonts w:asciiTheme="minorHAnsi" w:hAnsiTheme="minorHAnsi" w:cstheme="minorHAnsi"/>
          <w:color w:val="222222"/>
          <w:sz w:val="22"/>
          <w:szCs w:val="22"/>
        </w:rPr>
        <w:fldChar w:fldCharType="begin">
          <w:fldData xml:space="preserve">PEVuZE5vdGU+PENpdGU+PEF1dGhvcj5MZXVuZzwvQXV0aG9yPjxZZWFyPjIwMTA8L1llYXI+PFJl
Y051bT4xMDc8L1JlY051bT48RGlzcGxheVRleHQ+KDIxLCAyNCwgMjUpPC9EaXNwbGF5VGV4dD48
cmVjb3JkPjxyZWMtbnVtYmVyPjEwNzwvcmVjLW51bWJlcj48Zm9yZWlnbi1rZXlzPjxrZXkgYXBw
PSJFTiIgZGItaWQ9ImZkZXd4dGQ1NnYweDU1ZWZyZms1ZXgwc2UwNXR6MDB4MmQ1dyIgdGltZXN0
YW1wPSIwIj4xMDc8L2tleT48L2ZvcmVpZ24ta2V5cz48cmVmLXR5cGUgbmFtZT0iSm91cm5hbCBB
cnRpY2xlIj4xNzwvcmVmLXR5cGU+PGNvbnRyaWJ1dG9ycz48YXV0aG9ycz48YXV0aG9yPkxldW5n
LCBLLiBLLjwvYXV0aG9yPjxhdXRob3I+QmFybmVzLCBKLjwvYXV0aG9yPjxhdXRob3I+UmlkZ3dh
eSwgRy4gUi48L2F1dGhvcj48YXV0aG9yPkJhcnRsZXR0LCBKLiBXLjwvYXV0aG9yPjxhdXRob3I+
Q2xhcmtzb24sIE0uIEouPC9hdXRob3I+PGF1dGhvcj5NYWNkb25hbGQsIEsuPC9hdXRob3I+PGF1
dGhvcj5TY2h1ZmYsIE4uPC9hdXRob3I+PGF1dGhvcj5Gb3gsIE4uIEMuPC9hdXRob3I+PGF1dGhv
cj5PdXJzZWxpbiwgUy48L2F1dGhvcj48L2F1dGhvcnM+PC9jb250cmlidXRvcnM+PGF1dGgtYWRk
cmVzcz5EZW1lbnRpYSBSZXNlYXJjaCBDZW50cmUsIFVDTCBJbnN0aXR1dGUgb2YgTmV1cm9sb2d5
LCBRdWVlbiBTcXVhcmUsIExvbmRvbiwgV0MxTiAzQkcsIFVLOyBDZW50cmUgZm9yIE1lZGljYWwg
SW1hZ2UgQ29tcHV0aW5nLCBVbml2ZXJzaXR5IENvbGxlZ2UgTG9uZG9uLCBHb3dlciBTdHJlZXQs
IExvbmRvbiwgV0MxRSA2QlQsIFVLLjwvYXV0aC1hZGRyZXNzPjx0aXRsZXM+PHRpdGxlPkF1dG9t
YXRlZCBjcm9zcy1zZWN0aW9uYWwgYW5kIGxvbmdpdHVkaW5hbCBoaXBwb2NhbXBhbCB2b2x1bWUg
bWVhc3VyZW1lbnQgaW4gbWlsZCBjb2duaXRpdmUgaW1wYWlybWVudCBhbmQgQWx6aGVpbWVyJmFw
b3M7cyBkaXNlYXNlPC90aXRsZT48c2Vjb25kYXJ5LXRpdGxlPk5ldXJvaW1hZ2U8L3NlY29uZGFy
eS10aXRsZT48L3RpdGxlcz48cGVyaW9kaWNhbD48ZnVsbC10aXRsZT5OZXVyb2ltYWdlPC9mdWxs
LXRpdGxlPjwvcGVyaW9kaWNhbD48cGFnZXM+MTM0NS01OTwvcGFnZXM+PHZvbHVtZT41MTwvdm9s
dW1lPjxudW1iZXI+NDwvbnVtYmVyPjxlZGl0aW9uPjIwMTAvMDMvMTc8L2VkaXRpb24+PGRhdGVz
Pjx5ZWFyPjIwMTA8L3llYXI+PHB1Yi1kYXRlcz48ZGF0ZT5NYXIgMTU8L2RhdGU+PC9wdWItZGF0
ZXM+PC9kYXRlcz48aXNibj4xMDk1LTk1NzIgKEVsZWN0cm9uaWMpJiN4RDsxMDUzLTgxMTkgKExp
bmtpbmcpPC9pc2JuPjxhY2Nlc3Npb24tbnVtPjIwMjMwOTAxPC9hY2Nlc3Npb24tbnVtPjx1cmxz
PjxyZWxhdGVkLXVybHM+PHVybD5odHRwOi8vd3d3Lm5jYmkubmxtLm5paC5nb3YvZW50cmV6L3F1
ZXJ5LmZjZ2k/Y21kPVJldHJpZXZlJmFtcDtkYj1QdWJNZWQmYW1wO2RvcHQ9Q2l0YXRpb24mYW1w
O2xpc3RfdWlkcz0yMDIzMDkwMTwvdXJsPjwvcmVsYXRlZC11cmxzPjwvdXJscz48ZWxlY3Ryb25p
Yy1yZXNvdXJjZS1udW0+UzEwNTMtODExOSgxMCkwMDI4OC0wIFtwaWldJiN4RDsxMC4xMDE2L2ou
bmV1cm9pbWFnZS4yMDEwLjAzLjAxODwvZWxlY3Ryb25pYy1yZXNvdXJjZS1udW0+PGxhbmd1YWdl
PkVuZzwvbGFuZ3VhZ2U+PC9yZWNvcmQ+PC9DaXRlPjxDaXRlPjxBdXRob3I+TGV1bmc8L0F1dGhv
cj48WWVhcj4yMDExPC9ZZWFyPjxSZWNOdW0+MjQzPC9SZWNOdW0+PHJlY29yZD48cmVjLW51bWJl
cj4yNDM8L3JlYy1udW1iZXI+PGZvcmVpZ24ta2V5cz48a2V5IGFwcD0iRU4iIGRiLWlkPSJmZGV3
eHRkNTZ2MHg1NWVmcmZrNWV4MHNlMDV0ejAweDJkNXciIHRpbWVzdGFtcD0iMTMwMzc1NzA4MyI+
MjQzPC9rZXk+PC9mb3JlaWduLWtleXM+PHJlZi10eXBlIG5hbWU9IkpvdXJuYWwgQXJ0aWNsZSI+
MTc8L3JlZi10eXBlPjxjb250cmlidXRvcnM+PGF1dGhvcnM+PGF1dGhvcj5MZXVuZywgSy4gSy48
L2F1dGhvcj48YXV0aG9yPkJhcm5lcywgSi48L2F1dGhvcj48YXV0aG9yPk1vZGF0LCBNLjwvYXV0
aG9yPjxhdXRob3I+UmlkZ3dheSwgRy4gUi48L2F1dGhvcj48YXV0aG9yPkJhcnRsZXR0LCBKLiBX
LjwvYXV0aG9yPjxhdXRob3I+Rm94LCBOLiBDLjwvYXV0aG9yPjxhdXRob3I+T3Vyc2VsaW4sIFMu
PC9hdXRob3I+PC9hdXRob3JzPjwvY29udHJpYnV0b3JzPjxhdXRoLWFkZHJlc3M+RGVtZW50aWEg
UmVzZWFyY2ggQ2VudHJlLCBVQ0wgSW5zdGl0dXRlIG9mIE5ldXJvbG9neSwgUXVlZW4gU3F1YXJl
LCBMb25kb24gV0MxTiAzQkcsIFVLLiBray5sZXVuZ0B1Y2wuYWMudWs8L2F1dGgtYWRkcmVzcz48
dGl0bGVzPjx0aXRsZT5CcmFpbiBNQVBTOiBhbiBhdXRvbWF0ZWQsIGFjY3VyYXRlIGFuZCByb2J1
c3QgYnJhaW4gZXh0cmFjdGlvbiB0ZWNobmlxdWUgdXNpbmcgYSB0ZW1wbGF0ZSBsaWJyYXJ5PC90
aXRsZT48c2Vjb25kYXJ5LXRpdGxlPk5ldXJvaW1hZ2U8L3NlY29uZGFyeS10aXRsZT48L3RpdGxl
cz48cGVyaW9kaWNhbD48ZnVsbC10aXRsZT5OZXVyb2ltYWdlPC9mdWxsLXRpdGxlPjwvcGVyaW9k
aWNhbD48cGFnZXM+MTA5MS0xMDg8L3BhZ2VzPjx2b2x1bWU+NTU8L3ZvbHVtZT48bnVtYmVyPjM8
L251bWJlcj48ZWRpdGlvbj4yMDExLzAxLzA1PC9lZGl0aW9uPjxkYXRlcz48eWVhcj4yMDExPC95
ZWFyPjxwdWItZGF0ZXM+PGRhdGU+QXByIDE8L2RhdGU+PC9wdWItZGF0ZXM+PC9kYXRlcz48aXNi
bj4xMDk1LTk1NzIgKEVsZWN0cm9uaWMpJiN4RDsxMDUzLTgxMTkgKExpbmtpbmcpPC9pc2JuPjxh
Y2Nlc3Npb24tbnVtPjIxMTk1NzgwPC9hY2Nlc3Npb24tbnVtPjx1cmxzPjwvdXJscz48ZWxlY3Ry
b25pYy1yZXNvdXJjZS1udW0+MTAuMTAxNi9qLm5ldXJvaW1hZ2UuMjAxMC4xMi4wNjc8L2VsZWN0
cm9uaWMtcmVzb3VyY2UtbnVtPjxyZW1vdGUtZGF0YWJhc2UtcHJvdmlkZXI+TkxNPC9yZW1vdGUt
ZGF0YWJhc2UtcHJvdmlkZXI+PGxhbmd1YWdlPmVuZzwvbGFuZ3VhZ2U+PC9yZWNvcmQ+PC9DaXRl
PjxDaXRlPjxBdXRob3I+Sm9yZ2UgQ2FyZG9zbzwvQXV0aG9yPjxZZWFyPjIwMTM8L1llYXI+PFJl
Y051bT44MzE8L1JlY051bT48cmVjb3JkPjxyZWMtbnVtYmVyPjgzMTwvcmVjLW51bWJlcj48Zm9y
ZWlnbi1rZXlzPjxrZXkgYXBwPSJFTiIgZGItaWQ9ImZkZXd4dGQ1NnYweDU1ZWZyZms1ZXgwc2Uw
NXR6MDB4MmQ1dyIgdGltZXN0YW1wPSIxMzc1Mjk4Mjg3Ij44MzE8L2tleT48L2ZvcmVpZ24ta2V5
cz48cmVmLXR5cGUgbmFtZT0iSm91cm5hbCBBcnRpY2xlIj4xNzwvcmVmLXR5cGU+PGNvbnRyaWJ1
dG9ycz48YXV0aG9ycz48YXV0aG9yPkpvcmdlIENhcmRvc28sIE0uPC9hdXRob3I+PGF1dGhvcj5M
ZXVuZywgSy48L2F1dGhvcj48YXV0aG9yPk1vZGF0LCBNLjwvYXV0aG9yPjxhdXRob3I+S2VpaGFu
aW5lamFkLCBTLjwvYXV0aG9yPjxhdXRob3I+Q2FzaCwgRC48L2F1dGhvcj48YXV0aG9yPkJhcm5l
cywgSi48L2F1dGhvcj48YXV0aG9yPkZveCwgTi4gQy48L2F1dGhvcj48YXV0aG9yPk91cnNlbGlu
LCBTLjwvYXV0aG9yPjxhdXRob3I+QWx6aGVpbWVyJmFwb3M7cyBEaXNlYXNlIE5ldXJvaW1hZ2lu
ZywgSW5pdGlhdGl2ZTwvYXV0aG9yPjwvYXV0aG9ycz48L2NvbnRyaWJ1dG9ycz48YXV0aC1hZGRy
ZXNzPkNlbnRyZSBmb3IgTWVkaWNhbCBJbWFnZSBDb21wdXRpbmcgKENNSUMpLCBVbml2ZXJzaXR5
IENvbGxlZ2UgTG9uZG9uLCBVSy4gbWFudWVsLmNhcmRvc29AdWNsLmFjLnVrPC9hdXRoLWFkZHJl
c3M+PHRpdGxlcz48dGl0bGU+U1RFUFM6IFNpbWlsYXJpdHkgYW5kIFRydXRoIEVzdGltYXRpb24g
Zm9yIFByb3BhZ2F0ZWQgU2VnbWVudGF0aW9ucyBhbmQgaXRzIGFwcGxpY2F0aW9uIHRvIGhpcHBv
Y2FtcGFsIHNlZ21lbnRhdGlvbiBhbmQgYnJhaW4gcGFyY2VsYXRpb248L3RpdGxlPjxzZWNvbmRh
cnktdGl0bGU+TWVkIEltYWdlIEFuYWw8L3NlY29uZGFyeS10aXRsZT48YWx0LXRpdGxlPk1lZGlj
YWwgaW1hZ2UgYW5hbHlzaXM8L2FsdC10aXRsZT48L3RpdGxlcz48cGVyaW9kaWNhbD48ZnVsbC10
aXRsZT5NZWQgSW1hZ2UgQW5hbDwvZnVsbC10aXRsZT48L3BlcmlvZGljYWw+PHBhZ2VzPjY3MS04
NDwvcGFnZXM+PHZvbHVtZT4xNzwvdm9sdW1lPjxudW1iZXI+NjwvbnVtYmVyPjxkYXRlcz48eWVh
cj4yMDEzPC95ZWFyPjxwdWItZGF0ZXM+PGRhdGU+QXVnPC9kYXRlPjwvcHViLWRhdGVzPjwvZGF0
ZXM+PGlzYm4+MTM2MS04NDIzIChFbGVjdHJvbmljKSYjeEQ7MTM2MS04NDE1IChMaW5raW5nKTwv
aXNibj48YWNjZXNzaW9uLW51bT4yMzUxMDU1ODwvYWNjZXNzaW9uLW51bT48dXJscz48cmVsYXRl
ZC11cmxzPjx1cmw+aHR0cDovL3d3dy5uY2JpLm5sbS5uaWguZ292L3B1Ym1lZC8yMzUxMDU1ODwv
dXJsPjwvcmVsYXRlZC11cmxzPjwvdXJscz48ZWxlY3Ryb25pYy1yZXNvdXJjZS1udW0+MTAuMTAx
Ni9qLm1lZGlhLjIwMTMuMDIuMDA2PC9lbGVjdHJvbmljLXJlc291cmNlLW51bT48L3JlY29yZD48
L0NpdGU+PC9FbmROb3RlPgB=
</w:fldData>
        </w:fldChar>
      </w:r>
      <w:r w:rsidR="00795734">
        <w:rPr>
          <w:rFonts w:asciiTheme="minorHAnsi" w:hAnsiTheme="minorHAnsi" w:cstheme="minorHAnsi"/>
          <w:color w:val="222222"/>
          <w:sz w:val="22"/>
          <w:szCs w:val="22"/>
        </w:rPr>
        <w:instrText xml:space="preserve"> ADDIN EN.CITE.DATA </w:instrText>
      </w:r>
      <w:r w:rsidR="00795734">
        <w:rPr>
          <w:rFonts w:asciiTheme="minorHAnsi" w:hAnsiTheme="minorHAnsi" w:cstheme="minorHAnsi"/>
          <w:color w:val="222222"/>
          <w:sz w:val="22"/>
          <w:szCs w:val="22"/>
        </w:rPr>
      </w:r>
      <w:r w:rsidR="00795734">
        <w:rPr>
          <w:rFonts w:asciiTheme="minorHAnsi" w:hAnsiTheme="minorHAnsi" w:cstheme="minorHAnsi"/>
          <w:color w:val="222222"/>
          <w:sz w:val="22"/>
          <w:szCs w:val="22"/>
        </w:rPr>
        <w:fldChar w:fldCharType="end"/>
      </w:r>
      <w:r w:rsidR="006B58AE" w:rsidRPr="00A66E93">
        <w:rPr>
          <w:rFonts w:asciiTheme="minorHAnsi" w:hAnsiTheme="minorHAnsi" w:cstheme="minorHAnsi"/>
          <w:color w:val="222222"/>
          <w:sz w:val="22"/>
          <w:szCs w:val="22"/>
        </w:rPr>
      </w:r>
      <w:r w:rsidR="006B58AE" w:rsidRPr="00A66E93">
        <w:rPr>
          <w:rFonts w:asciiTheme="minorHAnsi" w:hAnsiTheme="minorHAnsi" w:cstheme="minorHAnsi"/>
          <w:color w:val="222222"/>
          <w:sz w:val="22"/>
          <w:szCs w:val="22"/>
        </w:rPr>
        <w:fldChar w:fldCharType="separate"/>
      </w:r>
      <w:r w:rsidR="00795734">
        <w:rPr>
          <w:rFonts w:asciiTheme="minorHAnsi" w:hAnsiTheme="minorHAnsi" w:cstheme="minorHAnsi"/>
          <w:noProof/>
          <w:color w:val="222222"/>
          <w:sz w:val="22"/>
          <w:szCs w:val="22"/>
        </w:rPr>
        <w:t>(</w:t>
      </w:r>
      <w:hyperlink w:anchor="_ENREF_21" w:tooltip="Leung, 2010 #107" w:history="1">
        <w:r w:rsidR="00795734">
          <w:rPr>
            <w:rFonts w:asciiTheme="minorHAnsi" w:hAnsiTheme="minorHAnsi" w:cstheme="minorHAnsi"/>
            <w:noProof/>
            <w:color w:val="222222"/>
            <w:sz w:val="22"/>
            <w:szCs w:val="22"/>
          </w:rPr>
          <w:t>21</w:t>
        </w:r>
      </w:hyperlink>
      <w:r w:rsidR="00795734">
        <w:rPr>
          <w:rFonts w:asciiTheme="minorHAnsi" w:hAnsiTheme="minorHAnsi" w:cstheme="minorHAnsi"/>
          <w:noProof/>
          <w:color w:val="222222"/>
          <w:sz w:val="22"/>
          <w:szCs w:val="22"/>
        </w:rPr>
        <w:t xml:space="preserve">, </w:t>
      </w:r>
      <w:hyperlink w:anchor="_ENREF_24" w:tooltip="Leung, 2011 #243" w:history="1">
        <w:r w:rsidR="00795734">
          <w:rPr>
            <w:rFonts w:asciiTheme="minorHAnsi" w:hAnsiTheme="minorHAnsi" w:cstheme="minorHAnsi"/>
            <w:noProof/>
            <w:color w:val="222222"/>
            <w:sz w:val="22"/>
            <w:szCs w:val="22"/>
          </w:rPr>
          <w:t>24</w:t>
        </w:r>
      </w:hyperlink>
      <w:r w:rsidR="00795734">
        <w:rPr>
          <w:rFonts w:asciiTheme="minorHAnsi" w:hAnsiTheme="minorHAnsi" w:cstheme="minorHAnsi"/>
          <w:noProof/>
          <w:color w:val="222222"/>
          <w:sz w:val="22"/>
          <w:szCs w:val="22"/>
        </w:rPr>
        <w:t xml:space="preserve">, </w:t>
      </w:r>
      <w:hyperlink w:anchor="_ENREF_25" w:tooltip="Jorge Cardoso, 2013 #831" w:history="1">
        <w:r w:rsidR="00795734">
          <w:rPr>
            <w:rFonts w:asciiTheme="minorHAnsi" w:hAnsiTheme="minorHAnsi" w:cstheme="minorHAnsi"/>
            <w:noProof/>
            <w:color w:val="222222"/>
            <w:sz w:val="22"/>
            <w:szCs w:val="22"/>
          </w:rPr>
          <w:t>25</w:t>
        </w:r>
      </w:hyperlink>
      <w:r w:rsidR="00795734">
        <w:rPr>
          <w:rFonts w:asciiTheme="minorHAnsi" w:hAnsiTheme="minorHAnsi" w:cstheme="minorHAnsi"/>
          <w:noProof/>
          <w:color w:val="222222"/>
          <w:sz w:val="22"/>
          <w:szCs w:val="22"/>
        </w:rPr>
        <w:t>)</w:t>
      </w:r>
      <w:r w:rsidR="006B58AE" w:rsidRPr="00A66E93">
        <w:rPr>
          <w:rFonts w:asciiTheme="minorHAnsi" w:hAnsiTheme="minorHAnsi" w:cstheme="minorHAnsi"/>
          <w:color w:val="222222"/>
          <w:sz w:val="22"/>
          <w:szCs w:val="22"/>
        </w:rPr>
        <w:fldChar w:fldCharType="end"/>
      </w:r>
      <w:r w:rsidR="006B58AE" w:rsidRPr="00A66E93">
        <w:rPr>
          <w:rFonts w:asciiTheme="minorHAnsi" w:hAnsiTheme="minorHAnsi" w:cstheme="minorHAnsi"/>
          <w:color w:val="222222"/>
          <w:sz w:val="22"/>
          <w:szCs w:val="22"/>
        </w:rPr>
        <w:t>. These have been incorporated into large commercial clinical trials and submitted to the European Medicines Agency leading to</w:t>
      </w:r>
      <w:r w:rsidRPr="00A66E93">
        <w:rPr>
          <w:rFonts w:asciiTheme="minorHAnsi" w:hAnsiTheme="minorHAnsi" w:cstheme="minorHAnsi"/>
          <w:color w:val="222222"/>
          <w:sz w:val="22"/>
          <w:szCs w:val="22"/>
        </w:rPr>
        <w:t xml:space="preserve"> guidance on hippocampal volume measurement</w:t>
      </w:r>
      <w:r w:rsidR="006B58AE" w:rsidRPr="00A66E93">
        <w:rPr>
          <w:rFonts w:asciiTheme="minorHAnsi" w:hAnsiTheme="minorHAnsi" w:cstheme="minorHAnsi"/>
          <w:color w:val="222222"/>
          <w:sz w:val="22"/>
          <w:szCs w:val="22"/>
        </w:rPr>
        <w:t xml:space="preserve"> in trials </w:t>
      </w:r>
      <w:r w:rsidR="006B58AE" w:rsidRPr="00A66E93">
        <w:rPr>
          <w:rFonts w:asciiTheme="minorHAnsi" w:hAnsiTheme="minorHAnsi" w:cstheme="minorHAnsi"/>
          <w:color w:val="222222"/>
          <w:sz w:val="22"/>
          <w:szCs w:val="22"/>
        </w:rPr>
        <w:fldChar w:fldCharType="begin">
          <w:fldData xml:space="preserve">PEVuZE5vdGU+PENpdGU+PEF1dGhvcj5IaWxsPC9BdXRob3I+PFllYXI+MjAxNDwvWWVhcj48UmVj
TnVtPjE4MTM8L1JlY051bT48RGlzcGxheVRleHQ+KDcpPC9EaXNwbGF5VGV4dD48cmVjb3JkPjxy
ZWMtbnVtYmVyPjE4MTM8L3JlYy1udW1iZXI+PGZvcmVpZ24ta2V5cz48a2V5IGFwcD0iRU4iIGRi
LWlkPSJmZGV3eHRkNTZ2MHg1NWVmcmZrNWV4MHNlMDV0ejAweDJkNXciIHRpbWVzdGFtcD0iMTQw
ODczOTI1MiI+MTgxMzwva2V5PjwvZm9yZWlnbi1rZXlzPjxyZWYtdHlwZSBuYW1lPSJKb3VybmFs
IEFydGljbGUiPjE3PC9yZWYtdHlwZT48Y29udHJpYnV0b3JzPjxhdXRob3JzPjxhdXRob3I+SGls
bCwgRC4gTC48L2F1dGhvcj48YXV0aG9yPlNjaHdhcnosIEEuIEouPC9hdXRob3I+PGF1dGhvcj5J
c2FhYywgTS48L2F1dGhvcj48YXV0aG9yPlBhbmksIEwuPC9hdXRob3I+PGF1dGhvcj5WYW12YWth
cywgUy48L2F1dGhvcj48YXV0aG9yPkhlbW1pbmdzLCBSLjwvYXV0aG9yPjxhdXRob3I+Q2Fycmls
bG8sIE0uIEMuPC9hdXRob3I+PGF1dGhvcj5ZdSwgUC48L2F1dGhvcj48YXV0aG9yPlN1biwgSi48
L2F1dGhvcj48YXV0aG9yPkJlY2tldHQsIEwuPC9hdXRob3I+PGF1dGhvcj5Cb2NjYXJkaSwgTS48
L2F1dGhvcj48YXV0aG9yPkJyZXdlciwgSi48L2F1dGhvcj48YXV0aG9yPkJydW1maWVsZCwgTS48
L2F1dGhvcj48YXV0aG9yPkNhbnRpbGxvbiwgTS48L2F1dGhvcj48YXV0aG9yPkNvbGUsIFAuIEUu
PC9hdXRob3I+PGF1dGhvcj5Gb3gsIE4uPC9hdXRob3I+PGF1dGhvcj5Gcmlzb25pLCBHLiBCLjwv
YXV0aG9yPjxhdXRob3I+SmFjaywgQy48L2F1dGhvcj48YXV0aG9yPktlbGxlaGVyLCBULjwvYXV0
aG9yPjxhdXRob3I+THVvLCBGLjwvYXV0aG9yPjxhdXRob3I+Tm92YWssIEcuPC9hdXRob3I+PGF1
dGhvcj5NYWd1aXJlLCBQLjwvYXV0aG9yPjxhdXRob3I+TWVpYmFjaCwgUi48L2F1dGhvcj48YXV0
aG9yPlBhdHRlcnNvbiwgUC48L2F1dGhvcj48YXV0aG9yPkJhaW4sIEwuPC9hdXRob3I+PGF1dGhv
cj5TYW1wYWlvLCBDLjwvYXV0aG9yPjxhdXRob3I+UmF1bmlnLCBELjwvYXV0aG9yPjxhdXRob3I+
U29hcmVzLCBILjwvYXV0aG9yPjxhdXRob3I+U3VoeSwgSi48L2F1dGhvcj48YXV0aG9yPldhbmcs
IEguPC9hdXRob3I+PGF1dGhvcj5Xb2x6LCBSLjwvYXV0aG9yPjxhdXRob3I+U3RlcGhlbnNvbiwg
RC48L2F1dGhvcj48L2F1dGhvcnM+PC9jb250cmlidXRvcnM+PGF1dGgtYWRkcmVzcz5JWElDTyBM
dGQuLCBMb25kb24sIFVLLiYjeEQ7RWxpIExpbGx5IGFuZCBDb21wYW55LCBJbmRpYW5hcG9saXMs
IElOLCBVU0EuJiN4RDtFdXJvcGVhbiBNZWRpY2luZXMgQWdlbmN5LCBMb25kb24sIFVLLiYjeEQ7
QWx6aGVpbWVyJmFwb3M7cyBBc3NvY2lhdGlvbiwgQ2hpY2FnbywgSUwsIFVTQS4mI3hEO0VsaSBM
aWxseSBhbmQgQ29tcGFueSwgSW5kaWFuYXBvbGlzLCBJTiwgVVNBOyBUaGUgVW5pdmVyc2l0eSBv
ZiBUZXhhcyBTY2hvb2wgb2YgUHVibGljIEhlYWx0aCwgSG91c3RvbiwgVFgsIFVTQS4mI3hEO1Vu
aXZlcnNpdHkgb2YgQ2FsaWZvcm5pYSwgRGF2aXMsIENBLCBVU0EuJiN4RDtJUkNDUyBGYXRlYmVu
ZWZyYXRlbGxpLCBCcmVzY2lhLCBJdGFseS4mI3hEO1VuaXZlcnNpdHkgb2YgQ2FsaWZvcm5pYSwg
U2FuIERpZWdvLCBDQSwgVVNBLiYjeEQ7Q29hbGl0aW9uIEFnYWluc3QgTWFqb3IgRGlzZWFzZXMs
IENyaXRpY2FsIFBhdGggSW5zdGl0dXRlLCBUdWNzb24sIEFaLCBVU0EuJiN4RDtXZWxsbmVzc21h
bmFnbWVudHMuY29tLCBMaXZpbmdzdG9uLCBOSiwgVVNBLiYjeEQ7VUNMIEluc3RpdHV0ZSBvZiBO
ZXVyb2xvZ3ksIExvbmRvbiwgVUsuJiN4RDtNYXlvIENsaW5pYywgUm9jaGVzdGVyLCBNTiwgVVNB
LiYjeEQ7QnJpc3RvbCBNeWVycyBTcXVpYmIsIFdhbGxpbmdmb3JkLCBDVCwgVVNBLiYjeEQ7SmFu
c3NlbiBQaGFybWFjZXV0aWNhbCBSZXNlYXJjaCBhbmQgRGV2ZWxvcG1lbnQsIFRpdHVzdmlsbGUs
IE5KLCBVU0EuJiN4RDtOb3ZhcnRpcywgQmFzZWwsIFN3aXR6ZXJsYW5kLiYjeEQ7Tm92YXJ0aXMs
IE5KLCBVU0EuJiN4RDtBc3RyYVplbmVjYSwgV2lsbWluZ3RvbiwgREUsIFVTQS4mI3hEO0luZGVw
ZW5kZW50IHNjaWVuY2Ugd3JpdGVyLCBFbHZlcnNvbiwgUEEsIFVTQS4mI3hEO0NIREkgRm91bmRh
dGlvbiBJbmMuLCBQcmluY2V0b24sIE5KLCBVU0EuJiN4RDtJQ09OIE1lZGljYWwgSW1hZ2luZywg
V2FycmluZ3RvbiwgUEEsIFVTQS4mI3hEO1NZTkFSQyBJbmMuLCBOZXdhcmssIENBLCBVU0EuJiN4
RDtJWElDTyBMdGQuLCBMb25kb24sIFVLOyBEZXBhcnRtZW50IG9mIENvbXB1dGluZywgSW1wZXJp
YWwgQ29sbGVnZSBMb25kb24sIExvbmRvbiwgVUsuJiN4RDtDb2FsaXRpb24gQWdhaW5zdCBNYWpv
ciBEaXNlYXNlcywgQ3JpdGljYWwgUGF0aCBJbnN0aXR1dGUsIFR1Y3NvbiwgQVosIFVTQS4gRWxl
Y3Ryb25pYyBhZGRyZXNzOiBEU3RlcGhlbnNvbkBjLXBhdGgub3JnLjwvYXV0aC1hZGRyZXNzPjx0
aXRsZXM+PHRpdGxlPkNvYWxpdGlvbiBBZ2FpbnN0IE1ham9yIERpc2Vhc2VzL0V1cm9wZWFuIE1l
ZGljaW5lcyBBZ2VuY3kgYmlvbWFya2VyIHF1YWxpZmljYXRpb24gb2YgaGlwcG9jYW1wYWwgdm9s
dW1lIGZvciBlbnJpY2htZW50IG9mIGNsaW5pY2FsIHRyaWFscyBpbiBwcmVkZW1lbnRpYSBzdGFn
ZXMgb2YgQWx6aGVpbWVyJmFwb3M7cyBkaXNlYXNlPC90aXRsZT48c2Vjb25kYXJ5LXRpdGxlPkFs
emhlaW1lcnMgRGVtZW50PC9zZWNvbmRhcnktdGl0bGU+PGFsdC10aXRsZT5BbHpoZWltZXImYXBv
cztzICZhbXA7IGRlbWVudGlhIDogdGhlIGpvdXJuYWwgb2YgdGhlIEFsemhlaW1lciZhcG9zO3Mg
QXNzb2NpYXRpb248L2FsdC10aXRsZT48L3RpdGxlcz48cGVyaW9kaWNhbD48ZnVsbC10aXRsZT5B
bHpoZWltZXJzIERlbWVudDwvZnVsbC10aXRsZT48L3BlcmlvZGljYWw+PHBhZ2VzPjQyMS05IGUz
PC9wYWdlcz48dm9sdW1lPjEwPC92b2x1bWU+PG51bWJlcj40PC9udW1iZXI+PGRhdGVzPjx5ZWFy
PjIwMTQ8L3llYXI+PHB1Yi1kYXRlcz48ZGF0ZT5KdWw8L2RhdGU+PC9wdWItZGF0ZXM+PC9kYXRl
cz48aXNibj4xNTUyLTUyNzkgKEVsZWN0cm9uaWMpJiN4RDsxNTUyLTUyNjAgKExpbmtpbmcpPC9p
c2JuPjxhY2Nlc3Npb24tbnVtPjI0OTg1Njg3PC9hY2Nlc3Npb24tbnVtPjx1cmxzPjxyZWxhdGVk
LXVybHM+PHVybD5odHRwOi8vd3d3Lm5jYmkubmxtLm5paC5nb3YvcHVibWVkLzI0OTg1Njg3PC91
cmw+PC9yZWxhdGVkLXVybHM+PC91cmxzPjxlbGVjdHJvbmljLXJlc291cmNlLW51bT4xMC4xMDE2
L2ouamFsei4yMDEzLjA3LjAwMzwvZWxlY3Ryb25pYy1yZXNvdXJjZS1udW0+PC9yZWNvcmQ+PC9D
aXRlPjwvRW5kTm90ZT4A
</w:fldData>
        </w:fldChar>
      </w:r>
      <w:r w:rsidR="00160B3F">
        <w:rPr>
          <w:rFonts w:asciiTheme="minorHAnsi" w:hAnsiTheme="minorHAnsi" w:cstheme="minorHAnsi"/>
          <w:color w:val="222222"/>
          <w:sz w:val="22"/>
          <w:szCs w:val="22"/>
        </w:rPr>
        <w:instrText xml:space="preserve"> ADDIN EN.CITE </w:instrText>
      </w:r>
      <w:r w:rsidR="00160B3F">
        <w:rPr>
          <w:rFonts w:asciiTheme="minorHAnsi" w:hAnsiTheme="minorHAnsi" w:cstheme="minorHAnsi"/>
          <w:color w:val="222222"/>
          <w:sz w:val="22"/>
          <w:szCs w:val="22"/>
        </w:rPr>
        <w:fldChar w:fldCharType="begin">
          <w:fldData xml:space="preserve">PEVuZE5vdGU+PENpdGU+PEF1dGhvcj5IaWxsPC9BdXRob3I+PFllYXI+MjAxNDwvWWVhcj48UmVj
TnVtPjE4MTM8L1JlY051bT48RGlzcGxheVRleHQ+KDcpPC9EaXNwbGF5VGV4dD48cmVjb3JkPjxy
ZWMtbnVtYmVyPjE4MTM8L3JlYy1udW1iZXI+PGZvcmVpZ24ta2V5cz48a2V5IGFwcD0iRU4iIGRi
LWlkPSJmZGV3eHRkNTZ2MHg1NWVmcmZrNWV4MHNlMDV0ejAweDJkNXciIHRpbWVzdGFtcD0iMTQw
ODczOTI1MiI+MTgxMzwva2V5PjwvZm9yZWlnbi1rZXlzPjxyZWYtdHlwZSBuYW1lPSJKb3VybmFs
IEFydGljbGUiPjE3PC9yZWYtdHlwZT48Y29udHJpYnV0b3JzPjxhdXRob3JzPjxhdXRob3I+SGls
bCwgRC4gTC48L2F1dGhvcj48YXV0aG9yPlNjaHdhcnosIEEuIEouPC9hdXRob3I+PGF1dGhvcj5J
c2FhYywgTS48L2F1dGhvcj48YXV0aG9yPlBhbmksIEwuPC9hdXRob3I+PGF1dGhvcj5WYW12YWth
cywgUy48L2F1dGhvcj48YXV0aG9yPkhlbW1pbmdzLCBSLjwvYXV0aG9yPjxhdXRob3I+Q2Fycmls
bG8sIE0uIEMuPC9hdXRob3I+PGF1dGhvcj5ZdSwgUC48L2F1dGhvcj48YXV0aG9yPlN1biwgSi48
L2F1dGhvcj48YXV0aG9yPkJlY2tldHQsIEwuPC9hdXRob3I+PGF1dGhvcj5Cb2NjYXJkaSwgTS48
L2F1dGhvcj48YXV0aG9yPkJyZXdlciwgSi48L2F1dGhvcj48YXV0aG9yPkJydW1maWVsZCwgTS48
L2F1dGhvcj48YXV0aG9yPkNhbnRpbGxvbiwgTS48L2F1dGhvcj48YXV0aG9yPkNvbGUsIFAuIEUu
PC9hdXRob3I+PGF1dGhvcj5Gb3gsIE4uPC9hdXRob3I+PGF1dGhvcj5Gcmlzb25pLCBHLiBCLjwv
YXV0aG9yPjxhdXRob3I+SmFjaywgQy48L2F1dGhvcj48YXV0aG9yPktlbGxlaGVyLCBULjwvYXV0
aG9yPjxhdXRob3I+THVvLCBGLjwvYXV0aG9yPjxhdXRob3I+Tm92YWssIEcuPC9hdXRob3I+PGF1
dGhvcj5NYWd1aXJlLCBQLjwvYXV0aG9yPjxhdXRob3I+TWVpYmFjaCwgUi48L2F1dGhvcj48YXV0
aG9yPlBhdHRlcnNvbiwgUC48L2F1dGhvcj48YXV0aG9yPkJhaW4sIEwuPC9hdXRob3I+PGF1dGhv
cj5TYW1wYWlvLCBDLjwvYXV0aG9yPjxhdXRob3I+UmF1bmlnLCBELjwvYXV0aG9yPjxhdXRob3I+
U29hcmVzLCBILjwvYXV0aG9yPjxhdXRob3I+U3VoeSwgSi48L2F1dGhvcj48YXV0aG9yPldhbmcs
IEguPC9hdXRob3I+PGF1dGhvcj5Xb2x6LCBSLjwvYXV0aG9yPjxhdXRob3I+U3RlcGhlbnNvbiwg
RC48L2F1dGhvcj48L2F1dGhvcnM+PC9jb250cmlidXRvcnM+PGF1dGgtYWRkcmVzcz5JWElDTyBM
dGQuLCBMb25kb24sIFVLLiYjeEQ7RWxpIExpbGx5IGFuZCBDb21wYW55LCBJbmRpYW5hcG9saXMs
IElOLCBVU0EuJiN4RDtFdXJvcGVhbiBNZWRpY2luZXMgQWdlbmN5LCBMb25kb24sIFVLLiYjeEQ7
QWx6aGVpbWVyJmFwb3M7cyBBc3NvY2lhdGlvbiwgQ2hpY2FnbywgSUwsIFVTQS4mI3hEO0VsaSBM
aWxseSBhbmQgQ29tcGFueSwgSW5kaWFuYXBvbGlzLCBJTiwgVVNBOyBUaGUgVW5pdmVyc2l0eSBv
ZiBUZXhhcyBTY2hvb2wgb2YgUHVibGljIEhlYWx0aCwgSG91c3RvbiwgVFgsIFVTQS4mI3hEO1Vu
aXZlcnNpdHkgb2YgQ2FsaWZvcm5pYSwgRGF2aXMsIENBLCBVU0EuJiN4RDtJUkNDUyBGYXRlYmVu
ZWZyYXRlbGxpLCBCcmVzY2lhLCBJdGFseS4mI3hEO1VuaXZlcnNpdHkgb2YgQ2FsaWZvcm5pYSwg
U2FuIERpZWdvLCBDQSwgVVNBLiYjeEQ7Q29hbGl0aW9uIEFnYWluc3QgTWFqb3IgRGlzZWFzZXMs
IENyaXRpY2FsIFBhdGggSW5zdGl0dXRlLCBUdWNzb24sIEFaLCBVU0EuJiN4RDtXZWxsbmVzc21h
bmFnbWVudHMuY29tLCBMaXZpbmdzdG9uLCBOSiwgVVNBLiYjeEQ7VUNMIEluc3RpdHV0ZSBvZiBO
ZXVyb2xvZ3ksIExvbmRvbiwgVUsuJiN4RDtNYXlvIENsaW5pYywgUm9jaGVzdGVyLCBNTiwgVVNB
LiYjeEQ7QnJpc3RvbCBNeWVycyBTcXVpYmIsIFdhbGxpbmdmb3JkLCBDVCwgVVNBLiYjeEQ7SmFu
c3NlbiBQaGFybWFjZXV0aWNhbCBSZXNlYXJjaCBhbmQgRGV2ZWxvcG1lbnQsIFRpdHVzdmlsbGUs
IE5KLCBVU0EuJiN4RDtOb3ZhcnRpcywgQmFzZWwsIFN3aXR6ZXJsYW5kLiYjeEQ7Tm92YXJ0aXMs
IE5KLCBVU0EuJiN4RDtBc3RyYVplbmVjYSwgV2lsbWluZ3RvbiwgREUsIFVTQS4mI3hEO0luZGVw
ZW5kZW50IHNjaWVuY2Ugd3JpdGVyLCBFbHZlcnNvbiwgUEEsIFVTQS4mI3hEO0NIREkgRm91bmRh
dGlvbiBJbmMuLCBQcmluY2V0b24sIE5KLCBVU0EuJiN4RDtJQ09OIE1lZGljYWwgSW1hZ2luZywg
V2FycmluZ3RvbiwgUEEsIFVTQS4mI3hEO1NZTkFSQyBJbmMuLCBOZXdhcmssIENBLCBVU0EuJiN4
RDtJWElDTyBMdGQuLCBMb25kb24sIFVLOyBEZXBhcnRtZW50IG9mIENvbXB1dGluZywgSW1wZXJp
YWwgQ29sbGVnZSBMb25kb24sIExvbmRvbiwgVUsuJiN4RDtDb2FsaXRpb24gQWdhaW5zdCBNYWpv
ciBEaXNlYXNlcywgQ3JpdGljYWwgUGF0aCBJbnN0aXR1dGUsIFR1Y3NvbiwgQVosIFVTQS4gRWxl
Y3Ryb25pYyBhZGRyZXNzOiBEU3RlcGhlbnNvbkBjLXBhdGgub3JnLjwvYXV0aC1hZGRyZXNzPjx0
aXRsZXM+PHRpdGxlPkNvYWxpdGlvbiBBZ2FpbnN0IE1ham9yIERpc2Vhc2VzL0V1cm9wZWFuIE1l
ZGljaW5lcyBBZ2VuY3kgYmlvbWFya2VyIHF1YWxpZmljYXRpb24gb2YgaGlwcG9jYW1wYWwgdm9s
dW1lIGZvciBlbnJpY2htZW50IG9mIGNsaW5pY2FsIHRyaWFscyBpbiBwcmVkZW1lbnRpYSBzdGFn
ZXMgb2YgQWx6aGVpbWVyJmFwb3M7cyBkaXNlYXNlPC90aXRsZT48c2Vjb25kYXJ5LXRpdGxlPkFs
emhlaW1lcnMgRGVtZW50PC9zZWNvbmRhcnktdGl0bGU+PGFsdC10aXRsZT5BbHpoZWltZXImYXBv
cztzICZhbXA7IGRlbWVudGlhIDogdGhlIGpvdXJuYWwgb2YgdGhlIEFsemhlaW1lciZhcG9zO3Mg
QXNzb2NpYXRpb248L2FsdC10aXRsZT48L3RpdGxlcz48cGVyaW9kaWNhbD48ZnVsbC10aXRsZT5B
bHpoZWltZXJzIERlbWVudDwvZnVsbC10aXRsZT48L3BlcmlvZGljYWw+PHBhZ2VzPjQyMS05IGUz
PC9wYWdlcz48dm9sdW1lPjEwPC92b2x1bWU+PG51bWJlcj40PC9udW1iZXI+PGRhdGVzPjx5ZWFy
PjIwMTQ8L3llYXI+PHB1Yi1kYXRlcz48ZGF0ZT5KdWw8L2RhdGU+PC9wdWItZGF0ZXM+PC9kYXRl
cz48aXNibj4xNTUyLTUyNzkgKEVsZWN0cm9uaWMpJiN4RDsxNTUyLTUyNjAgKExpbmtpbmcpPC9p
c2JuPjxhY2Nlc3Npb24tbnVtPjI0OTg1Njg3PC9hY2Nlc3Npb24tbnVtPjx1cmxzPjxyZWxhdGVk
LXVybHM+PHVybD5odHRwOi8vd3d3Lm5jYmkubmxtLm5paC5nb3YvcHVibWVkLzI0OTg1Njg3PC91
cmw+PC9yZWxhdGVkLXVybHM+PC91cmxzPjxlbGVjdHJvbmljLXJlc291cmNlLW51bT4xMC4xMDE2
L2ouamFsei4yMDEzLjA3LjAwMzwvZWxlY3Ryb25pYy1yZXNvdXJjZS1udW0+PC9yZWNvcmQ+PC9D
aXRlPjwvRW5kTm90ZT4A
</w:fldData>
        </w:fldChar>
      </w:r>
      <w:r w:rsidR="00160B3F">
        <w:rPr>
          <w:rFonts w:asciiTheme="minorHAnsi" w:hAnsiTheme="minorHAnsi" w:cstheme="minorHAnsi"/>
          <w:color w:val="222222"/>
          <w:sz w:val="22"/>
          <w:szCs w:val="22"/>
        </w:rPr>
        <w:instrText xml:space="preserve"> ADDIN EN.CITE.DATA </w:instrText>
      </w:r>
      <w:r w:rsidR="00160B3F">
        <w:rPr>
          <w:rFonts w:asciiTheme="minorHAnsi" w:hAnsiTheme="minorHAnsi" w:cstheme="minorHAnsi"/>
          <w:color w:val="222222"/>
          <w:sz w:val="22"/>
          <w:szCs w:val="22"/>
        </w:rPr>
      </w:r>
      <w:r w:rsidR="00160B3F">
        <w:rPr>
          <w:rFonts w:asciiTheme="minorHAnsi" w:hAnsiTheme="minorHAnsi" w:cstheme="minorHAnsi"/>
          <w:color w:val="222222"/>
          <w:sz w:val="22"/>
          <w:szCs w:val="22"/>
        </w:rPr>
        <w:fldChar w:fldCharType="end"/>
      </w:r>
      <w:r w:rsidR="006B58AE" w:rsidRPr="00A66E93">
        <w:rPr>
          <w:rFonts w:asciiTheme="minorHAnsi" w:hAnsiTheme="minorHAnsi" w:cstheme="minorHAnsi"/>
          <w:color w:val="222222"/>
          <w:sz w:val="22"/>
          <w:szCs w:val="22"/>
        </w:rPr>
      </w:r>
      <w:r w:rsidR="006B58AE" w:rsidRPr="00A66E93">
        <w:rPr>
          <w:rFonts w:asciiTheme="minorHAnsi" w:hAnsiTheme="minorHAnsi" w:cstheme="minorHAnsi"/>
          <w:color w:val="222222"/>
          <w:sz w:val="22"/>
          <w:szCs w:val="22"/>
        </w:rPr>
        <w:fldChar w:fldCharType="separate"/>
      </w:r>
      <w:r w:rsidR="00160B3F">
        <w:rPr>
          <w:rFonts w:asciiTheme="minorHAnsi" w:hAnsiTheme="minorHAnsi" w:cstheme="minorHAnsi"/>
          <w:noProof/>
          <w:color w:val="222222"/>
          <w:sz w:val="22"/>
          <w:szCs w:val="22"/>
        </w:rPr>
        <w:t>(</w:t>
      </w:r>
      <w:hyperlink w:anchor="_ENREF_7" w:tooltip="Hill, 2014 #1813" w:history="1">
        <w:r w:rsidR="00795734">
          <w:rPr>
            <w:rFonts w:asciiTheme="minorHAnsi" w:hAnsiTheme="minorHAnsi" w:cstheme="minorHAnsi"/>
            <w:noProof/>
            <w:color w:val="222222"/>
            <w:sz w:val="22"/>
            <w:szCs w:val="22"/>
          </w:rPr>
          <w:t>7</w:t>
        </w:r>
      </w:hyperlink>
      <w:r w:rsidR="00160B3F">
        <w:rPr>
          <w:rFonts w:asciiTheme="minorHAnsi" w:hAnsiTheme="minorHAnsi" w:cstheme="minorHAnsi"/>
          <w:noProof/>
          <w:color w:val="222222"/>
          <w:sz w:val="22"/>
          <w:szCs w:val="22"/>
        </w:rPr>
        <w:t>)</w:t>
      </w:r>
      <w:r w:rsidR="006B58AE" w:rsidRPr="00A66E93">
        <w:rPr>
          <w:rFonts w:asciiTheme="minorHAnsi" w:hAnsiTheme="minorHAnsi" w:cstheme="minorHAnsi"/>
          <w:color w:val="222222"/>
          <w:sz w:val="22"/>
          <w:szCs w:val="22"/>
        </w:rPr>
        <w:fldChar w:fldCharType="end"/>
      </w:r>
      <w:r w:rsidR="006B58AE" w:rsidRPr="00A66E93">
        <w:rPr>
          <w:rFonts w:asciiTheme="minorHAnsi" w:hAnsiTheme="minorHAnsi" w:cstheme="minorHAnsi"/>
          <w:color w:val="222222"/>
          <w:sz w:val="22"/>
          <w:szCs w:val="22"/>
        </w:rPr>
        <w:t>.</w:t>
      </w:r>
    </w:p>
    <w:p w:rsidR="009C5362" w:rsidRDefault="00C70DE9" w:rsidP="009C5362">
      <w:pPr>
        <w:pStyle w:val="NormalWeb"/>
        <w:shd w:val="clear" w:color="auto" w:fill="FFFFFF"/>
        <w:spacing w:line="360" w:lineRule="auto"/>
        <w:jc w:val="both"/>
        <w:rPr>
          <w:rFonts w:asciiTheme="minorHAnsi" w:hAnsiTheme="minorHAnsi" w:cstheme="minorHAnsi"/>
          <w:color w:val="222222"/>
          <w:sz w:val="22"/>
          <w:szCs w:val="22"/>
        </w:rPr>
      </w:pPr>
      <w:r w:rsidRPr="009C5362">
        <w:rPr>
          <w:rFonts w:asciiTheme="minorHAnsi" w:hAnsiTheme="minorHAnsi" w:cstheme="minorHAnsi"/>
          <w:color w:val="222222"/>
          <w:sz w:val="22"/>
          <w:szCs w:val="22"/>
        </w:rPr>
        <w:t>One challenge in the selection of clinical trial populations is the heterogeneity of individual responses to treatment due to differing underlying pathologies such as</w:t>
      </w:r>
      <w:r w:rsidR="009C5362">
        <w:rPr>
          <w:rFonts w:asciiTheme="minorHAnsi" w:hAnsiTheme="minorHAnsi" w:cstheme="minorHAnsi"/>
          <w:color w:val="222222"/>
          <w:sz w:val="22"/>
          <w:szCs w:val="22"/>
        </w:rPr>
        <w:t xml:space="preserve"> vascular brain injury</w:t>
      </w:r>
      <w:r w:rsidRPr="009C5362">
        <w:rPr>
          <w:rFonts w:asciiTheme="minorHAnsi" w:hAnsiTheme="minorHAnsi" w:cstheme="minorHAnsi"/>
          <w:color w:val="222222"/>
          <w:sz w:val="22"/>
          <w:szCs w:val="22"/>
        </w:rPr>
        <w:t xml:space="preserve">. The finding that </w:t>
      </w:r>
      <w:r w:rsidR="009C5362" w:rsidRPr="009C5362">
        <w:rPr>
          <w:rFonts w:asciiTheme="minorHAnsi" w:hAnsiTheme="minorHAnsi" w:cstheme="minorHAnsi"/>
          <w:color w:val="222222"/>
          <w:sz w:val="22"/>
          <w:szCs w:val="22"/>
        </w:rPr>
        <w:t>the effect</w:t>
      </w:r>
      <w:r w:rsidR="009C5362">
        <w:rPr>
          <w:rFonts w:asciiTheme="minorHAnsi" w:hAnsiTheme="minorHAnsi" w:cstheme="minorHAnsi"/>
          <w:color w:val="222222"/>
          <w:sz w:val="22"/>
          <w:szCs w:val="22"/>
        </w:rPr>
        <w:t>s</w:t>
      </w:r>
      <w:r w:rsidR="009C5362" w:rsidRPr="009C5362">
        <w:rPr>
          <w:rFonts w:asciiTheme="minorHAnsi" w:hAnsiTheme="minorHAnsi" w:cstheme="minorHAnsi"/>
          <w:color w:val="222222"/>
          <w:sz w:val="22"/>
          <w:szCs w:val="22"/>
        </w:rPr>
        <w:t xml:space="preserve"> of </w:t>
      </w:r>
      <w:r w:rsidRPr="009C5362">
        <w:rPr>
          <w:rFonts w:asciiTheme="minorHAnsi" w:hAnsiTheme="minorHAnsi" w:cstheme="minorHAnsi"/>
          <w:color w:val="222222"/>
          <w:sz w:val="22"/>
          <w:szCs w:val="22"/>
        </w:rPr>
        <w:t xml:space="preserve">white matter </w:t>
      </w:r>
      <w:proofErr w:type="spellStart"/>
      <w:r w:rsidRPr="009C5362">
        <w:rPr>
          <w:rFonts w:asciiTheme="minorHAnsi" w:hAnsiTheme="minorHAnsi" w:cstheme="minorHAnsi"/>
          <w:color w:val="222222"/>
          <w:sz w:val="22"/>
          <w:szCs w:val="22"/>
        </w:rPr>
        <w:t>hyperintensities</w:t>
      </w:r>
      <w:proofErr w:type="spellEnd"/>
      <w:r w:rsidRPr="009C5362">
        <w:rPr>
          <w:rFonts w:asciiTheme="minorHAnsi" w:hAnsiTheme="minorHAnsi" w:cstheme="minorHAnsi"/>
          <w:color w:val="222222"/>
          <w:sz w:val="22"/>
          <w:szCs w:val="22"/>
        </w:rPr>
        <w:t xml:space="preserve"> </w:t>
      </w:r>
      <w:r w:rsidR="009C5362" w:rsidRPr="009C5362">
        <w:rPr>
          <w:rFonts w:asciiTheme="minorHAnsi" w:hAnsiTheme="minorHAnsi" w:cstheme="minorHAnsi"/>
          <w:color w:val="222222"/>
          <w:sz w:val="22"/>
          <w:szCs w:val="22"/>
        </w:rPr>
        <w:t xml:space="preserve">on </w:t>
      </w:r>
      <w:r w:rsidRPr="009C5362">
        <w:rPr>
          <w:rFonts w:asciiTheme="minorHAnsi" w:hAnsiTheme="minorHAnsi" w:cstheme="minorHAnsi"/>
          <w:color w:val="222222"/>
          <w:sz w:val="22"/>
          <w:szCs w:val="22"/>
        </w:rPr>
        <w:t xml:space="preserve">cognition, brain atrophy and cerebral </w:t>
      </w:r>
      <w:r w:rsidR="009C5362">
        <w:rPr>
          <w:rFonts w:asciiTheme="minorHAnsi" w:hAnsiTheme="minorHAnsi" w:cstheme="minorHAnsi"/>
          <w:color w:val="222222"/>
          <w:sz w:val="22"/>
          <w:szCs w:val="22"/>
        </w:rPr>
        <w:t>metabolism are</w:t>
      </w:r>
      <w:r w:rsidR="009C5362" w:rsidRPr="009C5362">
        <w:rPr>
          <w:rFonts w:asciiTheme="minorHAnsi" w:hAnsiTheme="minorHAnsi" w:cstheme="minorHAnsi"/>
          <w:color w:val="222222"/>
          <w:sz w:val="22"/>
          <w:szCs w:val="22"/>
        </w:rPr>
        <w:t xml:space="preserve"> dissociable from the </w:t>
      </w:r>
      <w:r w:rsidR="009C5362">
        <w:rPr>
          <w:rFonts w:asciiTheme="minorHAnsi" w:hAnsiTheme="minorHAnsi" w:cstheme="minorHAnsi"/>
          <w:color w:val="222222"/>
          <w:sz w:val="22"/>
          <w:szCs w:val="22"/>
        </w:rPr>
        <w:t xml:space="preserve">effects of amyloid </w:t>
      </w:r>
      <w:r w:rsidR="009C5362" w:rsidRPr="009C5362">
        <w:rPr>
          <w:rFonts w:asciiTheme="minorHAnsi" w:hAnsiTheme="minorHAnsi" w:cstheme="minorHAnsi"/>
          <w:sz w:val="22"/>
          <w:szCs w:val="22"/>
        </w:rPr>
        <w:fldChar w:fldCharType="begin">
          <w:fldData xml:space="preserve">PEVuZE5vdGU+PENpdGU+PEF1dGhvcj5DYXJtaWNoYWVsPC9BdXRob3I+PFllYXI+MjAxMDwvWWVh
cj48UmVjTnVtPjE2OTwvUmVjTnVtPjxEaXNwbGF5VGV4dD4oMjYtMjgpPC9EaXNwbGF5VGV4dD48
cmVjb3JkPjxyZWMtbnVtYmVyPjE2OTwvcmVjLW51bWJlcj48Zm9yZWlnbi1rZXlzPjxrZXkgYXBw
PSJFTiIgZGItaWQ9ImZkZXd4dGQ1NnYweDU1ZWZyZms1ZXgwc2UwNXR6MDB4MmQ1dyIgdGltZXN0
YW1wPSIwIj4xNjk8L2tleT48L2ZvcmVpZ24ta2V5cz48cmVmLXR5cGUgbmFtZT0iSm91cm5hbCBB
cnRpY2xlIj4xNzwvcmVmLXR5cGU+PGNvbnRyaWJ1dG9ycz48YXV0aG9ycz48YXV0aG9yPkNhcm1p
Y2hhZWwsIE8uPC9hdXRob3I+PGF1dGhvcj5TY2h3YXJ6LCBDLjwvYXV0aG9yPjxhdXRob3I+RHJ1
Y2tlciwgRC48L2F1dGhvcj48YXV0aG9yPkZsZXRjaGVyLCBFLjwvYXV0aG9yPjxhdXRob3I+SGFy
dmV5LCBELjwvYXV0aG9yPjxhdXRob3I+QmVja2V0dCwgTC48L2F1dGhvcj48YXV0aG9yPkphY2ss
IEMuIFIuLCBKci48L2F1dGhvcj48YXV0aG9yPldlaW5lciwgTS48L2F1dGhvcj48YXV0aG9yPkRl
Q2FybGksIEMuPC9hdXRob3I+PC9hdXRob3JzPjwvY29udHJpYnV0b3JzPjxhdXRoLWFkZHJlc3M+
RGVwYXJ0bWVudCBvZiBOZXVyb2xvZ3ksIFNjaG9vbCBvZiBNZWRpY2luZSwgVW5pdmVyc2l0eSBv
ZiBDYWxpZm9ybmlhLCBEYXZpcywgQ0EsIFVTQS4gb2Nhcm1pY2hhZWxAdWNkYXZpcy5lZHU8L2F1
dGgtYWRkcmVzcz48dGl0bGVzPjx0aXRsZT5Mb25naXR1ZGluYWwgY2hhbmdlcyBpbiB3aGl0ZSBt
YXR0ZXIgZGlzZWFzZSBhbmQgY29nbml0aW9uIGluIHRoZSBmaXJzdCB5ZWFyIG9mIHRoZSBBbHpo
ZWltZXIgZGlzZWFzZSBuZXVyb2ltYWdpbmcgaW5pdGlhdGl2ZTwvdGl0bGU+PHNlY29uZGFyeS10
aXRsZT5BcmNoIE5ldXJvbDwvc2Vjb25kYXJ5LXRpdGxlPjwvdGl0bGVzPjxwZXJpb2RpY2FsPjxm
dWxsLXRpdGxlPkFyY2ggTmV1cm9sPC9mdWxsLXRpdGxlPjwvcGVyaW9kaWNhbD48cGFnZXM+MTM3
MC04PC9wYWdlcz48dm9sdW1lPjY3PC92b2x1bWU+PG51bWJlcj4xMTwvbnVtYmVyPjxlZGl0aW9u
PjIwMTAvMTEvMTA8L2VkaXRpb24+PGtleXdvcmRzPjxrZXl3b3JkPkFnZWQ8L2tleXdvcmQ+PGtl
eXdvcmQ+QWdlZCwgODAgYW5kIG92ZXI8L2tleXdvcmQ+PGtleXdvcmQ+QWx6aGVpbWVyIERpc2Vh
c2UvKnBhdGhvbG9neS9waHlzaW9wYXRob2xvZ3k8L2tleXdvcmQ+PGtleXdvcmQ+QXRyb3BoeS9w
YXRob2xvZ3k8L2tleXdvcmQ+PGtleXdvcmQ+QnJhaW4vKnBhdGhvbG9neS9waHlzaW9wYXRob2xv
Z3k8L2tleXdvcmQ+PGtleXdvcmQ+Q29nbml0aW9uLypwaHlzaW9sb2d5PC9rZXl3b3JkPjxrZXl3
b3JkPkZlbWFsZTwva2V5d29yZD48a2V5d29yZD5IdW1hbnM8L2tleXdvcmQ+PGtleXdvcmQ+SW1h
Z2UgUHJvY2Vzc2luZywgQ29tcHV0ZXItQXNzaXN0ZWQ8L2tleXdvcmQ+PGtleXdvcmQ+TWFnbmV0
aWMgUmVzb25hbmNlIEltYWdpbmc8L2tleXdvcmQ+PGtleXdvcmQ+TWFsZTwva2V5d29yZD48a2V5
d29yZD5OZXJ2ZSBGaWJlcnMsIE15ZWxpbmF0ZWQvKnBhdGhvbG9neTwva2V5d29yZD48a2V5d29y
ZD5OZXVyb3BzeWNob2xvZ2ljYWwgVGVzdHM8L2tleXdvcmQ+PGtleXdvcmQ+T3JnYW4gU2l6ZTwv
a2V5d29yZD48a2V5d29yZD5SZWdyZXNzaW9uIEFuYWx5c2lzPC9rZXl3b3JkPjwva2V5d29yZHM+
PGRhdGVzPjx5ZWFyPjIwMTA8L3llYXI+PHB1Yi1kYXRlcz48ZGF0ZT5Ob3Y8L2RhdGU+PC9wdWIt
ZGF0ZXM+PC9kYXRlcz48aXNibj4xNTM4LTM2ODcgKEVsZWN0cm9uaWMpJiN4RDswMDAzLTk5NDIg
KExpbmtpbmcpPC9pc2JuPjxhY2Nlc3Npb24tbnVtPjIxMDYwMDE0PC9hY2Nlc3Npb24tbnVtPjx1
cmxzPjxyZWxhdGVkLXVybHM+PHVybD5odHRwOi8vd3d3Lm5jYmkubmxtLm5paC5nb3YvZW50cmV6
L3F1ZXJ5LmZjZ2k/Y21kPVJldHJpZXZlJmFtcDtkYj1QdWJNZWQmYW1wO2RvcHQ9Q2l0YXRpb24m
YW1wO2xpc3RfdWlkcz0yMTA2MDAxNDwvdXJsPjwvcmVsYXRlZC11cmxzPjwvdXJscz48ZWxlY3Ry
b25pYy1yZXNvdXJjZS1udW0+NjcvMTEvMTM3MCBbcGlpXSYjeEQ7MTAuMTAwMS9hcmNobmV1cm9s
LjIwMTAuMjg0PC9lbGVjdHJvbmljLXJlc291cmNlLW51bT48bGFuZ3VhZ2U+ZW5nPC9sYW5ndWFn
ZT48L3JlY29yZD48L0NpdGU+PENpdGU+PEF1dGhvcj5CYXJuZXM8L0F1dGhvcj48WWVhcj4yMDEz
PC9ZZWFyPjxSZWNOdW0+MTgxNjwvUmVjTnVtPjxyZWNvcmQ+PHJlYy1udW1iZXI+MTgxNjwvcmVj
LW51bWJlcj48Zm9yZWlnbi1rZXlzPjxrZXkgYXBwPSJFTiIgZGItaWQ9ImZkZXd4dGQ1NnYweDU1
ZWZyZms1ZXgwc2UwNXR6MDB4MmQ1dyIgdGltZXN0YW1wPSIxNDA5MjQyMDQwIj4xODE2PC9rZXk+
PC9mb3JlaWduLWtleXM+PHJlZi10eXBlIG5hbWU9IkpvdXJuYWwgQXJ0aWNsZSI+MTc8L3JlZi10
eXBlPjxjb250cmlidXRvcnM+PGF1dGhvcnM+PGF1dGhvcj5CYXJuZXMsIEouPC9hdXRob3I+PGF1
dGhvcj5DYXJtaWNoYWVsLCBPLiBULjwvYXV0aG9yPjxhdXRob3I+TGV1bmcsIEsuIEsuPC9hdXRo
b3I+PGF1dGhvcj5TY2h3YXJ6LCBDLjwvYXV0aG9yPjxhdXRob3I+UmlkZ3dheSwgRy4gUi48L2F1
dGhvcj48YXV0aG9yPkJhcnRsZXR0LCBKLiBXLjwvYXV0aG9yPjxhdXRob3I+TWFsb25lLCBJLiBC
LjwvYXV0aG9yPjxhdXRob3I+U2Nob3R0LCBKLiBNLjwvYXV0aG9yPjxhdXRob3I+Um9zc29yLCBN
LiBOLjwvYXV0aG9yPjxhdXRob3I+Qmllc3NlbHMsIEcuIEouPC9hdXRob3I+PGF1dGhvcj5EZUNh
cmxpLCBDLjwvYXV0aG9yPjxhdXRob3I+Rm94LCBOLiBDLjwvYXV0aG9yPjxhdXRob3I+QWx6aGVp
bWVyJmFwb3M7cyBEaXNlYXNlIE5ldXJvaW1hZ2luZywgSW5pdGlhdGl2ZTwvYXV0aG9yPjwvYXV0
aG9ycz48L2NvbnRyaWJ1dG9ycz48YXV0aC1hZGRyZXNzPkRlbWVudGlhIFJlc2VhcmNoIENlbnRy
ZSwgRGVwYXJ0bWVudCBvZiBOZXVyb2RlZ2VuZXJhdGl2ZSBEaXNlYXNlLCBVbml2ZXJzaXR5IENv
bGxlZ2UgTG9uZG9uIEluc3RpdHV0ZSBvZiBOZXVyb2xvZ3ksIExvbmRvbiwgVUsuIGouYmFybmVz
QHVjbC5hYy51azwvYXV0aC1hZGRyZXNzPjx0aXRsZXM+PHRpdGxlPlZhc2N1bGFyIGFuZCBBbHpo
ZWltZXImYXBvcztzIGRpc2Vhc2UgbWFya2VycyBpbmRlcGVuZGVudGx5IHByZWRpY3QgYnJhaW4g
YXRyb3BoeSByYXRlIGluIEFsemhlaW1lciZhcG9zO3MgRGlzZWFzZSBOZXVyb2ltYWdpbmcgSW5p
dGlhdGl2ZSBjb250cm9sczwvdGl0bGU+PHNlY29uZGFyeS10aXRsZT5OZXVyb2Jpb2wgQWdpbmc8
L3NlY29uZGFyeS10aXRsZT48YWx0LXRpdGxlPk5ldXJvYmlvbG9neSBvZiBhZ2luZzwvYWx0LXRp
dGxlPjwvdGl0bGVzPjxwZXJpb2RpY2FsPjxmdWxsLXRpdGxlPk5ldXJvYmlvbCBBZ2luZzwvZnVs
bC10aXRsZT48L3BlcmlvZGljYWw+PGFsdC1wZXJpb2RpY2FsPjxmdWxsLXRpdGxlPk5ldXJvYmlv
bG9neSBvZiBBZ2luZzwvZnVsbC10aXRsZT48L2FsdC1wZXJpb2RpY2FsPjxwYWdlcz4xOTk2LTIw
MDI8L3BhZ2VzPjx2b2x1bWU+MzQ8L3ZvbHVtZT48bnVtYmVyPjg8L251bWJlcj48a2V5d29yZHM+
PGtleXdvcmQ+QWdlZDwva2V5d29yZD48a2V5d29yZD5BbHpoZWltZXIgRGlzZWFzZS9jZXJlYnJv
c3BpbmFsIGZsdWlkLypwYXRob2xvZ3k8L2tleXdvcmQ+PGtleXdvcmQ+QW15bG9pZCBiZXRhLVBl
cHRpZGVzL2NlcmVicm9zcGluYWwgZmx1aWQ8L2tleXdvcmQ+PGtleXdvcmQ+QXRyb3BoeTwva2V5
d29yZD48a2V5d29yZD5CaW9sb2dpY2FsIE1hcmtlcnMvY2VyZWJyb3NwaW5hbCBmbHVpZDwva2V5
d29yZD48a2V5d29yZD5CcmFpbi9tZXRhYm9saXNtLypwYXRob2xvZ3k8L2tleXdvcmQ+PGtleXdv
cmQ+Q2VyZWJyYWwgQXJ0ZXJpZXMvKnBhdGhvbG9neTwva2V5d29yZD48a2V5d29yZD5EaXNlYXNl
IFByb2dyZXNzaW9uPC9rZXl3b3JkPjxrZXl3b3JkPkZlbWFsZTwva2V5d29yZD48a2V5d29yZD4q
RnVuY3Rpb25hbCBOZXVyb2ltYWdpbmc8L2tleXdvcmQ+PGtleXdvcmQ+SHVtYW5zPC9rZXl3b3Jk
PjxrZXl3b3JkPk1hZ25ldGljIFJlc29uYW5jZSBJbWFnaW5nPC9rZXl3b3JkPjxrZXl3b3JkPk1h
bGU8L2tleXdvcmQ+PGtleXdvcmQ+TWlsZCBDb2duaXRpdmUgSW1wYWlybWVudC9jZXJlYnJvc3Bp
bmFsIGZsdWlkL3BhdGhvbG9neTwva2V5d29yZD48a2V5d29yZD5QZXB0aWRlIEZyYWdtZW50cy9j
ZXJlYnJvc3BpbmFsIGZsdWlkPC9rZXl3b3JkPjxrZXl3b3JkPnRhdSBQcm90ZWlucy9jZXJlYnJv
c3BpbmFsIGZsdWlkPC9rZXl3b3JkPjwva2V5d29yZHM+PGRhdGVzPjx5ZWFyPjIwMTM8L3llYXI+
PHB1Yi1kYXRlcz48ZGF0ZT5BdWc8L2RhdGU+PC9wdWItZGF0ZXM+PC9kYXRlcz48aXNibj4xNTU4
LTE0OTcgKEVsZWN0cm9uaWMpJiN4RDswMTk3LTQ1ODAgKExpbmtpbmcpPC9pc2JuPjxhY2Nlc3Np
b24tbnVtPjIzNTIyODQ0PC9hY2Nlc3Npb24tbnVtPjx1cmxzPjxyZWxhdGVkLXVybHM+PHVybD5o
dHRwOi8vd3d3Lm5jYmkubmxtLm5paC5nb3YvcHVibWVkLzIzNTIyODQ0PC91cmw+PC9yZWxhdGVk
LXVybHM+PC91cmxzPjxjdXN0b20yPjM4MTA2NDQ8L2N1c3RvbTI+PGVsZWN0cm9uaWMtcmVzb3Vy
Y2UtbnVtPjEwLjEwMTYvai5uZXVyb2Jpb2xhZ2luZy4yMDEzLjAyLjAwMzwvZWxlY3Ryb25pYy1y
ZXNvdXJjZS1udW0+PC9yZWNvcmQ+PC9DaXRlPjxDaXRlPjxBdXRob3I+SGFpZ2h0PC9BdXRob3I+
PFllYXI+MjAxMzwvWWVhcj48UmVjTnVtPjE4MTc8L1JlY051bT48cmVjb3JkPjxyZWMtbnVtYmVy
PjE4MTc8L3JlYy1udW1iZXI+PGZvcmVpZ24ta2V5cz48a2V5IGFwcD0iRU4iIGRiLWlkPSJmZGV3
eHRkNTZ2MHg1NWVmcmZrNWV4MHNlMDV0ejAweDJkNXciIHRpbWVzdGFtcD0iMTQwOTI0MjA3NyI+
MTgxNzwva2V5PjwvZm9yZWlnbi1rZXlzPjxyZWYtdHlwZSBuYW1lPSJKb3VybmFsIEFydGljbGUi
PjE3PC9yZWYtdHlwZT48Y29udHJpYnV0b3JzPjxhdXRob3JzPjxhdXRob3I+SGFpZ2h0LCBULiBK
LjwvYXV0aG9yPjxhdXRob3I+TGFuZGF1LCBTLiBNLjwvYXV0aG9yPjxhdXRob3I+Q2FybWljaGFl
bCwgTy48L2F1dGhvcj48YXV0aG9yPlNjaHdhcnosIEMuPC9hdXRob3I+PGF1dGhvcj5EZUNhcmxp
LCBDLjwvYXV0aG9yPjxhdXRob3I+SmFndXN0LCBXLiBKLjwvYXV0aG9yPjxhdXRob3I+QWx6aGVp
bWVyJmFwb3M7cyBEaXNlYXNlIE5ldXJvaW1hZ2luZywgSW5pdGlhdGl2ZTwvYXV0aG9yPjwvYXV0
aG9ycz48L2NvbnRyaWJ1dG9ycz48YXV0aC1hZGRyZXNzPkhlbGVuIFdpbGxzIE5ldXJvc2NpZW5j
ZSBJbnN0aXR1dGUsIFVuaXZlcnNpdHkgb2YgQ2FsaWZvcm5pYSwgQmVya2VsZXksIEJlcmtlbGV5
LCBDQSA5NDcyMC0zMTkwLCBVU0EuIHRhZEBiZXJrZWxleS5lZHU8L2F1dGgtYWRkcmVzcz48dGl0
bGVzPjx0aXRsZT5EaXNzb2NpYWJsZSBlZmZlY3RzIG9mIEFsemhlaW1lciBkaXNlYXNlIGFuZCB3
aGl0ZSBtYXR0ZXIgaHlwZXJpbnRlbnNpdGllcyBvbiBicmFpbiBtZXRhYm9saXNtPC90aXRsZT48
c2Vjb25kYXJ5LXRpdGxlPkpBTUEgTmV1cm9sPC9zZWNvbmRhcnktdGl0bGU+PGFsdC10aXRsZT5K
QU1BIG5ldXJvbG9neTwvYWx0LXRpdGxlPjwvdGl0bGVzPjxwZXJpb2RpY2FsPjxmdWxsLXRpdGxl
PkpBTUEgTmV1cm9sPC9mdWxsLXRpdGxlPjwvcGVyaW9kaWNhbD48cGFnZXM+MTAzOS00NTwvcGFn
ZXM+PHZvbHVtZT43MDwvdm9sdW1lPjxudW1iZXI+ODwvbnVtYmVyPjxrZXl3b3Jkcz48a2V5d29y
ZD5BZ2VkPC9rZXl3b3JkPjxrZXl3b3JkPkFnZWQsIDgwIGFuZCBvdmVyPC9rZXl3b3JkPjxrZXl3
b3JkPkFsemhlaW1lciBEaXNlYXNlL2NlcmVicm9zcGluYWwgZmx1aWQvKm1ldGFib2xpc20vKnBh
dGhvbG9neTwva2V5d29yZD48a2V5d29yZD5BbXlsb2lkIGJldGEtUGVwdGlkZXMvY2VyZWJyb3Nw
aW5hbCBmbHVpZC9tZXRhYm9saXNtPC9rZXl3b3JkPjxrZXl3b3JkPkJpb2xvZ2ljYWwgTWFya2Vy
cy9jZXJlYnJvc3BpbmFsIGZsdWlkL21ldGFib2xpc208L2tleXdvcmQ+PGtleXdvcmQ+QnJhaW4g
SW5qdXJpZXMvY2VyZWJyb3NwaW5hbCBmbHVpZC8qbWV0YWJvbGlzbS8qcGF0aG9sb2d5PC9rZXl3
b3JkPjxrZXl3b3JkPkNlcmVicm92YXNjdWxhciBEaXNvcmRlcnMvY2VyZWJyb3NwaW5hbCBmbHVp
ZC9tZXRhYm9saXNtL3BhdGhvbG9neTwva2V5d29yZD48a2V5d29yZD5Db2hvcnQgU3R1ZGllczwv
a2V5d29yZD48a2V5d29yZD5GZW1hbGU8L2tleXdvcmQ+PGtleXdvcmQ+Rm9sbG93LVVwIFN0dWRp
ZXM8L2tleXdvcmQ+PGtleXdvcmQ+SHVtYW5zPC9rZXl3b3JkPjxrZXl3b3JkPkxldWtvZW5jZXBo
YWxvcGF0aGllcy9jZXJlYnJvc3BpbmFsIGZsdWlkLyptZXRhYm9saXNtLypwYXRob2xvZ3k8L2tl
eXdvcmQ+PGtleXdvcmQ+TWFsZTwva2V5d29yZD48a2V5d29yZD5NaWRkbGUgQWdlZDwva2V5d29y
ZD48a2V5d29yZD5NaWxkIENvZ25pdGl2ZSBJbXBhaXJtZW50L2NlcmVicm9zcGluYWwgZmx1aWQv
bWV0YWJvbGlzbS9wYXRob2xvZ3k8L2tleXdvcmQ+PC9rZXl3b3Jkcz48ZGF0ZXM+PHllYXI+MjAx
MzwveWVhcj48cHViLWRhdGVzPjxkYXRlPkF1ZzwvZGF0ZT48L3B1Yi1kYXRlcz48L2RhdGVzPjxp
c2JuPjIxNjgtNjE1NyAoRWxlY3Ryb25pYykmI3hEOzIxNjgtNjE0OSAoTGlua2luZyk8L2lzYm4+
PGFjY2Vzc2lvbi1udW0+MjM3NzkwMjI8L2FjY2Vzc2lvbi1udW0+PHVybHM+PHJlbGF0ZWQtdXJs
cz48dXJsPmh0dHA6Ly93d3cubmNiaS5ubG0ubmloLmdvdi9wdWJtZWQvMjM3NzkwMjI8L3VybD48
L3JlbGF0ZWQtdXJscz48L3VybHM+PGN1c3RvbTI+Mzc3OTY4NzwvY3VzdG9tMj48ZWxlY3Ryb25p
Yy1yZXNvdXJjZS1udW0+MTAuMTAwMS9qYW1hbmV1cm9sLjIwMTMuMTg3ODwvZWxlY3Ryb25pYy1y
ZXNvdXJjZS1udW0+PC9yZWNvcmQ+PC9DaXRlPjwvRW5kTm90ZT4A
</w:fldData>
        </w:fldChar>
      </w:r>
      <w:r w:rsidR="00795734">
        <w:rPr>
          <w:rFonts w:asciiTheme="minorHAnsi" w:hAnsiTheme="minorHAnsi" w:cstheme="minorHAnsi"/>
          <w:sz w:val="22"/>
          <w:szCs w:val="22"/>
        </w:rPr>
        <w:instrText xml:space="preserve"> ADDIN EN.CITE </w:instrText>
      </w:r>
      <w:r w:rsidR="00795734">
        <w:rPr>
          <w:rFonts w:asciiTheme="minorHAnsi" w:hAnsiTheme="minorHAnsi" w:cstheme="minorHAnsi"/>
          <w:sz w:val="22"/>
          <w:szCs w:val="22"/>
        </w:rPr>
        <w:fldChar w:fldCharType="begin">
          <w:fldData xml:space="preserve">PEVuZE5vdGU+PENpdGU+PEF1dGhvcj5DYXJtaWNoYWVsPC9BdXRob3I+PFllYXI+MjAxMDwvWWVh
cj48UmVjTnVtPjE2OTwvUmVjTnVtPjxEaXNwbGF5VGV4dD4oMjYtMjgpPC9EaXNwbGF5VGV4dD48
cmVjb3JkPjxyZWMtbnVtYmVyPjE2OTwvcmVjLW51bWJlcj48Zm9yZWlnbi1rZXlzPjxrZXkgYXBw
PSJFTiIgZGItaWQ9ImZkZXd4dGQ1NnYweDU1ZWZyZms1ZXgwc2UwNXR6MDB4MmQ1dyIgdGltZXN0
YW1wPSIwIj4xNjk8L2tleT48L2ZvcmVpZ24ta2V5cz48cmVmLXR5cGUgbmFtZT0iSm91cm5hbCBB
cnRpY2xlIj4xNzwvcmVmLXR5cGU+PGNvbnRyaWJ1dG9ycz48YXV0aG9ycz48YXV0aG9yPkNhcm1p
Y2hhZWwsIE8uPC9hdXRob3I+PGF1dGhvcj5TY2h3YXJ6LCBDLjwvYXV0aG9yPjxhdXRob3I+RHJ1
Y2tlciwgRC48L2F1dGhvcj48YXV0aG9yPkZsZXRjaGVyLCBFLjwvYXV0aG9yPjxhdXRob3I+SGFy
dmV5LCBELjwvYXV0aG9yPjxhdXRob3I+QmVja2V0dCwgTC48L2F1dGhvcj48YXV0aG9yPkphY2ss
IEMuIFIuLCBKci48L2F1dGhvcj48YXV0aG9yPldlaW5lciwgTS48L2F1dGhvcj48YXV0aG9yPkRl
Q2FybGksIEMuPC9hdXRob3I+PC9hdXRob3JzPjwvY29udHJpYnV0b3JzPjxhdXRoLWFkZHJlc3M+
RGVwYXJ0bWVudCBvZiBOZXVyb2xvZ3ksIFNjaG9vbCBvZiBNZWRpY2luZSwgVW5pdmVyc2l0eSBv
ZiBDYWxpZm9ybmlhLCBEYXZpcywgQ0EsIFVTQS4gb2Nhcm1pY2hhZWxAdWNkYXZpcy5lZHU8L2F1
dGgtYWRkcmVzcz48dGl0bGVzPjx0aXRsZT5Mb25naXR1ZGluYWwgY2hhbmdlcyBpbiB3aGl0ZSBt
YXR0ZXIgZGlzZWFzZSBhbmQgY29nbml0aW9uIGluIHRoZSBmaXJzdCB5ZWFyIG9mIHRoZSBBbHpo
ZWltZXIgZGlzZWFzZSBuZXVyb2ltYWdpbmcgaW5pdGlhdGl2ZTwvdGl0bGU+PHNlY29uZGFyeS10
aXRsZT5BcmNoIE5ldXJvbDwvc2Vjb25kYXJ5LXRpdGxlPjwvdGl0bGVzPjxwZXJpb2RpY2FsPjxm
dWxsLXRpdGxlPkFyY2ggTmV1cm9sPC9mdWxsLXRpdGxlPjwvcGVyaW9kaWNhbD48cGFnZXM+MTM3
MC04PC9wYWdlcz48dm9sdW1lPjY3PC92b2x1bWU+PG51bWJlcj4xMTwvbnVtYmVyPjxlZGl0aW9u
PjIwMTAvMTEvMTA8L2VkaXRpb24+PGtleXdvcmRzPjxrZXl3b3JkPkFnZWQ8L2tleXdvcmQ+PGtl
eXdvcmQ+QWdlZCwgODAgYW5kIG92ZXI8L2tleXdvcmQ+PGtleXdvcmQ+QWx6aGVpbWVyIERpc2Vh
c2UvKnBhdGhvbG9neS9waHlzaW9wYXRob2xvZ3k8L2tleXdvcmQ+PGtleXdvcmQ+QXRyb3BoeS9w
YXRob2xvZ3k8L2tleXdvcmQ+PGtleXdvcmQ+QnJhaW4vKnBhdGhvbG9neS9waHlzaW9wYXRob2xv
Z3k8L2tleXdvcmQ+PGtleXdvcmQ+Q29nbml0aW9uLypwaHlzaW9sb2d5PC9rZXl3b3JkPjxrZXl3
b3JkPkZlbWFsZTwva2V5d29yZD48a2V5d29yZD5IdW1hbnM8L2tleXdvcmQ+PGtleXdvcmQ+SW1h
Z2UgUHJvY2Vzc2luZywgQ29tcHV0ZXItQXNzaXN0ZWQ8L2tleXdvcmQ+PGtleXdvcmQ+TWFnbmV0
aWMgUmVzb25hbmNlIEltYWdpbmc8L2tleXdvcmQ+PGtleXdvcmQ+TWFsZTwva2V5d29yZD48a2V5
d29yZD5OZXJ2ZSBGaWJlcnMsIE15ZWxpbmF0ZWQvKnBhdGhvbG9neTwva2V5d29yZD48a2V5d29y
ZD5OZXVyb3BzeWNob2xvZ2ljYWwgVGVzdHM8L2tleXdvcmQ+PGtleXdvcmQ+T3JnYW4gU2l6ZTwv
a2V5d29yZD48a2V5d29yZD5SZWdyZXNzaW9uIEFuYWx5c2lzPC9rZXl3b3JkPjwva2V5d29yZHM+
PGRhdGVzPjx5ZWFyPjIwMTA8L3llYXI+PHB1Yi1kYXRlcz48ZGF0ZT5Ob3Y8L2RhdGU+PC9wdWIt
ZGF0ZXM+PC9kYXRlcz48aXNibj4xNTM4LTM2ODcgKEVsZWN0cm9uaWMpJiN4RDswMDAzLTk5NDIg
KExpbmtpbmcpPC9pc2JuPjxhY2Nlc3Npb24tbnVtPjIxMDYwMDE0PC9hY2Nlc3Npb24tbnVtPjx1
cmxzPjxyZWxhdGVkLXVybHM+PHVybD5odHRwOi8vd3d3Lm5jYmkubmxtLm5paC5nb3YvZW50cmV6
L3F1ZXJ5LmZjZ2k/Y21kPVJldHJpZXZlJmFtcDtkYj1QdWJNZWQmYW1wO2RvcHQ9Q2l0YXRpb24m
YW1wO2xpc3RfdWlkcz0yMTA2MDAxNDwvdXJsPjwvcmVsYXRlZC11cmxzPjwvdXJscz48ZWxlY3Ry
b25pYy1yZXNvdXJjZS1udW0+NjcvMTEvMTM3MCBbcGlpXSYjeEQ7MTAuMTAwMS9hcmNobmV1cm9s
LjIwMTAuMjg0PC9lbGVjdHJvbmljLXJlc291cmNlLW51bT48bGFuZ3VhZ2U+ZW5nPC9sYW5ndWFn
ZT48L3JlY29yZD48L0NpdGU+PENpdGU+PEF1dGhvcj5CYXJuZXM8L0F1dGhvcj48WWVhcj4yMDEz
PC9ZZWFyPjxSZWNOdW0+MTgxNjwvUmVjTnVtPjxyZWNvcmQ+PHJlYy1udW1iZXI+MTgxNjwvcmVj
LW51bWJlcj48Zm9yZWlnbi1rZXlzPjxrZXkgYXBwPSJFTiIgZGItaWQ9ImZkZXd4dGQ1NnYweDU1
ZWZyZms1ZXgwc2UwNXR6MDB4MmQ1dyIgdGltZXN0YW1wPSIxNDA5MjQyMDQwIj4xODE2PC9rZXk+
PC9mb3JlaWduLWtleXM+PHJlZi10eXBlIG5hbWU9IkpvdXJuYWwgQXJ0aWNsZSI+MTc8L3JlZi10
eXBlPjxjb250cmlidXRvcnM+PGF1dGhvcnM+PGF1dGhvcj5CYXJuZXMsIEouPC9hdXRob3I+PGF1
dGhvcj5DYXJtaWNoYWVsLCBPLiBULjwvYXV0aG9yPjxhdXRob3I+TGV1bmcsIEsuIEsuPC9hdXRo
b3I+PGF1dGhvcj5TY2h3YXJ6LCBDLjwvYXV0aG9yPjxhdXRob3I+UmlkZ3dheSwgRy4gUi48L2F1
dGhvcj48YXV0aG9yPkJhcnRsZXR0LCBKLiBXLjwvYXV0aG9yPjxhdXRob3I+TWFsb25lLCBJLiBC
LjwvYXV0aG9yPjxhdXRob3I+U2Nob3R0LCBKLiBNLjwvYXV0aG9yPjxhdXRob3I+Um9zc29yLCBN
LiBOLjwvYXV0aG9yPjxhdXRob3I+Qmllc3NlbHMsIEcuIEouPC9hdXRob3I+PGF1dGhvcj5EZUNh
cmxpLCBDLjwvYXV0aG9yPjxhdXRob3I+Rm94LCBOLiBDLjwvYXV0aG9yPjxhdXRob3I+QWx6aGVp
bWVyJmFwb3M7cyBEaXNlYXNlIE5ldXJvaW1hZ2luZywgSW5pdGlhdGl2ZTwvYXV0aG9yPjwvYXV0
aG9ycz48L2NvbnRyaWJ1dG9ycz48YXV0aC1hZGRyZXNzPkRlbWVudGlhIFJlc2VhcmNoIENlbnRy
ZSwgRGVwYXJ0bWVudCBvZiBOZXVyb2RlZ2VuZXJhdGl2ZSBEaXNlYXNlLCBVbml2ZXJzaXR5IENv
bGxlZ2UgTG9uZG9uIEluc3RpdHV0ZSBvZiBOZXVyb2xvZ3ksIExvbmRvbiwgVUsuIGouYmFybmVz
QHVjbC5hYy51azwvYXV0aC1hZGRyZXNzPjx0aXRsZXM+PHRpdGxlPlZhc2N1bGFyIGFuZCBBbHpo
ZWltZXImYXBvcztzIGRpc2Vhc2UgbWFya2VycyBpbmRlcGVuZGVudGx5IHByZWRpY3QgYnJhaW4g
YXRyb3BoeSByYXRlIGluIEFsemhlaW1lciZhcG9zO3MgRGlzZWFzZSBOZXVyb2ltYWdpbmcgSW5p
dGlhdGl2ZSBjb250cm9sczwvdGl0bGU+PHNlY29uZGFyeS10aXRsZT5OZXVyb2Jpb2wgQWdpbmc8
L3NlY29uZGFyeS10aXRsZT48YWx0LXRpdGxlPk5ldXJvYmlvbG9neSBvZiBhZ2luZzwvYWx0LXRp
dGxlPjwvdGl0bGVzPjxwZXJpb2RpY2FsPjxmdWxsLXRpdGxlPk5ldXJvYmlvbCBBZ2luZzwvZnVs
bC10aXRsZT48L3BlcmlvZGljYWw+PGFsdC1wZXJpb2RpY2FsPjxmdWxsLXRpdGxlPk5ldXJvYmlv
bG9neSBvZiBBZ2luZzwvZnVsbC10aXRsZT48L2FsdC1wZXJpb2RpY2FsPjxwYWdlcz4xOTk2LTIw
MDI8L3BhZ2VzPjx2b2x1bWU+MzQ8L3ZvbHVtZT48bnVtYmVyPjg8L251bWJlcj48a2V5d29yZHM+
PGtleXdvcmQ+QWdlZDwva2V5d29yZD48a2V5d29yZD5BbHpoZWltZXIgRGlzZWFzZS9jZXJlYnJv
c3BpbmFsIGZsdWlkLypwYXRob2xvZ3k8L2tleXdvcmQ+PGtleXdvcmQ+QW15bG9pZCBiZXRhLVBl
cHRpZGVzL2NlcmVicm9zcGluYWwgZmx1aWQ8L2tleXdvcmQ+PGtleXdvcmQ+QXRyb3BoeTwva2V5
d29yZD48a2V5d29yZD5CaW9sb2dpY2FsIE1hcmtlcnMvY2VyZWJyb3NwaW5hbCBmbHVpZDwva2V5
d29yZD48a2V5d29yZD5CcmFpbi9tZXRhYm9saXNtLypwYXRob2xvZ3k8L2tleXdvcmQ+PGtleXdv
cmQ+Q2VyZWJyYWwgQXJ0ZXJpZXMvKnBhdGhvbG9neTwva2V5d29yZD48a2V5d29yZD5EaXNlYXNl
IFByb2dyZXNzaW9uPC9rZXl3b3JkPjxrZXl3b3JkPkZlbWFsZTwva2V5d29yZD48a2V5d29yZD4q
RnVuY3Rpb25hbCBOZXVyb2ltYWdpbmc8L2tleXdvcmQ+PGtleXdvcmQ+SHVtYW5zPC9rZXl3b3Jk
PjxrZXl3b3JkPk1hZ25ldGljIFJlc29uYW5jZSBJbWFnaW5nPC9rZXl3b3JkPjxrZXl3b3JkPk1h
bGU8L2tleXdvcmQ+PGtleXdvcmQ+TWlsZCBDb2duaXRpdmUgSW1wYWlybWVudC9jZXJlYnJvc3Bp
bmFsIGZsdWlkL3BhdGhvbG9neTwva2V5d29yZD48a2V5d29yZD5QZXB0aWRlIEZyYWdtZW50cy9j
ZXJlYnJvc3BpbmFsIGZsdWlkPC9rZXl3b3JkPjxrZXl3b3JkPnRhdSBQcm90ZWlucy9jZXJlYnJv
c3BpbmFsIGZsdWlkPC9rZXl3b3JkPjwva2V5d29yZHM+PGRhdGVzPjx5ZWFyPjIwMTM8L3llYXI+
PHB1Yi1kYXRlcz48ZGF0ZT5BdWc8L2RhdGU+PC9wdWItZGF0ZXM+PC9kYXRlcz48aXNibj4xNTU4
LTE0OTcgKEVsZWN0cm9uaWMpJiN4RDswMTk3LTQ1ODAgKExpbmtpbmcpPC9pc2JuPjxhY2Nlc3Np
b24tbnVtPjIzNTIyODQ0PC9hY2Nlc3Npb24tbnVtPjx1cmxzPjxyZWxhdGVkLXVybHM+PHVybD5o
dHRwOi8vd3d3Lm5jYmkubmxtLm5paC5nb3YvcHVibWVkLzIzNTIyODQ0PC91cmw+PC9yZWxhdGVk
LXVybHM+PC91cmxzPjxjdXN0b20yPjM4MTA2NDQ8L2N1c3RvbTI+PGVsZWN0cm9uaWMtcmVzb3Vy
Y2UtbnVtPjEwLjEwMTYvai5uZXVyb2Jpb2xhZ2luZy4yMDEzLjAyLjAwMzwvZWxlY3Ryb25pYy1y
ZXNvdXJjZS1udW0+PC9yZWNvcmQ+PC9DaXRlPjxDaXRlPjxBdXRob3I+SGFpZ2h0PC9BdXRob3I+
PFllYXI+MjAxMzwvWWVhcj48UmVjTnVtPjE4MTc8L1JlY051bT48cmVjb3JkPjxyZWMtbnVtYmVy
PjE4MTc8L3JlYy1udW1iZXI+PGZvcmVpZ24ta2V5cz48a2V5IGFwcD0iRU4iIGRiLWlkPSJmZGV3
eHRkNTZ2MHg1NWVmcmZrNWV4MHNlMDV0ejAweDJkNXciIHRpbWVzdGFtcD0iMTQwOTI0MjA3NyI+
MTgxNzwva2V5PjwvZm9yZWlnbi1rZXlzPjxyZWYtdHlwZSBuYW1lPSJKb3VybmFsIEFydGljbGUi
PjE3PC9yZWYtdHlwZT48Y29udHJpYnV0b3JzPjxhdXRob3JzPjxhdXRob3I+SGFpZ2h0LCBULiBK
LjwvYXV0aG9yPjxhdXRob3I+TGFuZGF1LCBTLiBNLjwvYXV0aG9yPjxhdXRob3I+Q2FybWljaGFl
bCwgTy48L2F1dGhvcj48YXV0aG9yPlNjaHdhcnosIEMuPC9hdXRob3I+PGF1dGhvcj5EZUNhcmxp
LCBDLjwvYXV0aG9yPjxhdXRob3I+SmFndXN0LCBXLiBKLjwvYXV0aG9yPjxhdXRob3I+QWx6aGVp
bWVyJmFwb3M7cyBEaXNlYXNlIE5ldXJvaW1hZ2luZywgSW5pdGlhdGl2ZTwvYXV0aG9yPjwvYXV0
aG9ycz48L2NvbnRyaWJ1dG9ycz48YXV0aC1hZGRyZXNzPkhlbGVuIFdpbGxzIE5ldXJvc2NpZW5j
ZSBJbnN0aXR1dGUsIFVuaXZlcnNpdHkgb2YgQ2FsaWZvcm5pYSwgQmVya2VsZXksIEJlcmtlbGV5
LCBDQSA5NDcyMC0zMTkwLCBVU0EuIHRhZEBiZXJrZWxleS5lZHU8L2F1dGgtYWRkcmVzcz48dGl0
bGVzPjx0aXRsZT5EaXNzb2NpYWJsZSBlZmZlY3RzIG9mIEFsemhlaW1lciBkaXNlYXNlIGFuZCB3
aGl0ZSBtYXR0ZXIgaHlwZXJpbnRlbnNpdGllcyBvbiBicmFpbiBtZXRhYm9saXNtPC90aXRsZT48
c2Vjb25kYXJ5LXRpdGxlPkpBTUEgTmV1cm9sPC9zZWNvbmRhcnktdGl0bGU+PGFsdC10aXRsZT5K
QU1BIG5ldXJvbG9neTwvYWx0LXRpdGxlPjwvdGl0bGVzPjxwZXJpb2RpY2FsPjxmdWxsLXRpdGxl
PkpBTUEgTmV1cm9sPC9mdWxsLXRpdGxlPjwvcGVyaW9kaWNhbD48cGFnZXM+MTAzOS00NTwvcGFn
ZXM+PHZvbHVtZT43MDwvdm9sdW1lPjxudW1iZXI+ODwvbnVtYmVyPjxrZXl3b3Jkcz48a2V5d29y
ZD5BZ2VkPC9rZXl3b3JkPjxrZXl3b3JkPkFnZWQsIDgwIGFuZCBvdmVyPC9rZXl3b3JkPjxrZXl3
b3JkPkFsemhlaW1lciBEaXNlYXNlL2NlcmVicm9zcGluYWwgZmx1aWQvKm1ldGFib2xpc20vKnBh
dGhvbG9neTwva2V5d29yZD48a2V5d29yZD5BbXlsb2lkIGJldGEtUGVwdGlkZXMvY2VyZWJyb3Nw
aW5hbCBmbHVpZC9tZXRhYm9saXNtPC9rZXl3b3JkPjxrZXl3b3JkPkJpb2xvZ2ljYWwgTWFya2Vy
cy9jZXJlYnJvc3BpbmFsIGZsdWlkL21ldGFib2xpc208L2tleXdvcmQ+PGtleXdvcmQ+QnJhaW4g
SW5qdXJpZXMvY2VyZWJyb3NwaW5hbCBmbHVpZC8qbWV0YWJvbGlzbS8qcGF0aG9sb2d5PC9rZXl3
b3JkPjxrZXl3b3JkPkNlcmVicm92YXNjdWxhciBEaXNvcmRlcnMvY2VyZWJyb3NwaW5hbCBmbHVp
ZC9tZXRhYm9saXNtL3BhdGhvbG9neTwva2V5d29yZD48a2V5d29yZD5Db2hvcnQgU3R1ZGllczwv
a2V5d29yZD48a2V5d29yZD5GZW1hbGU8L2tleXdvcmQ+PGtleXdvcmQ+Rm9sbG93LVVwIFN0dWRp
ZXM8L2tleXdvcmQ+PGtleXdvcmQ+SHVtYW5zPC9rZXl3b3JkPjxrZXl3b3JkPkxldWtvZW5jZXBo
YWxvcGF0aGllcy9jZXJlYnJvc3BpbmFsIGZsdWlkLyptZXRhYm9saXNtLypwYXRob2xvZ3k8L2tl
eXdvcmQ+PGtleXdvcmQ+TWFsZTwva2V5d29yZD48a2V5d29yZD5NaWRkbGUgQWdlZDwva2V5d29y
ZD48a2V5d29yZD5NaWxkIENvZ25pdGl2ZSBJbXBhaXJtZW50L2NlcmVicm9zcGluYWwgZmx1aWQv
bWV0YWJvbGlzbS9wYXRob2xvZ3k8L2tleXdvcmQ+PC9rZXl3b3Jkcz48ZGF0ZXM+PHllYXI+MjAx
MzwveWVhcj48cHViLWRhdGVzPjxkYXRlPkF1ZzwvZGF0ZT48L3B1Yi1kYXRlcz48L2RhdGVzPjxp
c2JuPjIxNjgtNjE1NyAoRWxlY3Ryb25pYykmI3hEOzIxNjgtNjE0OSAoTGlua2luZyk8L2lzYm4+
PGFjY2Vzc2lvbi1udW0+MjM3NzkwMjI8L2FjY2Vzc2lvbi1udW0+PHVybHM+PHJlbGF0ZWQtdXJs
cz48dXJsPmh0dHA6Ly93d3cubmNiaS5ubG0ubmloLmdvdi9wdWJtZWQvMjM3NzkwMjI8L3VybD48
L3JlbGF0ZWQtdXJscz48L3VybHM+PGN1c3RvbTI+Mzc3OTY4NzwvY3VzdG9tMj48ZWxlY3Ryb25p
Yy1yZXNvdXJjZS1udW0+MTAuMTAwMS9qYW1hbmV1cm9sLjIwMTMuMTg3ODwvZWxlY3Ryb25pYy1y
ZXNvdXJjZS1udW0+PC9yZWNvcmQ+PC9DaXRlPjwvRW5kTm90ZT4A
</w:fldData>
        </w:fldChar>
      </w:r>
      <w:r w:rsidR="00795734">
        <w:rPr>
          <w:rFonts w:asciiTheme="minorHAnsi" w:hAnsiTheme="minorHAnsi" w:cstheme="minorHAnsi"/>
          <w:sz w:val="22"/>
          <w:szCs w:val="22"/>
        </w:rPr>
        <w:instrText xml:space="preserve"> ADDIN EN.CITE.DATA </w:instrText>
      </w:r>
      <w:r w:rsidR="00795734">
        <w:rPr>
          <w:rFonts w:asciiTheme="minorHAnsi" w:hAnsiTheme="minorHAnsi" w:cstheme="minorHAnsi"/>
          <w:sz w:val="22"/>
          <w:szCs w:val="22"/>
        </w:rPr>
      </w:r>
      <w:r w:rsidR="00795734">
        <w:rPr>
          <w:rFonts w:asciiTheme="minorHAnsi" w:hAnsiTheme="minorHAnsi" w:cstheme="minorHAnsi"/>
          <w:sz w:val="22"/>
          <w:szCs w:val="22"/>
        </w:rPr>
        <w:fldChar w:fldCharType="end"/>
      </w:r>
      <w:r w:rsidR="009C5362" w:rsidRPr="009C5362">
        <w:rPr>
          <w:rFonts w:asciiTheme="minorHAnsi" w:hAnsiTheme="minorHAnsi" w:cstheme="minorHAnsi"/>
          <w:sz w:val="22"/>
          <w:szCs w:val="22"/>
        </w:rPr>
      </w:r>
      <w:r w:rsidR="009C5362" w:rsidRPr="009C5362">
        <w:rPr>
          <w:rFonts w:asciiTheme="minorHAnsi" w:hAnsiTheme="minorHAnsi" w:cstheme="minorHAnsi"/>
          <w:sz w:val="22"/>
          <w:szCs w:val="22"/>
        </w:rPr>
        <w:fldChar w:fldCharType="separate"/>
      </w:r>
      <w:r w:rsidR="00795734">
        <w:rPr>
          <w:rFonts w:asciiTheme="minorHAnsi" w:hAnsiTheme="minorHAnsi" w:cstheme="minorHAnsi"/>
          <w:noProof/>
          <w:sz w:val="22"/>
          <w:szCs w:val="22"/>
        </w:rPr>
        <w:t>(</w:t>
      </w:r>
      <w:hyperlink w:anchor="_ENREF_26" w:tooltip="Carmichael, 2010 #169" w:history="1">
        <w:r w:rsidR="00795734">
          <w:rPr>
            <w:rFonts w:asciiTheme="minorHAnsi" w:hAnsiTheme="minorHAnsi" w:cstheme="minorHAnsi"/>
            <w:noProof/>
            <w:sz w:val="22"/>
            <w:szCs w:val="22"/>
          </w:rPr>
          <w:t>26-28</w:t>
        </w:r>
      </w:hyperlink>
      <w:r w:rsidR="00795734">
        <w:rPr>
          <w:rFonts w:asciiTheme="minorHAnsi" w:hAnsiTheme="minorHAnsi" w:cstheme="minorHAnsi"/>
          <w:noProof/>
          <w:sz w:val="22"/>
          <w:szCs w:val="22"/>
        </w:rPr>
        <w:t>)</w:t>
      </w:r>
      <w:r w:rsidR="009C5362" w:rsidRPr="009C5362">
        <w:rPr>
          <w:rFonts w:asciiTheme="minorHAnsi" w:hAnsiTheme="minorHAnsi" w:cstheme="minorHAnsi"/>
          <w:sz w:val="22"/>
          <w:szCs w:val="22"/>
        </w:rPr>
        <w:fldChar w:fldCharType="end"/>
      </w:r>
      <w:r w:rsidR="009C5362" w:rsidRPr="009C5362">
        <w:rPr>
          <w:rFonts w:asciiTheme="minorHAnsi" w:hAnsiTheme="minorHAnsi" w:cstheme="minorHAnsi"/>
          <w:sz w:val="22"/>
          <w:szCs w:val="22"/>
        </w:rPr>
        <w:t xml:space="preserve"> </w:t>
      </w:r>
      <w:r w:rsidR="009C5362" w:rsidRPr="009C5362">
        <w:rPr>
          <w:rFonts w:asciiTheme="minorHAnsi" w:hAnsiTheme="minorHAnsi" w:cstheme="minorHAnsi"/>
          <w:color w:val="222222"/>
          <w:sz w:val="22"/>
          <w:szCs w:val="22"/>
        </w:rPr>
        <w:t>and likely contribute to the heterogeneity of individual responses to treatment</w:t>
      </w:r>
      <w:r w:rsidR="009C5362" w:rsidRPr="009C5362">
        <w:rPr>
          <w:rFonts w:asciiTheme="minorHAnsi" w:hAnsiTheme="minorHAnsi" w:cstheme="minorHAnsi"/>
          <w:sz w:val="22"/>
          <w:szCs w:val="22"/>
        </w:rPr>
        <w:t xml:space="preserve"> </w:t>
      </w:r>
      <w:r w:rsidR="009C5362" w:rsidRPr="009C5362">
        <w:rPr>
          <w:rFonts w:asciiTheme="minorHAnsi" w:hAnsiTheme="minorHAnsi" w:cstheme="minorHAnsi"/>
          <w:sz w:val="22"/>
          <w:szCs w:val="22"/>
        </w:rPr>
        <w:fldChar w:fldCharType="begin">
          <w:fldData xml:space="preserve">PEVuZE5vdGU+PENpdGU+PEF1dGhvcj5OZXR0aWtzaW1tb25zPC9BdXRob3I+PFllYXI+MjAxMzwv
WWVhcj48UmVjTnVtPjg3NTwvUmVjTnVtPjxEaXNwbGF5VGV4dD4oMjksIDMwKTwvRGlzcGxheVRl
eHQ+PHJlY29yZD48cmVjLW51bWJlcj44NzU8L3JlYy1udW1iZXI+PGZvcmVpZ24ta2V5cz48a2V5
IGFwcD0iRU4iIGRiLWlkPSJmZGV3eHRkNTZ2MHg1NWVmcmZrNWV4MHNlMDV0ejAweDJkNXciIHRp
bWVzdGFtcD0iMTM4MDczMDMzNiI+ODc1PC9rZXk+PC9mb3JlaWduLWtleXM+PHJlZi10eXBlIG5h
bWU9IkpvdXJuYWwgQXJ0aWNsZSI+MTc8L3JlZi10eXBlPjxjb250cmlidXRvcnM+PGF1dGhvcnM+
PGF1dGhvcj5OZXR0aWtzaW1tb25zLCBKLjwvYXV0aG9yPjxhdXRob3I+QmVja2V0dCwgTC48L2F1
dGhvcj48YXV0aG9yPlNjaHdhcnosIEMuPC9hdXRob3I+PGF1dGhvcj5DYXJtaWNoYWVsLCBPLjwv
YXV0aG9yPjxhdXRob3I+RmxldGNoZXIsIEUuPC9hdXRob3I+PGF1dGhvcj5EZWNhcmxpLCBDLjwv
YXV0aG9yPjwvYXV0aG9ycz48L2NvbnRyaWJ1dG9ycz48YXV0aC1hZGRyZXNzPkNsaW5pY2FsIGFu
ZCBUcmFuc2xhdGlvbmFsIFNjaWVuY2UgQ2VudGVyLCBVbml2ZXJzaXR5IG9mIENhbGlmb3JuaWEs
IERhdmlzLCBTY2hvb2wgb2YgTWVkaWNpbmUsIFNhY3JhbWVudG8sIENBIDk1ODE3LCBVU0EuIGph
bmV0dGlrQHVjZGF2aXMuZWR1PC9hdXRoLWFkZHJlc3M+PHRpdGxlcz48dGl0bGU+U3ViZ3JvdXAg
b2YgQUROSSBub3JtYWwgY29udHJvbHMgY2hhcmFjdGVyaXplZCBieSBhdHJvcGh5IGFuZCBjb2du
aXRpdmUgZGVjbGluZSBhc3NvY2lhdGVkIHdpdGggdmFzY3VsYXIgZGFtYWdlPC90aXRsZT48c2Vj
b25kYXJ5LXRpdGxlPlBzeWNob2wgQWdpbmc8L3NlY29uZGFyeS10aXRsZT48YWx0LXRpdGxlPlBz
eWNob2xvZ3kgYW5kIGFnaW5nPC9hbHQtdGl0bGU+PC90aXRsZXM+PHBlcmlvZGljYWw+PGZ1bGwt
dGl0bGU+UHN5Y2hvbCBBZ2luZzwvZnVsbC10aXRsZT48YWJici0xPlBzeWNob2xvZ3kgYW5kIGFn
aW5nPC9hYmJyLTE+PC9wZXJpb2RpY2FsPjxhbHQtcGVyaW9kaWNhbD48ZnVsbC10aXRsZT5Qc3lj
aG9sIEFnaW5nPC9mdWxsLXRpdGxlPjxhYmJyLTE+UHN5Y2hvbG9neSBhbmQgYWdpbmc8L2FiYnIt
MT48L2FsdC1wZXJpb2RpY2FsPjxwYWdlcz4xOTEtMjAxPC9wYWdlcz48dm9sdW1lPjI4PC92b2x1
bWU+PG51bWJlcj4xPC9udW1iZXI+PGRhdGVzPjx5ZWFyPjIwMTM8L3llYXI+PHB1Yi1kYXRlcz48
ZGF0ZT5NYXI8L2RhdGU+PC9wdWItZGF0ZXM+PC9kYXRlcz48aXNibj4xOTM5LTE0OTggKEVsZWN0
cm9uaWMpJiN4RDswODgyLTc5NzQgKExpbmtpbmcpPC9pc2JuPjxhY2Nlc3Npb24tbnVtPjIzNTI3
NzQzPC9hY2Nlc3Npb24tbnVtPjx1cmxzPjxyZWxhdGVkLXVybHM+PHVybD5odHRwOi8vd3d3Lm5j
YmkubmxtLm5paC5nb3YvcHVibWVkLzIzNTI3NzQzPC91cmw+PC9yZWxhdGVkLXVybHM+PC91cmxz
PjxjdXN0b20yPjM3NTExNjk8L2N1c3RvbTI+PGVsZWN0cm9uaWMtcmVzb3VyY2UtbnVtPjEwLjEw
MzcvYTAwMzEwNjM8L2VsZWN0cm9uaWMtcmVzb3VyY2UtbnVtPjwvcmVjb3JkPjwvQ2l0ZT48Q2l0
ZT48QXV0aG9yPk5ldHRpa3NpbW1vbnM8L0F1dGhvcj48WWVhcj4yMDE0PC9ZZWFyPjxSZWNOdW0+
MTgxOTwvUmVjTnVtPjxyZWNvcmQ+PHJlYy1udW1iZXI+MTgxOTwvcmVjLW51bWJlcj48Zm9yZWln
bi1rZXlzPjxrZXkgYXBwPSJFTiIgZGItaWQ9ImZkZXd4dGQ1NnYweDU1ZWZyZms1ZXgwc2UwNXR6
MDB4MmQ1dyIgdGltZXN0YW1wPSIxNDA5MjQyMTI3Ij4xODE5PC9rZXk+PC9mb3JlaWduLWtleXM+
PHJlZi10eXBlIG5hbWU9IkpvdXJuYWwgQXJ0aWNsZSI+MTc8L3JlZi10eXBlPjxjb250cmlidXRv
cnM+PGF1dGhvcnM+PGF1dGhvcj5OZXR0aWtzaW1tb25zLCBKLjwvYXV0aG9yPjxhdXRob3I+RGVj
YXJsaSwgQy48L2F1dGhvcj48YXV0aG9yPkxhbmRhdSwgUy48L2F1dGhvcj48YXV0aG9yPkJlY2tl
dHQsIEwuPC9hdXRob3I+PGF1dGhvcj5BbHpoZWltZXImYXBvcztzIERpc2Vhc2UgTmV1cm9pbWFn
aW5nLCBJbml0aWF0aXZlPC9hdXRob3I+PC9hdXRob3JzPjwvY29udHJpYnV0b3JzPjxhdXRoLWFk
ZHJlc3M+RGVwYXJ0bWVudCBvZiBQc3ljaGlhdHJ5LCBVbml2ZXJzaXR5IG9mIENhbGlmb3JuaWEt
U2FuIEZyYW5jaXNjbywgU2FuIEZyYW5jaXNjbywgQ0EsIFVTQS4gRWxlY3Ryb25pYyBhZGRyZXNz
OiBqYXNtaW5lLm5ldHRpa3NpbW1vbnNAdWNzZi5lZHUuJiN4RDtEZXBhcnRtZW50IG9mIE5ldXJv
bG9neSBhbmQgQ2VudGVyIGZvciBOZXVyb3NjaWVuY2UsIFVuaXZlcnNpdHkgb2YgQ2FsaWZvcm5p
YS1EYXZpcywgU2FjcmFtZW50bywgQ0EsIFVTQS4mI3hEO0hlbGVuIFdpbGxzIE5ldXJvc2NpZW5j
ZSBJbnN0aXR1dGUsIFVuaXZlcnNpdHkgb2YgQ2FsaWZvcm5pYS1CZXJrZWxleSwgQmVya2VsZXks
IENBLCBVU0EuJiN4RDtEaXZpc2lvbiBvZiBCaW9zdGF0aXN0aWNzLCBEZXBhcnRtZW50IG9mIFB1
YmxpYyBIZWFsdGggU2NpZW5jZXMsIFVuaXZlcnNpdHkgb2YgQ2FsaWZvcm5pYS1EYXZpcywgRGF2
aXMsIENBLCBVU0EuPC9hdXRoLWFkZHJlc3M+PHRpdGxlcz48dGl0bGU+QmlvbG9naWNhbCBoZXRl
cm9nZW5laXR5IGluIEFETkkgYW1uZXN0aWMgbWlsZCBjb2duaXRpdmUgaW1wYWlybWVudDwvdGl0
bGU+PHNlY29uZGFyeS10aXRsZT5BbHpoZWltZXJzIERlbWVudDwvc2Vjb25kYXJ5LXRpdGxlPjxh
bHQtdGl0bGU+QWx6aGVpbWVyJmFwb3M7cyAmYW1wOyBkZW1lbnRpYSA6IHRoZSBqb3VybmFsIG9m
IHRoZSBBbHpoZWltZXImYXBvcztzIEFzc29jaWF0aW9uPC9hbHQtdGl0bGU+PC90aXRsZXM+PHBl
cmlvZGljYWw+PGZ1bGwtdGl0bGU+QWx6aGVpbWVycyBEZW1lbnQ8L2Z1bGwtdGl0bGU+PC9wZXJp
b2RpY2FsPjxkYXRlcz48eWVhcj4yMDE0PC95ZWFyPjxwdWItZGF0ZXM+PGRhdGU+SmFuIDEwPC9k
YXRlPjwvcHViLWRhdGVzPjwvZGF0ZXM+PGlzYm4+MTU1Mi01Mjc5IChFbGVjdHJvbmljKSYjeEQ7
MTU1Mi01MjYwIChMaW5raW5nKTwvaXNibj48YWNjZXNzaW9uLW51bT4yNDQxODA2MTwvYWNjZXNz
aW9uLW51bT48dXJscz48cmVsYXRlZC11cmxzPjx1cmw+aHR0cDovL3d3dy5uY2JpLm5sbS5uaWgu
Z292L3B1Ym1lZC8yNDQxODA2MTwvdXJsPjwvcmVsYXRlZC11cmxzPjwvdXJscz48Y3VzdG9tMj40
MDkyMDU5PC9jdXN0b20yPjxlbGVjdHJvbmljLXJlc291cmNlLW51bT4xMC4xMDE2L2ouamFsei4y
MDEzLjA5LjAwMzwvZWxlY3Ryb25pYy1yZXNvdXJjZS1udW0+PC9yZWNvcmQ+PC9DaXRlPjwvRW5k
Tm90ZT4A
</w:fldData>
        </w:fldChar>
      </w:r>
      <w:r w:rsidR="00795734">
        <w:rPr>
          <w:rFonts w:asciiTheme="minorHAnsi" w:hAnsiTheme="minorHAnsi" w:cstheme="minorHAnsi"/>
          <w:sz w:val="22"/>
          <w:szCs w:val="22"/>
        </w:rPr>
        <w:instrText xml:space="preserve"> ADDIN EN.CITE </w:instrText>
      </w:r>
      <w:r w:rsidR="00795734">
        <w:rPr>
          <w:rFonts w:asciiTheme="minorHAnsi" w:hAnsiTheme="minorHAnsi" w:cstheme="minorHAnsi"/>
          <w:sz w:val="22"/>
          <w:szCs w:val="22"/>
        </w:rPr>
        <w:fldChar w:fldCharType="begin">
          <w:fldData xml:space="preserve">PEVuZE5vdGU+PENpdGU+PEF1dGhvcj5OZXR0aWtzaW1tb25zPC9BdXRob3I+PFllYXI+MjAxMzwv
WWVhcj48UmVjTnVtPjg3NTwvUmVjTnVtPjxEaXNwbGF5VGV4dD4oMjksIDMwKTwvRGlzcGxheVRl
eHQ+PHJlY29yZD48cmVjLW51bWJlcj44NzU8L3JlYy1udW1iZXI+PGZvcmVpZ24ta2V5cz48a2V5
IGFwcD0iRU4iIGRiLWlkPSJmZGV3eHRkNTZ2MHg1NWVmcmZrNWV4MHNlMDV0ejAweDJkNXciIHRp
bWVzdGFtcD0iMTM4MDczMDMzNiI+ODc1PC9rZXk+PC9mb3JlaWduLWtleXM+PHJlZi10eXBlIG5h
bWU9IkpvdXJuYWwgQXJ0aWNsZSI+MTc8L3JlZi10eXBlPjxjb250cmlidXRvcnM+PGF1dGhvcnM+
PGF1dGhvcj5OZXR0aWtzaW1tb25zLCBKLjwvYXV0aG9yPjxhdXRob3I+QmVja2V0dCwgTC48L2F1
dGhvcj48YXV0aG9yPlNjaHdhcnosIEMuPC9hdXRob3I+PGF1dGhvcj5DYXJtaWNoYWVsLCBPLjwv
YXV0aG9yPjxhdXRob3I+RmxldGNoZXIsIEUuPC9hdXRob3I+PGF1dGhvcj5EZWNhcmxpLCBDLjwv
YXV0aG9yPjwvYXV0aG9ycz48L2NvbnRyaWJ1dG9ycz48YXV0aC1hZGRyZXNzPkNsaW5pY2FsIGFu
ZCBUcmFuc2xhdGlvbmFsIFNjaWVuY2UgQ2VudGVyLCBVbml2ZXJzaXR5IG9mIENhbGlmb3JuaWEs
IERhdmlzLCBTY2hvb2wgb2YgTWVkaWNpbmUsIFNhY3JhbWVudG8sIENBIDk1ODE3LCBVU0EuIGph
bmV0dGlrQHVjZGF2aXMuZWR1PC9hdXRoLWFkZHJlc3M+PHRpdGxlcz48dGl0bGU+U3ViZ3JvdXAg
b2YgQUROSSBub3JtYWwgY29udHJvbHMgY2hhcmFjdGVyaXplZCBieSBhdHJvcGh5IGFuZCBjb2du
aXRpdmUgZGVjbGluZSBhc3NvY2lhdGVkIHdpdGggdmFzY3VsYXIgZGFtYWdlPC90aXRsZT48c2Vj
b25kYXJ5LXRpdGxlPlBzeWNob2wgQWdpbmc8L3NlY29uZGFyeS10aXRsZT48YWx0LXRpdGxlPlBz
eWNob2xvZ3kgYW5kIGFnaW5nPC9hbHQtdGl0bGU+PC90aXRsZXM+PHBlcmlvZGljYWw+PGZ1bGwt
dGl0bGU+UHN5Y2hvbCBBZ2luZzwvZnVsbC10aXRsZT48YWJici0xPlBzeWNob2xvZ3kgYW5kIGFn
aW5nPC9hYmJyLTE+PC9wZXJpb2RpY2FsPjxhbHQtcGVyaW9kaWNhbD48ZnVsbC10aXRsZT5Qc3lj
aG9sIEFnaW5nPC9mdWxsLXRpdGxlPjxhYmJyLTE+UHN5Y2hvbG9neSBhbmQgYWdpbmc8L2FiYnIt
MT48L2FsdC1wZXJpb2RpY2FsPjxwYWdlcz4xOTEtMjAxPC9wYWdlcz48dm9sdW1lPjI4PC92b2x1
bWU+PG51bWJlcj4xPC9udW1iZXI+PGRhdGVzPjx5ZWFyPjIwMTM8L3llYXI+PHB1Yi1kYXRlcz48
ZGF0ZT5NYXI8L2RhdGU+PC9wdWItZGF0ZXM+PC9kYXRlcz48aXNibj4xOTM5LTE0OTggKEVsZWN0
cm9uaWMpJiN4RDswODgyLTc5NzQgKExpbmtpbmcpPC9pc2JuPjxhY2Nlc3Npb24tbnVtPjIzNTI3
NzQzPC9hY2Nlc3Npb24tbnVtPjx1cmxzPjxyZWxhdGVkLXVybHM+PHVybD5odHRwOi8vd3d3Lm5j
YmkubmxtLm5paC5nb3YvcHVibWVkLzIzNTI3NzQzPC91cmw+PC9yZWxhdGVkLXVybHM+PC91cmxz
PjxjdXN0b20yPjM3NTExNjk8L2N1c3RvbTI+PGVsZWN0cm9uaWMtcmVzb3VyY2UtbnVtPjEwLjEw
MzcvYTAwMzEwNjM8L2VsZWN0cm9uaWMtcmVzb3VyY2UtbnVtPjwvcmVjb3JkPjwvQ2l0ZT48Q2l0
ZT48QXV0aG9yPk5ldHRpa3NpbW1vbnM8L0F1dGhvcj48WWVhcj4yMDE0PC9ZZWFyPjxSZWNOdW0+
MTgxOTwvUmVjTnVtPjxyZWNvcmQ+PHJlYy1udW1iZXI+MTgxOTwvcmVjLW51bWJlcj48Zm9yZWln
bi1rZXlzPjxrZXkgYXBwPSJFTiIgZGItaWQ9ImZkZXd4dGQ1NnYweDU1ZWZyZms1ZXgwc2UwNXR6
MDB4MmQ1dyIgdGltZXN0YW1wPSIxNDA5MjQyMTI3Ij4xODE5PC9rZXk+PC9mb3JlaWduLWtleXM+
PHJlZi10eXBlIG5hbWU9IkpvdXJuYWwgQXJ0aWNsZSI+MTc8L3JlZi10eXBlPjxjb250cmlidXRv
cnM+PGF1dGhvcnM+PGF1dGhvcj5OZXR0aWtzaW1tb25zLCBKLjwvYXV0aG9yPjxhdXRob3I+RGVj
YXJsaSwgQy48L2F1dGhvcj48YXV0aG9yPkxhbmRhdSwgUy48L2F1dGhvcj48YXV0aG9yPkJlY2tl
dHQsIEwuPC9hdXRob3I+PGF1dGhvcj5BbHpoZWltZXImYXBvcztzIERpc2Vhc2UgTmV1cm9pbWFn
aW5nLCBJbml0aWF0aXZlPC9hdXRob3I+PC9hdXRob3JzPjwvY29udHJpYnV0b3JzPjxhdXRoLWFk
ZHJlc3M+RGVwYXJ0bWVudCBvZiBQc3ljaGlhdHJ5LCBVbml2ZXJzaXR5IG9mIENhbGlmb3JuaWEt
U2FuIEZyYW5jaXNjbywgU2FuIEZyYW5jaXNjbywgQ0EsIFVTQS4gRWxlY3Ryb25pYyBhZGRyZXNz
OiBqYXNtaW5lLm5ldHRpa3NpbW1vbnNAdWNzZi5lZHUuJiN4RDtEZXBhcnRtZW50IG9mIE5ldXJv
bG9neSBhbmQgQ2VudGVyIGZvciBOZXVyb3NjaWVuY2UsIFVuaXZlcnNpdHkgb2YgQ2FsaWZvcm5p
YS1EYXZpcywgU2FjcmFtZW50bywgQ0EsIFVTQS4mI3hEO0hlbGVuIFdpbGxzIE5ldXJvc2NpZW5j
ZSBJbnN0aXR1dGUsIFVuaXZlcnNpdHkgb2YgQ2FsaWZvcm5pYS1CZXJrZWxleSwgQmVya2VsZXks
IENBLCBVU0EuJiN4RDtEaXZpc2lvbiBvZiBCaW9zdGF0aXN0aWNzLCBEZXBhcnRtZW50IG9mIFB1
YmxpYyBIZWFsdGggU2NpZW5jZXMsIFVuaXZlcnNpdHkgb2YgQ2FsaWZvcm5pYS1EYXZpcywgRGF2
aXMsIENBLCBVU0EuPC9hdXRoLWFkZHJlc3M+PHRpdGxlcz48dGl0bGU+QmlvbG9naWNhbCBoZXRl
cm9nZW5laXR5IGluIEFETkkgYW1uZXN0aWMgbWlsZCBjb2duaXRpdmUgaW1wYWlybWVudDwvdGl0
bGU+PHNlY29uZGFyeS10aXRsZT5BbHpoZWltZXJzIERlbWVudDwvc2Vjb25kYXJ5LXRpdGxlPjxh
bHQtdGl0bGU+QWx6aGVpbWVyJmFwb3M7cyAmYW1wOyBkZW1lbnRpYSA6IHRoZSBqb3VybmFsIG9m
IHRoZSBBbHpoZWltZXImYXBvcztzIEFzc29jaWF0aW9uPC9hbHQtdGl0bGU+PC90aXRsZXM+PHBl
cmlvZGljYWw+PGZ1bGwtdGl0bGU+QWx6aGVpbWVycyBEZW1lbnQ8L2Z1bGwtdGl0bGU+PC9wZXJp
b2RpY2FsPjxkYXRlcz48eWVhcj4yMDE0PC95ZWFyPjxwdWItZGF0ZXM+PGRhdGU+SmFuIDEwPC9k
YXRlPjwvcHViLWRhdGVzPjwvZGF0ZXM+PGlzYm4+MTU1Mi01Mjc5IChFbGVjdHJvbmljKSYjeEQ7
MTU1Mi01MjYwIChMaW5raW5nKTwvaXNibj48YWNjZXNzaW9uLW51bT4yNDQxODA2MTwvYWNjZXNz
aW9uLW51bT48dXJscz48cmVsYXRlZC11cmxzPjx1cmw+aHR0cDovL3d3dy5uY2JpLm5sbS5uaWgu
Z292L3B1Ym1lZC8yNDQxODA2MTwvdXJsPjwvcmVsYXRlZC11cmxzPjwvdXJscz48Y3VzdG9tMj40
MDkyMDU5PC9jdXN0b20yPjxlbGVjdHJvbmljLXJlc291cmNlLW51bT4xMC4xMDE2L2ouamFsei4y
MDEzLjA5LjAwMzwvZWxlY3Ryb25pYy1yZXNvdXJjZS1udW0+PC9yZWNvcmQ+PC9DaXRlPjwvRW5k
Tm90ZT4A
</w:fldData>
        </w:fldChar>
      </w:r>
      <w:r w:rsidR="00795734">
        <w:rPr>
          <w:rFonts w:asciiTheme="minorHAnsi" w:hAnsiTheme="minorHAnsi" w:cstheme="minorHAnsi"/>
          <w:sz w:val="22"/>
          <w:szCs w:val="22"/>
        </w:rPr>
        <w:instrText xml:space="preserve"> ADDIN EN.CITE.DATA </w:instrText>
      </w:r>
      <w:r w:rsidR="00795734">
        <w:rPr>
          <w:rFonts w:asciiTheme="minorHAnsi" w:hAnsiTheme="minorHAnsi" w:cstheme="minorHAnsi"/>
          <w:sz w:val="22"/>
          <w:szCs w:val="22"/>
        </w:rPr>
      </w:r>
      <w:r w:rsidR="00795734">
        <w:rPr>
          <w:rFonts w:asciiTheme="minorHAnsi" w:hAnsiTheme="minorHAnsi" w:cstheme="minorHAnsi"/>
          <w:sz w:val="22"/>
          <w:szCs w:val="22"/>
        </w:rPr>
        <w:fldChar w:fldCharType="end"/>
      </w:r>
      <w:r w:rsidR="009C5362" w:rsidRPr="009C5362">
        <w:rPr>
          <w:rFonts w:asciiTheme="minorHAnsi" w:hAnsiTheme="minorHAnsi" w:cstheme="minorHAnsi"/>
          <w:sz w:val="22"/>
          <w:szCs w:val="22"/>
        </w:rPr>
      </w:r>
      <w:r w:rsidR="009C5362" w:rsidRPr="009C5362">
        <w:rPr>
          <w:rFonts w:asciiTheme="minorHAnsi" w:hAnsiTheme="minorHAnsi" w:cstheme="minorHAnsi"/>
          <w:sz w:val="22"/>
          <w:szCs w:val="22"/>
        </w:rPr>
        <w:fldChar w:fldCharType="separate"/>
      </w:r>
      <w:r w:rsidR="00795734">
        <w:rPr>
          <w:rFonts w:asciiTheme="minorHAnsi" w:hAnsiTheme="minorHAnsi" w:cstheme="minorHAnsi"/>
          <w:noProof/>
          <w:sz w:val="22"/>
          <w:szCs w:val="22"/>
        </w:rPr>
        <w:t>(</w:t>
      </w:r>
      <w:hyperlink w:anchor="_ENREF_29" w:tooltip="Nettiksimmons, 2013 #875" w:history="1">
        <w:r w:rsidR="00795734">
          <w:rPr>
            <w:rFonts w:asciiTheme="minorHAnsi" w:hAnsiTheme="minorHAnsi" w:cstheme="minorHAnsi"/>
            <w:noProof/>
            <w:sz w:val="22"/>
            <w:szCs w:val="22"/>
          </w:rPr>
          <w:t>29</w:t>
        </w:r>
      </w:hyperlink>
      <w:r w:rsidR="00795734">
        <w:rPr>
          <w:rFonts w:asciiTheme="minorHAnsi" w:hAnsiTheme="minorHAnsi" w:cstheme="minorHAnsi"/>
          <w:noProof/>
          <w:sz w:val="22"/>
          <w:szCs w:val="22"/>
        </w:rPr>
        <w:t xml:space="preserve">, </w:t>
      </w:r>
      <w:hyperlink w:anchor="_ENREF_30" w:tooltip="Nettiksimmons, 2014 #1819" w:history="1">
        <w:r w:rsidR="00795734">
          <w:rPr>
            <w:rFonts w:asciiTheme="minorHAnsi" w:hAnsiTheme="minorHAnsi" w:cstheme="minorHAnsi"/>
            <w:noProof/>
            <w:sz w:val="22"/>
            <w:szCs w:val="22"/>
          </w:rPr>
          <w:t>30</w:t>
        </w:r>
      </w:hyperlink>
      <w:r w:rsidR="00795734">
        <w:rPr>
          <w:rFonts w:asciiTheme="minorHAnsi" w:hAnsiTheme="minorHAnsi" w:cstheme="minorHAnsi"/>
          <w:noProof/>
          <w:sz w:val="22"/>
          <w:szCs w:val="22"/>
        </w:rPr>
        <w:t>)</w:t>
      </w:r>
      <w:r w:rsidR="009C5362" w:rsidRPr="009C5362">
        <w:rPr>
          <w:rFonts w:asciiTheme="minorHAnsi" w:hAnsiTheme="minorHAnsi" w:cstheme="minorHAnsi"/>
          <w:sz w:val="22"/>
          <w:szCs w:val="22"/>
        </w:rPr>
        <w:fldChar w:fldCharType="end"/>
      </w:r>
      <w:r w:rsidR="009C5362" w:rsidRPr="009C5362">
        <w:rPr>
          <w:rFonts w:asciiTheme="minorHAnsi" w:hAnsiTheme="minorHAnsi" w:cstheme="minorHAnsi"/>
          <w:color w:val="222222"/>
          <w:sz w:val="22"/>
          <w:szCs w:val="22"/>
        </w:rPr>
        <w:t xml:space="preserve"> support the notion that clinical trials may benefit from reducing heterogeneity through exclusion or stratification of individuals with vascular brain injury as measured by MRI. </w:t>
      </w:r>
    </w:p>
    <w:p w:rsidR="009C5362" w:rsidRDefault="009C5362" w:rsidP="009C5362">
      <w:pPr>
        <w:spacing w:line="360" w:lineRule="auto"/>
        <w:rPr>
          <w:rStyle w:val="Emphasis"/>
        </w:rPr>
      </w:pPr>
      <w:r>
        <w:rPr>
          <w:rStyle w:val="Emphasis"/>
        </w:rPr>
        <w:t>CSF biomarkers</w:t>
      </w:r>
    </w:p>
    <w:p w:rsidR="00FC74CA" w:rsidRPr="00160B3F" w:rsidRDefault="005244C6" w:rsidP="005450D1">
      <w:pPr>
        <w:pStyle w:val="paragraph"/>
        <w:spacing w:line="360" w:lineRule="auto"/>
        <w:ind w:firstLine="0"/>
        <w:jc w:val="both"/>
        <w:rPr>
          <w:rFonts w:asciiTheme="minorHAnsi" w:hAnsiTheme="minorHAnsi" w:cstheme="minorHAnsi"/>
        </w:rPr>
      </w:pPr>
      <w:r w:rsidRPr="005450D1">
        <w:rPr>
          <w:rStyle w:val="Emphasis"/>
          <w:rFonts w:asciiTheme="minorHAnsi" w:hAnsiTheme="minorHAnsi" w:cstheme="minorHAnsi"/>
          <w:i w:val="0"/>
        </w:rPr>
        <w:t xml:space="preserve">The ADNI Biomarker Core has </w:t>
      </w:r>
      <w:r w:rsidR="005450D1" w:rsidRPr="005450D1">
        <w:rPr>
          <w:rStyle w:val="Emphasis"/>
          <w:rFonts w:asciiTheme="minorHAnsi" w:hAnsiTheme="minorHAnsi" w:cstheme="minorHAnsi"/>
          <w:i w:val="0"/>
        </w:rPr>
        <w:t xml:space="preserve">developed and improved methodologies for the analysis of CSF biomarkers, initially establishing  a flow-cytometry based assay using </w:t>
      </w:r>
      <w:proofErr w:type="spellStart"/>
      <w:r w:rsidR="005450D1" w:rsidRPr="005450D1">
        <w:rPr>
          <w:rStyle w:val="Emphasis"/>
          <w:rFonts w:asciiTheme="minorHAnsi" w:hAnsiTheme="minorHAnsi" w:cstheme="minorHAnsi"/>
          <w:i w:val="0"/>
        </w:rPr>
        <w:t>xMAP</w:t>
      </w:r>
      <w:proofErr w:type="spellEnd"/>
      <w:r w:rsidR="005450D1" w:rsidRPr="005450D1">
        <w:rPr>
          <w:rStyle w:val="Emphasis"/>
          <w:rFonts w:asciiTheme="minorHAnsi" w:hAnsiTheme="minorHAnsi" w:cstheme="minorHAnsi"/>
          <w:i w:val="0"/>
        </w:rPr>
        <w:t xml:space="preserve"> technology</w:t>
      </w:r>
      <w:r w:rsidR="004D6529">
        <w:rPr>
          <w:rStyle w:val="Emphasis"/>
          <w:rFonts w:asciiTheme="minorHAnsi" w:hAnsiTheme="minorHAnsi" w:cstheme="minorHAnsi"/>
          <w:i w:val="0"/>
        </w:rPr>
        <w:t xml:space="preserve"> </w:t>
      </w:r>
      <w:r w:rsidR="004D6529">
        <w:rPr>
          <w:rStyle w:val="Emphasis"/>
          <w:rFonts w:asciiTheme="minorHAnsi" w:hAnsiTheme="minorHAnsi" w:cstheme="minorHAnsi"/>
          <w:i w:val="0"/>
        </w:rPr>
        <w:fldChar w:fldCharType="begin">
          <w:fldData xml:space="preserve">PEVuZE5vdGU+PENpdGU+PEF1dGhvcj5TaGF3PC9BdXRob3I+PFllYXI+MjAwOTwvWWVhcj48UmVj
TnVtPjE1NDU8L1JlY051bT48RGlzcGxheVRleHQ+KDMxLCAzMik8L0Rpc3BsYXlUZXh0PjxyZWNv
cmQ+PHJlYy1udW1iZXI+MTU0NTwvcmVjLW51bWJlcj48Zm9yZWlnbi1rZXlzPjxrZXkgYXBwPSJF
TiIgZGItaWQ9ImZkZXd4dGQ1NnYweDU1ZWZyZms1ZXgwc2UwNXR6MDB4MmQ1dyIgdGltZXN0YW1w
PSIxMzg5NzIyOTcyIj4xNTQ1PC9rZXk+PC9mb3JlaWduLWtleXM+PHJlZi10eXBlIG5hbWU9Ikpv
dXJuYWwgQXJ0aWNsZSI+MTc8L3JlZi10eXBlPjxjb250cmlidXRvcnM+PGF1dGhvcnM+PGF1dGhv
cj5TaGF3LCBMLiBNLjwvYXV0aG9yPjxhdXRob3I+VmFuZGVyc3RpY2hlbGUsIEguPC9hdXRob3I+
PGF1dGhvcj5LbmFwaWstQ3phamthLCBNLjwvYXV0aG9yPjxhdXRob3I+Q2xhcmssIEMuIE0uPC9h
dXRob3I+PGF1dGhvcj5BaXNlbiwgUC4gUy48L2F1dGhvcj48YXV0aG9yPlBldGVyc2VuLCBSLiBD
LjwvYXV0aG9yPjxhdXRob3I+Qmxlbm5vdywgSy48L2F1dGhvcj48YXV0aG9yPlNvYXJlcywgSC48
L2F1dGhvcj48YXV0aG9yPlNpbW9uLCBBLjwvYXV0aG9yPjxhdXRob3I+TGV3Y3p1aywgUC48L2F1
dGhvcj48YXV0aG9yPkRlYW4sIFIuPC9hdXRob3I+PGF1dGhvcj5TaWVtZXJzLCBFLjwvYXV0aG9y
PjxhdXRob3I+UG90dGVyLCBXLjwvYXV0aG9yPjxhdXRob3I+TGVlLCBWLiBNLjwvYXV0aG9yPjxh
dXRob3I+VHJvamFub3dza2ksIEouIFEuPC9hdXRob3I+PGF1dGhvcj5BbHpoZWltZXImYXBvcztz
IERpc2Vhc2UgTmV1cm9pbWFnaW5nLCBJbml0aWF0aXZlPC9hdXRob3I+PC9hdXRob3JzPjwvY29u
dHJpYnV0b3JzPjxhdXRoLWFkZHJlc3M+RGVwYXJ0bWVudCBvZiBQYXRob2xvZ3kgYW5kIExhYm9y
YXRvcnkgTWVkaWNpbmUsIEluc3RpdHV0ZSBvbiBBZ2luZywgQ2VudGVyIGZvciBOZXVyb2RlZ2Vu
ZXJhdGl2ZSBEaXNlYXNlIFJlc2VhcmNoLCBVbml2ZXJzaXR5IG9mIFBlbm5zeWx2YW5pYSBTY2hv
b2wgb2YgTWVkaWNpbmUsIFBoaWxhZGVscGhpYSwgUEEgMTkxMDQsIFVTQS4gc2hhd2xtakBtYWls
Lm1lZC51cGVubi5lZHU8L2F1dGgtYWRkcmVzcz48dGl0bGVzPjx0aXRsZT5DZXJlYnJvc3BpbmFs
IGZsdWlkIGJpb21hcmtlciBzaWduYXR1cmUgaW4gQWx6aGVpbWVyJmFwb3M7cyBkaXNlYXNlIG5l
dXJvaW1hZ2luZyBpbml0aWF0aXZlIHN1YmplY3RzPC90aXRsZT48c2Vjb25kYXJ5LXRpdGxlPkFu
biBOZXVyb2w8L3NlY29uZGFyeS10aXRsZT48YWx0LXRpdGxlPkFubmFscyBvZiBuZXVyb2xvZ3k8
L2FsdC10aXRsZT48L3RpdGxlcz48cGVyaW9kaWNhbD48ZnVsbC10aXRsZT5Bbm4gTmV1cm9sPC9m
dWxsLXRpdGxlPjwvcGVyaW9kaWNhbD48cGFnZXM+NDAzLTEzPC9wYWdlcz48dm9sdW1lPjY1PC92
b2x1bWU+PG51bWJlcj40PC9udW1iZXI+PGtleXdvcmRzPjxrZXl3b3JkPkFnZWQ8L2tleXdvcmQ+
PGtleXdvcmQ+QWdlZCwgODAgYW5kIG92ZXI8L2tleXdvcmQ+PGtleXdvcmQ+QWx6aGVpbWVyIERp
c2Vhc2UvKmNlcmVicm9zcGluYWwgZmx1aWQvZ2VuZXRpY3MvKnBhdGhvbG9neTwva2V5d29yZD48
a2V5d29yZD5BbXlsb2lkIGJldGEtUGVwdGlkZXMvKmNlcmVicm9zcGluYWwgZmx1aWQ8L2tleXdv
cmQ+PGtleXdvcmQ+QXBvbGlwb3Byb3RlaW4gRTQvZ2VuZXRpY3M8L2tleXdvcmQ+PGtleXdvcmQ+
QXJlYSBVbmRlciBDdXJ2ZTwva2V5d29yZD48a2V5d29yZD5CaW9sb2dpY2FsIE1hcmtlcnMvY2Vy
ZWJyb3NwaW5hbCBmbHVpZDwva2V5d29yZD48a2V5d29yZD5Db2duaXRpb24gRGlzb3JkZXJzL2Nl
cmVicm9zcGluYWwgZmx1aWQvZ2VuZXRpY3MvcGF0aG9sb2d5PC9rZXl3b3JkPjxrZXl3b3JkPkNv
aG9ydCBTdHVkaWVzPC9rZXl3b3JkPjxrZXl3b3JkPkRpYWdub3N0aWMgSW1hZ2luZzwva2V5d29y
ZD48a2V5d29yZD5EaXNlYXNlIFByb2dyZXNzaW9uPC9rZXl3b3JkPjxrZXl3b3JkPkZlbWFsZTwv
a2V5d29yZD48a2V5d29yZD5IdW1hbnM8L2tleXdvcmQ+PGtleXdvcmQ+TWFsZTwva2V5d29yZD48
a2V5d29yZD5NaWRkbGUgQWdlZDwva2V5d29yZD48a2V5d29yZD5QZXB0aWRlIEZyYWdtZW50cy8q
Y2VyZWJyb3NwaW5hbCBmbHVpZDwva2V5d29yZD48a2V5d29yZD5QaG9zcGhvcnlsYXRpb248L2tl
eXdvcmQ+PGtleXdvcmQ+Uk9DIEN1cnZlPC9rZXl3b3JkPjxrZXl3b3JkPlJldHJvc3BlY3RpdmUg
U3R1ZGllczwva2V5d29yZD48a2V5d29yZD5TZW5zaXRpdml0eSBhbmQgU3BlY2lmaWNpdHk8L2tl
eXdvcmQ+PGtleXdvcmQ+U3RhdGlzdGljcywgTm9ucGFyYW1ldHJpYzwva2V5d29yZD48a2V5d29y
ZD5UaHJlb25pbmUvbWV0YWJvbGlzbTwva2V5d29yZD48a2V5d29yZD50YXUgUHJvdGVpbnMvKmNl
cmVicm9zcGluYWwgZmx1aWQvY2hlbWlzdHJ5PC9rZXl3b3JkPjwva2V5d29yZHM+PGRhdGVzPjx5
ZWFyPjIwMDk8L3llYXI+PHB1Yi1kYXRlcz48ZGF0ZT5BcHI8L2RhdGU+PC9wdWItZGF0ZXM+PC9k
YXRlcz48aXNibj4xNTMxLTgyNDkgKEVsZWN0cm9uaWMpJiN4RDswMzY0LTUxMzQgKExpbmtpbmcp
PC9pc2JuPjxhY2Nlc3Npb24tbnVtPjE5Mjk2NTA0PC9hY2Nlc3Npb24tbnVtPjx1cmxzPjxyZWxh
dGVkLXVybHM+PHVybD5odHRwOi8vd3d3Lm5jYmkubmxtLm5paC5nb3YvcHVibWVkLzE5Mjk2NTA0
PC91cmw+PC9yZWxhdGVkLXVybHM+PC91cmxzPjxjdXN0b20yPjI2OTYzNTA8L2N1c3RvbTI+PGVs
ZWN0cm9uaWMtcmVzb3VyY2UtbnVtPjEwLjEwMDIvYW5hLjIxNjEwPC9lbGVjdHJvbmljLXJlc291
cmNlLW51bT48L3JlY29yZD48L0NpdGU+PENpdGU+PEF1dGhvcj5TaGF3PC9BdXRob3I+PFllYXI+
MjAxMTwvWWVhcj48UmVjTnVtPjE5NDwvUmVjTnVtPjxyZWNvcmQ+PHJlYy1udW1iZXI+MTk0PC9y
ZWMtbnVtYmVyPjxmb3JlaWduLWtleXM+PGtleSBhcHA9IkVOIiBkYi1pZD0iZmRld3h0ZDU2djB4
NTVlZnJmazVleDBzZTA1dHowMHgyZDV3IiB0aW1lc3RhbXA9IjEzMDM3NTY5NjMiPjE5NDwva2V5
PjwvZm9yZWlnbi1rZXlzPjxyZWYtdHlwZSBuYW1lPSJKb3VybmFsIEFydGljbGUiPjE3PC9yZWYt
dHlwZT48Y29udHJpYnV0b3JzPjxhdXRob3JzPjxhdXRob3I+U2hhdywgTC4gTS48L2F1dGhvcj48
YXV0aG9yPlZhbmRlcnN0aWNoZWxlLCBILjwvYXV0aG9yPjxhdXRob3I+S25hcGlrLUN6YWprYSwg
TS48L2F1dGhvcj48YXV0aG9yPkZpZ3Vyc2tpLCBNLjwvYXV0aG9yPjxhdXRob3I+Q29hcnQsIEUu
PC9hdXRob3I+PGF1dGhvcj5CbGVubm93LCBLLjwvYXV0aG9yPjxhdXRob3I+U29hcmVzLCBILjwv
YXV0aG9yPjxhdXRob3I+U2ltb24sIEEuIEouPC9hdXRob3I+PGF1dGhvcj5MZXdjenVrLCBQLjwv
YXV0aG9yPjxhdXRob3I+RGVhbiwgUi4gQS48L2F1dGhvcj48YXV0aG9yPlNpZW1lcnMsIEUuPC9h
dXRob3I+PGF1dGhvcj5Qb3R0ZXIsIFcuPC9hdXRob3I+PGF1dGhvcj5MZWUsIFYuIE0uPC9hdXRo
b3I+PGF1dGhvcj5Ucm9qYW5vd3NraSwgSi4gUS48L2F1dGhvcj48L2F1dGhvcnM+PC9jb250cmli
dXRvcnM+PGF1dGgtYWRkcmVzcz5EZXBhcnRtZW50IG9mIFBhdGhvbG9neSBhbmQgTGFib3JhdG9y
eSBNZWRpY2luZSwgVW5pdmVyc2l0eSBvZiBQZW5uc3lsdmFuaWEgU2Nob29sIG9mIE1lZGljaW5l
LCA3IEZvdW5kZXJzIFBhdmlsaW9uLCAzNDAwIFNwcnVjZSBTdHJlZXQsIFBoaWxhZGVscGhpYSwg
UEEsIDE5MTA0LCBVU0EsIGxlcy5zaGF3QHVwaHMudXBlbm4uZWR1LjwvYXV0aC1hZGRyZXNzPjx0
aXRsZXM+PHRpdGxlPlF1YWxpZmljYXRpb24gb2YgdGhlIGFuYWx5dGljYWwgYW5kIGNsaW5pY2Fs
IHBlcmZvcm1hbmNlIG9mIENTRiBiaW9tYXJrZXIgYW5hbHlzZXMgaW4gQUROSTwvdGl0bGU+PHNl
Y29uZGFyeS10aXRsZT5BY3RhIE5ldXJvcGF0aG9sPC9zZWNvbmRhcnktdGl0bGU+PC90aXRsZXM+
PHBlcmlvZGljYWw+PGZ1bGwtdGl0bGU+QWN0YSBOZXVyb3BhdGhvbDwvZnVsbC10aXRsZT48L3Bl
cmlvZGljYWw+PHBhZ2VzPjU5Ny02MDk8L3BhZ2VzPjx2b2x1bWU+MTIxPC92b2x1bWU+PG51bWJl
cj41PC9udW1iZXI+PGVkaXRpb24+MjAxMS8wMi8xMjwvZWRpdGlvbj48ZGF0ZXM+PHllYXI+MjAx
MTwveWVhcj48cHViLWRhdGVzPjxkYXRlPkZlYiAxMTwvZGF0ZT48L3B1Yi1kYXRlcz48L2RhdGVz
Pjxpc2JuPjE0MzItMDUzMyAoRWxlY3Ryb25pYykmI3hEOzAwMDEtNjMyMiAoTGlua2luZyk8L2lz
Ym4+PGFjY2Vzc2lvbi1udW0+MjEzMTE5MDA8L2FjY2Vzc2lvbi1udW0+PHVybHM+PC91cmxzPjxl
bGVjdHJvbmljLXJlc291cmNlLW51bT4xMC4xMDA3L3MwMDQwMS0wMTEtMDgwOC0wPC9lbGVjdHJv
bmljLXJlc291cmNlLW51bT48cmVtb3RlLWRhdGFiYXNlLXByb3ZpZGVyPk5MTTwvcmVtb3RlLWRh
dGFiYXNlLXByb3ZpZGVyPjxsYW5ndWFnZT5Fbmc8L2xhbmd1YWdlPjwvcmVjb3JkPjwvQ2l0ZT48
L0VuZE5vdGU+AG==
</w:fldData>
        </w:fldChar>
      </w:r>
      <w:r w:rsidR="00795734">
        <w:rPr>
          <w:rStyle w:val="Emphasis"/>
          <w:rFonts w:asciiTheme="minorHAnsi" w:hAnsiTheme="minorHAnsi" w:cstheme="minorHAnsi"/>
          <w:i w:val="0"/>
        </w:rPr>
        <w:instrText xml:space="preserve"> ADDIN EN.CITE </w:instrText>
      </w:r>
      <w:r w:rsidR="00795734">
        <w:rPr>
          <w:rStyle w:val="Emphasis"/>
          <w:rFonts w:asciiTheme="minorHAnsi" w:hAnsiTheme="minorHAnsi" w:cstheme="minorHAnsi"/>
          <w:i w:val="0"/>
        </w:rPr>
        <w:fldChar w:fldCharType="begin">
          <w:fldData xml:space="preserve">PEVuZE5vdGU+PENpdGU+PEF1dGhvcj5TaGF3PC9BdXRob3I+PFllYXI+MjAwOTwvWWVhcj48UmVj
TnVtPjE1NDU8L1JlY051bT48RGlzcGxheVRleHQ+KDMxLCAzMik8L0Rpc3BsYXlUZXh0PjxyZWNv
cmQ+PHJlYy1udW1iZXI+MTU0NTwvcmVjLW51bWJlcj48Zm9yZWlnbi1rZXlzPjxrZXkgYXBwPSJF
TiIgZGItaWQ9ImZkZXd4dGQ1NnYweDU1ZWZyZms1ZXgwc2UwNXR6MDB4MmQ1dyIgdGltZXN0YW1w
PSIxMzg5NzIyOTcyIj4xNTQ1PC9rZXk+PC9mb3JlaWduLWtleXM+PHJlZi10eXBlIG5hbWU9Ikpv
dXJuYWwgQXJ0aWNsZSI+MTc8L3JlZi10eXBlPjxjb250cmlidXRvcnM+PGF1dGhvcnM+PGF1dGhv
cj5TaGF3LCBMLiBNLjwvYXV0aG9yPjxhdXRob3I+VmFuZGVyc3RpY2hlbGUsIEguPC9hdXRob3I+
PGF1dGhvcj5LbmFwaWstQ3phamthLCBNLjwvYXV0aG9yPjxhdXRob3I+Q2xhcmssIEMuIE0uPC9h
dXRob3I+PGF1dGhvcj5BaXNlbiwgUC4gUy48L2F1dGhvcj48YXV0aG9yPlBldGVyc2VuLCBSLiBD
LjwvYXV0aG9yPjxhdXRob3I+Qmxlbm5vdywgSy48L2F1dGhvcj48YXV0aG9yPlNvYXJlcywgSC48
L2F1dGhvcj48YXV0aG9yPlNpbW9uLCBBLjwvYXV0aG9yPjxhdXRob3I+TGV3Y3p1aywgUC48L2F1
dGhvcj48YXV0aG9yPkRlYW4sIFIuPC9hdXRob3I+PGF1dGhvcj5TaWVtZXJzLCBFLjwvYXV0aG9y
PjxhdXRob3I+UG90dGVyLCBXLjwvYXV0aG9yPjxhdXRob3I+TGVlLCBWLiBNLjwvYXV0aG9yPjxh
dXRob3I+VHJvamFub3dza2ksIEouIFEuPC9hdXRob3I+PGF1dGhvcj5BbHpoZWltZXImYXBvcztz
IERpc2Vhc2UgTmV1cm9pbWFnaW5nLCBJbml0aWF0aXZlPC9hdXRob3I+PC9hdXRob3JzPjwvY29u
dHJpYnV0b3JzPjxhdXRoLWFkZHJlc3M+RGVwYXJ0bWVudCBvZiBQYXRob2xvZ3kgYW5kIExhYm9y
YXRvcnkgTWVkaWNpbmUsIEluc3RpdHV0ZSBvbiBBZ2luZywgQ2VudGVyIGZvciBOZXVyb2RlZ2Vu
ZXJhdGl2ZSBEaXNlYXNlIFJlc2VhcmNoLCBVbml2ZXJzaXR5IG9mIFBlbm5zeWx2YW5pYSBTY2hv
b2wgb2YgTWVkaWNpbmUsIFBoaWxhZGVscGhpYSwgUEEgMTkxMDQsIFVTQS4gc2hhd2xtakBtYWls
Lm1lZC51cGVubi5lZHU8L2F1dGgtYWRkcmVzcz48dGl0bGVzPjx0aXRsZT5DZXJlYnJvc3BpbmFs
IGZsdWlkIGJpb21hcmtlciBzaWduYXR1cmUgaW4gQWx6aGVpbWVyJmFwb3M7cyBkaXNlYXNlIG5l
dXJvaW1hZ2luZyBpbml0aWF0aXZlIHN1YmplY3RzPC90aXRsZT48c2Vjb25kYXJ5LXRpdGxlPkFu
biBOZXVyb2w8L3NlY29uZGFyeS10aXRsZT48YWx0LXRpdGxlPkFubmFscyBvZiBuZXVyb2xvZ3k8
L2FsdC10aXRsZT48L3RpdGxlcz48cGVyaW9kaWNhbD48ZnVsbC10aXRsZT5Bbm4gTmV1cm9sPC9m
dWxsLXRpdGxlPjwvcGVyaW9kaWNhbD48cGFnZXM+NDAzLTEzPC9wYWdlcz48dm9sdW1lPjY1PC92
b2x1bWU+PG51bWJlcj40PC9udW1iZXI+PGtleXdvcmRzPjxrZXl3b3JkPkFnZWQ8L2tleXdvcmQ+
PGtleXdvcmQ+QWdlZCwgODAgYW5kIG92ZXI8L2tleXdvcmQ+PGtleXdvcmQ+QWx6aGVpbWVyIERp
c2Vhc2UvKmNlcmVicm9zcGluYWwgZmx1aWQvZ2VuZXRpY3MvKnBhdGhvbG9neTwva2V5d29yZD48
a2V5d29yZD5BbXlsb2lkIGJldGEtUGVwdGlkZXMvKmNlcmVicm9zcGluYWwgZmx1aWQ8L2tleXdv
cmQ+PGtleXdvcmQ+QXBvbGlwb3Byb3RlaW4gRTQvZ2VuZXRpY3M8L2tleXdvcmQ+PGtleXdvcmQ+
QXJlYSBVbmRlciBDdXJ2ZTwva2V5d29yZD48a2V5d29yZD5CaW9sb2dpY2FsIE1hcmtlcnMvY2Vy
ZWJyb3NwaW5hbCBmbHVpZDwva2V5d29yZD48a2V5d29yZD5Db2duaXRpb24gRGlzb3JkZXJzL2Nl
cmVicm9zcGluYWwgZmx1aWQvZ2VuZXRpY3MvcGF0aG9sb2d5PC9rZXl3b3JkPjxrZXl3b3JkPkNv
aG9ydCBTdHVkaWVzPC9rZXl3b3JkPjxrZXl3b3JkPkRpYWdub3N0aWMgSW1hZ2luZzwva2V5d29y
ZD48a2V5d29yZD5EaXNlYXNlIFByb2dyZXNzaW9uPC9rZXl3b3JkPjxrZXl3b3JkPkZlbWFsZTwv
a2V5d29yZD48a2V5d29yZD5IdW1hbnM8L2tleXdvcmQ+PGtleXdvcmQ+TWFsZTwva2V5d29yZD48
a2V5d29yZD5NaWRkbGUgQWdlZDwva2V5d29yZD48a2V5d29yZD5QZXB0aWRlIEZyYWdtZW50cy8q
Y2VyZWJyb3NwaW5hbCBmbHVpZDwva2V5d29yZD48a2V5d29yZD5QaG9zcGhvcnlsYXRpb248L2tl
eXdvcmQ+PGtleXdvcmQ+Uk9DIEN1cnZlPC9rZXl3b3JkPjxrZXl3b3JkPlJldHJvc3BlY3RpdmUg
U3R1ZGllczwva2V5d29yZD48a2V5d29yZD5TZW5zaXRpdml0eSBhbmQgU3BlY2lmaWNpdHk8L2tl
eXdvcmQ+PGtleXdvcmQ+U3RhdGlzdGljcywgTm9ucGFyYW1ldHJpYzwva2V5d29yZD48a2V5d29y
ZD5UaHJlb25pbmUvbWV0YWJvbGlzbTwva2V5d29yZD48a2V5d29yZD50YXUgUHJvdGVpbnMvKmNl
cmVicm9zcGluYWwgZmx1aWQvY2hlbWlzdHJ5PC9rZXl3b3JkPjwva2V5d29yZHM+PGRhdGVzPjx5
ZWFyPjIwMDk8L3llYXI+PHB1Yi1kYXRlcz48ZGF0ZT5BcHI8L2RhdGU+PC9wdWItZGF0ZXM+PC9k
YXRlcz48aXNibj4xNTMxLTgyNDkgKEVsZWN0cm9uaWMpJiN4RDswMzY0LTUxMzQgKExpbmtpbmcp
PC9pc2JuPjxhY2Nlc3Npb24tbnVtPjE5Mjk2NTA0PC9hY2Nlc3Npb24tbnVtPjx1cmxzPjxyZWxh
dGVkLXVybHM+PHVybD5odHRwOi8vd3d3Lm5jYmkubmxtLm5paC5nb3YvcHVibWVkLzE5Mjk2NTA0
PC91cmw+PC9yZWxhdGVkLXVybHM+PC91cmxzPjxjdXN0b20yPjI2OTYzNTA8L2N1c3RvbTI+PGVs
ZWN0cm9uaWMtcmVzb3VyY2UtbnVtPjEwLjEwMDIvYW5hLjIxNjEwPC9lbGVjdHJvbmljLXJlc291
cmNlLW51bT48L3JlY29yZD48L0NpdGU+PENpdGU+PEF1dGhvcj5TaGF3PC9BdXRob3I+PFllYXI+
MjAxMTwvWWVhcj48UmVjTnVtPjE5NDwvUmVjTnVtPjxyZWNvcmQ+PHJlYy1udW1iZXI+MTk0PC9y
ZWMtbnVtYmVyPjxmb3JlaWduLWtleXM+PGtleSBhcHA9IkVOIiBkYi1pZD0iZmRld3h0ZDU2djB4
NTVlZnJmazVleDBzZTA1dHowMHgyZDV3IiB0aW1lc3RhbXA9IjEzMDM3NTY5NjMiPjE5NDwva2V5
PjwvZm9yZWlnbi1rZXlzPjxyZWYtdHlwZSBuYW1lPSJKb3VybmFsIEFydGljbGUiPjE3PC9yZWYt
dHlwZT48Y29udHJpYnV0b3JzPjxhdXRob3JzPjxhdXRob3I+U2hhdywgTC4gTS48L2F1dGhvcj48
YXV0aG9yPlZhbmRlcnN0aWNoZWxlLCBILjwvYXV0aG9yPjxhdXRob3I+S25hcGlrLUN6YWprYSwg
TS48L2F1dGhvcj48YXV0aG9yPkZpZ3Vyc2tpLCBNLjwvYXV0aG9yPjxhdXRob3I+Q29hcnQsIEUu
PC9hdXRob3I+PGF1dGhvcj5CbGVubm93LCBLLjwvYXV0aG9yPjxhdXRob3I+U29hcmVzLCBILjwv
YXV0aG9yPjxhdXRob3I+U2ltb24sIEEuIEouPC9hdXRob3I+PGF1dGhvcj5MZXdjenVrLCBQLjwv
YXV0aG9yPjxhdXRob3I+RGVhbiwgUi4gQS48L2F1dGhvcj48YXV0aG9yPlNpZW1lcnMsIEUuPC9h
dXRob3I+PGF1dGhvcj5Qb3R0ZXIsIFcuPC9hdXRob3I+PGF1dGhvcj5MZWUsIFYuIE0uPC9hdXRo
b3I+PGF1dGhvcj5Ucm9qYW5vd3NraSwgSi4gUS48L2F1dGhvcj48L2F1dGhvcnM+PC9jb250cmli
dXRvcnM+PGF1dGgtYWRkcmVzcz5EZXBhcnRtZW50IG9mIFBhdGhvbG9neSBhbmQgTGFib3JhdG9y
eSBNZWRpY2luZSwgVW5pdmVyc2l0eSBvZiBQZW5uc3lsdmFuaWEgU2Nob29sIG9mIE1lZGljaW5l
LCA3IEZvdW5kZXJzIFBhdmlsaW9uLCAzNDAwIFNwcnVjZSBTdHJlZXQsIFBoaWxhZGVscGhpYSwg
UEEsIDE5MTA0LCBVU0EsIGxlcy5zaGF3QHVwaHMudXBlbm4uZWR1LjwvYXV0aC1hZGRyZXNzPjx0
aXRsZXM+PHRpdGxlPlF1YWxpZmljYXRpb24gb2YgdGhlIGFuYWx5dGljYWwgYW5kIGNsaW5pY2Fs
IHBlcmZvcm1hbmNlIG9mIENTRiBiaW9tYXJrZXIgYW5hbHlzZXMgaW4gQUROSTwvdGl0bGU+PHNl
Y29uZGFyeS10aXRsZT5BY3RhIE5ldXJvcGF0aG9sPC9zZWNvbmRhcnktdGl0bGU+PC90aXRsZXM+
PHBlcmlvZGljYWw+PGZ1bGwtdGl0bGU+QWN0YSBOZXVyb3BhdGhvbDwvZnVsbC10aXRsZT48L3Bl
cmlvZGljYWw+PHBhZ2VzPjU5Ny02MDk8L3BhZ2VzPjx2b2x1bWU+MTIxPC92b2x1bWU+PG51bWJl
cj41PC9udW1iZXI+PGVkaXRpb24+MjAxMS8wMi8xMjwvZWRpdGlvbj48ZGF0ZXM+PHllYXI+MjAx
MTwveWVhcj48cHViLWRhdGVzPjxkYXRlPkZlYiAxMTwvZGF0ZT48L3B1Yi1kYXRlcz48L2RhdGVz
Pjxpc2JuPjE0MzItMDUzMyAoRWxlY3Ryb25pYykmI3hEOzAwMDEtNjMyMiAoTGlua2luZyk8L2lz
Ym4+PGFjY2Vzc2lvbi1udW0+MjEzMTE5MDA8L2FjY2Vzc2lvbi1udW0+PHVybHM+PC91cmxzPjxl
bGVjdHJvbmljLXJlc291cmNlLW51bT4xMC4xMDA3L3MwMDQwMS0wMTEtMDgwOC0wPC9lbGVjdHJv
bmljLXJlc291cmNlLW51bT48cmVtb3RlLWRhdGFiYXNlLXByb3ZpZGVyPk5MTTwvcmVtb3RlLWRh
dGFiYXNlLXByb3ZpZGVyPjxsYW5ndWFnZT5Fbmc8L2xhbmd1YWdlPjwvcmVjb3JkPjwvQ2l0ZT48
L0VuZE5vdGU+AG==
</w:fldData>
        </w:fldChar>
      </w:r>
      <w:r w:rsidR="00795734">
        <w:rPr>
          <w:rStyle w:val="Emphasis"/>
          <w:rFonts w:asciiTheme="minorHAnsi" w:hAnsiTheme="minorHAnsi" w:cstheme="minorHAnsi"/>
          <w:i w:val="0"/>
        </w:rPr>
        <w:instrText xml:space="preserve"> ADDIN EN.CITE.DATA </w:instrText>
      </w:r>
      <w:r w:rsidR="00795734">
        <w:rPr>
          <w:rStyle w:val="Emphasis"/>
          <w:rFonts w:asciiTheme="minorHAnsi" w:hAnsiTheme="minorHAnsi" w:cstheme="minorHAnsi"/>
          <w:i w:val="0"/>
        </w:rPr>
      </w:r>
      <w:r w:rsidR="00795734">
        <w:rPr>
          <w:rStyle w:val="Emphasis"/>
          <w:rFonts w:asciiTheme="minorHAnsi" w:hAnsiTheme="minorHAnsi" w:cstheme="minorHAnsi"/>
          <w:i w:val="0"/>
        </w:rPr>
        <w:fldChar w:fldCharType="end"/>
      </w:r>
      <w:r w:rsidR="004D6529">
        <w:rPr>
          <w:rStyle w:val="Emphasis"/>
          <w:rFonts w:asciiTheme="minorHAnsi" w:hAnsiTheme="minorHAnsi" w:cstheme="minorHAnsi"/>
          <w:i w:val="0"/>
        </w:rPr>
      </w:r>
      <w:r w:rsidR="004D6529">
        <w:rPr>
          <w:rStyle w:val="Emphasis"/>
          <w:rFonts w:asciiTheme="minorHAnsi" w:hAnsiTheme="minorHAnsi" w:cstheme="minorHAnsi"/>
          <w:i w:val="0"/>
        </w:rPr>
        <w:fldChar w:fldCharType="separate"/>
      </w:r>
      <w:r w:rsidR="00795734">
        <w:rPr>
          <w:rStyle w:val="Emphasis"/>
          <w:rFonts w:asciiTheme="minorHAnsi" w:hAnsiTheme="minorHAnsi" w:cstheme="minorHAnsi"/>
          <w:i w:val="0"/>
          <w:noProof/>
        </w:rPr>
        <w:t>(</w:t>
      </w:r>
      <w:hyperlink w:anchor="_ENREF_31" w:tooltip="Shaw, 2009 #1545" w:history="1">
        <w:r w:rsidR="00795734">
          <w:rPr>
            <w:rStyle w:val="Emphasis"/>
            <w:rFonts w:asciiTheme="minorHAnsi" w:hAnsiTheme="minorHAnsi" w:cstheme="minorHAnsi"/>
            <w:i w:val="0"/>
            <w:noProof/>
          </w:rPr>
          <w:t>31</w:t>
        </w:r>
      </w:hyperlink>
      <w:r w:rsidR="00795734">
        <w:rPr>
          <w:rStyle w:val="Emphasis"/>
          <w:rFonts w:asciiTheme="minorHAnsi" w:hAnsiTheme="minorHAnsi" w:cstheme="minorHAnsi"/>
          <w:i w:val="0"/>
          <w:noProof/>
        </w:rPr>
        <w:t xml:space="preserve">, </w:t>
      </w:r>
      <w:hyperlink w:anchor="_ENREF_32" w:tooltip="Shaw, 2011 #194" w:history="1">
        <w:r w:rsidR="00795734">
          <w:rPr>
            <w:rStyle w:val="Emphasis"/>
            <w:rFonts w:asciiTheme="minorHAnsi" w:hAnsiTheme="minorHAnsi" w:cstheme="minorHAnsi"/>
            <w:i w:val="0"/>
            <w:noProof/>
          </w:rPr>
          <w:t>32</w:t>
        </w:r>
      </w:hyperlink>
      <w:r w:rsidR="00795734">
        <w:rPr>
          <w:rStyle w:val="Emphasis"/>
          <w:rFonts w:asciiTheme="minorHAnsi" w:hAnsiTheme="minorHAnsi" w:cstheme="minorHAnsi"/>
          <w:i w:val="0"/>
          <w:noProof/>
        </w:rPr>
        <w:t>)</w:t>
      </w:r>
      <w:r w:rsidR="004D6529">
        <w:rPr>
          <w:rStyle w:val="Emphasis"/>
          <w:rFonts w:asciiTheme="minorHAnsi" w:hAnsiTheme="minorHAnsi" w:cstheme="minorHAnsi"/>
          <w:i w:val="0"/>
        </w:rPr>
        <w:fldChar w:fldCharType="end"/>
      </w:r>
      <w:r w:rsidR="004D6529">
        <w:rPr>
          <w:rStyle w:val="Emphasis"/>
          <w:rFonts w:asciiTheme="minorHAnsi" w:hAnsiTheme="minorHAnsi" w:cstheme="minorHAnsi"/>
          <w:i w:val="0"/>
        </w:rPr>
        <w:t xml:space="preserve"> </w:t>
      </w:r>
      <w:r w:rsidR="005450D1" w:rsidRPr="005450D1">
        <w:rPr>
          <w:rStyle w:val="Emphasis"/>
          <w:rFonts w:asciiTheme="minorHAnsi" w:hAnsiTheme="minorHAnsi" w:cstheme="minorHAnsi"/>
          <w:i w:val="0"/>
        </w:rPr>
        <w:t>and assessing its within-site and inter-site reliability. They determined that best performance was assured by strict attention to standard operating procedures and the inclusion of appropriate quality control specimens</w:t>
      </w:r>
      <w:r w:rsidR="004D6529">
        <w:rPr>
          <w:rStyle w:val="Emphasis"/>
          <w:rFonts w:asciiTheme="minorHAnsi" w:hAnsiTheme="minorHAnsi" w:cstheme="minorHAnsi"/>
          <w:i w:val="0"/>
        </w:rPr>
        <w:t xml:space="preserve"> </w:t>
      </w:r>
      <w:r w:rsidR="004D6529">
        <w:rPr>
          <w:rStyle w:val="Emphasis"/>
          <w:rFonts w:asciiTheme="minorHAnsi" w:hAnsiTheme="minorHAnsi" w:cstheme="minorHAnsi"/>
          <w:i w:val="0"/>
        </w:rPr>
        <w:fldChar w:fldCharType="begin"/>
      </w:r>
      <w:r w:rsidR="00795734">
        <w:rPr>
          <w:rStyle w:val="Emphasis"/>
          <w:rFonts w:asciiTheme="minorHAnsi" w:hAnsiTheme="minorHAnsi" w:cstheme="minorHAnsi"/>
          <w:i w:val="0"/>
        </w:rPr>
        <w:instrText xml:space="preserve"> ADDIN EN.CITE &lt;EndNote&gt;&lt;Cite&gt;&lt;Author&gt;Kang&lt;/Author&gt;&lt;Year&gt;2012&lt;/Year&gt;&lt;RecNum&gt;455&lt;/RecNum&gt;&lt;DisplayText&gt;(33)&lt;/DisplayText&gt;&lt;record&gt;&lt;rec-number&gt;455&lt;/rec-number&gt;&lt;foreign-keys&gt;&lt;key app="EN" db-id="fdewxtd56v0x55efrfk5ex0se05tz00x2d5w" timestamp="1343683869"&gt;455&lt;/key&gt;&lt;/foreign-keys&gt;&lt;ref-type name="Journal Article"&gt;17&lt;/ref-type&gt;&lt;contributors&gt;&lt;authors&gt;&lt;author&gt;Kang, J. H.&lt;/author&gt;&lt;author&gt;Vanderstichele, H.&lt;/author&gt;&lt;author&gt;Trojanowski, J. Q.&lt;/author&gt;&lt;author&gt;Shaw, L. M.&lt;/author&gt;&lt;/authors&gt;&lt;/contributors&gt;&lt;auth-address&gt;Department of Pathology and Laboratory Medicine, Institute on Aging and Center for Neurodegenerative Disease Research, Perelman School of Medicine, University of Pennsylvania, Philadelphia, PA, United States; Department of Pharmacology, Inha University School of Medicine, Incheon, Republic of Korea.&lt;/auth-address&gt;&lt;titles&gt;&lt;title&gt;Simultaneous analysis of cerebrospinal fluid biomarkers using microsphere-based xMAP multiplex technology for early detection of Alzheimer&amp;apos;s disease&lt;/title&gt;&lt;secondary-title&gt;Methods&lt;/secondary-title&gt;&lt;/titles&gt;&lt;periodical&gt;&lt;full-title&gt;Methods&lt;/full-title&gt;&lt;/periodical&gt;&lt;pages&gt;484-93&lt;/pages&gt;&lt;volume&gt;56&lt;/volume&gt;&lt;number&gt;4&lt;/number&gt;&lt;edition&gt;2012/04/17&lt;/edition&gt;&lt;dates&gt;&lt;year&gt;2012&lt;/year&gt;&lt;pub-dates&gt;&lt;date&gt;Apr&lt;/date&gt;&lt;/pub-dates&gt;&lt;/dates&gt;&lt;isbn&gt;1095-9130 (Electronic)&amp;#xD;1046-2023 (Linking)&lt;/isbn&gt;&lt;accession-num&gt;22503777&lt;/accession-num&gt;&lt;urls&gt;&lt;related-urls&gt;&lt;url&gt;http://www.ncbi.nlm.nih.gov/pubmed/22503777&lt;/url&gt;&lt;/related-urls&gt;&lt;/urls&gt;&lt;electronic-resource-num&gt;S1046-2023(12)00079-5 [pii]&amp;#xD;10.1016/j.ymeth.2012.03.023&lt;/electronic-resource-num&gt;&lt;language&gt;eng&lt;/language&gt;&lt;/record&gt;&lt;/Cite&gt;&lt;/EndNote&gt;</w:instrText>
      </w:r>
      <w:r w:rsidR="004D6529">
        <w:rPr>
          <w:rStyle w:val="Emphasis"/>
          <w:rFonts w:asciiTheme="minorHAnsi" w:hAnsiTheme="minorHAnsi" w:cstheme="minorHAnsi"/>
          <w:i w:val="0"/>
        </w:rPr>
        <w:fldChar w:fldCharType="separate"/>
      </w:r>
      <w:r w:rsidR="00795734">
        <w:rPr>
          <w:rStyle w:val="Emphasis"/>
          <w:rFonts w:asciiTheme="minorHAnsi" w:hAnsiTheme="minorHAnsi" w:cstheme="minorHAnsi"/>
          <w:i w:val="0"/>
          <w:noProof/>
        </w:rPr>
        <w:t>(</w:t>
      </w:r>
      <w:hyperlink w:anchor="_ENREF_33" w:tooltip="Kang, 2012 #455" w:history="1">
        <w:r w:rsidR="00795734">
          <w:rPr>
            <w:rStyle w:val="Emphasis"/>
            <w:rFonts w:asciiTheme="minorHAnsi" w:hAnsiTheme="minorHAnsi" w:cstheme="minorHAnsi"/>
            <w:i w:val="0"/>
            <w:noProof/>
          </w:rPr>
          <w:t>33</w:t>
        </w:r>
      </w:hyperlink>
      <w:r w:rsidR="00795734">
        <w:rPr>
          <w:rStyle w:val="Emphasis"/>
          <w:rFonts w:asciiTheme="minorHAnsi" w:hAnsiTheme="minorHAnsi" w:cstheme="minorHAnsi"/>
          <w:i w:val="0"/>
          <w:noProof/>
        </w:rPr>
        <w:t>)</w:t>
      </w:r>
      <w:r w:rsidR="004D6529">
        <w:rPr>
          <w:rStyle w:val="Emphasis"/>
          <w:rFonts w:asciiTheme="minorHAnsi" w:hAnsiTheme="minorHAnsi" w:cstheme="minorHAnsi"/>
          <w:i w:val="0"/>
        </w:rPr>
        <w:fldChar w:fldCharType="end"/>
      </w:r>
      <w:r w:rsidR="005450D1" w:rsidRPr="005450D1">
        <w:rPr>
          <w:rStyle w:val="Emphasis"/>
          <w:rFonts w:asciiTheme="minorHAnsi" w:hAnsiTheme="minorHAnsi" w:cstheme="minorHAnsi"/>
          <w:i w:val="0"/>
        </w:rPr>
        <w:t xml:space="preserve">.  Their </w:t>
      </w:r>
      <w:r w:rsidR="009C5362" w:rsidRPr="005450D1">
        <w:rPr>
          <w:rStyle w:val="Emphasis"/>
          <w:rFonts w:asciiTheme="minorHAnsi" w:hAnsiTheme="minorHAnsi" w:cstheme="minorHAnsi"/>
          <w:i w:val="0"/>
        </w:rPr>
        <w:t xml:space="preserve">establishment of the predictive ability of the CSF biomarker signature provided support for the lumbar puncture procedure and hastened its acceptance as a valid tool in the AD diagnosis arsenal. </w:t>
      </w:r>
      <w:r w:rsidR="005450D1">
        <w:rPr>
          <w:rStyle w:val="Emphasis"/>
          <w:rFonts w:asciiTheme="minorHAnsi" w:hAnsiTheme="minorHAnsi" w:cstheme="minorHAnsi"/>
          <w:i w:val="0"/>
        </w:rPr>
        <w:t xml:space="preserve">More recently, this Core has developed an alternative assay for </w:t>
      </w:r>
      <w:r w:rsidR="00CA44EF">
        <w:rPr>
          <w:rStyle w:val="Emphasis"/>
          <w:rFonts w:asciiTheme="minorHAnsi" w:hAnsiTheme="minorHAnsi" w:cstheme="minorHAnsi"/>
          <w:i w:val="0"/>
        </w:rPr>
        <w:t>the measurement of  CSF A</w:t>
      </w:r>
      <w:r w:rsidR="00CA44EF" w:rsidRPr="00CA44EF">
        <w:rPr>
          <w:rStyle w:val="Emphasis"/>
          <w:rFonts w:ascii="Symbol" w:hAnsi="Symbol" w:cstheme="minorHAnsi"/>
          <w:i w:val="0"/>
        </w:rPr>
        <w:t></w:t>
      </w:r>
      <w:r w:rsidR="00CA44EF">
        <w:rPr>
          <w:rStyle w:val="Emphasis"/>
          <w:rFonts w:asciiTheme="minorHAnsi" w:hAnsiTheme="minorHAnsi" w:cstheme="minorHAnsi"/>
          <w:i w:val="0"/>
        </w:rPr>
        <w:t xml:space="preserve">42 </w:t>
      </w:r>
      <w:r w:rsidR="005450D1">
        <w:rPr>
          <w:rStyle w:val="Emphasis"/>
          <w:rFonts w:asciiTheme="minorHAnsi" w:hAnsiTheme="minorHAnsi" w:cstheme="minorHAnsi"/>
          <w:i w:val="0"/>
        </w:rPr>
        <w:t>using two-dimensional UPLC-MS-MS, characterized the diagnostic ability of this assay using receiver-operator curves and correlation analyses</w:t>
      </w:r>
      <w:r w:rsidR="00CA44EF">
        <w:rPr>
          <w:rStyle w:val="Emphasis"/>
          <w:rFonts w:asciiTheme="minorHAnsi" w:hAnsiTheme="minorHAnsi" w:cstheme="minorHAnsi"/>
          <w:i w:val="0"/>
        </w:rPr>
        <w:t xml:space="preserve"> and</w:t>
      </w:r>
      <w:r w:rsidR="005450D1">
        <w:rPr>
          <w:rStyle w:val="Emphasis"/>
          <w:rFonts w:asciiTheme="minorHAnsi" w:hAnsiTheme="minorHAnsi" w:cstheme="minorHAnsi"/>
          <w:i w:val="0"/>
        </w:rPr>
        <w:t xml:space="preserve"> </w:t>
      </w:r>
      <w:r w:rsidR="00CA44EF">
        <w:rPr>
          <w:rStyle w:val="Emphasis"/>
          <w:rFonts w:asciiTheme="minorHAnsi" w:hAnsiTheme="minorHAnsi" w:cstheme="minorHAnsi"/>
          <w:i w:val="0"/>
        </w:rPr>
        <w:t xml:space="preserve">developed a surrogate matrix for calibration purposes </w:t>
      </w:r>
      <w:r w:rsidR="00CA44EF">
        <w:rPr>
          <w:rStyle w:val="Emphasis"/>
          <w:rFonts w:asciiTheme="minorHAnsi" w:hAnsiTheme="minorHAnsi" w:cstheme="minorHAnsi"/>
          <w:i w:val="0"/>
        </w:rPr>
        <w:fldChar w:fldCharType="begin">
          <w:fldData xml:space="preserve">PEVuZE5vdGU+PENpdGU+PEF1dGhvcj5Lb3JlY2thPC9BdXRob3I+PFllYXI+MjAxNDwvWWVhcj48
UmVjTnVtPjE4MjY8L1JlY051bT48RGlzcGxheVRleHQ+KDM0KTwvRGlzcGxheVRleHQ+PHJlY29y
ZD48cmVjLW51bWJlcj4xODI2PC9yZWMtbnVtYmVyPjxmb3JlaWduLWtleXM+PGtleSBhcHA9IkVO
IiBkYi1pZD0iZmRld3h0ZDU2djB4NTVlZnJmazVleDBzZTA1dHowMHgyZDV3IiB0aW1lc3RhbXA9
IjE0MTAyMDIwNTgiPjE4MjY8L2tleT48L2ZvcmVpZ24ta2V5cz48cmVmLXR5cGUgbmFtZT0iSm91
cm5hbCBBcnRpY2xlIj4xNzwvcmVmLXR5cGU+PGNvbnRyaWJ1dG9ycz48YXV0aG9ycz48YXV0aG9y
PktvcmVja2EsIE0uPC9hdXRob3I+PGF1dGhvcj5XYWxpZ29yc2thLCBULjwvYXV0aG9yPjxhdXRo
b3I+RmlndXJza2ksIE0uPC9hdXRob3I+PGF1dGhvcj5Ub2xlZG8sIEouIEIuPC9hdXRob3I+PGF1
dGhvcj5Bcm5vbGQsIFMuIEUuPC9hdXRob3I+PGF1dGhvcj5Hcm9zc21hbiwgTS48L2F1dGhvcj48
YXV0aG9yPlRyb2phbm93c2tpLCBKLiBRLjwvYXV0aG9yPjxhdXRob3I+U2hhdywgTC4gTS48L2F1
dGhvcj48L2F1dGhvcnM+PC9jb250cmlidXRvcnM+PGF1dGgtYWRkcmVzcz5EZXBhcnRtZW50IG9m
IFBhdGhvbG9neSBhbmQgTGFib3JhdG9yeSBNZWRpY2luZSwgUGVyZWxtYW4gU2Nob29sIG9mIE1l
ZGljaW5lLCBVbml2ZXJzaXR5IG9mIFBlbm5zeWx2YW5pYSwgUGhpbGFkZWxwaGlhLCBQQSwgVVNB
LiYjeEQ7RGVwYXJ0bWVudCBvZiBQYXRob2xvZ3kgYW5kIExhYm9yYXRvcnkgTWVkaWNpbmUsIFBl
cmVsbWFuIFNjaG9vbCBvZiBNZWRpY2luZSwgVW5pdmVyc2l0eSBvZiBQZW5uc3lsdmFuaWEsIFBo
aWxhZGVscGhpYSwgUEEsIFVTQSBJbnN0aXR1dGUgb24gQWdpbmcgYW5kIENlbnRlciBmb3IgTmV1
cm9kZWdlbmVyYXRpdmUgRGlzZWFzZSBSZXNlYXJjaCwgUGVyZWxtYW4gU2Nob29sIG9mIE1lZGlj
aW5lLCBVbml2ZXJzaXR5IG9mIFBlbm5zeWx2YW5pYSwgUGhpbGFkZWxwaGlhLCBQQSwgVVNBLiYj
eEQ7RGVwYXJ0bWVudCBvZiBQc3ljaGlhdHJ5LCBQZXJlbG1hbiBTY2hvb2wgb2YgTWVkaWNpbmUs
IFVuaXZlcnNpdHkgb2YgUGVubnN5bHZhbmlhLCBQaGlsYWRlbHBoaWEsIFBBLCBVU0EgRGVwYXJ0
bWVudCBvZiBOZXVyb2xvZ3ksIFBlcmVsbWFuIFNjaG9vbCBvZiBNZWRpY2luZSwgVW5pdmVyc2l0
eSBvZiBQZW5uc3lsdmFuaWEsIFBoaWxhZGVscGhpYSwgUEEsIFVTQS4mI3hEO0RlcGFydG1lbnQg
b2YgTmV1cm9sb2d5LCBQZXJlbG1hbiBTY2hvb2wgb2YgTWVkaWNpbmUsIFVuaXZlcnNpdHkgb2Yg
UGVubnN5bHZhbmlhLCBQaGlsYWRlbHBoaWEsIFBBLCBVU0EuPC9hdXRoLWFkZHJlc3M+PHRpdGxl
cz48dGl0bGU+UXVhbGlmaWNhdGlvbiBvZiBhIHN1cnJvZ2F0ZSBtYXRyaXgtYmFzZWQgYWJzb2x1
dGUgcXVhbnRpZmljYXRpb24gbWV0aG9kIGZvciBhbXlsb2lkLWJldGEoNCkoMikgaW4gaHVtYW4g
Y2VyZWJyb3NwaW5hbCBmbHVpZCB1c2luZyAyRCBVUExDLXRhbmRlbSBtYXNzIHNwZWN0cm9tZXRy
eTwvdGl0bGU+PHNlY29uZGFyeS10aXRsZT5KIEFsemhlaW1lcnMgRGlzPC9zZWNvbmRhcnktdGl0
bGU+PGFsdC10aXRsZT5Kb3VybmFsIG9mIEFsemhlaW1lciZhcG9zO3MgZGlzZWFzZSA6IEpBRDwv
YWx0LXRpdGxlPjwvdGl0bGVzPjxwZXJpb2RpY2FsPjxmdWxsLXRpdGxlPkogQWx6aGVpbWVycyBE
aXM8L2Z1bGwtdGl0bGU+PC9wZXJpb2RpY2FsPjxwYWdlcz40NDEtNTE8L3BhZ2VzPjx2b2x1bWU+
NDE8L3ZvbHVtZT48bnVtYmVyPjI8L251bWJlcj48ZGF0ZXM+PHllYXI+MjAxNDwveWVhcj48L2Rh
dGVzPjxpc2JuPjE4NzUtODkwOCAoRWxlY3Ryb25pYykmI3hEOzEzODctMjg3NyAoTGlua2luZyk8
L2lzYm4+PGFjY2Vzc2lvbi1udW0+MjQ2MjU4MDI8L2FjY2Vzc2lvbi1udW0+PHVybHM+PHJlbGF0
ZWQtdXJscz48dXJsPmh0dHA6Ly93d3cubmNiaS5ubG0ubmloLmdvdi9wdWJtZWQvMjQ2MjU4MDI8
L3VybD48L3JlbGF0ZWQtdXJscz48L3VybHM+PGVsZWN0cm9uaWMtcmVzb3VyY2UtbnVtPjEwLjMy
MzMvSkFELTEzMjQ4OTwvZWxlY3Ryb25pYy1yZXNvdXJjZS1udW0+PC9yZWNvcmQ+PC9DaXRlPjwv
RW5kTm90ZT4A
</w:fldData>
        </w:fldChar>
      </w:r>
      <w:r w:rsidR="00795734">
        <w:rPr>
          <w:rStyle w:val="Emphasis"/>
          <w:rFonts w:asciiTheme="minorHAnsi" w:hAnsiTheme="minorHAnsi" w:cstheme="minorHAnsi"/>
          <w:i w:val="0"/>
        </w:rPr>
        <w:instrText xml:space="preserve"> ADDIN EN.CITE </w:instrText>
      </w:r>
      <w:r w:rsidR="00795734">
        <w:rPr>
          <w:rStyle w:val="Emphasis"/>
          <w:rFonts w:asciiTheme="minorHAnsi" w:hAnsiTheme="minorHAnsi" w:cstheme="minorHAnsi"/>
          <w:i w:val="0"/>
        </w:rPr>
        <w:fldChar w:fldCharType="begin">
          <w:fldData xml:space="preserve">PEVuZE5vdGU+PENpdGU+PEF1dGhvcj5Lb3JlY2thPC9BdXRob3I+PFllYXI+MjAxNDwvWWVhcj48
UmVjTnVtPjE4MjY8L1JlY051bT48RGlzcGxheVRleHQ+KDM0KTwvRGlzcGxheVRleHQ+PHJlY29y
ZD48cmVjLW51bWJlcj4xODI2PC9yZWMtbnVtYmVyPjxmb3JlaWduLWtleXM+PGtleSBhcHA9IkVO
IiBkYi1pZD0iZmRld3h0ZDU2djB4NTVlZnJmazVleDBzZTA1dHowMHgyZDV3IiB0aW1lc3RhbXA9
IjE0MTAyMDIwNTgiPjE4MjY8L2tleT48L2ZvcmVpZ24ta2V5cz48cmVmLXR5cGUgbmFtZT0iSm91
cm5hbCBBcnRpY2xlIj4xNzwvcmVmLXR5cGU+PGNvbnRyaWJ1dG9ycz48YXV0aG9ycz48YXV0aG9y
PktvcmVja2EsIE0uPC9hdXRob3I+PGF1dGhvcj5XYWxpZ29yc2thLCBULjwvYXV0aG9yPjxhdXRo
b3I+RmlndXJza2ksIE0uPC9hdXRob3I+PGF1dGhvcj5Ub2xlZG8sIEouIEIuPC9hdXRob3I+PGF1
dGhvcj5Bcm5vbGQsIFMuIEUuPC9hdXRob3I+PGF1dGhvcj5Hcm9zc21hbiwgTS48L2F1dGhvcj48
YXV0aG9yPlRyb2phbm93c2tpLCBKLiBRLjwvYXV0aG9yPjxhdXRob3I+U2hhdywgTC4gTS48L2F1
dGhvcj48L2F1dGhvcnM+PC9jb250cmlidXRvcnM+PGF1dGgtYWRkcmVzcz5EZXBhcnRtZW50IG9m
IFBhdGhvbG9neSBhbmQgTGFib3JhdG9yeSBNZWRpY2luZSwgUGVyZWxtYW4gU2Nob29sIG9mIE1l
ZGljaW5lLCBVbml2ZXJzaXR5IG9mIFBlbm5zeWx2YW5pYSwgUGhpbGFkZWxwaGlhLCBQQSwgVVNB
LiYjeEQ7RGVwYXJ0bWVudCBvZiBQYXRob2xvZ3kgYW5kIExhYm9yYXRvcnkgTWVkaWNpbmUsIFBl
cmVsbWFuIFNjaG9vbCBvZiBNZWRpY2luZSwgVW5pdmVyc2l0eSBvZiBQZW5uc3lsdmFuaWEsIFBo
aWxhZGVscGhpYSwgUEEsIFVTQSBJbnN0aXR1dGUgb24gQWdpbmcgYW5kIENlbnRlciBmb3IgTmV1
cm9kZWdlbmVyYXRpdmUgRGlzZWFzZSBSZXNlYXJjaCwgUGVyZWxtYW4gU2Nob29sIG9mIE1lZGlj
aW5lLCBVbml2ZXJzaXR5IG9mIFBlbm5zeWx2YW5pYSwgUGhpbGFkZWxwaGlhLCBQQSwgVVNBLiYj
eEQ7RGVwYXJ0bWVudCBvZiBQc3ljaGlhdHJ5LCBQZXJlbG1hbiBTY2hvb2wgb2YgTWVkaWNpbmUs
IFVuaXZlcnNpdHkgb2YgUGVubnN5bHZhbmlhLCBQaGlsYWRlbHBoaWEsIFBBLCBVU0EgRGVwYXJ0
bWVudCBvZiBOZXVyb2xvZ3ksIFBlcmVsbWFuIFNjaG9vbCBvZiBNZWRpY2luZSwgVW5pdmVyc2l0
eSBvZiBQZW5uc3lsdmFuaWEsIFBoaWxhZGVscGhpYSwgUEEsIFVTQS4mI3hEO0RlcGFydG1lbnQg
b2YgTmV1cm9sb2d5LCBQZXJlbG1hbiBTY2hvb2wgb2YgTWVkaWNpbmUsIFVuaXZlcnNpdHkgb2Yg
UGVubnN5bHZhbmlhLCBQaGlsYWRlbHBoaWEsIFBBLCBVU0EuPC9hdXRoLWFkZHJlc3M+PHRpdGxl
cz48dGl0bGU+UXVhbGlmaWNhdGlvbiBvZiBhIHN1cnJvZ2F0ZSBtYXRyaXgtYmFzZWQgYWJzb2x1
dGUgcXVhbnRpZmljYXRpb24gbWV0aG9kIGZvciBhbXlsb2lkLWJldGEoNCkoMikgaW4gaHVtYW4g
Y2VyZWJyb3NwaW5hbCBmbHVpZCB1c2luZyAyRCBVUExDLXRhbmRlbSBtYXNzIHNwZWN0cm9tZXRy
eTwvdGl0bGU+PHNlY29uZGFyeS10aXRsZT5KIEFsemhlaW1lcnMgRGlzPC9zZWNvbmRhcnktdGl0
bGU+PGFsdC10aXRsZT5Kb3VybmFsIG9mIEFsemhlaW1lciZhcG9zO3MgZGlzZWFzZSA6IEpBRDwv
YWx0LXRpdGxlPjwvdGl0bGVzPjxwZXJpb2RpY2FsPjxmdWxsLXRpdGxlPkogQWx6aGVpbWVycyBE
aXM8L2Z1bGwtdGl0bGU+PC9wZXJpb2RpY2FsPjxwYWdlcz40NDEtNTE8L3BhZ2VzPjx2b2x1bWU+
NDE8L3ZvbHVtZT48bnVtYmVyPjI8L251bWJlcj48ZGF0ZXM+PHllYXI+MjAxNDwveWVhcj48L2Rh
dGVzPjxpc2JuPjE4NzUtODkwOCAoRWxlY3Ryb25pYykmI3hEOzEzODctMjg3NyAoTGlua2luZyk8
L2lzYm4+PGFjY2Vzc2lvbi1udW0+MjQ2MjU4MDI8L2FjY2Vzc2lvbi1udW0+PHVybHM+PHJlbGF0
ZWQtdXJscz48dXJsPmh0dHA6Ly93d3cubmNiaS5ubG0ubmloLmdvdi9wdWJtZWQvMjQ2MjU4MDI8
L3VybD48L3JlbGF0ZWQtdXJscz48L3VybHM+PGVsZWN0cm9uaWMtcmVzb3VyY2UtbnVtPjEwLjMy
MzMvSkFELTEzMjQ4OTwvZWxlY3Ryb25pYy1yZXNvdXJjZS1udW0+PC9yZWNvcmQ+PC9DaXRlPjwv
RW5kTm90ZT4A
</w:fldData>
        </w:fldChar>
      </w:r>
      <w:r w:rsidR="00795734">
        <w:rPr>
          <w:rStyle w:val="Emphasis"/>
          <w:rFonts w:asciiTheme="minorHAnsi" w:hAnsiTheme="minorHAnsi" w:cstheme="minorHAnsi"/>
          <w:i w:val="0"/>
        </w:rPr>
        <w:instrText xml:space="preserve"> ADDIN EN.CITE.DATA </w:instrText>
      </w:r>
      <w:r w:rsidR="00795734">
        <w:rPr>
          <w:rStyle w:val="Emphasis"/>
          <w:rFonts w:asciiTheme="minorHAnsi" w:hAnsiTheme="minorHAnsi" w:cstheme="minorHAnsi"/>
          <w:i w:val="0"/>
        </w:rPr>
      </w:r>
      <w:r w:rsidR="00795734">
        <w:rPr>
          <w:rStyle w:val="Emphasis"/>
          <w:rFonts w:asciiTheme="minorHAnsi" w:hAnsiTheme="minorHAnsi" w:cstheme="minorHAnsi"/>
          <w:i w:val="0"/>
        </w:rPr>
        <w:fldChar w:fldCharType="end"/>
      </w:r>
      <w:r w:rsidR="00CA44EF">
        <w:rPr>
          <w:rStyle w:val="Emphasis"/>
          <w:rFonts w:asciiTheme="minorHAnsi" w:hAnsiTheme="minorHAnsi" w:cstheme="minorHAnsi"/>
          <w:i w:val="0"/>
        </w:rPr>
      </w:r>
      <w:r w:rsidR="00CA44EF">
        <w:rPr>
          <w:rStyle w:val="Emphasis"/>
          <w:rFonts w:asciiTheme="minorHAnsi" w:hAnsiTheme="minorHAnsi" w:cstheme="minorHAnsi"/>
          <w:i w:val="0"/>
        </w:rPr>
        <w:fldChar w:fldCharType="separate"/>
      </w:r>
      <w:r w:rsidR="00795734">
        <w:rPr>
          <w:rStyle w:val="Emphasis"/>
          <w:rFonts w:asciiTheme="minorHAnsi" w:hAnsiTheme="minorHAnsi" w:cstheme="minorHAnsi"/>
          <w:i w:val="0"/>
          <w:noProof/>
        </w:rPr>
        <w:t>(</w:t>
      </w:r>
      <w:hyperlink w:anchor="_ENREF_34" w:tooltip="Korecka, 2014 #1826" w:history="1">
        <w:r w:rsidR="00795734">
          <w:rPr>
            <w:rStyle w:val="Emphasis"/>
            <w:rFonts w:asciiTheme="minorHAnsi" w:hAnsiTheme="minorHAnsi" w:cstheme="minorHAnsi"/>
            <w:i w:val="0"/>
            <w:noProof/>
          </w:rPr>
          <w:t>34</w:t>
        </w:r>
      </w:hyperlink>
      <w:r w:rsidR="00795734">
        <w:rPr>
          <w:rStyle w:val="Emphasis"/>
          <w:rFonts w:asciiTheme="minorHAnsi" w:hAnsiTheme="minorHAnsi" w:cstheme="minorHAnsi"/>
          <w:i w:val="0"/>
          <w:noProof/>
        </w:rPr>
        <w:t>)</w:t>
      </w:r>
      <w:r w:rsidR="00CA44EF">
        <w:rPr>
          <w:rStyle w:val="Emphasis"/>
          <w:rFonts w:asciiTheme="minorHAnsi" w:hAnsiTheme="minorHAnsi" w:cstheme="minorHAnsi"/>
          <w:i w:val="0"/>
        </w:rPr>
        <w:fldChar w:fldCharType="end"/>
      </w:r>
      <w:r w:rsidR="00CA44EF">
        <w:rPr>
          <w:rStyle w:val="Emphasis"/>
          <w:rFonts w:asciiTheme="minorHAnsi" w:hAnsiTheme="minorHAnsi" w:cstheme="minorHAnsi"/>
          <w:i w:val="0"/>
        </w:rPr>
        <w:t xml:space="preserve">. The inclusion of CSF biomarkers in the newly revised </w:t>
      </w:r>
      <w:r w:rsidR="00FC74CA">
        <w:rPr>
          <w:rStyle w:val="Emphasis"/>
          <w:rFonts w:asciiTheme="minorHAnsi" w:hAnsiTheme="minorHAnsi" w:cstheme="minorHAnsi"/>
          <w:i w:val="0"/>
        </w:rPr>
        <w:t xml:space="preserve">NIA-AA </w:t>
      </w:r>
      <w:r w:rsidR="00CA44EF">
        <w:rPr>
          <w:rStyle w:val="Emphasis"/>
          <w:rFonts w:asciiTheme="minorHAnsi" w:hAnsiTheme="minorHAnsi" w:cstheme="minorHAnsi"/>
          <w:i w:val="0"/>
        </w:rPr>
        <w:t>criteria for the diagnosis of AD in research settings</w:t>
      </w:r>
      <w:r w:rsidR="004D6529">
        <w:rPr>
          <w:rStyle w:val="Emphasis"/>
          <w:rFonts w:asciiTheme="minorHAnsi" w:hAnsiTheme="minorHAnsi" w:cstheme="minorHAnsi"/>
          <w:i w:val="0"/>
        </w:rPr>
        <w:t xml:space="preserve"> </w:t>
      </w:r>
      <w:r w:rsidR="004D6529">
        <w:rPr>
          <w:rStyle w:val="Emphasis"/>
          <w:rFonts w:asciiTheme="minorHAnsi" w:hAnsiTheme="minorHAnsi" w:cstheme="minorHAnsi"/>
          <w:i w:val="0"/>
        </w:rPr>
        <w:fldChar w:fldCharType="begin">
          <w:fldData xml:space="preserve">PEVuZE5vdGU+PENpdGU+PEF1dGhvcj5HdW88L0F1dGhvcj48WWVhcj4yMDEyPC9ZZWFyPjxSZWNO
dW0+Nzg3PC9SZWNOdW0+PERpc3BsYXlUZXh0PigzNSwgMzYpPC9EaXNwbGF5VGV4dD48cmVjb3Jk
PjxyZWMtbnVtYmVyPjc4NzwvcmVjLW51bWJlcj48Zm9yZWlnbi1rZXlzPjxrZXkgYXBwPSJFTiIg
ZGItaWQ9ImZkZXd4dGQ1NnYweDU1ZWZyZms1ZXgwc2UwNXR6MDB4MmQ1dyIgdGltZXN0YW1wPSIx
MzY2OTA5MjA0Ij43ODc8L2tleT48L2ZvcmVpZ24ta2V5cz48cmVmLXR5cGUgbmFtZT0iSm91cm5h
bCBBcnRpY2xlIj4xNzwvcmVmLXR5cGU+PGNvbnRyaWJ1dG9ycz48YXV0aG9ycz48YXV0aG9yPkd1
bywgTC4gSC48L2F1dGhvcj48YXV0aG9yPkFsZXhvcG91bG9zLCBQLjwvYXV0aG9yPjxhdXRob3I+
RWlzZWxlLCBULjwvYXV0aG9yPjxhdXRob3I+V2FnZW5wZmVpbCwgUy48L2F1dGhvcj48YXV0aG9y
Pkt1cnosIEEuPC9hdXRob3I+PGF1dGhvcj5QZXJuZWN6a3ksIFIuPC9hdXRob3I+PC9hdXRob3Jz
PjwvY29udHJpYnV0b3JzPjxhdXRoLWFkZHJlc3M+RGVwYXJ0bWVudCBvZiBQc3ljaGlhdHJ5IGFu
ZCBQc3ljaG90aGVyYXB5LCBLbGluaWt1bSByZWNodHMgZGVyIElzYXIgZGVyIFRlY2huaXNjaGVu
IFVuaXZlcnNpdGF0IE11bmNoZW4sIElzbWFuaW5nZXIgU3RyLiAyMiwgODE2NzUsIE11bmljaCwg
R2VybWFueS48L2F1dGgtYWRkcmVzcz48dGl0bGVzPjx0aXRsZT5UaGUgTmF0aW9uYWwgSW5zdGl0
dXRlIG9uIEFnaW5nLUFsemhlaW1lciZhcG9zO3MgQXNzb2NpYXRpb24gcmVzZWFyY2ggY3JpdGVy
aWEgZm9yIG1pbGQgY29nbml0aXZlIGltcGFpcm1lbnQgZHVlIHRvIEFsemhlaW1lciZhcG9zO3Mg
ZGlzZWFzZTogcHJlZGljdGluZyB0aGUgb3V0Y29tZTwvdGl0bGU+PHNlY29uZGFyeS10aXRsZT5F
dXIgQXJjaCBQc3ljaGlhdHJ5IENsaW4gTmV1cm9zY2k8L3NlY29uZGFyeS10aXRsZT48YWx0LXRp
dGxlPkV1cm9wZWFuIGFyY2hpdmVzIG9mIHBzeWNoaWF0cnkgYW5kIGNsaW5pY2FsIG5ldXJvc2Np
ZW5jZTwvYWx0LXRpdGxlPjwvdGl0bGVzPjxwZXJpb2RpY2FsPjxmdWxsLXRpdGxlPkV1ciBBcmNo
IFBzeWNoaWF0cnkgQ2xpbiBOZXVyb3NjaTwvZnVsbC10aXRsZT48YWJici0xPkV1cm9wZWFuIGFy
Y2hpdmVzIG9mIHBzeWNoaWF0cnkgYW5kIGNsaW5pY2FsIG5ldXJvc2NpZW5jZTwvYWJici0xPjwv
cGVyaW9kaWNhbD48YWx0LXBlcmlvZGljYWw+PGZ1bGwtdGl0bGU+RXVyIEFyY2ggUHN5Y2hpYXRy
eSBDbGluIE5ldXJvc2NpPC9mdWxsLXRpdGxlPjxhYmJyLTE+RXVyb3BlYW4gYXJjaGl2ZXMgb2Yg
cHN5Y2hpYXRyeSBhbmQgY2xpbmljYWwgbmV1cm9zY2llbmNlPC9hYmJyLTE+PC9hbHQtcGVyaW9k
aWNhbD48ZGF0ZXM+PHllYXI+MjAxMjwveWVhcj48cHViLWRhdGVzPjxkYXRlPkF1ZyAzMDwvZGF0
ZT48L3B1Yi1kYXRlcz48L2RhdGVzPjxpc2JuPjE0MzMtODQ5MSAoRWxlY3Ryb25pYykmI3hEOzA5
NDAtMTMzNCAoTGlua2luZyk8L2lzYm4+PGFjY2Vzc2lvbi1udW0+MjI5MzI3MjA8L2FjY2Vzc2lv
bi1udW0+PHVybHM+PHJlbGF0ZWQtdXJscz48dXJsPmh0dHA6Ly93d3cubmNiaS5ubG0ubmloLmdv
di9wdWJtZWQvMjI5MzI3MjA8L3VybD48L3JlbGF0ZWQtdXJscz48L3VybHM+PGVsZWN0cm9uaWMt
cmVzb3VyY2UtbnVtPjEwLjEwMDcvczAwNDA2LTAxMi0wMzQ5LTA8L2VsZWN0cm9uaWMtcmVzb3Vy
Y2UtbnVtPjwvcmVjb3JkPjwvQ2l0ZT48Q2l0ZT48QXV0aG9yPlBldGVyc2VuPC9BdXRob3I+PFll
YXI+MjAxMzwvWWVhcj48UmVjTnVtPjgwODwvUmVjTnVtPjxyZWNvcmQ+PHJlYy1udW1iZXI+ODA4
PC9yZWMtbnVtYmVyPjxmb3JlaWduLWtleXM+PGtleSBhcHA9IkVOIiBkYi1pZD0iZmRld3h0ZDU2
djB4NTVlZnJmazVleDBzZTA1dHowMHgyZDV3IiB0aW1lc3RhbXA9IjEzNzUyOTQyODgiPjgwODwv
a2V5PjwvZm9yZWlnbi1rZXlzPjxyZWYtdHlwZSBuYW1lPSJKb3VybmFsIEFydGljbGUiPjE3PC9y
ZWYtdHlwZT48Y29udHJpYnV0b3JzPjxhdXRob3JzPjxhdXRob3I+UGV0ZXJzZW4sIFIuIEMuPC9h
dXRob3I+PGF1dGhvcj5BaXNlbiwgUC48L2F1dGhvcj48YXV0aG9yPkJvZXZlLCBCLiBGLjwvYXV0
aG9yPjxhdXRob3I+R2VkYSwgWS4gRS48L2F1dGhvcj48YXV0aG9yPkl2bmlrLCBSLiBKLjwvYXV0
aG9yPjxhdXRob3I+S25vcG1hbiwgRC4gUy48L2F1dGhvcj48YXV0aG9yPk1pZWxrZSwgTS48L2F1
dGhvcj48YXV0aG9yPlBhbmtyYXR6LCBWLiBTLjwvYXV0aG9yPjxhdXRob3I+Um9iZXJ0cywgUi48
L2F1dGhvcj48YXV0aG9yPlJvY2NhLCBXLiBBLjwvYXV0aG9yPjxhdXRob3I+V2VpZ2FuZCwgUy48
L2F1dGhvcj48YXV0aG9yPldlaW5lciwgTS48L2F1dGhvcj48YXV0aG9yPldpc3RlLCBILjwvYXV0
aG9yPjxhdXRob3I+SmFjaywgQy4gUi4sIEpyLjwvYXV0aG9yPjwvYXV0aG9ycz48L2NvbnRyaWJ1
dG9ycz48YXV0aC1hZGRyZXNzPkRlcGFydG1lbnQgb2YgTmV1cm9sb2d5LCBNYXlvIENsaW5pYyBh
bmQgRm91bmRhdGlvbiwgUm9jaGVzdGVyLCBNTjsgTWF5byBDbGluaWMgQWx6aGVpbWVyJmFwb3M7
cyBEaXNlYXNlIFJlc2VhcmNoIENlbnRlciwgTWF5byBDbGluaWMgYW5kIEZvdW5kYXRpb24sIFJv
Y2hlc3RlciwgTU47IERlcGFydG1lbnQgb2YgSGVhbHRoIFNjaWVuY2VzIFJlc2VhcmNoLCBNYXlv
IENsaW5pYyBhbmQgRm91bmRhdGlvbiwgUm9jaGVzdGVyLCBNTjsgRGVwYXJ0bWVudCBvZiBSYWRp
b2xvZ3kgYW5kIEJpb21lZGljYWwgSW1hZ2luZywgVW5pdmVyc2l0eSBvZiBDYWxpZm9ybmlhLCBT
YW4gRnJhbmNpc2NvLjwvYXV0aC1hZGRyZXNzPjx0aXRsZXM+PHRpdGxlPkNyaXRlcmlhIGZvciBt
aWxkIGNvZ25pdGl2ZSBpbXBhaXJtZW50IGR1ZSB0byBhbHpoZWltZXImYXBvcztzIGRpc2Vhc2Ug
aW4gdGhlIGNvbW11bml0eTwvdGl0bGU+PHNlY29uZGFyeS10aXRsZT5Bbm4gTmV1cm9sPC9zZWNv
bmRhcnktdGl0bGU+PGFsdC10aXRsZT5Bbm5hbHMgb2YgbmV1cm9sb2d5PC9hbHQtdGl0bGU+PC90
aXRsZXM+PHBlcmlvZGljYWw+PGZ1bGwtdGl0bGU+QW5uIE5ldXJvbDwvZnVsbC10aXRsZT48L3Bl
cmlvZGljYWw+PGRhdGVzPjx5ZWFyPjIwMTM8L3llYXI+PHB1Yi1kYXRlcz48ZGF0ZT5NYXkgMjA8
L2RhdGU+PC9wdWItZGF0ZXM+PC9kYXRlcz48aXNibj4xNTMxLTgyNDkgKEVsZWN0cm9uaWMpJiN4
RDswMzY0LTUxMzQgKExpbmtpbmcpPC9pc2JuPjxhY2Nlc3Npb24tbnVtPjIzNjg2Njk3PC9hY2Nl
c3Npb24tbnVtPjx1cmxzPjxyZWxhdGVkLXVybHM+PHVybD5odHRwOi8vd3d3Lm5jYmkubmxtLm5p
aC5nb3YvcHVibWVkLzIzNjg2Njk3PC91cmw+PC9yZWxhdGVkLXVybHM+PC91cmxzPjxlbGVjdHJv
bmljLXJlc291cmNlLW51bT4xMC4xMDAyL2FuYS4yMzkzMTwvZWxlY3Ryb25pYy1yZXNvdXJjZS1u
dW0+PC9yZWNvcmQ+PC9DaXRlPjwvRW5kTm90ZT4A
</w:fldData>
        </w:fldChar>
      </w:r>
      <w:r w:rsidR="00795734">
        <w:rPr>
          <w:rStyle w:val="Emphasis"/>
          <w:rFonts w:asciiTheme="minorHAnsi" w:hAnsiTheme="minorHAnsi" w:cstheme="minorHAnsi"/>
          <w:i w:val="0"/>
        </w:rPr>
        <w:instrText xml:space="preserve"> ADDIN EN.CITE </w:instrText>
      </w:r>
      <w:r w:rsidR="00795734">
        <w:rPr>
          <w:rStyle w:val="Emphasis"/>
          <w:rFonts w:asciiTheme="minorHAnsi" w:hAnsiTheme="minorHAnsi" w:cstheme="minorHAnsi"/>
          <w:i w:val="0"/>
        </w:rPr>
        <w:fldChar w:fldCharType="begin">
          <w:fldData xml:space="preserve">PEVuZE5vdGU+PENpdGU+PEF1dGhvcj5HdW88L0F1dGhvcj48WWVhcj4yMDEyPC9ZZWFyPjxSZWNO
dW0+Nzg3PC9SZWNOdW0+PERpc3BsYXlUZXh0PigzNSwgMzYpPC9EaXNwbGF5VGV4dD48cmVjb3Jk
PjxyZWMtbnVtYmVyPjc4NzwvcmVjLW51bWJlcj48Zm9yZWlnbi1rZXlzPjxrZXkgYXBwPSJFTiIg
ZGItaWQ9ImZkZXd4dGQ1NnYweDU1ZWZyZms1ZXgwc2UwNXR6MDB4MmQ1dyIgdGltZXN0YW1wPSIx
MzY2OTA5MjA0Ij43ODc8L2tleT48L2ZvcmVpZ24ta2V5cz48cmVmLXR5cGUgbmFtZT0iSm91cm5h
bCBBcnRpY2xlIj4xNzwvcmVmLXR5cGU+PGNvbnRyaWJ1dG9ycz48YXV0aG9ycz48YXV0aG9yPkd1
bywgTC4gSC48L2F1dGhvcj48YXV0aG9yPkFsZXhvcG91bG9zLCBQLjwvYXV0aG9yPjxhdXRob3I+
RWlzZWxlLCBULjwvYXV0aG9yPjxhdXRob3I+V2FnZW5wZmVpbCwgUy48L2F1dGhvcj48YXV0aG9y
Pkt1cnosIEEuPC9hdXRob3I+PGF1dGhvcj5QZXJuZWN6a3ksIFIuPC9hdXRob3I+PC9hdXRob3Jz
PjwvY29udHJpYnV0b3JzPjxhdXRoLWFkZHJlc3M+RGVwYXJ0bWVudCBvZiBQc3ljaGlhdHJ5IGFu
ZCBQc3ljaG90aGVyYXB5LCBLbGluaWt1bSByZWNodHMgZGVyIElzYXIgZGVyIFRlY2huaXNjaGVu
IFVuaXZlcnNpdGF0IE11bmNoZW4sIElzbWFuaW5nZXIgU3RyLiAyMiwgODE2NzUsIE11bmljaCwg
R2VybWFueS48L2F1dGgtYWRkcmVzcz48dGl0bGVzPjx0aXRsZT5UaGUgTmF0aW9uYWwgSW5zdGl0
dXRlIG9uIEFnaW5nLUFsemhlaW1lciZhcG9zO3MgQXNzb2NpYXRpb24gcmVzZWFyY2ggY3JpdGVy
aWEgZm9yIG1pbGQgY29nbml0aXZlIGltcGFpcm1lbnQgZHVlIHRvIEFsemhlaW1lciZhcG9zO3Mg
ZGlzZWFzZTogcHJlZGljdGluZyB0aGUgb3V0Y29tZTwvdGl0bGU+PHNlY29uZGFyeS10aXRsZT5F
dXIgQXJjaCBQc3ljaGlhdHJ5IENsaW4gTmV1cm9zY2k8L3NlY29uZGFyeS10aXRsZT48YWx0LXRp
dGxlPkV1cm9wZWFuIGFyY2hpdmVzIG9mIHBzeWNoaWF0cnkgYW5kIGNsaW5pY2FsIG5ldXJvc2Np
ZW5jZTwvYWx0LXRpdGxlPjwvdGl0bGVzPjxwZXJpb2RpY2FsPjxmdWxsLXRpdGxlPkV1ciBBcmNo
IFBzeWNoaWF0cnkgQ2xpbiBOZXVyb3NjaTwvZnVsbC10aXRsZT48YWJici0xPkV1cm9wZWFuIGFy
Y2hpdmVzIG9mIHBzeWNoaWF0cnkgYW5kIGNsaW5pY2FsIG5ldXJvc2NpZW5jZTwvYWJici0xPjwv
cGVyaW9kaWNhbD48YWx0LXBlcmlvZGljYWw+PGZ1bGwtdGl0bGU+RXVyIEFyY2ggUHN5Y2hpYXRy
eSBDbGluIE5ldXJvc2NpPC9mdWxsLXRpdGxlPjxhYmJyLTE+RXVyb3BlYW4gYXJjaGl2ZXMgb2Yg
cHN5Y2hpYXRyeSBhbmQgY2xpbmljYWwgbmV1cm9zY2llbmNlPC9hYmJyLTE+PC9hbHQtcGVyaW9k
aWNhbD48ZGF0ZXM+PHllYXI+MjAxMjwveWVhcj48cHViLWRhdGVzPjxkYXRlPkF1ZyAzMDwvZGF0
ZT48L3B1Yi1kYXRlcz48L2RhdGVzPjxpc2JuPjE0MzMtODQ5MSAoRWxlY3Ryb25pYykmI3hEOzA5
NDAtMTMzNCAoTGlua2luZyk8L2lzYm4+PGFjY2Vzc2lvbi1udW0+MjI5MzI3MjA8L2FjY2Vzc2lv
bi1udW0+PHVybHM+PHJlbGF0ZWQtdXJscz48dXJsPmh0dHA6Ly93d3cubmNiaS5ubG0ubmloLmdv
di9wdWJtZWQvMjI5MzI3MjA8L3VybD48L3JlbGF0ZWQtdXJscz48L3VybHM+PGVsZWN0cm9uaWMt
cmVzb3VyY2UtbnVtPjEwLjEwMDcvczAwNDA2LTAxMi0wMzQ5LTA8L2VsZWN0cm9uaWMtcmVzb3Vy
Y2UtbnVtPjwvcmVjb3JkPjwvQ2l0ZT48Q2l0ZT48QXV0aG9yPlBldGVyc2VuPC9BdXRob3I+PFll
YXI+MjAxMzwvWWVhcj48UmVjTnVtPjgwODwvUmVjTnVtPjxyZWNvcmQ+PHJlYy1udW1iZXI+ODA4
PC9yZWMtbnVtYmVyPjxmb3JlaWduLWtleXM+PGtleSBhcHA9IkVOIiBkYi1pZD0iZmRld3h0ZDU2
djB4NTVlZnJmazVleDBzZTA1dHowMHgyZDV3IiB0aW1lc3RhbXA9IjEzNzUyOTQyODgiPjgwODwv
a2V5PjwvZm9yZWlnbi1rZXlzPjxyZWYtdHlwZSBuYW1lPSJKb3VybmFsIEFydGljbGUiPjE3PC9y
ZWYtdHlwZT48Y29udHJpYnV0b3JzPjxhdXRob3JzPjxhdXRob3I+UGV0ZXJzZW4sIFIuIEMuPC9h
dXRob3I+PGF1dGhvcj5BaXNlbiwgUC48L2F1dGhvcj48YXV0aG9yPkJvZXZlLCBCLiBGLjwvYXV0
aG9yPjxhdXRob3I+R2VkYSwgWS4gRS48L2F1dGhvcj48YXV0aG9yPkl2bmlrLCBSLiBKLjwvYXV0
aG9yPjxhdXRob3I+S25vcG1hbiwgRC4gUy48L2F1dGhvcj48YXV0aG9yPk1pZWxrZSwgTS48L2F1
dGhvcj48YXV0aG9yPlBhbmtyYXR6LCBWLiBTLjwvYXV0aG9yPjxhdXRob3I+Um9iZXJ0cywgUi48
L2F1dGhvcj48YXV0aG9yPlJvY2NhLCBXLiBBLjwvYXV0aG9yPjxhdXRob3I+V2VpZ2FuZCwgUy48
L2F1dGhvcj48YXV0aG9yPldlaW5lciwgTS48L2F1dGhvcj48YXV0aG9yPldpc3RlLCBILjwvYXV0
aG9yPjxhdXRob3I+SmFjaywgQy4gUi4sIEpyLjwvYXV0aG9yPjwvYXV0aG9ycz48L2NvbnRyaWJ1
dG9ycz48YXV0aC1hZGRyZXNzPkRlcGFydG1lbnQgb2YgTmV1cm9sb2d5LCBNYXlvIENsaW5pYyBh
bmQgRm91bmRhdGlvbiwgUm9jaGVzdGVyLCBNTjsgTWF5byBDbGluaWMgQWx6aGVpbWVyJmFwb3M7
cyBEaXNlYXNlIFJlc2VhcmNoIENlbnRlciwgTWF5byBDbGluaWMgYW5kIEZvdW5kYXRpb24sIFJv
Y2hlc3RlciwgTU47IERlcGFydG1lbnQgb2YgSGVhbHRoIFNjaWVuY2VzIFJlc2VhcmNoLCBNYXlv
IENsaW5pYyBhbmQgRm91bmRhdGlvbiwgUm9jaGVzdGVyLCBNTjsgRGVwYXJ0bWVudCBvZiBSYWRp
b2xvZ3kgYW5kIEJpb21lZGljYWwgSW1hZ2luZywgVW5pdmVyc2l0eSBvZiBDYWxpZm9ybmlhLCBT
YW4gRnJhbmNpc2NvLjwvYXV0aC1hZGRyZXNzPjx0aXRsZXM+PHRpdGxlPkNyaXRlcmlhIGZvciBt
aWxkIGNvZ25pdGl2ZSBpbXBhaXJtZW50IGR1ZSB0byBhbHpoZWltZXImYXBvcztzIGRpc2Vhc2Ug
aW4gdGhlIGNvbW11bml0eTwvdGl0bGU+PHNlY29uZGFyeS10aXRsZT5Bbm4gTmV1cm9sPC9zZWNv
bmRhcnktdGl0bGU+PGFsdC10aXRsZT5Bbm5hbHMgb2YgbmV1cm9sb2d5PC9hbHQtdGl0bGU+PC90
aXRsZXM+PHBlcmlvZGljYWw+PGZ1bGwtdGl0bGU+QW5uIE5ldXJvbDwvZnVsbC10aXRsZT48L3Bl
cmlvZGljYWw+PGRhdGVzPjx5ZWFyPjIwMTM8L3llYXI+PHB1Yi1kYXRlcz48ZGF0ZT5NYXkgMjA8
L2RhdGU+PC9wdWItZGF0ZXM+PC9kYXRlcz48aXNibj4xNTMxLTgyNDkgKEVsZWN0cm9uaWMpJiN4
RDswMzY0LTUxMzQgKExpbmtpbmcpPC9pc2JuPjxhY2Nlc3Npb24tbnVtPjIzNjg2Njk3PC9hY2Nl
c3Npb24tbnVtPjx1cmxzPjxyZWxhdGVkLXVybHM+PHVybD5odHRwOi8vd3d3Lm5jYmkubmxtLm5p
aC5nb3YvcHVibWVkLzIzNjg2Njk3PC91cmw+PC9yZWxhdGVkLXVybHM+PC91cmxzPjxlbGVjdHJv
bmljLXJlc291cmNlLW51bT4xMC4xMDAyL2FuYS4yMzkzMTwvZWxlY3Ryb25pYy1yZXNvdXJjZS1u
dW0+PC9yZWNvcmQ+PC9DaXRlPjwvRW5kTm90ZT4A
</w:fldData>
        </w:fldChar>
      </w:r>
      <w:r w:rsidR="00795734">
        <w:rPr>
          <w:rStyle w:val="Emphasis"/>
          <w:rFonts w:asciiTheme="minorHAnsi" w:hAnsiTheme="minorHAnsi" w:cstheme="minorHAnsi"/>
          <w:i w:val="0"/>
        </w:rPr>
        <w:instrText xml:space="preserve"> ADDIN EN.CITE.DATA </w:instrText>
      </w:r>
      <w:r w:rsidR="00795734">
        <w:rPr>
          <w:rStyle w:val="Emphasis"/>
          <w:rFonts w:asciiTheme="minorHAnsi" w:hAnsiTheme="minorHAnsi" w:cstheme="minorHAnsi"/>
          <w:i w:val="0"/>
        </w:rPr>
      </w:r>
      <w:r w:rsidR="00795734">
        <w:rPr>
          <w:rStyle w:val="Emphasis"/>
          <w:rFonts w:asciiTheme="minorHAnsi" w:hAnsiTheme="minorHAnsi" w:cstheme="minorHAnsi"/>
          <w:i w:val="0"/>
        </w:rPr>
        <w:fldChar w:fldCharType="end"/>
      </w:r>
      <w:r w:rsidR="004D6529">
        <w:rPr>
          <w:rStyle w:val="Emphasis"/>
          <w:rFonts w:asciiTheme="minorHAnsi" w:hAnsiTheme="minorHAnsi" w:cstheme="minorHAnsi"/>
          <w:i w:val="0"/>
        </w:rPr>
      </w:r>
      <w:r w:rsidR="004D6529">
        <w:rPr>
          <w:rStyle w:val="Emphasis"/>
          <w:rFonts w:asciiTheme="minorHAnsi" w:hAnsiTheme="minorHAnsi" w:cstheme="minorHAnsi"/>
          <w:i w:val="0"/>
        </w:rPr>
        <w:fldChar w:fldCharType="separate"/>
      </w:r>
      <w:r w:rsidR="00795734">
        <w:rPr>
          <w:rStyle w:val="Emphasis"/>
          <w:rFonts w:asciiTheme="minorHAnsi" w:hAnsiTheme="minorHAnsi" w:cstheme="minorHAnsi"/>
          <w:i w:val="0"/>
          <w:noProof/>
        </w:rPr>
        <w:t>(</w:t>
      </w:r>
      <w:hyperlink w:anchor="_ENREF_35" w:tooltip="Guo, 2012 #787" w:history="1">
        <w:r w:rsidR="00795734">
          <w:rPr>
            <w:rStyle w:val="Emphasis"/>
            <w:rFonts w:asciiTheme="minorHAnsi" w:hAnsiTheme="minorHAnsi" w:cstheme="minorHAnsi"/>
            <w:i w:val="0"/>
            <w:noProof/>
          </w:rPr>
          <w:t>35</w:t>
        </w:r>
      </w:hyperlink>
      <w:r w:rsidR="00795734">
        <w:rPr>
          <w:rStyle w:val="Emphasis"/>
          <w:rFonts w:asciiTheme="minorHAnsi" w:hAnsiTheme="minorHAnsi" w:cstheme="minorHAnsi"/>
          <w:i w:val="0"/>
          <w:noProof/>
        </w:rPr>
        <w:t xml:space="preserve">, </w:t>
      </w:r>
      <w:hyperlink w:anchor="_ENREF_36" w:tooltip="Petersen, 2013 #808" w:history="1">
        <w:r w:rsidR="00795734">
          <w:rPr>
            <w:rStyle w:val="Emphasis"/>
            <w:rFonts w:asciiTheme="minorHAnsi" w:hAnsiTheme="minorHAnsi" w:cstheme="minorHAnsi"/>
            <w:i w:val="0"/>
            <w:noProof/>
          </w:rPr>
          <w:t>36</w:t>
        </w:r>
      </w:hyperlink>
      <w:r w:rsidR="00795734">
        <w:rPr>
          <w:rStyle w:val="Emphasis"/>
          <w:rFonts w:asciiTheme="minorHAnsi" w:hAnsiTheme="minorHAnsi" w:cstheme="minorHAnsi"/>
          <w:i w:val="0"/>
          <w:noProof/>
        </w:rPr>
        <w:t>)</w:t>
      </w:r>
      <w:r w:rsidR="004D6529">
        <w:rPr>
          <w:rStyle w:val="Emphasis"/>
          <w:rFonts w:asciiTheme="minorHAnsi" w:hAnsiTheme="minorHAnsi" w:cstheme="minorHAnsi"/>
          <w:i w:val="0"/>
        </w:rPr>
        <w:fldChar w:fldCharType="end"/>
      </w:r>
      <w:r w:rsidR="00CA44EF">
        <w:rPr>
          <w:rStyle w:val="Emphasis"/>
          <w:rFonts w:asciiTheme="minorHAnsi" w:hAnsiTheme="minorHAnsi" w:cstheme="minorHAnsi"/>
          <w:i w:val="0"/>
        </w:rPr>
        <w:t xml:space="preserve"> has led to the use of these assays in the selection of AD patients at the </w:t>
      </w:r>
      <w:proofErr w:type="spellStart"/>
      <w:r w:rsidR="00CA44EF">
        <w:rPr>
          <w:rStyle w:val="Emphasis"/>
          <w:rFonts w:asciiTheme="minorHAnsi" w:hAnsiTheme="minorHAnsi" w:cstheme="minorHAnsi"/>
          <w:i w:val="0"/>
        </w:rPr>
        <w:t>predementia</w:t>
      </w:r>
      <w:proofErr w:type="spellEnd"/>
      <w:r w:rsidR="00CA44EF">
        <w:rPr>
          <w:rStyle w:val="Emphasis"/>
          <w:rFonts w:asciiTheme="minorHAnsi" w:hAnsiTheme="minorHAnsi" w:cstheme="minorHAnsi"/>
          <w:i w:val="0"/>
        </w:rPr>
        <w:t xml:space="preserve"> stage to improve the statistical power of clinical trial design.  Ongoing standardization efforts by the Biomarker Core are aimed at minimizing sources of analytical variability and developing reference methods and standardized reference materials.</w:t>
      </w:r>
      <w:r w:rsidR="00FC74CA">
        <w:rPr>
          <w:rStyle w:val="Emphasis"/>
          <w:rFonts w:asciiTheme="minorHAnsi" w:hAnsiTheme="minorHAnsi" w:cstheme="minorHAnsi"/>
          <w:i w:val="0"/>
        </w:rPr>
        <w:t xml:space="preserve"> Assessment of the NIA-AA criteria in the ADNI cohort provided support for their utility and also </w:t>
      </w:r>
      <w:r w:rsidR="00FC74CA">
        <w:rPr>
          <w:rStyle w:val="Emphasis"/>
          <w:rFonts w:asciiTheme="minorHAnsi" w:hAnsiTheme="minorHAnsi" w:cstheme="minorHAnsi"/>
          <w:i w:val="0"/>
        </w:rPr>
        <w:lastRenderedPageBreak/>
        <w:t xml:space="preserve">highlighted </w:t>
      </w:r>
      <w:r w:rsidR="00E5526A">
        <w:rPr>
          <w:rStyle w:val="Emphasis"/>
          <w:rFonts w:asciiTheme="minorHAnsi" w:hAnsiTheme="minorHAnsi" w:cstheme="minorHAnsi"/>
          <w:i w:val="0"/>
        </w:rPr>
        <w:t xml:space="preserve">possible </w:t>
      </w:r>
      <w:r w:rsidR="00FC74CA">
        <w:rPr>
          <w:rStyle w:val="Emphasis"/>
          <w:rFonts w:asciiTheme="minorHAnsi" w:hAnsiTheme="minorHAnsi" w:cstheme="minorHAnsi"/>
          <w:i w:val="0"/>
        </w:rPr>
        <w:t>weaknesses in th</w:t>
      </w:r>
      <w:r w:rsidR="001C7C9C">
        <w:rPr>
          <w:rStyle w:val="Emphasis"/>
          <w:rFonts w:asciiTheme="minorHAnsi" w:hAnsiTheme="minorHAnsi" w:cstheme="minorHAnsi"/>
          <w:i w:val="0"/>
        </w:rPr>
        <w:t xml:space="preserve">eir classification scheme </w:t>
      </w:r>
      <w:r w:rsidR="00FC74CA">
        <w:rPr>
          <w:rStyle w:val="Emphasis"/>
          <w:rFonts w:asciiTheme="minorHAnsi" w:hAnsiTheme="minorHAnsi" w:cstheme="minorHAnsi"/>
          <w:i w:val="0"/>
        </w:rPr>
        <w:t>such as the categorization of patients as ‘undefined’ or ‘</w:t>
      </w:r>
      <w:r w:rsidR="00FC74CA" w:rsidRPr="00FC74CA">
        <w:rPr>
          <w:rStyle w:val="Emphasis"/>
          <w:rFonts w:asciiTheme="minorHAnsi" w:hAnsiTheme="minorHAnsi" w:cstheme="minorHAnsi"/>
          <w:i w:val="0"/>
        </w:rPr>
        <w:t xml:space="preserve">uninformative’. </w:t>
      </w:r>
      <w:r w:rsidR="00FC74CA">
        <w:rPr>
          <w:rStyle w:val="Emphasis"/>
          <w:rFonts w:asciiTheme="minorHAnsi" w:hAnsiTheme="minorHAnsi" w:cstheme="minorHAnsi"/>
          <w:i w:val="0"/>
        </w:rPr>
        <w:t xml:space="preserve">The Biomarker Core has suggested improvements to these criteria to operationalize them in a way </w:t>
      </w:r>
      <w:r w:rsidR="004D6529">
        <w:rPr>
          <w:rStyle w:val="Emphasis"/>
          <w:rFonts w:asciiTheme="minorHAnsi" w:hAnsiTheme="minorHAnsi" w:cstheme="minorHAnsi"/>
          <w:i w:val="0"/>
        </w:rPr>
        <w:t xml:space="preserve">that </w:t>
      </w:r>
      <w:r w:rsidR="00FC74CA">
        <w:rPr>
          <w:rStyle w:val="Emphasis"/>
          <w:rFonts w:asciiTheme="minorHAnsi" w:hAnsiTheme="minorHAnsi" w:cstheme="minorHAnsi"/>
          <w:i w:val="0"/>
        </w:rPr>
        <w:t xml:space="preserve">would </w:t>
      </w:r>
      <w:r w:rsidR="00FC74CA" w:rsidRPr="00FC74CA">
        <w:rPr>
          <w:rFonts w:asciiTheme="minorHAnsi" w:hAnsiTheme="minorHAnsi" w:cstheme="minorHAnsi"/>
        </w:rPr>
        <w:t xml:space="preserve">ensure the optimal stratification of </w:t>
      </w:r>
      <w:r w:rsidR="004D6529">
        <w:rPr>
          <w:rFonts w:asciiTheme="minorHAnsi" w:hAnsiTheme="minorHAnsi" w:cstheme="minorHAnsi"/>
        </w:rPr>
        <w:t xml:space="preserve">patients across the AD spectrum </w:t>
      </w:r>
      <w:r w:rsidR="004D6529">
        <w:rPr>
          <w:rFonts w:asciiTheme="minorHAnsi" w:hAnsiTheme="minorHAnsi" w:cstheme="minorHAnsi"/>
        </w:rPr>
        <w:fldChar w:fldCharType="begin">
          <w:fldData xml:space="preserve">PEVuZE5vdGU+PENpdGU+PEF1dGhvcj5Mb3dlPC9BdXRob3I+PFllYXI+MjAxMzwvWWVhcj48UmVj
TnVtPjg3NDwvUmVjTnVtPjxEaXNwbGF5VGV4dD4oMzcpPC9EaXNwbGF5VGV4dD48cmVjb3JkPjxy
ZWMtbnVtYmVyPjg3NDwvcmVjLW51bWJlcj48Zm9yZWlnbi1rZXlzPjxrZXkgYXBwPSJFTiIgZGIt
aWQ9ImZkZXd4dGQ1NnYweDU1ZWZyZms1ZXgwc2UwNXR6MDB4MmQ1dyIgdGltZXN0YW1wPSIxMzgw
NzMwMTk1Ij44NzQ8L2tleT48L2ZvcmVpZ24ta2V5cz48cmVmLXR5cGUgbmFtZT0iSm91cm5hbCBB
cnRpY2xlIj4xNzwvcmVmLXR5cGU+PGNvbnRyaWJ1dG9ycz48YXV0aG9ycz48YXV0aG9yPkxvd2Us
IFYuIEouPC9hdXRob3I+PGF1dGhvcj5QZWxsZXIsIFAuIEouPC9hdXRob3I+PGF1dGhvcj5XZWln
YW5kLCBTLiBELjwvYXV0aG9yPjxhdXRob3I+TW9udG95YSBRdWludGVybywgQy48L2F1dGhvcj48
YXV0aG9yPlRvc2FrdWx3b25nLCBOLjwvYXV0aG9yPjxhdXRob3I+VmVtdXJpLCBQLjwvYXV0aG9y
PjxhdXRob3I+U2VuamVtLCBNLiBMLjwvYXV0aG9yPjxhdXRob3I+Sm9yZGFuLCBMLjwvYXV0aG9y
PjxhdXRob3I+SmFjaywgQy4gUi4sIEpyLjwvYXV0aG9yPjxhdXRob3I+S25vcG1hbiwgRC48L2F1
dGhvcj48YXV0aG9yPlBldGVyc2VuLCBSLiBDLjwvYXV0aG9yPjwvYXV0aG9ycz48L2NvbnRyaWJ1
dG9ycz48YXV0aC1hZGRyZXNzPkRlcGFydG1lbnQgb2YgUmFkaW9sb2d5LCBNYXlvIENsaW5pYywg
Um9jaGVzdGVyLCBNTiwgVVNBLiB2bG93ZUBtYXlvLmVkdTwvYXV0aC1hZGRyZXNzPjx0aXRsZXM+
PHRpdGxlPkFwcGxpY2F0aW9uIG9mIHRoZSBOYXRpb25hbCBJbnN0aXR1dGUgb24gQWdpbmctQWx6
aGVpbWVyJmFwb3M7cyBBc3NvY2lhdGlvbiBBRCBjcml0ZXJpYSB0byBBRE5JPC90aXRsZT48c2Vj
b25kYXJ5LXRpdGxlPk5ldXJvbG9neTwvc2Vjb25kYXJ5LXRpdGxlPjxhbHQtdGl0bGU+TmV1cm9s
b2d5PC9hbHQtdGl0bGU+PC90aXRsZXM+PHBlcmlvZGljYWw+PGZ1bGwtdGl0bGU+TmV1cm9sb2d5
PC9mdWxsLXRpdGxlPjwvcGVyaW9kaWNhbD48YWx0LXBlcmlvZGljYWw+PGZ1bGwtdGl0bGU+TmV1
cm9sb2d5PC9mdWxsLXRpdGxlPjwvYWx0LXBlcmlvZGljYWw+PHBhZ2VzPjIxMzAtNzwvcGFnZXM+
PHZvbHVtZT44MDwvdm9sdW1lPjxudW1iZXI+MjM8L251bWJlcj48a2V5d29yZHM+PGtleXdvcmQ+
QWdlZDwva2V5d29yZD48a2V5d29yZD5BZ2VkLCA4MCBhbmQgb3Zlcjwva2V5d29yZD48a2V5d29y
ZD5BbHpoZWltZXIgRGlzZWFzZS9jZXJlYnJvc3BpbmFsPC9rZXl3b3JkPjxrZXl3b3JkPmZsdWlk
LypjbGFzc2lmaWNhdGlvbi9nZW5ldGljcy9wYXRob2xvZ3kvcmFkaW9udWNsaWRlIGltYWdpbmc8
L2tleXdvcmQ+PGtleXdvcmQ+QmlvbG9naWNhbCBNYXJrZXJzPC9rZXl3b3JkPjxrZXl3b3JkPkJy
YWluL21ldGFib2xpc20vKnBhdGhvbG9neS9yYWRpb251Y2xpZGUgaW1hZ2luZzwva2V5d29yZD48
a2V5d29yZD5GZW1hbGU8L2tleXdvcmQ+PGtleXdvcmQ+Rmx1b3JvZGVveHlnbHVjb3NlIEYxOC9k
aWFnbm9zdGljIHVzZTwva2V5d29yZD48a2V5d29yZD5IdW1hbnM8L2tleXdvcmQ+PGtleXdvcmQ+
TG9uZ2l0dWRpbmFsIFN0dWRpZXM8L2tleXdvcmQ+PGtleXdvcmQ+TWFnbmV0aWMgUmVzb25hbmNl
IEltYWdpbmc8L2tleXdvcmQ+PGtleXdvcmQ+TWFsZTwva2V5d29yZD48a2V5d29yZD5OYXRpb25h
bCBJbnN0aXR1dGUgb24gQWdpbmcgKFUuUy4pLypzdGFuZGFyZHM8L2tleXdvcmQ+PGtleXdvcmQ+
UG9zaXRyb24tRW1pc3Npb24gVG9tb2dyYXBoeTwva2V5d29yZD48a2V5d29yZD5SZWdpc3RyaWVz
LypzdGF0aXN0aWNzICZhbXA7IG51bWVyaWNhbCBkYXRhPC9rZXl3b3JkPjxrZXl3b3JkPlNvY2ll
dGllcywgTWVkaWNhbC9zdGFuZGFyZHM8L2tleXdvcmQ+PGtleXdvcmQ+VW5pdGVkIFN0YXRlczwv
a2V5d29yZD48L2tleXdvcmRzPjxkYXRlcz48eWVhcj4yMDEzPC95ZWFyPjxwdWItZGF0ZXM+PGRh
dGU+SnVuIDQ8L2RhdGU+PC9wdWItZGF0ZXM+PC9kYXRlcz48aXNibj4xNTI2LTYzMlggKEVsZWN0
cm9uaWMpJiN4RDswMDI4LTM4NzggKExpbmtpbmcpPC9pc2JuPjxhY2Nlc3Npb24tbnVtPjIzNjQ1
NTk2PC9hY2Nlc3Npb24tbnVtPjx1cmxzPjxyZWxhdGVkLXVybHM+PHVybD5odHRwOi8vd3d3Lm5j
YmkubmxtLm5paC5nb3YvcHVibWVkLzIzNjQ1NTk2PC91cmw+PC9yZWxhdGVkLXVybHM+PC91cmxz
PjxjdXN0b20yPjM3MTYzNTk8L2N1c3RvbTI+PGVsZWN0cm9uaWMtcmVzb3VyY2UtbnVtPjEwLjEy
MTIvV05MLjBiMDEzZTMxODI5NWQ2Y2Y8L2VsZWN0cm9uaWMtcmVzb3VyY2UtbnVtPjwvcmVjb3Jk
PjwvQ2l0ZT48L0VuZE5vdGU+AG==
</w:fldData>
        </w:fldChar>
      </w:r>
      <w:r w:rsidR="00795734">
        <w:rPr>
          <w:rFonts w:asciiTheme="minorHAnsi" w:hAnsiTheme="minorHAnsi" w:cstheme="minorHAnsi"/>
        </w:rPr>
        <w:instrText xml:space="preserve"> ADDIN EN.CITE </w:instrText>
      </w:r>
      <w:r w:rsidR="00795734">
        <w:rPr>
          <w:rFonts w:asciiTheme="minorHAnsi" w:hAnsiTheme="minorHAnsi" w:cstheme="minorHAnsi"/>
        </w:rPr>
        <w:fldChar w:fldCharType="begin">
          <w:fldData xml:space="preserve">PEVuZE5vdGU+PENpdGU+PEF1dGhvcj5Mb3dlPC9BdXRob3I+PFllYXI+MjAxMzwvWWVhcj48UmVj
TnVtPjg3NDwvUmVjTnVtPjxEaXNwbGF5VGV4dD4oMzcpPC9EaXNwbGF5VGV4dD48cmVjb3JkPjxy
ZWMtbnVtYmVyPjg3NDwvcmVjLW51bWJlcj48Zm9yZWlnbi1rZXlzPjxrZXkgYXBwPSJFTiIgZGIt
aWQ9ImZkZXd4dGQ1NnYweDU1ZWZyZms1ZXgwc2UwNXR6MDB4MmQ1dyIgdGltZXN0YW1wPSIxMzgw
NzMwMTk1Ij44NzQ8L2tleT48L2ZvcmVpZ24ta2V5cz48cmVmLXR5cGUgbmFtZT0iSm91cm5hbCBB
cnRpY2xlIj4xNzwvcmVmLXR5cGU+PGNvbnRyaWJ1dG9ycz48YXV0aG9ycz48YXV0aG9yPkxvd2Us
IFYuIEouPC9hdXRob3I+PGF1dGhvcj5QZWxsZXIsIFAuIEouPC9hdXRob3I+PGF1dGhvcj5XZWln
YW5kLCBTLiBELjwvYXV0aG9yPjxhdXRob3I+TW9udG95YSBRdWludGVybywgQy48L2F1dGhvcj48
YXV0aG9yPlRvc2FrdWx3b25nLCBOLjwvYXV0aG9yPjxhdXRob3I+VmVtdXJpLCBQLjwvYXV0aG9y
PjxhdXRob3I+U2VuamVtLCBNLiBMLjwvYXV0aG9yPjxhdXRob3I+Sm9yZGFuLCBMLjwvYXV0aG9y
PjxhdXRob3I+SmFjaywgQy4gUi4sIEpyLjwvYXV0aG9yPjxhdXRob3I+S25vcG1hbiwgRC48L2F1
dGhvcj48YXV0aG9yPlBldGVyc2VuLCBSLiBDLjwvYXV0aG9yPjwvYXV0aG9ycz48L2NvbnRyaWJ1
dG9ycz48YXV0aC1hZGRyZXNzPkRlcGFydG1lbnQgb2YgUmFkaW9sb2d5LCBNYXlvIENsaW5pYywg
Um9jaGVzdGVyLCBNTiwgVVNBLiB2bG93ZUBtYXlvLmVkdTwvYXV0aC1hZGRyZXNzPjx0aXRsZXM+
PHRpdGxlPkFwcGxpY2F0aW9uIG9mIHRoZSBOYXRpb25hbCBJbnN0aXR1dGUgb24gQWdpbmctQWx6
aGVpbWVyJmFwb3M7cyBBc3NvY2lhdGlvbiBBRCBjcml0ZXJpYSB0byBBRE5JPC90aXRsZT48c2Vj
b25kYXJ5LXRpdGxlPk5ldXJvbG9neTwvc2Vjb25kYXJ5LXRpdGxlPjxhbHQtdGl0bGU+TmV1cm9s
b2d5PC9hbHQtdGl0bGU+PC90aXRsZXM+PHBlcmlvZGljYWw+PGZ1bGwtdGl0bGU+TmV1cm9sb2d5
PC9mdWxsLXRpdGxlPjwvcGVyaW9kaWNhbD48YWx0LXBlcmlvZGljYWw+PGZ1bGwtdGl0bGU+TmV1
cm9sb2d5PC9mdWxsLXRpdGxlPjwvYWx0LXBlcmlvZGljYWw+PHBhZ2VzPjIxMzAtNzwvcGFnZXM+
PHZvbHVtZT44MDwvdm9sdW1lPjxudW1iZXI+MjM8L251bWJlcj48a2V5d29yZHM+PGtleXdvcmQ+
QWdlZDwva2V5d29yZD48a2V5d29yZD5BZ2VkLCA4MCBhbmQgb3Zlcjwva2V5d29yZD48a2V5d29y
ZD5BbHpoZWltZXIgRGlzZWFzZS9jZXJlYnJvc3BpbmFsPC9rZXl3b3JkPjxrZXl3b3JkPmZsdWlk
LypjbGFzc2lmaWNhdGlvbi9nZW5ldGljcy9wYXRob2xvZ3kvcmFkaW9udWNsaWRlIGltYWdpbmc8
L2tleXdvcmQ+PGtleXdvcmQ+QmlvbG9naWNhbCBNYXJrZXJzPC9rZXl3b3JkPjxrZXl3b3JkPkJy
YWluL21ldGFib2xpc20vKnBhdGhvbG9neS9yYWRpb251Y2xpZGUgaW1hZ2luZzwva2V5d29yZD48
a2V5d29yZD5GZW1hbGU8L2tleXdvcmQ+PGtleXdvcmQ+Rmx1b3JvZGVveHlnbHVjb3NlIEYxOC9k
aWFnbm9zdGljIHVzZTwva2V5d29yZD48a2V5d29yZD5IdW1hbnM8L2tleXdvcmQ+PGtleXdvcmQ+
TG9uZ2l0dWRpbmFsIFN0dWRpZXM8L2tleXdvcmQ+PGtleXdvcmQ+TWFnbmV0aWMgUmVzb25hbmNl
IEltYWdpbmc8L2tleXdvcmQ+PGtleXdvcmQ+TWFsZTwva2V5d29yZD48a2V5d29yZD5OYXRpb25h
bCBJbnN0aXR1dGUgb24gQWdpbmcgKFUuUy4pLypzdGFuZGFyZHM8L2tleXdvcmQ+PGtleXdvcmQ+
UG9zaXRyb24tRW1pc3Npb24gVG9tb2dyYXBoeTwva2V5d29yZD48a2V5d29yZD5SZWdpc3RyaWVz
LypzdGF0aXN0aWNzICZhbXA7IG51bWVyaWNhbCBkYXRhPC9rZXl3b3JkPjxrZXl3b3JkPlNvY2ll
dGllcywgTWVkaWNhbC9zdGFuZGFyZHM8L2tleXdvcmQ+PGtleXdvcmQ+VW5pdGVkIFN0YXRlczwv
a2V5d29yZD48L2tleXdvcmRzPjxkYXRlcz48eWVhcj4yMDEzPC95ZWFyPjxwdWItZGF0ZXM+PGRh
dGU+SnVuIDQ8L2RhdGU+PC9wdWItZGF0ZXM+PC9kYXRlcz48aXNibj4xNTI2LTYzMlggKEVsZWN0
cm9uaWMpJiN4RDswMDI4LTM4NzggKExpbmtpbmcpPC9pc2JuPjxhY2Nlc3Npb24tbnVtPjIzNjQ1
NTk2PC9hY2Nlc3Npb24tbnVtPjx1cmxzPjxyZWxhdGVkLXVybHM+PHVybD5odHRwOi8vd3d3Lm5j
YmkubmxtLm5paC5nb3YvcHVibWVkLzIzNjQ1NTk2PC91cmw+PC9yZWxhdGVkLXVybHM+PC91cmxz
PjxjdXN0b20yPjM3MTYzNTk8L2N1c3RvbTI+PGVsZWN0cm9uaWMtcmVzb3VyY2UtbnVtPjEwLjEy
MTIvV05MLjBiMDEzZTMxODI5NWQ2Y2Y8L2VsZWN0cm9uaWMtcmVzb3VyY2UtbnVtPjwvcmVjb3Jk
PjwvQ2l0ZT48L0VuZE5vdGU+AG==
</w:fldData>
        </w:fldChar>
      </w:r>
      <w:r w:rsidR="00795734">
        <w:rPr>
          <w:rFonts w:asciiTheme="minorHAnsi" w:hAnsiTheme="minorHAnsi" w:cstheme="minorHAnsi"/>
        </w:rPr>
        <w:instrText xml:space="preserve"> ADDIN EN.CITE.DATA </w:instrText>
      </w:r>
      <w:r w:rsidR="00795734">
        <w:rPr>
          <w:rFonts w:asciiTheme="minorHAnsi" w:hAnsiTheme="minorHAnsi" w:cstheme="minorHAnsi"/>
        </w:rPr>
      </w:r>
      <w:r w:rsidR="00795734">
        <w:rPr>
          <w:rFonts w:asciiTheme="minorHAnsi" w:hAnsiTheme="minorHAnsi" w:cstheme="minorHAnsi"/>
        </w:rPr>
        <w:fldChar w:fldCharType="end"/>
      </w:r>
      <w:r w:rsidR="004D6529">
        <w:rPr>
          <w:rFonts w:asciiTheme="minorHAnsi" w:hAnsiTheme="minorHAnsi" w:cstheme="minorHAnsi"/>
        </w:rPr>
      </w:r>
      <w:r w:rsidR="004D6529">
        <w:rPr>
          <w:rFonts w:asciiTheme="minorHAnsi" w:hAnsiTheme="minorHAnsi" w:cstheme="minorHAnsi"/>
        </w:rPr>
        <w:fldChar w:fldCharType="separate"/>
      </w:r>
      <w:r w:rsidR="00795734">
        <w:rPr>
          <w:rFonts w:asciiTheme="minorHAnsi" w:hAnsiTheme="minorHAnsi" w:cstheme="minorHAnsi"/>
          <w:noProof/>
        </w:rPr>
        <w:t>(</w:t>
      </w:r>
      <w:hyperlink w:anchor="_ENREF_37" w:tooltip="Lowe, 2013 #874" w:history="1">
        <w:r w:rsidR="00795734">
          <w:rPr>
            <w:rFonts w:asciiTheme="minorHAnsi" w:hAnsiTheme="minorHAnsi" w:cstheme="minorHAnsi"/>
            <w:noProof/>
          </w:rPr>
          <w:t>37</w:t>
        </w:r>
      </w:hyperlink>
      <w:r w:rsidR="00795734">
        <w:rPr>
          <w:rFonts w:asciiTheme="minorHAnsi" w:hAnsiTheme="minorHAnsi" w:cstheme="minorHAnsi"/>
          <w:noProof/>
        </w:rPr>
        <w:t>)</w:t>
      </w:r>
      <w:r w:rsidR="004D6529">
        <w:rPr>
          <w:rFonts w:asciiTheme="minorHAnsi" w:hAnsiTheme="minorHAnsi" w:cstheme="minorHAnsi"/>
        </w:rPr>
        <w:fldChar w:fldCharType="end"/>
      </w:r>
      <w:r w:rsidR="004D6529">
        <w:rPr>
          <w:rFonts w:asciiTheme="minorHAnsi" w:hAnsiTheme="minorHAnsi" w:cstheme="minorHAnsi"/>
        </w:rPr>
        <w:t>.</w:t>
      </w:r>
      <w:r w:rsidR="00EA7B5D">
        <w:rPr>
          <w:rFonts w:asciiTheme="minorHAnsi" w:hAnsiTheme="minorHAnsi" w:cstheme="minorHAnsi"/>
        </w:rPr>
        <w:t xml:space="preserve"> </w:t>
      </w:r>
    </w:p>
    <w:p w:rsidR="003339EA" w:rsidRPr="00AE7841" w:rsidRDefault="003339EA" w:rsidP="00C504B7">
      <w:pPr>
        <w:spacing w:line="360" w:lineRule="auto"/>
        <w:rPr>
          <w:rStyle w:val="Emphasis"/>
          <w:i w:val="0"/>
        </w:rPr>
      </w:pPr>
    </w:p>
    <w:p w:rsidR="00D1723A" w:rsidRDefault="00484FC4" w:rsidP="00C504B7">
      <w:pPr>
        <w:pStyle w:val="IntenseQuote"/>
        <w:spacing w:line="360" w:lineRule="auto"/>
        <w:rPr>
          <w:shd w:val="clear" w:color="auto" w:fill="FFFFFF"/>
        </w:rPr>
      </w:pPr>
      <w:r>
        <w:rPr>
          <w:shd w:val="clear" w:color="auto" w:fill="FFFFFF"/>
        </w:rPr>
        <w:t>A</w:t>
      </w:r>
      <w:r w:rsidR="00D1723A">
        <w:rPr>
          <w:shd w:val="clear" w:color="auto" w:fill="FFFFFF"/>
        </w:rPr>
        <w:t>DNI has been a model for data sharing without embargo</w:t>
      </w:r>
    </w:p>
    <w:p w:rsidR="00AE3174" w:rsidRDefault="00ED7EA5" w:rsidP="00C504B7">
      <w:pPr>
        <w:spacing w:line="360" w:lineRule="auto"/>
        <w:jc w:val="both"/>
      </w:pPr>
      <w:r>
        <w:t xml:space="preserve">When ADNI was established in 2004, the concept that data generated by the initiative would be shared openly and without embargo to all qualified researchers worldwide was a relatively new and radical one. Research data was generally considered to be owned by investigators who guarded it to avoid competition, the possibility of their results of not being duplicated, or from misuse by unqualified persons. </w:t>
      </w:r>
      <w:r w:rsidR="00460440">
        <w:t>The sharing of all data associated with an experiment does allow external duplicat</w:t>
      </w:r>
      <w:r w:rsidR="00AE3174">
        <w:t>ion of findings as well as meta-</w:t>
      </w:r>
      <w:r w:rsidR="00460440">
        <w:t>analyses by combining data from multiple experiments</w:t>
      </w:r>
      <w:r w:rsidR="00FF467E">
        <w:t>,</w:t>
      </w:r>
      <w:r w:rsidR="00460440">
        <w:t xml:space="preserve"> and new experiments to be performed using the same data </w:t>
      </w:r>
      <w:r w:rsidR="002A759E">
        <w:fldChar w:fldCharType="begin"/>
      </w:r>
      <w:r w:rsidR="00795734">
        <w:instrText xml:space="preserve"> ADDIN EN.CITE &lt;EndNote&gt;&lt;Cite&gt;&lt;Author&gt;Wilhelm&lt;/Author&gt;&lt;Year&gt;2014&lt;/Year&gt;&lt;RecNum&gt;1621&lt;/RecNum&gt;&lt;DisplayText&gt;(38)&lt;/DisplayText&gt;&lt;record&gt;&lt;rec-number&gt;1621&lt;/rec-number&gt;&lt;foreign-keys&gt;&lt;key app="EN" db-id="fdewxtd56v0x55efrfk5ex0se05tz00x2d5w" timestamp="1393356239"&gt;1621&lt;/key&gt;&lt;/foreign-keys&gt;&lt;ref-type name="Journal Article"&gt;17&lt;/ref-type&gt;&lt;contributors&gt;&lt;authors&gt;&lt;author&gt;Wilhelm, E. E.&lt;/author&gt;&lt;author&gt;Oster, E.&lt;/author&gt;&lt;author&gt;Shoulson, I.&lt;/author&gt;&lt;/authors&gt;&lt;/contributors&gt;&lt;auth-address&gt;Department of Pharmacology and Physiology, Program for Regulatory Science and Medicine, Georgetown University, Washington, DC.&amp;#xD;University of Chicago Booth School of Business, Chicago, Illinois.&amp;#xD;Departments of Neurology, Pharmacology, and Human Science, Program for Regulatory Science and Medicine, Georgetown University.&lt;/auth-address&gt;&lt;titles&gt;&lt;title&gt;Approaches and Costs for Sharing Clinical Research Data&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dates&gt;&lt;year&gt;2014&lt;/year&gt;&lt;pub-dates&gt;&lt;date&gt;Feb 20&lt;/date&gt;&lt;/pub-dates&gt;&lt;/dates&gt;&lt;isbn&gt;1538-3598 (Electronic)&amp;#xD;0098-7484 (Linking)&lt;/isbn&gt;&lt;accession-num&gt;24556937&lt;/accession-num&gt;&lt;urls&gt;&lt;related-urls&gt;&lt;url&gt;http://www.ncbi.nlm.nih.gov/pubmed/24556937&lt;/url&gt;&lt;/related-urls&gt;&lt;/urls&gt;&lt;electronic-resource-num&gt;10.1001/jama.2014.850&lt;/electronic-resource-num&gt;&lt;/record&gt;&lt;/Cite&gt;&lt;/EndNote&gt;</w:instrText>
      </w:r>
      <w:r w:rsidR="002A759E">
        <w:fldChar w:fldCharType="separate"/>
      </w:r>
      <w:r w:rsidR="00795734">
        <w:rPr>
          <w:noProof/>
        </w:rPr>
        <w:t>(</w:t>
      </w:r>
      <w:hyperlink w:anchor="_ENREF_38" w:tooltip="Wilhelm, 2014 #1621" w:history="1">
        <w:r w:rsidR="00795734">
          <w:rPr>
            <w:noProof/>
          </w:rPr>
          <w:t>38</w:t>
        </w:r>
      </w:hyperlink>
      <w:r w:rsidR="00795734">
        <w:rPr>
          <w:noProof/>
        </w:rPr>
        <w:t>)</w:t>
      </w:r>
      <w:r w:rsidR="002A759E">
        <w:fldChar w:fldCharType="end"/>
      </w:r>
      <w:r w:rsidR="00460440">
        <w:t xml:space="preserve">. </w:t>
      </w:r>
      <w:r w:rsidR="00AE3174">
        <w:t xml:space="preserve">The quantity of imaging, clinical, cognitive, biochemical, and genetic data generated throughout ADNI by geographically distributed investigators has required powerful informatics systems and mechanisms of processing, integrating, and disseminating these data. </w:t>
      </w:r>
      <w:r w:rsidR="00460440">
        <w:t>With these goals in mind, the Bioinformatics Core of ADNI, led by Dr Art</w:t>
      </w:r>
      <w:r w:rsidR="001C7C9C">
        <w:t>hur</w:t>
      </w:r>
      <w:r w:rsidR="00460440">
        <w:t xml:space="preserve"> T</w:t>
      </w:r>
      <w:r w:rsidR="00FF383F">
        <w:t>oga, developed a sophisticated i</w:t>
      </w:r>
      <w:r w:rsidR="00460440">
        <w:t xml:space="preserve">nformatics </w:t>
      </w:r>
      <w:r w:rsidR="00FF383F">
        <w:t xml:space="preserve">infrastructure </w:t>
      </w:r>
      <w:r w:rsidR="00AE3174">
        <w:t xml:space="preserve">based at </w:t>
      </w:r>
      <w:r w:rsidR="00460440">
        <w:t xml:space="preserve">to </w:t>
      </w:r>
      <w:r w:rsidR="00AE3174">
        <w:t xml:space="preserve">the Laboratory of Neuroimaging (LONI) </w:t>
      </w:r>
      <w:r w:rsidR="003B62E6">
        <w:t>currently at the University of Southern California.</w:t>
      </w:r>
      <w:r w:rsidR="00C0057E">
        <w:t xml:space="preserve"> </w:t>
      </w:r>
      <w:r w:rsidR="001C7C9C">
        <w:t>This well-</w:t>
      </w:r>
      <w:r w:rsidR="003011F4">
        <w:t>curated scientific data repository</w:t>
      </w:r>
      <w:r w:rsidR="00094CE8">
        <w:t>, owned collectively by ADNI rather than any participating entity,</w:t>
      </w:r>
      <w:r w:rsidR="003011F4">
        <w:t xml:space="preserve"> facilitates data integration, access, and sharing of data in a stand</w:t>
      </w:r>
      <w:r w:rsidR="00094CE8">
        <w:t>ardiz</w:t>
      </w:r>
      <w:r w:rsidR="003011F4">
        <w:t xml:space="preserve">ed manner with </w:t>
      </w:r>
      <w:r w:rsidR="00FF467E">
        <w:t>individuals with research credentials</w:t>
      </w:r>
      <w:r w:rsidR="00460440">
        <w:t xml:space="preserve"> </w:t>
      </w:r>
      <w:r w:rsidR="002A759E">
        <w:fldChar w:fldCharType="begin"/>
      </w:r>
      <w:r w:rsidR="00795734">
        <w:instrText xml:space="preserve"> ADDIN EN.CITE &lt;EndNote&gt;&lt;Cite&gt;&lt;Author&gt;Toga AW&lt;/Author&gt;&lt;Year&gt;2010&lt;/Year&gt;&lt;RecNum&gt;299&lt;/RecNum&gt;&lt;DisplayText&gt;(39)&lt;/DisplayText&gt;&lt;record&gt;&lt;rec-number&gt;299&lt;/rec-number&gt;&lt;foreign-keys&gt;&lt;key app="EN" db-id="fdewxtd56v0x55efrfk5ex0se05tz00x2d5w" timestamp="1303772888"&gt;299&lt;/key&gt;&lt;/foreign-keys&gt;&lt;ref-type name="Journal Article"&gt;17&lt;/ref-type&gt;&lt;contributors&gt;&lt;authors&gt;&lt;author&gt;Toga AW, Crawford KL&lt;/author&gt;&lt;/authors&gt;&lt;/contributors&gt;&lt;titles&gt;&lt;title&gt;The informatics core of the Alzheimer&amp;apos;s Disease Neuroimaging Initiative&lt;/title&gt;&lt;secondary-title&gt;Alzheimers Dement.&lt;/secondary-title&gt;&lt;/titles&gt;&lt;periodical&gt;&lt;full-title&gt;Alzheimers Dement.&lt;/full-title&gt;&lt;/periodical&gt;&lt;pages&gt;247-256&lt;/pages&gt;&lt;volume&gt;6&lt;/volume&gt;&lt;number&gt;3&lt;/number&gt;&lt;dates&gt;&lt;year&gt;2010&lt;/year&gt;&lt;/dates&gt;&lt;urls&gt;&lt;/urls&gt;&lt;/record&gt;&lt;/Cite&gt;&lt;/EndNote&gt;</w:instrText>
      </w:r>
      <w:r w:rsidR="002A759E">
        <w:fldChar w:fldCharType="separate"/>
      </w:r>
      <w:r w:rsidR="00795734">
        <w:rPr>
          <w:noProof/>
        </w:rPr>
        <w:t>(</w:t>
      </w:r>
      <w:hyperlink w:anchor="_ENREF_39" w:tooltip="Toga AW, 2010 #299" w:history="1">
        <w:r w:rsidR="00795734">
          <w:rPr>
            <w:noProof/>
          </w:rPr>
          <w:t>39</w:t>
        </w:r>
      </w:hyperlink>
      <w:r w:rsidR="00795734">
        <w:rPr>
          <w:noProof/>
        </w:rPr>
        <w:t>)</w:t>
      </w:r>
      <w:r w:rsidR="002A759E">
        <w:fldChar w:fldCharType="end"/>
      </w:r>
      <w:r w:rsidR="00460440">
        <w:t xml:space="preserve">. </w:t>
      </w:r>
      <w:r w:rsidR="003011F4" w:rsidRPr="00EA7B5D">
        <w:rPr>
          <w:lang w:val="en-US"/>
        </w:rPr>
        <w:t>Also included in LONI are data generated by the Australian Imaging Biomarkers and Lifestyle (AIBL) Flagship Study of Ageing, and from new analyses by researchers accessing data.</w:t>
      </w:r>
      <w:r w:rsidR="00EA7B5D">
        <w:rPr>
          <w:lang w:val="en-US"/>
        </w:rPr>
        <w:t xml:space="preserve"> </w:t>
      </w:r>
    </w:p>
    <w:p w:rsidR="00FF467E" w:rsidRDefault="00FF383F" w:rsidP="00C504B7">
      <w:pPr>
        <w:spacing w:line="360" w:lineRule="auto"/>
        <w:jc w:val="both"/>
      </w:pPr>
      <w:r>
        <w:t>ADNI is recognized by the medical research community as a leading example of how timely and expen</w:t>
      </w:r>
      <w:r w:rsidR="00690D59">
        <w:t>sive sharing of well-characteriz</w:t>
      </w:r>
      <w:r>
        <w:t xml:space="preserve">ed data can promote further research, improve drug development and therefore benefit public health </w:t>
      </w:r>
      <w:r w:rsidR="002A759E">
        <w:fldChar w:fldCharType="begin"/>
      </w:r>
      <w:r w:rsidR="00795734">
        <w:instrText xml:space="preserve"> ADDIN EN.CITE &lt;EndNote&gt;&lt;Cite&gt;&lt;Author&gt;Wilhelm&lt;/Author&gt;&lt;Year&gt;2014&lt;/Year&gt;&lt;RecNum&gt;1621&lt;/RecNum&gt;&lt;DisplayText&gt;(38)&lt;/DisplayText&gt;&lt;record&gt;&lt;rec-number&gt;1621&lt;/rec-number&gt;&lt;foreign-keys&gt;&lt;key app="EN" db-id="fdewxtd56v0x55efrfk5ex0se05tz00x2d5w" timestamp="1393356239"&gt;1621&lt;/key&gt;&lt;/foreign-keys&gt;&lt;ref-type name="Journal Article"&gt;17&lt;/ref-type&gt;&lt;contributors&gt;&lt;authors&gt;&lt;author&gt;Wilhelm, E. E.&lt;/author&gt;&lt;author&gt;Oster, E.&lt;/author&gt;&lt;author&gt;Shoulson, I.&lt;/author&gt;&lt;/authors&gt;&lt;/contributors&gt;&lt;auth-address&gt;Department of Pharmacology and Physiology, Program for Regulatory Science and Medicine, Georgetown University, Washington, DC.&amp;#xD;University of Chicago Booth School of Business, Chicago, Illinois.&amp;#xD;Departments of Neurology, Pharmacology, and Human Science, Program for Regulatory Science and Medicine, Georgetown University.&lt;/auth-address&gt;&lt;titles&gt;&lt;title&gt;Approaches and Costs for Sharing Clinical Research Data&lt;/title&gt;&lt;secondary-title&gt;JAMA&lt;/secondary-title&gt;&lt;alt-title&gt;JAMA : the journal of the American Medical Association&lt;/alt-title&gt;&lt;/titles&gt;&lt;periodical&gt;&lt;full-title&gt;JAMA&lt;/full-title&gt;&lt;abbr-1&gt;JAMA : the journal of the American Medical Association&lt;/abbr-1&gt;&lt;/periodical&gt;&lt;alt-periodical&gt;&lt;full-title&gt;JAMA&lt;/full-title&gt;&lt;abbr-1&gt;JAMA : the journal of the American Medical Association&lt;/abbr-1&gt;&lt;/alt-periodical&gt;&lt;dates&gt;&lt;year&gt;2014&lt;/year&gt;&lt;pub-dates&gt;&lt;date&gt;Feb 20&lt;/date&gt;&lt;/pub-dates&gt;&lt;/dates&gt;&lt;isbn&gt;1538-3598 (Electronic)&amp;#xD;0098-7484 (Linking)&lt;/isbn&gt;&lt;accession-num&gt;24556937&lt;/accession-num&gt;&lt;urls&gt;&lt;related-urls&gt;&lt;url&gt;http://www.ncbi.nlm.nih.gov/pubmed/24556937&lt;/url&gt;&lt;/related-urls&gt;&lt;/urls&gt;&lt;electronic-resource-num&gt;10.1001/jama.2014.850&lt;/electronic-resource-num&gt;&lt;/record&gt;&lt;/Cite&gt;&lt;/EndNote&gt;</w:instrText>
      </w:r>
      <w:r w:rsidR="002A759E">
        <w:fldChar w:fldCharType="separate"/>
      </w:r>
      <w:r w:rsidR="00795734">
        <w:rPr>
          <w:noProof/>
        </w:rPr>
        <w:t>(</w:t>
      </w:r>
      <w:hyperlink w:anchor="_ENREF_38" w:tooltip="Wilhelm, 2014 #1621" w:history="1">
        <w:r w:rsidR="00795734">
          <w:rPr>
            <w:noProof/>
          </w:rPr>
          <w:t>38</w:t>
        </w:r>
      </w:hyperlink>
      <w:r w:rsidR="00795734">
        <w:rPr>
          <w:noProof/>
        </w:rPr>
        <w:t>)</w:t>
      </w:r>
      <w:r w:rsidR="002A759E">
        <w:fldChar w:fldCharType="end"/>
      </w:r>
      <w:r>
        <w:t>.</w:t>
      </w:r>
      <w:r w:rsidR="00690D59">
        <w:t xml:space="preserve"> </w:t>
      </w:r>
      <w:r w:rsidR="00E433AE">
        <w:t>As of 15 July 2014, there has been over 5.6 million downloads of image data, 322,940 downloads of clinical data, and 5,867 downloads of genetic data by 3234 separate downloaders (personal communication, Dr Arthur Toga).</w:t>
      </w:r>
    </w:p>
    <w:p w:rsidR="000F7313" w:rsidRPr="000E18A1" w:rsidRDefault="00E433AE" w:rsidP="00C504B7">
      <w:pPr>
        <w:spacing w:line="360" w:lineRule="auto"/>
        <w:jc w:val="both"/>
        <w:rPr>
          <w:rStyle w:val="apple-converted-space"/>
        </w:rPr>
      </w:pPr>
      <w:r>
        <w:t xml:space="preserve">The </w:t>
      </w:r>
      <w:r w:rsidR="00D1723A">
        <w:t xml:space="preserve">ADNI </w:t>
      </w:r>
      <w:r w:rsidR="00EE78B6">
        <w:t xml:space="preserve">database </w:t>
      </w:r>
      <w:r w:rsidR="00D1723A">
        <w:t xml:space="preserve">has </w:t>
      </w:r>
      <w:r w:rsidR="002E74DB">
        <w:t xml:space="preserve">also </w:t>
      </w:r>
      <w:r w:rsidR="00C72FD3">
        <w:t xml:space="preserve">served as model for other projects </w:t>
      </w:r>
      <w:r w:rsidR="002E74DB">
        <w:t>such as the Parkinson's Progr</w:t>
      </w:r>
      <w:r w:rsidR="003011F4">
        <w:t>ession</w:t>
      </w:r>
      <w:r w:rsidR="002E74DB">
        <w:t xml:space="preserve"> Markers Initiative (PPMI</w:t>
      </w:r>
      <w:r w:rsidR="00E708C6">
        <w:t>)</w:t>
      </w:r>
      <w:r w:rsidR="003011F4">
        <w:t xml:space="preserve"> and, very recently, the</w:t>
      </w:r>
      <w:r w:rsidR="00E708C6">
        <w:t xml:space="preserve"> </w:t>
      </w:r>
      <w:r w:rsidR="003011F4">
        <w:t xml:space="preserve">North American Registry for Care and Research in Multiple Sclerosis </w:t>
      </w:r>
      <w:r w:rsidR="0011227D">
        <w:t>(NARCRMS)</w:t>
      </w:r>
      <w:r w:rsidR="003011F4">
        <w:t xml:space="preserve">. </w:t>
      </w:r>
      <w:r w:rsidR="00EE78B6">
        <w:t xml:space="preserve">PPMI </w:t>
      </w:r>
      <w:r w:rsidR="003011F4">
        <w:t xml:space="preserve">aims to identify biomarkers for Parkinson's Disease progression </w:t>
      </w:r>
      <w:r w:rsidR="002A759E">
        <w:fldChar w:fldCharType="begin"/>
      </w:r>
      <w:r w:rsidR="00795734">
        <w:instrText xml:space="preserve"> ADDIN EN.CITE &lt;EndNote&gt;&lt;Cite&gt;&lt;Author&gt;Parkinson Progression Marker&lt;/Author&gt;&lt;Year&gt;2011&lt;/Year&gt;&lt;RecNum&gt;1738&lt;/RecNum&gt;&lt;DisplayText&gt;(40)&lt;/DisplayText&gt;&lt;record&gt;&lt;rec-number&gt;1738&lt;/rec-number&gt;&lt;foreign-keys&gt;&lt;key app="EN" db-id="fdewxtd56v0x55efrfk5ex0se05tz00x2d5w" timestamp="1405447555"&gt;1738&lt;/key&gt;&lt;/foreign-keys&gt;&lt;ref-type name="Journal Article"&gt;17&lt;/ref-type&gt;&lt;contributors&gt;&lt;authors&gt;&lt;author&gt;Parkinson Progression Marker, Initiative&lt;/author&gt;&lt;/authors&gt;&lt;/contributors&gt;&lt;titles&gt;&lt;title&gt;The Parkinson Progression Marker Initiative (PPMI)&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629-35&lt;/pages&gt;&lt;volume&gt;95&lt;/volume&gt;&lt;number&gt;4&lt;/number&gt;&lt;keywords&gt;&lt;keyword&gt;Biological Markers/*metabolism&lt;/keyword&gt;&lt;keyword&gt;Cohort Studies&lt;/keyword&gt;&lt;keyword&gt;Diagnostic Imaging&lt;/keyword&gt;&lt;keyword&gt;*Disease Progression&lt;/keyword&gt;&lt;keyword&gt;Female&lt;/keyword&gt;&lt;keyword&gt;Humans&lt;/keyword&gt;&lt;keyword&gt;*International Cooperation&lt;/keyword&gt;&lt;keyword&gt;Male&lt;/keyword&gt;&lt;keyword&gt;Multicenter Studies as Topic/methods&lt;/keyword&gt;&lt;keyword&gt;Parkinson Disease/blood/cerebrospinal fluid/*diagnosis&lt;/keyword&gt;&lt;/keywords&gt;&lt;dates&gt;&lt;year&gt;2011&lt;/year&gt;&lt;pub-dates&gt;&lt;date&gt;Dec&lt;/date&gt;&lt;/pub-dates&gt;&lt;/dates&gt;&lt;isbn&gt;1873-5118 (Electronic)&amp;#xD;0301-0082 (Linking)&lt;/isbn&gt;&lt;accession-num&gt;21930184&lt;/accession-num&gt;&lt;urls&gt;&lt;related-urls&gt;&lt;url&gt;http://www.ncbi.nlm.nih.gov/pubmed/21930184&lt;/url&gt;&lt;/related-urls&gt;&lt;/urls&gt;&lt;electronic-resource-num&gt;10.1016/j.pneurobio.2011.09.005&lt;/electronic-resource-num&gt;&lt;/record&gt;&lt;/Cite&gt;&lt;/EndNote&gt;</w:instrText>
      </w:r>
      <w:r w:rsidR="002A759E">
        <w:fldChar w:fldCharType="separate"/>
      </w:r>
      <w:r w:rsidR="00795734">
        <w:rPr>
          <w:noProof/>
        </w:rPr>
        <w:t>(</w:t>
      </w:r>
      <w:hyperlink w:anchor="_ENREF_40" w:tooltip="Parkinson Progression Marker, 2011 #1738" w:history="1">
        <w:r w:rsidR="00795734">
          <w:rPr>
            <w:noProof/>
          </w:rPr>
          <w:t>40</w:t>
        </w:r>
      </w:hyperlink>
      <w:r w:rsidR="00795734">
        <w:rPr>
          <w:noProof/>
        </w:rPr>
        <w:t>)</w:t>
      </w:r>
      <w:r w:rsidR="002A759E">
        <w:fldChar w:fldCharType="end"/>
      </w:r>
      <w:r w:rsidR="003011F4">
        <w:t xml:space="preserve"> </w:t>
      </w:r>
      <w:r w:rsidR="00EE78B6">
        <w:t xml:space="preserve">and </w:t>
      </w:r>
      <w:r w:rsidR="003011F4">
        <w:t>share</w:t>
      </w:r>
      <w:r w:rsidR="00EE78B6">
        <w:t>s</w:t>
      </w:r>
      <w:r w:rsidR="003011F4">
        <w:t xml:space="preserve"> the LONI informatics data repositor</w:t>
      </w:r>
      <w:r w:rsidR="00EE78B6">
        <w:t>y.</w:t>
      </w:r>
      <w:r>
        <w:t xml:space="preserve"> </w:t>
      </w:r>
      <w:r w:rsidR="00757A18">
        <w:t>N</w:t>
      </w:r>
      <w:r w:rsidR="00EE78B6">
        <w:t xml:space="preserve">ARCRMS, a database </w:t>
      </w:r>
      <w:r w:rsidR="00757A18">
        <w:t>to collect</w:t>
      </w:r>
      <w:r w:rsidR="00EE78B6">
        <w:t xml:space="preserve"> MRI and other biomarker information data from patients with MS in the United States</w:t>
      </w:r>
      <w:r w:rsidR="00757A18">
        <w:t>,</w:t>
      </w:r>
      <w:r w:rsidR="000E18A1">
        <w:t xml:space="preserve"> </w:t>
      </w:r>
      <w:r w:rsidR="007E366F">
        <w:t xml:space="preserve">is modelled specifically on </w:t>
      </w:r>
      <w:r w:rsidR="00A709FA">
        <w:lastRenderedPageBreak/>
        <w:t xml:space="preserve">ADNI’s database </w:t>
      </w:r>
      <w:r w:rsidR="007E366F">
        <w:t>and will provide freely available data on MS patients to clinicians, patients and pharmaceutical companies</w:t>
      </w:r>
      <w:r w:rsidR="00A709FA">
        <w:t xml:space="preserve"> </w:t>
      </w:r>
      <w:r w:rsidR="00A709FA">
        <w:fldChar w:fldCharType="begin"/>
      </w:r>
      <w:r w:rsidR="00795734">
        <w:instrText xml:space="preserve"> ADDIN EN.CITE &lt;EndNote&gt;&lt;Cite&gt;&lt;Author&gt;Rammohan&lt;/Author&gt;&lt;Year&gt;2014&lt;/Year&gt;&lt;RecNum&gt;1739&lt;/RecNum&gt;&lt;DisplayText&gt;(41)&lt;/DisplayText&gt;&lt;record&gt;&lt;rec-number&gt;1739&lt;/rec-number&gt;&lt;foreign-keys&gt;&lt;key app="EN" db-id="fdewxtd56v0x55efrfk5ex0se05tz00x2d5w" timestamp="1405459113"&gt;1739&lt;/key&gt;&lt;/foreign-keys&gt;&lt;ref-type name="Journal Article"&gt;17&lt;/ref-type&gt;&lt;contributors&gt;&lt;authors&gt;&lt;author&gt;Rammohan, K.W.&lt;/author&gt;&lt;/authors&gt;&lt;/contributors&gt;&lt;titles&gt;&lt;title&gt;Transformation of MS care in the  21st Century. How NARCRMS will change the way we practice. &lt;/title&gt;&lt;secondary-title&gt;6th Cooperative Meeting of the Consortium of Multiple Sclerosis Centers (CMSC) and the Americas Committee for Treatment and Research In Multiple Sclerosis (ACTRIMS).&lt;/secondary-title&gt;&lt;/titles&gt;&lt;periodical&gt;&lt;full-title&gt;6th Cooperative Meeting of the Consortium of Multiple Sclerosis Centers (CMSC) and the Americas Committee for Treatment and Research In Multiple Sclerosis (ACTRIMS).&lt;/full-title&gt;&lt;/periodical&gt;&lt;dates&gt;&lt;year&gt;2014&lt;/year&gt;&lt;/dates&gt;&lt;urls&gt;&lt;/urls&gt;&lt;/record&gt;&lt;/Cite&gt;&lt;/EndNote&gt;</w:instrText>
      </w:r>
      <w:r w:rsidR="00A709FA">
        <w:fldChar w:fldCharType="separate"/>
      </w:r>
      <w:r w:rsidR="00795734">
        <w:rPr>
          <w:noProof/>
        </w:rPr>
        <w:t>(</w:t>
      </w:r>
      <w:hyperlink w:anchor="_ENREF_41" w:tooltip="Rammohan, 2014 #1739" w:history="1">
        <w:r w:rsidR="00795734">
          <w:rPr>
            <w:noProof/>
          </w:rPr>
          <w:t>41</w:t>
        </w:r>
      </w:hyperlink>
      <w:r w:rsidR="00795734">
        <w:rPr>
          <w:noProof/>
        </w:rPr>
        <w:t>)</w:t>
      </w:r>
      <w:r w:rsidR="00A709FA">
        <w:fldChar w:fldCharType="end"/>
      </w:r>
      <w:r w:rsidR="007E366F">
        <w:t xml:space="preserve">. </w:t>
      </w:r>
    </w:p>
    <w:p w:rsidR="00C72FD3" w:rsidRDefault="00912F3D" w:rsidP="00C504B7">
      <w:pPr>
        <w:spacing w:line="360" w:lineRule="auto"/>
        <w:jc w:val="both"/>
      </w:pPr>
      <w:r>
        <w:t xml:space="preserve">ADNI shared data has </w:t>
      </w:r>
      <w:r w:rsidR="00921B85">
        <w:t xml:space="preserve">also </w:t>
      </w:r>
      <w:r>
        <w:t>been used in studies</w:t>
      </w:r>
      <w:r w:rsidR="00921B85">
        <w:t xml:space="preserve"> beyond</w:t>
      </w:r>
      <w:r>
        <w:t xml:space="preserve"> the original project mandate</w:t>
      </w:r>
      <w:r w:rsidR="00921B85">
        <w:t xml:space="preserve">, </w:t>
      </w:r>
      <w:r>
        <w:t>playing</w:t>
      </w:r>
      <w:r w:rsidR="008D3463">
        <w:t xml:space="preserve"> a</w:t>
      </w:r>
      <w:r>
        <w:t xml:space="preserve"> critical role in identifying novel AD </w:t>
      </w:r>
      <w:r w:rsidR="00921B85">
        <w:t xml:space="preserve">genetic </w:t>
      </w:r>
      <w:r>
        <w:t>risk factors</w:t>
      </w:r>
      <w:r w:rsidR="00921B85">
        <w:t xml:space="preserve">, and contributing to research sometimes completely unrelated to AD for which data from a well-characterized cohort is desirable. These include </w:t>
      </w:r>
      <w:r w:rsidR="008D3463">
        <w:t xml:space="preserve">investigations into </w:t>
      </w:r>
      <w:r w:rsidR="00921B85">
        <w:t>stroke, hypertension, depression, and even</w:t>
      </w:r>
      <w:r w:rsidR="00E433AE">
        <w:t xml:space="preserve"> mapping skull shape gradients in</w:t>
      </w:r>
      <w:r w:rsidR="00921B85">
        <w:t xml:space="preserve"> historical population movements </w:t>
      </w:r>
      <w:r w:rsidR="00921B85">
        <w:fldChar w:fldCharType="begin">
          <w:fldData xml:space="preserve">PEVuZE5vdGU+PENpdGU+PEF1dGhvcj5XZWluZXI8L0F1dGhvcj48WWVhcj4yMDEzPC9ZZWFyPjxS
ZWNOdW0+MTcyNzwvUmVjTnVtPjxEaXNwbGF5VGV4dD4oNDIpPC9EaXNwbGF5VGV4dD48cmVjb3Jk
PjxyZWMtbnVtYmVyPjE3Mjc8L3JlYy1udW1iZXI+PGZvcmVpZ24ta2V5cz48a2V5IGFwcD0iRU4i
IGRiLWlkPSJmZGV3eHRkNTZ2MHg1NWVmcmZrNWV4MHNlMDV0ejAweDJkNXciIHRpbWVzdGFtcD0i
MTQwNDkzMDI1MiI+MTcyNzwva2V5PjwvZm9yZWlnbi1rZXlzPjxyZWYtdHlwZSBuYW1lPSJKb3Vy
bmFsIEFydGljbGUiPjE3PC9yZWYtdHlwZT48Y29udHJpYnV0b3JzPjxhdXRob3JzPjxhdXRob3I+
V2VpbmVyLCBNLiBXLjwvYXV0aG9yPjxhdXRob3I+VmVpdGNoLCBELiBQLjwvYXV0aG9yPjxhdXRo
b3I+QWlzZW4sIFAuIFMuPC9hdXRob3I+PGF1dGhvcj5CZWNrZXR0LCBMLiBBLjwvYXV0aG9yPjxh
dXRob3I+Q2Fpcm5zLCBOLiBKLjwvYXV0aG9yPjxhdXRob3I+R3JlZW4sIFIuIEMuPC9hdXRob3I+
PGF1dGhvcj5IYXJ2ZXksIEQuPC9hdXRob3I+PGF1dGhvcj5KYWNrLCBDLiBSLjwvYXV0aG9yPjxh
dXRob3I+SmFndXN0LCBXLjwvYXV0aG9yPjxhdXRob3I+TGl1LCBFLjwvYXV0aG9yPjxhdXRob3I+
TW9ycmlzLCBKLiBDLjwvYXV0aG9yPjxhdXRob3I+UGV0ZXJzZW4sIFIuIEMuPC9hdXRob3I+PGF1
dGhvcj5TYXlraW4sIEEuIEouPC9hdXRob3I+PGF1dGhvcj5TY2htaWR0LCBNLiBFLjwvYXV0aG9y
PjxhdXRob3I+U2hhdywgTC48L2F1dGhvcj48YXV0aG9yPlNoZW4sIEwuPC9hdXRob3I+PGF1dGhv
cj5TaXVjaWFrLCBKLiBBLjwvYXV0aG9yPjxhdXRob3I+U29hcmVzLCBILjwvYXV0aG9yPjxhdXRo
b3I+VG9nYSwgQS4gVy48L2F1dGhvcj48YXV0aG9yPlRyb2phbm93c2tpLCBKLiBRLjwvYXV0aG9y
PjxhdXRob3I+QWx6aGVpbWVyJmFwb3M7cyBEaXNlYXNlIE5ldXJvaW1hZ2luZywgSW5pdGlhdGl2
ZTwvYXV0aG9yPjwvYXV0aG9ycz48L2NvbnRyaWJ1dG9ycz48YXV0aC1hZGRyZXNzPkRlcGFydG1l
bnQgb2YgVmV0ZXJhbnMgQWZmYWlycyBNZWRpY2FsIENlbnRlciwgQ2VudGVyIGZvciBJbWFnaW5n
IG9mIE5ldXJvZGVnZW5lcmF0aXZlIERpc2Vhc2VzLCBTYW4gRnJhbmNpc2NvLCBDQSwgVVNBLiBt
aWNoYWVsLndlaW5lckB1Y3NmLmVkdTwvYXV0aC1hZGRyZXNzPjx0aXRsZXM+PHRpdGxlPlRoZSBB
bHpoZWltZXImYXBvcztzIERpc2Vhc2UgTmV1cm9pbWFnaW5nIEluaXRpYXRpdmU6IGEgcmV2aWV3
IG9mIHBhcGVycyBwdWJsaXNoZWQgc2luY2UgaXRzIGluY2VwdGlvbjwvdGl0bGU+PHNlY29uZGFy
eS10aXRsZT5BbHpoZWltZXJzIERlbWVudDwvc2Vjb25kYXJ5LXRpdGxlPjxhbHQtdGl0bGU+QWx6
aGVpbWVyJmFwb3M7cyAmYW1wOyBkZW1lbnRpYSA6IHRoZSBqb3VybmFsIG9mIHRoZSBBbHpoZWlt
ZXImYXBvcztzIEFzc29jaWF0aW9uPC9hbHQtdGl0bGU+PC90aXRsZXM+PHBlcmlvZGljYWw+PGZ1
bGwtdGl0bGU+QWx6aGVpbWVycyBEZW1lbnQ8L2Z1bGwtdGl0bGU+PC9wZXJpb2RpY2FsPjxwYWdl
cz5lMTExLTk0PC9wYWdlcz48dm9sdW1lPjk8L3ZvbHVtZT48bnVtYmVyPjU8L251bWJlcj48a2V5
d29yZHM+PGtleXdvcmQ+QWx6aGVpbWVyIERpc2Vhc2UvKmRpYWdub3Npczwva2V5d29yZD48a2V5
d29yZD4qRWFybHkgRGlhZ25vc2lzPC9rZXl3b3JkPjxrZXl3b3JkPkh1bWFuczwva2V5d29yZD48
a2V5d29yZD5NdWx0aWNlbnRlciBTdHVkaWVzIGFzIFRvcGljPC9rZXl3b3JkPjxrZXl3b3JkPk5l
dXJvaW1hZ2luZy8qbWV0aG9kczwva2V5d29yZD48a2V5d29yZD5Vbml0ZWQgU3RhdGVzPC9rZXl3
b3JkPjwva2V5d29yZHM+PGRhdGVzPjx5ZWFyPjIwMTM8L3llYXI+PHB1Yi1kYXRlcz48ZGF0ZT5T
ZXA8L2RhdGU+PC9wdWItZGF0ZXM+PC9kYXRlcz48aXNibj4xNTUyLTUyNzkgKEVsZWN0cm9uaWMp
JiN4RDsxNTUyLTUyNjAgKExpbmtpbmcpPC9pc2JuPjxhY2Nlc3Npb24tbnVtPjIzOTMyMTg0PC9h
Y2Nlc3Npb24tbnVtPjx1cmxzPjxyZWxhdGVkLXVybHM+PHVybD5odHRwOi8vd3d3Lm5jYmkubmxt
Lm5paC5nb3YvcHVibWVkLzIzOTMyMTg0PC91cmw+PC9yZWxhdGVkLXVybHM+PC91cmxzPjxlbGVj
dHJvbmljLXJlc291cmNlLW51bT4xMC4xMDE2L2ouamFsei4yMDEzLjA1LjE3Njk8L2VsZWN0cm9u
aWMtcmVzb3VyY2UtbnVtPjwvcmVjb3JkPjwvQ2l0ZT48L0VuZE5vdGU+
</w:fldData>
        </w:fldChar>
      </w:r>
      <w:r w:rsidR="00795734">
        <w:instrText xml:space="preserve"> ADDIN EN.CITE </w:instrText>
      </w:r>
      <w:r w:rsidR="00795734">
        <w:fldChar w:fldCharType="begin">
          <w:fldData xml:space="preserve">PEVuZE5vdGU+PENpdGU+PEF1dGhvcj5XZWluZXI8L0F1dGhvcj48WWVhcj4yMDEzPC9ZZWFyPjxS
ZWNOdW0+MTcyNzwvUmVjTnVtPjxEaXNwbGF5VGV4dD4oNDIpPC9EaXNwbGF5VGV4dD48cmVjb3Jk
PjxyZWMtbnVtYmVyPjE3Mjc8L3JlYy1udW1iZXI+PGZvcmVpZ24ta2V5cz48a2V5IGFwcD0iRU4i
IGRiLWlkPSJmZGV3eHRkNTZ2MHg1NWVmcmZrNWV4MHNlMDV0ejAweDJkNXciIHRpbWVzdGFtcD0i
MTQwNDkzMDI1MiI+MTcyNzwva2V5PjwvZm9yZWlnbi1rZXlzPjxyZWYtdHlwZSBuYW1lPSJKb3Vy
bmFsIEFydGljbGUiPjE3PC9yZWYtdHlwZT48Y29udHJpYnV0b3JzPjxhdXRob3JzPjxhdXRob3I+
V2VpbmVyLCBNLiBXLjwvYXV0aG9yPjxhdXRob3I+VmVpdGNoLCBELiBQLjwvYXV0aG9yPjxhdXRo
b3I+QWlzZW4sIFAuIFMuPC9hdXRob3I+PGF1dGhvcj5CZWNrZXR0LCBMLiBBLjwvYXV0aG9yPjxh
dXRob3I+Q2Fpcm5zLCBOLiBKLjwvYXV0aG9yPjxhdXRob3I+R3JlZW4sIFIuIEMuPC9hdXRob3I+
PGF1dGhvcj5IYXJ2ZXksIEQuPC9hdXRob3I+PGF1dGhvcj5KYWNrLCBDLiBSLjwvYXV0aG9yPjxh
dXRob3I+SmFndXN0LCBXLjwvYXV0aG9yPjxhdXRob3I+TGl1LCBFLjwvYXV0aG9yPjxhdXRob3I+
TW9ycmlzLCBKLiBDLjwvYXV0aG9yPjxhdXRob3I+UGV0ZXJzZW4sIFIuIEMuPC9hdXRob3I+PGF1
dGhvcj5TYXlraW4sIEEuIEouPC9hdXRob3I+PGF1dGhvcj5TY2htaWR0LCBNLiBFLjwvYXV0aG9y
PjxhdXRob3I+U2hhdywgTC48L2F1dGhvcj48YXV0aG9yPlNoZW4sIEwuPC9hdXRob3I+PGF1dGhv
cj5TaXVjaWFrLCBKLiBBLjwvYXV0aG9yPjxhdXRob3I+U29hcmVzLCBILjwvYXV0aG9yPjxhdXRo
b3I+VG9nYSwgQS4gVy48L2F1dGhvcj48YXV0aG9yPlRyb2phbm93c2tpLCBKLiBRLjwvYXV0aG9y
PjxhdXRob3I+QWx6aGVpbWVyJmFwb3M7cyBEaXNlYXNlIE5ldXJvaW1hZ2luZywgSW5pdGlhdGl2
ZTwvYXV0aG9yPjwvYXV0aG9ycz48L2NvbnRyaWJ1dG9ycz48YXV0aC1hZGRyZXNzPkRlcGFydG1l
bnQgb2YgVmV0ZXJhbnMgQWZmYWlycyBNZWRpY2FsIENlbnRlciwgQ2VudGVyIGZvciBJbWFnaW5n
IG9mIE5ldXJvZGVnZW5lcmF0aXZlIERpc2Vhc2VzLCBTYW4gRnJhbmNpc2NvLCBDQSwgVVNBLiBt
aWNoYWVsLndlaW5lckB1Y3NmLmVkdTwvYXV0aC1hZGRyZXNzPjx0aXRsZXM+PHRpdGxlPlRoZSBB
bHpoZWltZXImYXBvcztzIERpc2Vhc2UgTmV1cm9pbWFnaW5nIEluaXRpYXRpdmU6IGEgcmV2aWV3
IG9mIHBhcGVycyBwdWJsaXNoZWQgc2luY2UgaXRzIGluY2VwdGlvbjwvdGl0bGU+PHNlY29uZGFy
eS10aXRsZT5BbHpoZWltZXJzIERlbWVudDwvc2Vjb25kYXJ5LXRpdGxlPjxhbHQtdGl0bGU+QWx6
aGVpbWVyJmFwb3M7cyAmYW1wOyBkZW1lbnRpYSA6IHRoZSBqb3VybmFsIG9mIHRoZSBBbHpoZWlt
ZXImYXBvcztzIEFzc29jaWF0aW9uPC9hbHQtdGl0bGU+PC90aXRsZXM+PHBlcmlvZGljYWw+PGZ1
bGwtdGl0bGU+QWx6aGVpbWVycyBEZW1lbnQ8L2Z1bGwtdGl0bGU+PC9wZXJpb2RpY2FsPjxwYWdl
cz5lMTExLTk0PC9wYWdlcz48dm9sdW1lPjk8L3ZvbHVtZT48bnVtYmVyPjU8L251bWJlcj48a2V5
d29yZHM+PGtleXdvcmQ+QWx6aGVpbWVyIERpc2Vhc2UvKmRpYWdub3Npczwva2V5d29yZD48a2V5
d29yZD4qRWFybHkgRGlhZ25vc2lzPC9rZXl3b3JkPjxrZXl3b3JkPkh1bWFuczwva2V5d29yZD48
a2V5d29yZD5NdWx0aWNlbnRlciBTdHVkaWVzIGFzIFRvcGljPC9rZXl3b3JkPjxrZXl3b3JkPk5l
dXJvaW1hZ2luZy8qbWV0aG9kczwva2V5d29yZD48a2V5d29yZD5Vbml0ZWQgU3RhdGVzPC9rZXl3
b3JkPjwva2V5d29yZHM+PGRhdGVzPjx5ZWFyPjIwMTM8L3llYXI+PHB1Yi1kYXRlcz48ZGF0ZT5T
ZXA8L2RhdGU+PC9wdWItZGF0ZXM+PC9kYXRlcz48aXNibj4xNTUyLTUyNzkgKEVsZWN0cm9uaWMp
JiN4RDsxNTUyLTUyNjAgKExpbmtpbmcpPC9pc2JuPjxhY2Nlc3Npb24tbnVtPjIzOTMyMTg0PC9h
Y2Nlc3Npb24tbnVtPjx1cmxzPjxyZWxhdGVkLXVybHM+PHVybD5odHRwOi8vd3d3Lm5jYmkubmxt
Lm5paC5nb3YvcHVibWVkLzIzOTMyMTg0PC91cmw+PC9yZWxhdGVkLXVybHM+PC91cmxzPjxlbGVj
dHJvbmljLXJlc291cmNlLW51bT4xMC4xMDE2L2ouamFsei4yMDEzLjA1LjE3Njk8L2VsZWN0cm9u
aWMtcmVzb3VyY2UtbnVtPjwvcmVjb3JkPjwvQ2l0ZT48L0VuZE5vdGU+
</w:fldData>
        </w:fldChar>
      </w:r>
      <w:r w:rsidR="00795734">
        <w:instrText xml:space="preserve"> ADDIN EN.CITE.DATA </w:instrText>
      </w:r>
      <w:r w:rsidR="00795734">
        <w:fldChar w:fldCharType="end"/>
      </w:r>
      <w:r w:rsidR="00921B85">
        <w:fldChar w:fldCharType="separate"/>
      </w:r>
      <w:r w:rsidR="00795734">
        <w:rPr>
          <w:noProof/>
        </w:rPr>
        <w:t>(</w:t>
      </w:r>
      <w:hyperlink w:anchor="_ENREF_42" w:tooltip="Weiner, 2013 #1727" w:history="1">
        <w:r w:rsidR="00795734">
          <w:rPr>
            <w:noProof/>
          </w:rPr>
          <w:t>42</w:t>
        </w:r>
      </w:hyperlink>
      <w:r w:rsidR="00795734">
        <w:rPr>
          <w:noProof/>
        </w:rPr>
        <w:t>)</w:t>
      </w:r>
      <w:r w:rsidR="00921B85">
        <w:fldChar w:fldCharType="end"/>
      </w:r>
      <w:r w:rsidR="00921B85">
        <w:t>.</w:t>
      </w:r>
    </w:p>
    <w:p w:rsidR="00D1723A" w:rsidRDefault="008D3463" w:rsidP="00C504B7">
      <w:pPr>
        <w:spacing w:line="360" w:lineRule="auto"/>
        <w:jc w:val="both"/>
      </w:pPr>
      <w:r>
        <w:t xml:space="preserve">In the mid-2013, whole genome sequencing data for the entire ADNI cohort was added to the LONI database. Funded by the Alzheimer's Association and the </w:t>
      </w:r>
      <w:proofErr w:type="spellStart"/>
      <w:r w:rsidRPr="008D3463">
        <w:t>Brin</w:t>
      </w:r>
      <w:proofErr w:type="spellEnd"/>
      <w:r w:rsidRPr="008D3463">
        <w:t xml:space="preserve"> </w:t>
      </w:r>
      <w:proofErr w:type="spellStart"/>
      <w:r w:rsidRPr="008D3463">
        <w:t>Wojcicki</w:t>
      </w:r>
      <w:proofErr w:type="spellEnd"/>
      <w:r w:rsidRPr="008D3463">
        <w:t xml:space="preserve"> Foundation</w:t>
      </w:r>
      <w:r>
        <w:t>, this project added around 165 terabytes of data to the repository and signalled the entry of ADNI into the world of big data. The full impact of t</w:t>
      </w:r>
      <w:r w:rsidR="00D00CA1">
        <w:t>his project has yet to be realiz</w:t>
      </w:r>
      <w:r>
        <w:t>ed,</w:t>
      </w:r>
      <w:r w:rsidR="00D00CA1">
        <w:t xml:space="preserve"> but the combination of whole genome sequences with existing longitudinal assessments of neuropsychological, imaging and biological measures has the potential to allow investigators worldwide to discover new associations between rare genetic variants and these disease features and to develop novel targets for new disease modifying or preventative therapies (</w:t>
      </w:r>
      <w:r w:rsidR="00D00CA1" w:rsidRPr="00D00CA1">
        <w:t>http://alzforum.org/news/research-news/adni-full-genetic-sequences-now-available-download</w:t>
      </w:r>
      <w:r w:rsidR="00D00CA1">
        <w:t xml:space="preserve">). </w:t>
      </w:r>
    </w:p>
    <w:p w:rsidR="003C3F84" w:rsidRDefault="00390631" w:rsidP="00C504B7">
      <w:pPr>
        <w:spacing w:line="360" w:lineRule="auto"/>
        <w:jc w:val="both"/>
      </w:pPr>
      <w:r>
        <w:t>The sum of the ADNI data repository is n</w:t>
      </w:r>
      <w:r w:rsidR="00DD2F23">
        <w:t>ow being leveraged</w:t>
      </w:r>
      <w:r>
        <w:t xml:space="preserve"> in a computational challenge jointly run by </w:t>
      </w:r>
      <w:r w:rsidR="00791E8F">
        <w:t xml:space="preserve">the Global CEO Initiative for Alzheimer’s </w:t>
      </w:r>
      <w:proofErr w:type="gramStart"/>
      <w:r w:rsidR="00791E8F">
        <w:t>Disease</w:t>
      </w:r>
      <w:proofErr w:type="gramEnd"/>
      <w:r w:rsidR="00791E8F">
        <w:t>, DREAM and Sage Bionetworks</w:t>
      </w:r>
      <w:r>
        <w:t xml:space="preserve">. </w:t>
      </w:r>
      <w:r w:rsidR="00791E8F">
        <w:t xml:space="preserve"> The Alzheimer’s </w:t>
      </w:r>
      <w:proofErr w:type="gramStart"/>
      <w:r w:rsidR="00791E8F">
        <w:t>Disease</w:t>
      </w:r>
      <w:proofErr w:type="gramEnd"/>
      <w:r w:rsidR="00791E8F">
        <w:t xml:space="preserve"> Big Data DREAM Challenge #1 (</w:t>
      </w:r>
      <w:hyperlink r:id="rId12" w:anchor="!Synapse:syn2290704" w:history="1">
        <w:r w:rsidRPr="00D3279F">
          <w:rPr>
            <w:rStyle w:val="Hyperlink"/>
          </w:rPr>
          <w:t>https://www.synapse.org/#!Synapse:syn2290704</w:t>
        </w:r>
      </w:hyperlink>
      <w:r>
        <w:t xml:space="preserve">) challenges </w:t>
      </w:r>
      <w:r w:rsidR="00862D50">
        <w:t xml:space="preserve">bioinformatics experts </w:t>
      </w:r>
      <w:r>
        <w:t xml:space="preserve">worldwide to </w:t>
      </w:r>
      <w:r w:rsidR="00DD2F23">
        <w:t>predict the best biomarkers for early AD-relate</w:t>
      </w:r>
      <w:r w:rsidR="00FF4269">
        <w:t xml:space="preserve">d cognitive decline and for discordance </w:t>
      </w:r>
      <w:r w:rsidR="00DD2F23">
        <w:t xml:space="preserve">between high amyloid levels and cognitive decline. </w:t>
      </w:r>
      <w:r w:rsidR="00862D50">
        <w:t xml:space="preserve">Over 200 teams in both the public and private sector have accepted the challenge, which will also use date provided by Rush University Medical </w:t>
      </w:r>
      <w:proofErr w:type="spellStart"/>
      <w:r w:rsidR="00862D50">
        <w:t>Center</w:t>
      </w:r>
      <w:proofErr w:type="spellEnd"/>
      <w:r w:rsidR="00862D50">
        <w:t xml:space="preserve">, and The </w:t>
      </w:r>
      <w:proofErr w:type="spellStart"/>
      <w:r w:rsidR="00862D50">
        <w:t>AddNeuroMed</w:t>
      </w:r>
      <w:proofErr w:type="spellEnd"/>
      <w:r w:rsidR="00862D50">
        <w:t xml:space="preserve"> Study. </w:t>
      </w:r>
      <w:r w:rsidR="00C504B7">
        <w:t xml:space="preserve">The best-performing predictive models will be tested in a similar independent data set, with results expected in early 2015. </w:t>
      </w:r>
      <w:r w:rsidR="00862D50">
        <w:t>In a sense, this challenge represents the ultimate in data-sharing</w:t>
      </w:r>
      <w:r w:rsidR="00C504B7">
        <w:t xml:space="preserve"> in which</w:t>
      </w:r>
      <w:r w:rsidR="00862D50">
        <w:t xml:space="preserve"> ‘crowd-sourcing’ of data analysis in a competitive manner is expected to </w:t>
      </w:r>
      <w:r w:rsidR="00C504B7">
        <w:t xml:space="preserve">greatly accelerate research in this area for the public good. </w:t>
      </w:r>
    </w:p>
    <w:p w:rsidR="00D1723A" w:rsidRDefault="00D1723A" w:rsidP="00C504B7">
      <w:pPr>
        <w:pStyle w:val="IntenseQuote"/>
        <w:spacing w:line="360" w:lineRule="auto"/>
      </w:pPr>
      <w:r>
        <w:t>AD</w:t>
      </w:r>
      <w:r w:rsidR="00A35464">
        <w:t>N</w:t>
      </w:r>
      <w:r w:rsidR="00525477">
        <w:t>I data have been used in over 55</w:t>
      </w:r>
      <w:r>
        <w:t>0 citations</w:t>
      </w:r>
    </w:p>
    <w:p w:rsidR="0084373D" w:rsidRDefault="00D97692" w:rsidP="00525477">
      <w:pPr>
        <w:spacing w:line="360" w:lineRule="auto"/>
        <w:jc w:val="both"/>
      </w:pPr>
      <w:r>
        <w:t xml:space="preserve">One measure of the impact of ADNI </w:t>
      </w:r>
      <w:r w:rsidR="00525477">
        <w:t>is</w:t>
      </w:r>
      <w:r w:rsidR="00012019">
        <w:t xml:space="preserve"> </w:t>
      </w:r>
      <w:r>
        <w:t xml:space="preserve">the </w:t>
      </w:r>
      <w:r w:rsidR="00012019">
        <w:t xml:space="preserve">approximately 575 </w:t>
      </w:r>
      <w:r>
        <w:t xml:space="preserve">of scientific </w:t>
      </w:r>
      <w:r w:rsidR="00012019">
        <w:t xml:space="preserve">publications (as of July 2014) which have utilized </w:t>
      </w:r>
      <w:r>
        <w:t xml:space="preserve">data generated by the initiative. </w:t>
      </w:r>
      <w:r w:rsidR="00012019">
        <w:t xml:space="preserve"> Around a third of these are papers describing methods ranging from the standardization of methods for use in the multi-</w:t>
      </w:r>
      <w:proofErr w:type="spellStart"/>
      <w:r w:rsidR="00012019">
        <w:t>center</w:t>
      </w:r>
      <w:proofErr w:type="spellEnd"/>
      <w:r w:rsidR="00012019">
        <w:t xml:space="preserve"> setting, to improvements in neuroimaging techniques</w:t>
      </w:r>
      <w:r w:rsidR="00DE2C1C">
        <w:t>,</w:t>
      </w:r>
      <w:r w:rsidR="00012019">
        <w:t xml:space="preserve"> to new approaches to classifying patients and </w:t>
      </w:r>
      <w:r w:rsidR="00012019">
        <w:lastRenderedPageBreak/>
        <w:t>predicting their likelihood of future decline</w:t>
      </w:r>
      <w:r w:rsidR="00DE2C1C">
        <w:t>,</w:t>
      </w:r>
      <w:r w:rsidR="00012019">
        <w:t xml:space="preserve"> to methods to improve genetic and statistical analyses. Around a quarter of papers describe disease progression and associations between </w:t>
      </w:r>
      <w:r w:rsidR="00DE2C1C">
        <w:t>ADNI</w:t>
      </w:r>
      <w:r w:rsidR="00012019">
        <w:t>; many papers have characterized relationshi</w:t>
      </w:r>
      <w:r w:rsidR="00AE7F00">
        <w:t>ps between imaging, genetic and CSF biomarkers and cognitive measures. Approximately 15% of papers have primarily focused on the improvement of clinical trial efficiency through the selection of populations more likely to progress within the time frame of a trial and by the development of more sensitive outcome measures, both imaging and clinical. The ADNI dataset has been used in another 15% of publication</w:t>
      </w:r>
      <w:r w:rsidR="00C0057E">
        <w:t>s which have identified around 20</w:t>
      </w:r>
      <w:r w:rsidR="00AE7F00">
        <w:t xml:space="preserve"> AD genetic risk factors beyond the </w:t>
      </w:r>
      <w:r w:rsidR="00AE7F00" w:rsidRPr="00C836BB">
        <w:rPr>
          <w:i/>
        </w:rPr>
        <w:t>APOE</w:t>
      </w:r>
      <w:r w:rsidR="00AE7F00">
        <w:t xml:space="preserve"> </w:t>
      </w:r>
      <w:r w:rsidR="00AE7F00" w:rsidRPr="00C836BB">
        <w:rPr>
          <w:rFonts w:ascii="Symbol" w:hAnsi="Symbol"/>
        </w:rPr>
        <w:t></w:t>
      </w:r>
      <w:r w:rsidR="00AE7F00">
        <w:t xml:space="preserve">4 allele. </w:t>
      </w:r>
      <w:r w:rsidR="00DE2C1C">
        <w:t xml:space="preserve">A smaller number focus on cognitively normal participants, world-wide ADNI (WW-ADNI) and finally the total includes a number of reviews and perspectives. </w:t>
      </w:r>
    </w:p>
    <w:p w:rsidR="00525477" w:rsidRDefault="00525477" w:rsidP="00525477">
      <w:pPr>
        <w:spacing w:line="360" w:lineRule="auto"/>
        <w:jc w:val="both"/>
      </w:pPr>
    </w:p>
    <w:p w:rsidR="004A0810" w:rsidRDefault="004A0810" w:rsidP="00C504B7">
      <w:pPr>
        <w:pStyle w:val="IntenseQuote"/>
        <w:spacing w:line="360" w:lineRule="auto"/>
      </w:pPr>
      <w:r>
        <w:t>ADNI has significantly advanced our understanding of AD pathophysiology and genetics, and aided methodological development</w:t>
      </w:r>
    </w:p>
    <w:p w:rsidR="005B02D1" w:rsidRDefault="006C7B03" w:rsidP="002A0584">
      <w:pPr>
        <w:spacing w:line="360" w:lineRule="auto"/>
        <w:jc w:val="both"/>
      </w:pPr>
      <w:r>
        <w:t xml:space="preserve">Ultimately, the most significant contributions of ADNI data to the scientific community can be </w:t>
      </w:r>
      <w:r w:rsidR="00681BB7">
        <w:t xml:space="preserve">distilled to </w:t>
      </w:r>
      <w:r>
        <w:t>a select group of high impact publications. We have chosen the following publications based on the impact rating of the journal</w:t>
      </w:r>
      <w:r w:rsidR="00D004EA">
        <w:t>,</w:t>
      </w:r>
      <w:r>
        <w:t xml:space="preserve"> number of citations, </w:t>
      </w:r>
      <w:r w:rsidR="00D004EA">
        <w:t xml:space="preserve">and our </w:t>
      </w:r>
      <w:r>
        <w:t xml:space="preserve">assessment of </w:t>
      </w:r>
      <w:r w:rsidR="00681BB7">
        <w:t>novelty of the concept and the influence of the work on AD research.</w:t>
      </w:r>
    </w:p>
    <w:p w:rsidR="007031E3" w:rsidRDefault="007031E3" w:rsidP="00C504B7">
      <w:pPr>
        <w:spacing w:line="360" w:lineRule="auto"/>
        <w:rPr>
          <w:rStyle w:val="Emphasis"/>
        </w:rPr>
      </w:pPr>
      <w:r w:rsidRPr="008C0E1D">
        <w:rPr>
          <w:rStyle w:val="Emphasis"/>
        </w:rPr>
        <w:t xml:space="preserve">Establishing relationships between biomarkers, memory, and </w:t>
      </w:r>
      <w:r>
        <w:rPr>
          <w:rStyle w:val="Emphasis"/>
        </w:rPr>
        <w:t>APOE</w:t>
      </w:r>
      <w:r w:rsidRPr="008C0E1D">
        <w:rPr>
          <w:rStyle w:val="Emphasis"/>
        </w:rPr>
        <w:t xml:space="preserve"> genotype.</w:t>
      </w:r>
      <w:r>
        <w:rPr>
          <w:rStyle w:val="Emphasis"/>
        </w:rPr>
        <w:t xml:space="preserve"> </w:t>
      </w:r>
    </w:p>
    <w:p w:rsidR="007031E3" w:rsidRDefault="007031E3" w:rsidP="00C504B7">
      <w:pPr>
        <w:spacing w:line="360" w:lineRule="auto"/>
        <w:jc w:val="both"/>
      </w:pPr>
      <w:r>
        <w:t xml:space="preserve">Two early landmark papers examined the relationships between CSF biomarkers, hippocampal atrophy and memory, and the effect of the </w:t>
      </w:r>
      <w:r w:rsidRPr="00B7700F">
        <w:rPr>
          <w:i/>
        </w:rPr>
        <w:t>APOE</w:t>
      </w:r>
      <w:r>
        <w:t xml:space="preserve"> </w:t>
      </w:r>
      <w:r w:rsidRPr="00B7700F">
        <w:rPr>
          <w:rFonts w:ascii="Symbol" w:hAnsi="Symbol"/>
        </w:rPr>
        <w:t></w:t>
      </w:r>
      <w:r>
        <w:t xml:space="preserve">4 allele on these measures. In cognitively normal healthy elderly subjects, </w:t>
      </w:r>
      <w:proofErr w:type="spellStart"/>
      <w:r>
        <w:t>Mormino</w:t>
      </w:r>
      <w:proofErr w:type="spellEnd"/>
      <w:r>
        <w:t xml:space="preserve"> et al </w:t>
      </w:r>
      <w:r w:rsidR="00354DEC">
        <w:fldChar w:fldCharType="begin">
          <w:fldData xml:space="preserve">PEVuZE5vdGU+PENpdGU+PEF1dGhvcj5Nb3JtaW5vPC9BdXRob3I+PFllYXI+MjAwOTwvWWVhcj48
UmVjTnVtPjI1PC9SZWNOdW0+PERpc3BsYXlUZXh0Pig0Myk8L0Rpc3BsYXlUZXh0PjxyZWNvcmQ+
PHJlYy1udW1iZXI+MjU8L3JlYy1udW1iZXI+PGZvcmVpZ24ta2V5cz48a2V5IGFwcD0iRU4iIGRi
LWlkPSJmZGV3eHRkNTZ2MHg1NWVmcmZrNWV4MHNlMDV0ejAweDJkNXciIHRpbWVzdGFtcD0iMCI+
MjU8L2tleT48L2ZvcmVpZ24ta2V5cz48cmVmLXR5cGUgbmFtZT0iSm91cm5hbCBBcnRpY2xlIj4x
NzwvcmVmLXR5cGU+PGNvbnRyaWJ1dG9ycz48YXV0aG9ycz48YXV0aG9yPk1vcm1pbm8sIEUuIEMu
PC9hdXRob3I+PGF1dGhvcj5LbHV0aCwgSi4gVC48L2F1dGhvcj48YXV0aG9yPk1hZGlzb24sIEMu
IE0uPC9hdXRob3I+PGF1dGhvcj5SYWJpbm92aWNpLCBHLiBELjwvYXV0aG9yPjxhdXRob3I+QmFr
ZXIsIFMuIEwuPC9hdXRob3I+PGF1dGhvcj5NaWxsZXIsIEIuIEwuPC9hdXRob3I+PGF1dGhvcj5L
b2VwcGUsIFIuIEEuPC9hdXRob3I+PGF1dGhvcj5NYXRoaXMsIEMuIEEuPC9hdXRob3I+PGF1dGhv
cj5XZWluZXIsIE0uIFcuPC9hdXRob3I+PGF1dGhvcj5KYWd1c3QsIFcuIEouPC9hdXRob3I+PC9h
dXRob3JzPjwvY29udHJpYnV0b3JzPjxhdXRoLWFkZHJlc3M+SGVsZW4gV2lsbHMgTmV1cm9zY2ll
bmNlIEluc3RpdHV0ZSwgVW5pdmVyc2l0eSBvZiBDYWxpZm9ybmlhLCBCZXJrZWxleSwgQmVya2Vs
ZXksIENBIDk0NzIwLCBVU0EuIGphZ3VzdEBiZXJrZWxleS5lZHU8L2F1dGgtYWRkcmVzcz48dGl0
bGVzPjx0aXRsZT5FcGlzb2RpYyBtZW1vcnkgbG9zcyBpcyByZWxhdGVkIHRvIGhpcHBvY2FtcGFs
LW1lZGlhdGVkIGJldGEtYW15bG9pZCBkZXBvc2l0aW9uIGluIGVsZGVybHkgc3ViamVjdHM8L3Rp
dGxlPjxzZWNvbmRhcnktdGl0bGU+QnJhaW48L3NlY29uZGFyeS10aXRsZT48L3RpdGxlcz48cGVy
aW9kaWNhbD48ZnVsbC10aXRsZT5CcmFpbjwvZnVsbC10aXRsZT48L3BlcmlvZGljYWw+PHBhZ2Vz
PjEzMTAtMjM8L3BhZ2VzPjx2b2x1bWU+MTMyPC92b2x1bWU+PG51bWJlcj5QdCA1PC9udW1iZXI+
PGVkaXRpb24+MjAwOC8xMi8wMjwvZWRpdGlvbj48a2V5d29yZHM+PGtleXdvcmQ+QWdlIEZhY3Rv
cnM8L2tleXdvcmQ+PGtleXdvcmQ+QWdlZDwva2V5d29yZD48a2V5d29yZD5BZ2luZy9waHlzaW9s
b2d5PC9rZXl3b3JkPjxrZXl3b3JkPkFsemhlaW1lciBEaXNlYXNlL3BhdGhvbG9neS9wc3ljaG9s
b2d5L3JhZGlvbnVjbGlkZSBpbWFnaW5nPC9rZXl3b3JkPjxrZXl3b3JkPkFteWxvaWQgYmV0YS1Q
cm90ZWluLyphbmFseXNpczwva2V5d29yZD48a2V5d29yZD5BbmlsaW5lIENvbXBvdW5kcy9kaWFn
bm9zdGljIHVzZTwva2V5d29yZD48a2V5d29yZD5BdHJvcGh5PC9rZXl3b3JkPjxrZXl3b3JkPkNh
cmJvbiBSYWRpb2lzb3RvcGVzL2RpYWdub3N0aWMgdXNlPC9rZXl3b3JkPjxrZXl3b3JkPkNhc2Ut
Q29udHJvbCBTdHVkaWVzPC9rZXl3b3JkPjxrZXl3b3JkPkVkdWNhdGlvbmFsIFN0YXR1czwva2V5
d29yZD48a2V5d29yZD5GZW1hbGU8L2tleXdvcmQ+PGtleXdvcmQ+SGlwcG9jYW1wdXMvY2hlbWlz
dHJ5LypwYXRob2xvZ3kvcmFkaW9udWNsaWRlIGltYWdpbmc8L2tleXdvcmQ+PGtleXdvcmQ+SHVt
YW5zPC9rZXl3b3JkPjxrZXl3b3JkPkxpbmVhciBNb2RlbHM8L2tleXdvcmQ+PGtleXdvcmQ+TWFn
bmV0aWMgUmVzb25hbmNlIEltYWdpbmc8L2tleXdvcmQ+PGtleXdvcmQ+TWFsZTwva2V5d29yZD48
a2V5d29yZD5NZW1vcnkgRGlzb3JkZXJzLypwYXRob2xvZ3kvcHN5Y2hvbG9neS9yYWRpb251Y2xp
ZGUgaW1hZ2luZzwva2V5d29yZD48a2V5d29yZD5NaWRkbGUgQWdlZDwva2V5d29yZD48a2V5d29y
ZD5NdWx0aXZhcmlhdGUgQW5hbHlzaXM8L2tleXdvcmQ+PGtleXdvcmQ+T3JnYW4gU2l6ZTwva2V5
d29yZD48a2V5d29yZD5Qb3NpdHJvbi1FbWlzc2lvbiBUb21vZ3JhcGh5L21ldGhvZHM8L2tleXdv
cmQ+PGtleXdvcmQ+UHN5Y2hpYXRyaWMgU3RhdHVzIFJhdGluZyBTY2FsZXM8L2tleXdvcmQ+PGtl
eXdvcmQ+UmFkaW9waGFybWFjZXV0aWNhbHMvZGlhZ25vc3RpYyB1c2U8L2tleXdvcmQ+PGtleXdv
cmQ+U2V4IEZhY3RvcnM8L2tleXdvcmQ+PGtleXdvcmQ+VGhpYXpvbGVzL2RpYWdub3N0aWMgdXNl
PC9rZXl3b3JkPjwva2V5d29yZHM+PGRhdGVzPjx5ZWFyPjIwMDk8L3llYXI+PHB1Yi1kYXRlcz48
ZGF0ZT5NYXk8L2RhdGU+PC9wdWItZGF0ZXM+PC9kYXRlcz48aXNibj4xNDYwLTIxNTYgKEVsZWN0
cm9uaWMpPC9pc2JuPjxhY2Nlc3Npb24tbnVtPjE5MDQyOTMxPC9hY2Nlc3Npb24tbnVtPjx1cmxz
PjxyZWxhdGVkLXVybHM+PHVybD5odHRwOi8vd3d3Lm5jYmkubmxtLm5paC5nb3YvZW50cmV6L3F1
ZXJ5LmZjZ2k/Y21kPVJldHJpZXZlJmFtcDtkYj1QdWJNZWQmYW1wO2RvcHQ9Q2l0YXRpb24mYW1w
O2xpc3RfdWlkcz0xOTA0MjkzMTwvdXJsPjwvcmVsYXRlZC11cmxzPjwvdXJscz48Y3VzdG9tMj4y
Njc3NzkyPC9jdXN0b20yPjxlbGVjdHJvbmljLXJlc291cmNlLW51bT5hd24zMjAgW3BpaV0mI3hE
OzEwLjEwOTMvYnJhaW4vYXduMzIwPC9lbGVjdHJvbmljLXJlc291cmNlLW51bT48bGFuZ3VhZ2U+
ZW5nPC9sYW5ndWFnZT48L3JlY29yZD48L0NpdGU+PC9FbmROb3RlPn==
</w:fldData>
        </w:fldChar>
      </w:r>
      <w:r w:rsidR="00795734">
        <w:instrText xml:space="preserve"> ADDIN EN.CITE </w:instrText>
      </w:r>
      <w:r w:rsidR="00795734">
        <w:fldChar w:fldCharType="begin">
          <w:fldData xml:space="preserve">PEVuZE5vdGU+PENpdGU+PEF1dGhvcj5Nb3JtaW5vPC9BdXRob3I+PFllYXI+MjAwOTwvWWVhcj48
UmVjTnVtPjI1PC9SZWNOdW0+PERpc3BsYXlUZXh0Pig0Myk8L0Rpc3BsYXlUZXh0PjxyZWNvcmQ+
PHJlYy1udW1iZXI+MjU8L3JlYy1udW1iZXI+PGZvcmVpZ24ta2V5cz48a2V5IGFwcD0iRU4iIGRi
LWlkPSJmZGV3eHRkNTZ2MHg1NWVmcmZrNWV4MHNlMDV0ejAweDJkNXciIHRpbWVzdGFtcD0iMCI+
MjU8L2tleT48L2ZvcmVpZ24ta2V5cz48cmVmLXR5cGUgbmFtZT0iSm91cm5hbCBBcnRpY2xlIj4x
NzwvcmVmLXR5cGU+PGNvbnRyaWJ1dG9ycz48YXV0aG9ycz48YXV0aG9yPk1vcm1pbm8sIEUuIEMu
PC9hdXRob3I+PGF1dGhvcj5LbHV0aCwgSi4gVC48L2F1dGhvcj48YXV0aG9yPk1hZGlzb24sIEMu
IE0uPC9hdXRob3I+PGF1dGhvcj5SYWJpbm92aWNpLCBHLiBELjwvYXV0aG9yPjxhdXRob3I+QmFr
ZXIsIFMuIEwuPC9hdXRob3I+PGF1dGhvcj5NaWxsZXIsIEIuIEwuPC9hdXRob3I+PGF1dGhvcj5L
b2VwcGUsIFIuIEEuPC9hdXRob3I+PGF1dGhvcj5NYXRoaXMsIEMuIEEuPC9hdXRob3I+PGF1dGhv
cj5XZWluZXIsIE0uIFcuPC9hdXRob3I+PGF1dGhvcj5KYWd1c3QsIFcuIEouPC9hdXRob3I+PC9h
dXRob3JzPjwvY29udHJpYnV0b3JzPjxhdXRoLWFkZHJlc3M+SGVsZW4gV2lsbHMgTmV1cm9zY2ll
bmNlIEluc3RpdHV0ZSwgVW5pdmVyc2l0eSBvZiBDYWxpZm9ybmlhLCBCZXJrZWxleSwgQmVya2Vs
ZXksIENBIDk0NzIwLCBVU0EuIGphZ3VzdEBiZXJrZWxleS5lZHU8L2F1dGgtYWRkcmVzcz48dGl0
bGVzPjx0aXRsZT5FcGlzb2RpYyBtZW1vcnkgbG9zcyBpcyByZWxhdGVkIHRvIGhpcHBvY2FtcGFs
LW1lZGlhdGVkIGJldGEtYW15bG9pZCBkZXBvc2l0aW9uIGluIGVsZGVybHkgc3ViamVjdHM8L3Rp
dGxlPjxzZWNvbmRhcnktdGl0bGU+QnJhaW48L3NlY29uZGFyeS10aXRsZT48L3RpdGxlcz48cGVy
aW9kaWNhbD48ZnVsbC10aXRsZT5CcmFpbjwvZnVsbC10aXRsZT48L3BlcmlvZGljYWw+PHBhZ2Vz
PjEzMTAtMjM8L3BhZ2VzPjx2b2x1bWU+MTMyPC92b2x1bWU+PG51bWJlcj5QdCA1PC9udW1iZXI+
PGVkaXRpb24+MjAwOC8xMi8wMjwvZWRpdGlvbj48a2V5d29yZHM+PGtleXdvcmQ+QWdlIEZhY3Rv
cnM8L2tleXdvcmQ+PGtleXdvcmQ+QWdlZDwva2V5d29yZD48a2V5d29yZD5BZ2luZy9waHlzaW9s
b2d5PC9rZXl3b3JkPjxrZXl3b3JkPkFsemhlaW1lciBEaXNlYXNlL3BhdGhvbG9neS9wc3ljaG9s
b2d5L3JhZGlvbnVjbGlkZSBpbWFnaW5nPC9rZXl3b3JkPjxrZXl3b3JkPkFteWxvaWQgYmV0YS1Q
cm90ZWluLyphbmFseXNpczwva2V5d29yZD48a2V5d29yZD5BbmlsaW5lIENvbXBvdW5kcy9kaWFn
bm9zdGljIHVzZTwva2V5d29yZD48a2V5d29yZD5BdHJvcGh5PC9rZXl3b3JkPjxrZXl3b3JkPkNh
cmJvbiBSYWRpb2lzb3RvcGVzL2RpYWdub3N0aWMgdXNlPC9rZXl3b3JkPjxrZXl3b3JkPkNhc2Ut
Q29udHJvbCBTdHVkaWVzPC9rZXl3b3JkPjxrZXl3b3JkPkVkdWNhdGlvbmFsIFN0YXR1czwva2V5
d29yZD48a2V5d29yZD5GZW1hbGU8L2tleXdvcmQ+PGtleXdvcmQ+SGlwcG9jYW1wdXMvY2hlbWlz
dHJ5LypwYXRob2xvZ3kvcmFkaW9udWNsaWRlIGltYWdpbmc8L2tleXdvcmQ+PGtleXdvcmQ+SHVt
YW5zPC9rZXl3b3JkPjxrZXl3b3JkPkxpbmVhciBNb2RlbHM8L2tleXdvcmQ+PGtleXdvcmQ+TWFn
bmV0aWMgUmVzb25hbmNlIEltYWdpbmc8L2tleXdvcmQ+PGtleXdvcmQ+TWFsZTwva2V5d29yZD48
a2V5d29yZD5NZW1vcnkgRGlzb3JkZXJzLypwYXRob2xvZ3kvcHN5Y2hvbG9neS9yYWRpb251Y2xp
ZGUgaW1hZ2luZzwva2V5d29yZD48a2V5d29yZD5NaWRkbGUgQWdlZDwva2V5d29yZD48a2V5d29y
ZD5NdWx0aXZhcmlhdGUgQW5hbHlzaXM8L2tleXdvcmQ+PGtleXdvcmQ+T3JnYW4gU2l6ZTwva2V5
d29yZD48a2V5d29yZD5Qb3NpdHJvbi1FbWlzc2lvbiBUb21vZ3JhcGh5L21ldGhvZHM8L2tleXdv
cmQ+PGtleXdvcmQ+UHN5Y2hpYXRyaWMgU3RhdHVzIFJhdGluZyBTY2FsZXM8L2tleXdvcmQ+PGtl
eXdvcmQ+UmFkaW9waGFybWFjZXV0aWNhbHMvZGlhZ25vc3RpYyB1c2U8L2tleXdvcmQ+PGtleXdv
cmQ+U2V4IEZhY3RvcnM8L2tleXdvcmQ+PGtleXdvcmQ+VGhpYXpvbGVzL2RpYWdub3N0aWMgdXNl
PC9rZXl3b3JkPjwva2V5d29yZHM+PGRhdGVzPjx5ZWFyPjIwMDk8L3llYXI+PHB1Yi1kYXRlcz48
ZGF0ZT5NYXk8L2RhdGU+PC9wdWItZGF0ZXM+PC9kYXRlcz48aXNibj4xNDYwLTIxNTYgKEVsZWN0
cm9uaWMpPC9pc2JuPjxhY2Nlc3Npb24tbnVtPjE5MDQyOTMxPC9hY2Nlc3Npb24tbnVtPjx1cmxz
PjxyZWxhdGVkLXVybHM+PHVybD5odHRwOi8vd3d3Lm5jYmkubmxtLm5paC5nb3YvZW50cmV6L3F1
ZXJ5LmZjZ2k/Y21kPVJldHJpZXZlJmFtcDtkYj1QdWJNZWQmYW1wO2RvcHQ9Q2l0YXRpb24mYW1w
O2xpc3RfdWlkcz0xOTA0MjkzMTwvdXJsPjwvcmVsYXRlZC11cmxzPjwvdXJscz48Y3VzdG9tMj4y
Njc3NzkyPC9jdXN0b20yPjxlbGVjdHJvbmljLXJlc291cmNlLW51bT5hd24zMjAgW3BpaV0mI3hE
OzEwLjEwOTMvYnJhaW4vYXduMzIwPC9lbGVjdHJvbmljLXJlc291cmNlLW51bT48bGFuZ3VhZ2U+
ZW5nPC9sYW5ndWFnZT48L3JlY29yZD48L0NpdGU+PC9FbmROb3RlPn==
</w:fldData>
        </w:fldChar>
      </w:r>
      <w:r w:rsidR="00795734">
        <w:instrText xml:space="preserve"> ADDIN EN.CITE.DATA </w:instrText>
      </w:r>
      <w:r w:rsidR="00795734">
        <w:fldChar w:fldCharType="end"/>
      </w:r>
      <w:r w:rsidR="00354DEC">
        <w:fldChar w:fldCharType="separate"/>
      </w:r>
      <w:r w:rsidR="00795734">
        <w:rPr>
          <w:noProof/>
        </w:rPr>
        <w:t>(</w:t>
      </w:r>
      <w:hyperlink w:anchor="_ENREF_43" w:tooltip="Mormino, 2009 #25" w:history="1">
        <w:r w:rsidR="00795734">
          <w:rPr>
            <w:noProof/>
          </w:rPr>
          <w:t>43</w:t>
        </w:r>
      </w:hyperlink>
      <w:r w:rsidR="00795734">
        <w:rPr>
          <w:noProof/>
        </w:rPr>
        <w:t>)</w:t>
      </w:r>
      <w:r w:rsidR="00354DEC">
        <w:fldChar w:fldCharType="end"/>
      </w:r>
      <w:r>
        <w:t xml:space="preserve"> found an inverse relationship between Aβ deposition (as measured by </w:t>
      </w:r>
      <w:r>
        <w:rPr>
          <w:rStyle w:val="sup"/>
        </w:rPr>
        <w:t>11</w:t>
      </w:r>
      <w:r>
        <w:t xml:space="preserve">C-PiB uptake) and hippocampal volume and that episodic memory loss was predicted by hippocampal volume, but not by </w:t>
      </w:r>
      <w:r>
        <w:rPr>
          <w:rStyle w:val="sup"/>
        </w:rPr>
        <w:t>11</w:t>
      </w:r>
      <w:r>
        <w:t xml:space="preserve">C-PiB uptake. This study suggested that the accumulation of amyloid may reflect the early stages of AD pathogenesis and may subsequently mediate declines in episodic memory and therefore dementia through an effect on hippocampal volume. Likewise, hippocampal atrophy was associated with increased deposition of Aβ in MCI patients in the study by Schuff et al </w:t>
      </w:r>
      <w:r w:rsidR="00354DEC">
        <w:fldChar w:fldCharType="begin"/>
      </w:r>
      <w:r w:rsidR="00795734">
        <w:instrText xml:space="preserve"> ADDIN EN.CITE &lt;EndNote&gt;&lt;Cite&gt;&lt;Author&gt;Schuff&lt;/Author&gt;&lt;Year&gt;2009&lt;/Year&gt;&lt;RecNum&gt;32&lt;/RecNum&gt;&lt;DisplayText&gt;(44)&lt;/DisplayText&gt;&lt;record&gt;&lt;rec-number&gt;32&lt;/rec-number&gt;&lt;foreign-keys&gt;&lt;key app="EN" db-id="fdewxtd56v0x55efrfk5ex0se05tz00x2d5w" timestamp="0"&gt;32&lt;/key&gt;&lt;/foreign-keys&gt;&lt;ref-type name="Journal Article"&gt;17&lt;/ref-type&gt;&lt;contributors&gt;&lt;authors&gt;&lt;author&gt;Schuff, N.&lt;/author&gt;&lt;author&gt;Woerner, N.&lt;/author&gt;&lt;author&gt;Boreta, L.&lt;/author&gt;&lt;author&gt;Kornfield, T.&lt;/author&gt;&lt;author&gt;Shaw, L. M.&lt;/author&gt;&lt;author&gt;Trojanowski, J. Q.&lt;/author&gt;&lt;author&gt;Thompson, P. M.&lt;/author&gt;&lt;author&gt;Jack, C. R., Jr.&lt;/author&gt;&lt;author&gt;Weiner, M. W.&lt;/author&gt;&lt;/authors&gt;&lt;/contributors&gt;&lt;auth-address&gt;Department of Veterans Affairs Medical Center, San Francisco, CA, USA. norbert.schuff@ucsf.edu&lt;/auth-address&gt;&lt;titles&gt;&lt;title&gt;MRI of hippocampal volume loss in early Alzheimer&amp;apos;s disease in relation to ApoE genotype and biomarkers&lt;/title&gt;&lt;secondary-title&gt;Brain&lt;/secondary-title&gt;&lt;/titles&gt;&lt;periodical&gt;&lt;full-title&gt;Brain&lt;/full-title&gt;&lt;/periodical&gt;&lt;pages&gt;1067-77&lt;/pages&gt;&lt;volume&gt;132&lt;/volume&gt;&lt;number&gt;Pt 4&lt;/number&gt;&lt;edition&gt;2009/03/03&lt;/edition&gt;&lt;dates&gt;&lt;year&gt;2009&lt;/year&gt;&lt;pub-dates&gt;&lt;date&gt;Apr&lt;/date&gt;&lt;/pub-dates&gt;&lt;/dates&gt;&lt;isbn&gt;1460-2156 (Electronic)&lt;/isbn&gt;&lt;accession-num&gt;19251758&lt;/accession-num&gt;&lt;urls&gt;&lt;related-urls&gt;&lt;url&gt;http://www.ncbi.nlm.nih.gov/entrez/query.fcgi?cmd=Retrieve&amp;amp;db=PubMed&amp;amp;dopt=Citation&amp;amp;list_uids=19251758&lt;/url&gt;&lt;/related-urls&gt;&lt;/urls&gt;&lt;custom2&gt;2668943&lt;/custom2&gt;&lt;electronic-resource-num&gt;awp007 [pii]&amp;#xD;10.1093/brain/awp007&lt;/electronic-resource-num&gt;&lt;language&gt;eng&lt;/language&gt;&lt;/record&gt;&lt;/Cite&gt;&lt;/EndNote&gt;</w:instrText>
      </w:r>
      <w:r w:rsidR="00354DEC">
        <w:fldChar w:fldCharType="separate"/>
      </w:r>
      <w:r w:rsidR="00795734">
        <w:rPr>
          <w:noProof/>
        </w:rPr>
        <w:t>(</w:t>
      </w:r>
      <w:hyperlink w:anchor="_ENREF_44" w:tooltip="Schuff, 2009 #32" w:history="1">
        <w:r w:rsidR="00795734">
          <w:rPr>
            <w:noProof/>
          </w:rPr>
          <w:t>44</w:t>
        </w:r>
      </w:hyperlink>
      <w:r w:rsidR="00795734">
        <w:rPr>
          <w:noProof/>
        </w:rPr>
        <w:t>)</w:t>
      </w:r>
      <w:r w:rsidR="00354DEC">
        <w:fldChar w:fldCharType="end"/>
      </w:r>
      <w:r>
        <w:t xml:space="preserve"> who also reported that the </w:t>
      </w:r>
      <w:r w:rsidRPr="00746D7E">
        <w:rPr>
          <w:i/>
        </w:rPr>
        <w:t>APOE</w:t>
      </w:r>
      <w:r>
        <w:t xml:space="preserve"> </w:t>
      </w:r>
      <w:r w:rsidRPr="00746D7E">
        <w:rPr>
          <w:rFonts w:ascii="Symbol" w:hAnsi="Symbol"/>
        </w:rPr>
        <w:t></w:t>
      </w:r>
      <w:r>
        <w:t xml:space="preserve">4 allele exacerbated hippocampal loss in AD patients. Together, these studies have been cited more than 500 times and provided evidence that lead to the development of a model for how these crucial biomarkers changed over the process of AD pathogenesis </w:t>
      </w:r>
      <w:r w:rsidR="00354DEC">
        <w:fldChar w:fldCharType="begin">
          <w:fldData xml:space="preserve">PEVuZE5vdGU+PENpdGU+PEF1dGhvcj5KYWNrPC9BdXRob3I+PFllYXI+MjAxMzwvWWVhcj48UmVj
TnVtPjE1ODE8L1JlY051bT48RGlzcGxheVRleHQ+KDQ1KTwvRGlzcGxheVRleHQ+PHJlY29yZD48
cmVjLW51bWJlcj4xNTgxPC9yZWMtbnVtYmVyPjxmb3JlaWduLWtleXM+PGtleSBhcHA9IkVOIiBk
Yi1pZD0iZmRld3h0ZDU2djB4NTVlZnJmazVleDBzZTA1dHowMHgyZDV3IiB0aW1lc3RhbXA9IjEz
ODk4OTY2MzAiPjE1ODE8L2tleT48L2ZvcmVpZ24ta2V5cz48cmVmLXR5cGUgbmFtZT0iSm91cm5h
bCBBcnRpY2xlIj4xNzwvcmVmLXR5cGU+PGNvbnRyaWJ1dG9ycz48YXV0aG9ycz48YXV0aG9yPkph
Y2ssIEMuIFIuLCBKci48L2F1dGhvcj48YXV0aG9yPktub3BtYW4sIEQuIFMuPC9hdXRob3I+PGF1
dGhvcj5KYWd1c3QsIFcuIEouPC9hdXRob3I+PGF1dGhvcj5QZXRlcnNlbiwgUi4gQy48L2F1dGhv
cj48YXV0aG9yPldlaW5lciwgTS4gVy48L2F1dGhvcj48YXV0aG9yPkFpc2VuLCBQLiBTLjwvYXV0
aG9yPjxhdXRob3I+U2hhdywgTC4gTS48L2F1dGhvcj48YXV0aG9yPlZlbXVyaSwgUC48L2F1dGhv
cj48YXV0aG9yPldpc3RlLCBILiBKLjwvYXV0aG9yPjxhdXRob3I+V2VpZ2FuZCwgUy4gRC48L2F1
dGhvcj48YXV0aG9yPkxlc25pY2ssIFQuIEcuPC9hdXRob3I+PGF1dGhvcj5QYW5rcmF0eiwgVi4g
Uy48L2F1dGhvcj48YXV0aG9yPkRvbm9odWUsIE0uIEMuPC9hdXRob3I+PGF1dGhvcj5Ucm9qYW5v
d3NraSwgSi4gUS48L2F1dGhvcj48L2F1dGhvcnM+PC9jb250cmlidXRvcnM+PGF1dGgtYWRkcmVz
cz5EZXBhcnRtZW50IG9mIFJhZGlvbG9neSwgTWF5byBDbGluaWMsIFJvY2hlc3RlciwgTU4gNTU5
MDUsIFVTQS4gamFjay5jbGlmZm9yZEBtYXlvLmVkdTwvYXV0aC1hZGRyZXNzPjx0aXRsZXM+PHRp
dGxlPlRyYWNraW5nIHBhdGhvcGh5c2lvbG9naWNhbCBwcm9jZXNzZXMgaW4gQWx6aGVpbWVyJmFw
b3M7cyBkaXNlYXNlOiBhbiB1cGRhdGVkIGh5cG90aGV0aWNhbCBtb2RlbCBvZiBkeW5hbWljIGJp
b21hcmtlcnM8L3RpdGxlPjxzZWNvbmRhcnktdGl0bGU+TGFuY2V0IE5ldXJvbDwvc2Vjb25kYXJ5
LXRpdGxlPjxhbHQtdGl0bGU+TGFuY2V0IG5ldXJvbG9neTwvYWx0LXRpdGxlPjwvdGl0bGVzPjxw
ZXJpb2RpY2FsPjxmdWxsLXRpdGxlPkxhbmNldCBOZXVyb2w8L2Z1bGwtdGl0bGU+PC9wZXJpb2Rp
Y2FsPjxwYWdlcz4yMDctMTY8L3BhZ2VzPjx2b2x1bWU+MTI8L3ZvbHVtZT48bnVtYmVyPjI8L251
bWJlcj48a2V5d29yZHM+PGtleXdvcmQ+QWx6aGVpbWVyIERpc2Vhc2UvY2VyZWJyb3NwaW5hbCBm
bHVpZC9wYXRob2xvZ3kvKnBoeXNpb3BhdGhvbG9neTwva2V5d29yZD48a2V5d29yZD5BbXlsb2lk
IGJldGEtUGVwdGlkZXMvY2VyZWJyb3NwaW5hbCBmbHVpZDwva2V5d29yZD48a2V5d29yZD5CaW9s
b2dpY2FsIE1hcmtlcnMvKmNlcmVicm9zcGluYWwgZmx1aWQ8L2tleXdvcmQ+PGtleXdvcmQ+Q29n
bml0aW9uIERpc29yZGVycy9ldGlvbG9neTwva2V5d29yZD48a2V5d29yZD5IdW1hbnM8L2tleXdv
cmQ+PGtleXdvcmQ+Kk1vZGVscywgQmlvbG9naWNhbDwva2V5d29yZD48a2V5d29yZD4qTm9ubGlu
ZWFyIER5bmFtaWNzPC9rZXl3b3JkPjxrZXl3b3JkPnRhdSBQcm90ZWlucy9jZXJlYnJvc3BpbmFs
IGZsdWlkPC9rZXl3b3JkPjwva2V5d29yZHM+PGRhdGVzPjx5ZWFyPjIwMTM8L3llYXI+PHB1Yi1k
YXRlcz48ZGF0ZT5GZWI8L2RhdGU+PC9wdWItZGF0ZXM+PC9kYXRlcz48aXNibj4xNDc0LTQ0NjUg
KEVsZWN0cm9uaWMpJiN4RDsxNDc0LTQ0MjIgKExpbmtpbmcpPC9pc2JuPjxhY2Nlc3Npb24tbnVt
PjIzMzMyMzY0PC9hY2Nlc3Npb24tbnVtPjx1cmxzPjxyZWxhdGVkLXVybHM+PHVybD5odHRwOi8v
d3d3Lm5jYmkubmxtLm5paC5nb3YvcHVibWVkLzIzMzMyMzY0PC91cmw+PC9yZWxhdGVkLXVybHM+
PC91cmxzPjxjdXN0b20yPjM2MjIyMjU8L2N1c3RvbTI+PGVsZWN0cm9uaWMtcmVzb3VyY2UtbnVt
PjEwLjEwMTYvUzE0NzQtNDQyMigxMik3MDI5MS0wPC9lbGVjdHJvbmljLXJlc291cmNlLW51bT48
L3JlY29yZD48L0NpdGU+PC9FbmROb3RlPgB=
</w:fldData>
        </w:fldChar>
      </w:r>
      <w:r w:rsidR="00795734">
        <w:instrText xml:space="preserve"> ADDIN EN.CITE </w:instrText>
      </w:r>
      <w:r w:rsidR="00795734">
        <w:fldChar w:fldCharType="begin">
          <w:fldData xml:space="preserve">PEVuZE5vdGU+PENpdGU+PEF1dGhvcj5KYWNrPC9BdXRob3I+PFllYXI+MjAxMzwvWWVhcj48UmVj
TnVtPjE1ODE8L1JlY051bT48RGlzcGxheVRleHQ+KDQ1KTwvRGlzcGxheVRleHQ+PHJlY29yZD48
cmVjLW51bWJlcj4xNTgxPC9yZWMtbnVtYmVyPjxmb3JlaWduLWtleXM+PGtleSBhcHA9IkVOIiBk
Yi1pZD0iZmRld3h0ZDU2djB4NTVlZnJmazVleDBzZTA1dHowMHgyZDV3IiB0aW1lc3RhbXA9IjEz
ODk4OTY2MzAiPjE1ODE8L2tleT48L2ZvcmVpZ24ta2V5cz48cmVmLXR5cGUgbmFtZT0iSm91cm5h
bCBBcnRpY2xlIj4xNzwvcmVmLXR5cGU+PGNvbnRyaWJ1dG9ycz48YXV0aG9ycz48YXV0aG9yPkph
Y2ssIEMuIFIuLCBKci48L2F1dGhvcj48YXV0aG9yPktub3BtYW4sIEQuIFMuPC9hdXRob3I+PGF1
dGhvcj5KYWd1c3QsIFcuIEouPC9hdXRob3I+PGF1dGhvcj5QZXRlcnNlbiwgUi4gQy48L2F1dGhv
cj48YXV0aG9yPldlaW5lciwgTS4gVy48L2F1dGhvcj48YXV0aG9yPkFpc2VuLCBQLiBTLjwvYXV0
aG9yPjxhdXRob3I+U2hhdywgTC4gTS48L2F1dGhvcj48YXV0aG9yPlZlbXVyaSwgUC48L2F1dGhv
cj48YXV0aG9yPldpc3RlLCBILiBKLjwvYXV0aG9yPjxhdXRob3I+V2VpZ2FuZCwgUy4gRC48L2F1
dGhvcj48YXV0aG9yPkxlc25pY2ssIFQuIEcuPC9hdXRob3I+PGF1dGhvcj5QYW5rcmF0eiwgVi4g
Uy48L2F1dGhvcj48YXV0aG9yPkRvbm9odWUsIE0uIEMuPC9hdXRob3I+PGF1dGhvcj5Ucm9qYW5v
d3NraSwgSi4gUS48L2F1dGhvcj48L2F1dGhvcnM+PC9jb250cmlidXRvcnM+PGF1dGgtYWRkcmVz
cz5EZXBhcnRtZW50IG9mIFJhZGlvbG9neSwgTWF5byBDbGluaWMsIFJvY2hlc3RlciwgTU4gNTU5
MDUsIFVTQS4gamFjay5jbGlmZm9yZEBtYXlvLmVkdTwvYXV0aC1hZGRyZXNzPjx0aXRsZXM+PHRp
dGxlPlRyYWNraW5nIHBhdGhvcGh5c2lvbG9naWNhbCBwcm9jZXNzZXMgaW4gQWx6aGVpbWVyJmFw
b3M7cyBkaXNlYXNlOiBhbiB1cGRhdGVkIGh5cG90aGV0aWNhbCBtb2RlbCBvZiBkeW5hbWljIGJp
b21hcmtlcnM8L3RpdGxlPjxzZWNvbmRhcnktdGl0bGU+TGFuY2V0IE5ldXJvbDwvc2Vjb25kYXJ5
LXRpdGxlPjxhbHQtdGl0bGU+TGFuY2V0IG5ldXJvbG9neTwvYWx0LXRpdGxlPjwvdGl0bGVzPjxw
ZXJpb2RpY2FsPjxmdWxsLXRpdGxlPkxhbmNldCBOZXVyb2w8L2Z1bGwtdGl0bGU+PC9wZXJpb2Rp
Y2FsPjxwYWdlcz4yMDctMTY8L3BhZ2VzPjx2b2x1bWU+MTI8L3ZvbHVtZT48bnVtYmVyPjI8L251
bWJlcj48a2V5d29yZHM+PGtleXdvcmQ+QWx6aGVpbWVyIERpc2Vhc2UvY2VyZWJyb3NwaW5hbCBm
bHVpZC9wYXRob2xvZ3kvKnBoeXNpb3BhdGhvbG9neTwva2V5d29yZD48a2V5d29yZD5BbXlsb2lk
IGJldGEtUGVwdGlkZXMvY2VyZWJyb3NwaW5hbCBmbHVpZDwva2V5d29yZD48a2V5d29yZD5CaW9s
b2dpY2FsIE1hcmtlcnMvKmNlcmVicm9zcGluYWwgZmx1aWQ8L2tleXdvcmQ+PGtleXdvcmQ+Q29n
bml0aW9uIERpc29yZGVycy9ldGlvbG9neTwva2V5d29yZD48a2V5d29yZD5IdW1hbnM8L2tleXdv
cmQ+PGtleXdvcmQ+Kk1vZGVscywgQmlvbG9naWNhbDwva2V5d29yZD48a2V5d29yZD4qTm9ubGlu
ZWFyIER5bmFtaWNzPC9rZXl3b3JkPjxrZXl3b3JkPnRhdSBQcm90ZWlucy9jZXJlYnJvc3BpbmFs
IGZsdWlkPC9rZXl3b3JkPjwva2V5d29yZHM+PGRhdGVzPjx5ZWFyPjIwMTM8L3llYXI+PHB1Yi1k
YXRlcz48ZGF0ZT5GZWI8L2RhdGU+PC9wdWItZGF0ZXM+PC9kYXRlcz48aXNibj4xNDc0LTQ0NjUg
KEVsZWN0cm9uaWMpJiN4RDsxNDc0LTQ0MjIgKExpbmtpbmcpPC9pc2JuPjxhY2Nlc3Npb24tbnVt
PjIzMzMyMzY0PC9hY2Nlc3Npb24tbnVtPjx1cmxzPjxyZWxhdGVkLXVybHM+PHVybD5odHRwOi8v
d3d3Lm5jYmkubmxtLm5paC5nb3YvcHVibWVkLzIzMzMyMzY0PC91cmw+PC9yZWxhdGVkLXVybHM+
PC91cmxzPjxjdXN0b20yPjM2MjIyMjU8L2N1c3RvbTI+PGVsZWN0cm9uaWMtcmVzb3VyY2UtbnVt
PjEwLjEwMTYvUzE0NzQtNDQyMigxMik3MDI5MS0wPC9lbGVjdHJvbmljLXJlc291cmNlLW51bT48
L3JlY29yZD48L0NpdGU+PC9FbmROb3RlPgB=
</w:fldData>
        </w:fldChar>
      </w:r>
      <w:r w:rsidR="00795734">
        <w:instrText xml:space="preserve"> ADDIN EN.CITE.DATA </w:instrText>
      </w:r>
      <w:r w:rsidR="00795734">
        <w:fldChar w:fldCharType="end"/>
      </w:r>
      <w:r w:rsidR="00354DEC">
        <w:fldChar w:fldCharType="separate"/>
      </w:r>
      <w:r w:rsidR="00795734">
        <w:rPr>
          <w:noProof/>
        </w:rPr>
        <w:t>(</w:t>
      </w:r>
      <w:hyperlink w:anchor="_ENREF_45" w:tooltip="Jack, 2013 #1581" w:history="1">
        <w:r w:rsidR="00795734">
          <w:rPr>
            <w:noProof/>
          </w:rPr>
          <w:t>45</w:t>
        </w:r>
      </w:hyperlink>
      <w:r w:rsidR="00795734">
        <w:rPr>
          <w:noProof/>
        </w:rPr>
        <w:t>)</w:t>
      </w:r>
      <w:r w:rsidR="00354DEC">
        <w:fldChar w:fldCharType="end"/>
      </w:r>
      <w:r>
        <w:t>.</w:t>
      </w:r>
    </w:p>
    <w:p w:rsidR="007031E3" w:rsidRDefault="007031E3" w:rsidP="00C504B7">
      <w:pPr>
        <w:spacing w:line="360" w:lineRule="auto"/>
        <w:jc w:val="both"/>
        <w:rPr>
          <w:sz w:val="18"/>
          <w:szCs w:val="18"/>
        </w:rPr>
      </w:pPr>
    </w:p>
    <w:p w:rsidR="005B02D1" w:rsidRPr="007031E3" w:rsidRDefault="005B02D1" w:rsidP="00C504B7">
      <w:pPr>
        <w:spacing w:line="360" w:lineRule="auto"/>
        <w:jc w:val="both"/>
        <w:rPr>
          <w:i/>
          <w:iCs/>
        </w:rPr>
      </w:pPr>
      <w:r w:rsidRPr="005B02D1">
        <w:rPr>
          <w:rStyle w:val="Emphasis"/>
        </w:rPr>
        <w:lastRenderedPageBreak/>
        <w:t>A model for biomarker dynamics in AD pathogenesis</w:t>
      </w:r>
    </w:p>
    <w:p w:rsidR="009213CF" w:rsidRDefault="00681BB7" w:rsidP="00EA7B5D">
      <w:pPr>
        <w:spacing w:line="360" w:lineRule="auto"/>
        <w:jc w:val="both"/>
      </w:pPr>
      <w:r>
        <w:t xml:space="preserve">Perhaps the most influential of ADNI papers was the work of Jack et al </w:t>
      </w:r>
      <w:r w:rsidR="00354DEC">
        <w:fldChar w:fldCharType="begin">
          <w:fldData xml:space="preserve">PEVuZE5vdGU+PENpdGU+PEF1dGhvcj5KYWNrPC9BdXRob3I+PFllYXI+MjAxMDwvWWVhcj48UmVj
TnVtPjE1ODI8L1JlY051bT48RGlzcGxheVRleHQ+KDYpPC9EaXNwbGF5VGV4dD48cmVjb3JkPjxy
ZWMtbnVtYmVyPjE1ODI8L3JlYy1udW1iZXI+PGZvcmVpZ24ta2V5cz48a2V5IGFwcD0iRU4iIGRi
LWlkPSJmZGV3eHRkNTZ2MHg1NWVmcmZrNWV4MHNlMDV0ejAweDJkNXciIHRpbWVzdGFtcD0iMTM4
OTg5NjYzMCI+MTU4Mjwva2V5PjwvZm9yZWlnbi1rZXlzPjxyZWYtdHlwZSBuYW1lPSJKb3VybmFs
IEFydGljbGUiPjE3PC9yZWYtdHlwZT48Y29udHJpYnV0b3JzPjxhdXRob3JzPjxhdXRob3I+SmFj
aywgQy4gUi4sIEpyLjwvYXV0aG9yPjxhdXRob3I+S25vcG1hbiwgRC4gUy48L2F1dGhvcj48YXV0
aG9yPkphZ3VzdCwgVy4gSi48L2F1dGhvcj48YXV0aG9yPlNoYXcsIEwuIE0uPC9hdXRob3I+PGF1
dGhvcj5BaXNlbiwgUC4gUy48L2F1dGhvcj48YXV0aG9yPldlaW5lciwgTS4gVy48L2F1dGhvcj48
YXV0aG9yPlBldGVyc2VuLCBSLiBDLjwvYXV0aG9yPjxhdXRob3I+VHJvamFub3dza2ksIEouIFEu
PC9hdXRob3I+PC9hdXRob3JzPjwvY29udHJpYnV0b3JzPjxhdXRoLWFkZHJlc3M+RGVwYXJ0bWVu
dCBvZiBSYWRpb2xvZ3ksIE1heW8gQ2xpbmljLCBSb2NoZXN0ZXIsIE1OIDU1OTA1LCBVU0EuIGph
Y2suY2xpZmYgb3JkQG1heW8uZWR1PC9hdXRoLWFkZHJlc3M+PHRpdGxlcz48dGl0bGU+SHlwb3Ro
ZXRpY2FsIG1vZGVsIG9mIGR5bmFtaWMgYmlvbWFya2VycyBvZiB0aGUgQWx6aGVpbWVyJmFwb3M7
cyBwYXRob2xvZ2ljYWwgY2FzY2FkZTwvdGl0bGU+PHNlY29uZGFyeS10aXRsZT5MYW5jZXQgTmV1
cm9sPC9zZWNvbmRhcnktdGl0bGU+PGFsdC10aXRsZT5MYW5jZXQgbmV1cm9sb2d5PC9hbHQtdGl0
bGU+PC90aXRsZXM+PHBlcmlvZGljYWw+PGZ1bGwtdGl0bGU+TGFuY2V0IE5ldXJvbDwvZnVsbC10
aXRsZT48L3BlcmlvZGljYWw+PHBhZ2VzPjExOS0yODwvcGFnZXM+PHZvbHVtZT45PC92b2x1bWU+
PG51bWJlcj4xPC9udW1iZXI+PGtleXdvcmRzPjxrZXl3b3JkPkFnaW5nL2dlbmV0aWNzL3BhdGhv
bG9neS9waHlzaW9sb2d5PC9rZXl3b3JkPjxrZXl3b3JkPkFsemhlaW1lciBEaXNlYXNlL2dlbmV0
aWNzLypwYXRob2xvZ3kvKnBoeXNpb3BhdGhvbG9neTwva2V5d29yZD48a2V5d29yZD5BbXlsb2lk
IGJldGEtUGVwdGlkZXMvY2VyZWJyb3NwaW5hbCBmbHVpZC9tZXRhYm9saXNtPC9rZXl3b3JkPjxr
ZXl3b3JkPkFwb2xpcG9wcm90ZWluIEU0L2dlbmV0aWNzPC9rZXl3b3JkPjxrZXl3b3JkPkJpb2xv
Z2ljYWwgTWFya2Vycy9jZXJlYnJvc3BpbmFsIGZsdWlkLyptZXRhYm9saXNtPC9rZXl3b3JkPjxr
ZXl3b3JkPkJyYWluLypwYXRob2xvZ3kvKnBoeXNpb3BhdGhvbG9neS9yYWRpb251Y2xpZGUgaW1h
Z2luZzwva2V5d29yZD48a2V5d29yZD5Db2duaXRpb24gRGlzb3JkZXJzL2dlbmV0aWNzL3BhdGhv
bG9neS9waHlzaW9wYXRob2xvZ3k8L2tleXdvcmQ+PGtleXdvcmQ+RGlzZWFzZSBQcm9ncmVzc2lv
bjwva2V5d29yZD48a2V5d29yZD5IdW1hbnM8L2tleXdvcmQ+PGtleXdvcmQ+TWFnbmV0aWMgUmVz
b25hbmNlIEltYWdpbmc8L2tleXdvcmQ+PGtleXdvcmQ+Kk1vZGVscywgTmV1cm9sb2dpY2FsPC9r
ZXl3b3JkPjxrZXl3b3JkPlBsYXF1ZSwgQW15bG9pZC9nZW5ldGljcy9tZXRhYm9saXNtL3BhdGhv
bG9neTwva2V5d29yZD48a2V5d29yZD5Qb3NpdHJvbi1FbWlzc2lvbiBUb21vZ3JhcGh5PC9rZXl3
b3JkPjxrZXl3b3JkPlNpZ25hbCBUcmFuc2R1Y3Rpb248L2tleXdvcmQ+PGtleXdvcmQ+VGltZSBG
YWN0b3JzPC9rZXl3b3JkPjxrZXl3b3JkPnRhdSBQcm90ZWlucy9jZXJlYnJvc3BpbmFsIGZsdWlk
L21ldGFib2xpc208L2tleXdvcmQ+PC9rZXl3b3Jkcz48ZGF0ZXM+PHllYXI+MjAxMDwveWVhcj48
cHViLWRhdGVzPjxkYXRlPkphbjwvZGF0ZT48L3B1Yi1kYXRlcz48L2RhdGVzPjxpc2JuPjE0NzQt
NDQ2NSAoRWxlY3Ryb25pYykmI3hEOzE0NzQtNDQyMiAoTGlua2luZyk8L2lzYm4+PGFjY2Vzc2lv
bi1udW0+MjAwODMwNDI8L2FjY2Vzc2lvbi1udW0+PHVybHM+PHJlbGF0ZWQtdXJscz48dXJsPmh0
dHA6Ly93d3cubmNiaS5ubG0ubmloLmdvdi9wdWJtZWQvMjAwODMwNDI8L3VybD48L3JlbGF0ZWQt
dXJscz48L3VybHM+PGN1c3RvbTI+MjgxOTg0MDwvY3VzdG9tMj48ZWxlY3Ryb25pYy1yZXNvdXJj
ZS1udW0+MTAuMTAxNi9TMTQ3NC00NDIyKDA5KTcwMjk5LTY8L2VsZWN0cm9uaWMtcmVzb3VyY2Ut
bnVtPjwvcmVjb3JkPjwvQ2l0ZT48L0VuZE5vdGU+
</w:fldData>
        </w:fldChar>
      </w:r>
      <w:r w:rsidR="00194980">
        <w:instrText xml:space="preserve"> ADDIN EN.CITE </w:instrText>
      </w:r>
      <w:r w:rsidR="00194980">
        <w:fldChar w:fldCharType="begin">
          <w:fldData xml:space="preserve">PEVuZE5vdGU+PENpdGU+PEF1dGhvcj5KYWNrPC9BdXRob3I+PFllYXI+MjAxMDwvWWVhcj48UmVj
TnVtPjE1ODI8L1JlY051bT48RGlzcGxheVRleHQ+KDYpPC9EaXNwbGF5VGV4dD48cmVjb3JkPjxy
ZWMtbnVtYmVyPjE1ODI8L3JlYy1udW1iZXI+PGZvcmVpZ24ta2V5cz48a2V5IGFwcD0iRU4iIGRi
LWlkPSJmZGV3eHRkNTZ2MHg1NWVmcmZrNWV4MHNlMDV0ejAweDJkNXciIHRpbWVzdGFtcD0iMTM4
OTg5NjYzMCI+MTU4Mjwva2V5PjwvZm9yZWlnbi1rZXlzPjxyZWYtdHlwZSBuYW1lPSJKb3VybmFs
IEFydGljbGUiPjE3PC9yZWYtdHlwZT48Y29udHJpYnV0b3JzPjxhdXRob3JzPjxhdXRob3I+SmFj
aywgQy4gUi4sIEpyLjwvYXV0aG9yPjxhdXRob3I+S25vcG1hbiwgRC4gUy48L2F1dGhvcj48YXV0
aG9yPkphZ3VzdCwgVy4gSi48L2F1dGhvcj48YXV0aG9yPlNoYXcsIEwuIE0uPC9hdXRob3I+PGF1
dGhvcj5BaXNlbiwgUC4gUy48L2F1dGhvcj48YXV0aG9yPldlaW5lciwgTS4gVy48L2F1dGhvcj48
YXV0aG9yPlBldGVyc2VuLCBSLiBDLjwvYXV0aG9yPjxhdXRob3I+VHJvamFub3dza2ksIEouIFEu
PC9hdXRob3I+PC9hdXRob3JzPjwvY29udHJpYnV0b3JzPjxhdXRoLWFkZHJlc3M+RGVwYXJ0bWVu
dCBvZiBSYWRpb2xvZ3ksIE1heW8gQ2xpbmljLCBSb2NoZXN0ZXIsIE1OIDU1OTA1LCBVU0EuIGph
Y2suY2xpZmYgb3JkQG1heW8uZWR1PC9hdXRoLWFkZHJlc3M+PHRpdGxlcz48dGl0bGU+SHlwb3Ro
ZXRpY2FsIG1vZGVsIG9mIGR5bmFtaWMgYmlvbWFya2VycyBvZiB0aGUgQWx6aGVpbWVyJmFwb3M7
cyBwYXRob2xvZ2ljYWwgY2FzY2FkZTwvdGl0bGU+PHNlY29uZGFyeS10aXRsZT5MYW5jZXQgTmV1
cm9sPC9zZWNvbmRhcnktdGl0bGU+PGFsdC10aXRsZT5MYW5jZXQgbmV1cm9sb2d5PC9hbHQtdGl0
bGU+PC90aXRsZXM+PHBlcmlvZGljYWw+PGZ1bGwtdGl0bGU+TGFuY2V0IE5ldXJvbDwvZnVsbC10
aXRsZT48L3BlcmlvZGljYWw+PHBhZ2VzPjExOS0yODwvcGFnZXM+PHZvbHVtZT45PC92b2x1bWU+
PG51bWJlcj4xPC9udW1iZXI+PGtleXdvcmRzPjxrZXl3b3JkPkFnaW5nL2dlbmV0aWNzL3BhdGhv
bG9neS9waHlzaW9sb2d5PC9rZXl3b3JkPjxrZXl3b3JkPkFsemhlaW1lciBEaXNlYXNlL2dlbmV0
aWNzLypwYXRob2xvZ3kvKnBoeXNpb3BhdGhvbG9neTwva2V5d29yZD48a2V5d29yZD5BbXlsb2lk
IGJldGEtUGVwdGlkZXMvY2VyZWJyb3NwaW5hbCBmbHVpZC9tZXRhYm9saXNtPC9rZXl3b3JkPjxr
ZXl3b3JkPkFwb2xpcG9wcm90ZWluIEU0L2dlbmV0aWNzPC9rZXl3b3JkPjxrZXl3b3JkPkJpb2xv
Z2ljYWwgTWFya2Vycy9jZXJlYnJvc3BpbmFsIGZsdWlkLyptZXRhYm9saXNtPC9rZXl3b3JkPjxr
ZXl3b3JkPkJyYWluLypwYXRob2xvZ3kvKnBoeXNpb3BhdGhvbG9neS9yYWRpb251Y2xpZGUgaW1h
Z2luZzwva2V5d29yZD48a2V5d29yZD5Db2duaXRpb24gRGlzb3JkZXJzL2dlbmV0aWNzL3BhdGhv
bG9neS9waHlzaW9wYXRob2xvZ3k8L2tleXdvcmQ+PGtleXdvcmQ+RGlzZWFzZSBQcm9ncmVzc2lv
bjwva2V5d29yZD48a2V5d29yZD5IdW1hbnM8L2tleXdvcmQ+PGtleXdvcmQ+TWFnbmV0aWMgUmVz
b25hbmNlIEltYWdpbmc8L2tleXdvcmQ+PGtleXdvcmQ+Kk1vZGVscywgTmV1cm9sb2dpY2FsPC9r
ZXl3b3JkPjxrZXl3b3JkPlBsYXF1ZSwgQW15bG9pZC9nZW5ldGljcy9tZXRhYm9saXNtL3BhdGhv
bG9neTwva2V5d29yZD48a2V5d29yZD5Qb3NpdHJvbi1FbWlzc2lvbiBUb21vZ3JhcGh5PC9rZXl3
b3JkPjxrZXl3b3JkPlNpZ25hbCBUcmFuc2R1Y3Rpb248L2tleXdvcmQ+PGtleXdvcmQ+VGltZSBG
YWN0b3JzPC9rZXl3b3JkPjxrZXl3b3JkPnRhdSBQcm90ZWlucy9jZXJlYnJvc3BpbmFsIGZsdWlk
L21ldGFib2xpc208L2tleXdvcmQ+PC9rZXl3b3Jkcz48ZGF0ZXM+PHllYXI+MjAxMDwveWVhcj48
cHViLWRhdGVzPjxkYXRlPkphbjwvZGF0ZT48L3B1Yi1kYXRlcz48L2RhdGVzPjxpc2JuPjE0NzQt
NDQ2NSAoRWxlY3Ryb25pYykmI3hEOzE0NzQtNDQyMiAoTGlua2luZyk8L2lzYm4+PGFjY2Vzc2lv
bi1udW0+MjAwODMwNDI8L2FjY2Vzc2lvbi1udW0+PHVybHM+PHJlbGF0ZWQtdXJscz48dXJsPmh0
dHA6Ly93d3cubmNiaS5ubG0ubmloLmdvdi9wdWJtZWQvMjAwODMwNDI8L3VybD48L3JlbGF0ZWQt
dXJscz48L3VybHM+PGN1c3RvbTI+MjgxOTg0MDwvY3VzdG9tMj48ZWxlY3Ryb25pYy1yZXNvdXJj
ZS1udW0+MTAuMTAxNi9TMTQ3NC00NDIyKDA5KTcwMjk5LTY8L2VsZWN0cm9uaWMtcmVzb3VyY2Ut
bnVtPjwvcmVjb3JkPjwvQ2l0ZT48L0VuZE5vdGU+
</w:fldData>
        </w:fldChar>
      </w:r>
      <w:r w:rsidR="00194980">
        <w:instrText xml:space="preserve"> ADDIN EN.CITE.DATA </w:instrText>
      </w:r>
      <w:r w:rsidR="00194980">
        <w:fldChar w:fldCharType="end"/>
      </w:r>
      <w:r w:rsidR="00354DEC">
        <w:fldChar w:fldCharType="separate"/>
      </w:r>
      <w:r w:rsidR="00194980">
        <w:rPr>
          <w:noProof/>
        </w:rPr>
        <w:t>(</w:t>
      </w:r>
      <w:hyperlink w:anchor="_ENREF_6" w:tooltip="Jack, 2010 #86" w:history="1">
        <w:r w:rsidR="00795734">
          <w:rPr>
            <w:noProof/>
          </w:rPr>
          <w:t>6</w:t>
        </w:r>
      </w:hyperlink>
      <w:r w:rsidR="00194980">
        <w:rPr>
          <w:noProof/>
        </w:rPr>
        <w:t>)</w:t>
      </w:r>
      <w:r w:rsidR="00354DEC">
        <w:fldChar w:fldCharType="end"/>
      </w:r>
      <w:r>
        <w:t xml:space="preserve"> who presented a hypothetical model for biomarker dynamics in AD pathogenesis</w:t>
      </w:r>
      <w:r w:rsidR="00EF0AAE">
        <w:t>. The basic tenet</w:t>
      </w:r>
      <w:r>
        <w:t xml:space="preserve"> of the </w:t>
      </w:r>
      <w:r w:rsidR="00EF0AAE">
        <w:t>model was</w:t>
      </w:r>
      <w:r>
        <w:t xml:space="preserve"> that </w:t>
      </w:r>
      <w:r w:rsidR="00EF0AAE">
        <w:t>biomarkers become abnormal in a temporal order, beginning with markers of brain amyloid deposition (CSF A</w:t>
      </w:r>
      <w:r w:rsidR="005E6F9F" w:rsidRPr="007031E3">
        <w:rPr>
          <w:rFonts w:ascii="Symbol" w:hAnsi="Symbol"/>
        </w:rPr>
        <w:t></w:t>
      </w:r>
      <w:r w:rsidR="00EF0AAE">
        <w:t xml:space="preserve"> and amyloid PET</w:t>
      </w:r>
      <w:r w:rsidR="005E6F9F">
        <w:t>),</w:t>
      </w:r>
      <w:r w:rsidR="00EF0AAE">
        <w:t xml:space="preserve"> progressing to markers of neuronal damage (CSF-tau</w:t>
      </w:r>
      <w:r w:rsidR="005E6F9F">
        <w:t xml:space="preserve"> and FDG-PET)</w:t>
      </w:r>
      <w:r w:rsidR="00EF0AAE">
        <w:t xml:space="preserve"> and </w:t>
      </w:r>
      <w:r w:rsidR="005E6F9F">
        <w:t xml:space="preserve">ending with structural MRI which detects </w:t>
      </w:r>
      <w:r w:rsidR="00EF0AAE">
        <w:t>atrophy in certain areas typical of AD</w:t>
      </w:r>
      <w:r w:rsidR="005E6F9F">
        <w:t xml:space="preserve"> (Figure</w:t>
      </w:r>
      <w:r w:rsidR="00EA7B5D">
        <w:t xml:space="preserve"> 2</w:t>
      </w:r>
      <w:r w:rsidR="005E6F9F">
        <w:t xml:space="preserve">). </w:t>
      </w:r>
      <w:r w:rsidR="005074A0">
        <w:t>The model proposed tha</w:t>
      </w:r>
      <w:r w:rsidR="00A95BF2">
        <w:t>t biomarkers beco</w:t>
      </w:r>
      <w:r w:rsidR="005074A0">
        <w:t xml:space="preserve">me </w:t>
      </w:r>
      <w:r w:rsidR="005E6F9F">
        <w:t xml:space="preserve">abnormal </w:t>
      </w:r>
      <w:r w:rsidR="00290759">
        <w:t xml:space="preserve">in a staged but overlapping manner </w:t>
      </w:r>
      <w:r w:rsidR="005E6F9F">
        <w:t xml:space="preserve">and </w:t>
      </w:r>
      <w:r w:rsidR="00290759">
        <w:t xml:space="preserve">each follows </w:t>
      </w:r>
      <w:r w:rsidR="0024251B">
        <w:t xml:space="preserve">a sigmoidal </w:t>
      </w:r>
      <w:r w:rsidR="00290759">
        <w:t>shape over time</w:t>
      </w:r>
      <w:r w:rsidR="00A95BF2">
        <w:t>.</w:t>
      </w:r>
      <w:r w:rsidR="0024251B">
        <w:t xml:space="preserve"> </w:t>
      </w:r>
      <w:r w:rsidR="00290759">
        <w:t>C</w:t>
      </w:r>
      <w:r w:rsidR="005074A0">
        <w:t xml:space="preserve">ritical aspects of the model were based </w:t>
      </w:r>
      <w:r w:rsidR="00290759">
        <w:t xml:space="preserve">on </w:t>
      </w:r>
      <w:r w:rsidR="005074A0">
        <w:t>previous work by the same group.</w:t>
      </w:r>
      <w:r w:rsidR="005074A0" w:rsidRPr="005074A0">
        <w:t xml:space="preserve"> </w:t>
      </w:r>
      <w:r w:rsidR="00525477">
        <w:t xml:space="preserve">After investigating </w:t>
      </w:r>
      <w:r w:rsidR="005074A0">
        <w:t xml:space="preserve">the relationship between </w:t>
      </w:r>
      <w:r w:rsidR="00290759">
        <w:t xml:space="preserve">rates of </w:t>
      </w:r>
      <w:r w:rsidR="005074A0">
        <w:t xml:space="preserve">amyloid deposition and ventricular expansion in the ADNI cohort by examining serial </w:t>
      </w:r>
      <w:r w:rsidR="005074A0">
        <w:rPr>
          <w:rStyle w:val="sup"/>
        </w:rPr>
        <w:t>11</w:t>
      </w:r>
      <w:r w:rsidR="005074A0">
        <w:t>C-PiB PET and MRI scans</w:t>
      </w:r>
      <w:r w:rsidR="00634D4F">
        <w:t xml:space="preserve"> </w:t>
      </w:r>
      <w:r w:rsidR="00354DEC">
        <w:fldChar w:fldCharType="begin">
          <w:fldData xml:space="preserve">PEVuZE5vdGU+PENpdGU+PEF1dGhvcj5KYWNrPC9BdXRob3I+PFllYXI+MjAwOTwvWWVhcj48UmVj
TnVtPjM1PC9SZWNOdW0+PERpc3BsYXlUZXh0Pig0Nik8L0Rpc3BsYXlUZXh0PjxyZWNvcmQ+PHJl
Yy1udW1iZXI+MzU8L3JlYy1udW1iZXI+PGZvcmVpZ24ta2V5cz48a2V5IGFwcD0iRU4iIGRiLWlk
PSJmZGV3eHRkNTZ2MHg1NWVmcmZrNWV4MHNlMDV0ejAweDJkNXciIHRpbWVzdGFtcD0iMCI+MzU8
L2tleT48L2ZvcmVpZ24ta2V5cz48cmVmLXR5cGUgbmFtZT0iSm91cm5hbCBBcnRpY2xlIj4xNzwv
cmVmLXR5cGU+PGNvbnRyaWJ1dG9ycz48YXV0aG9ycz48YXV0aG9yPkphY2ssIEMuIFIuLCBKci48
L2F1dGhvcj48YXV0aG9yPkxvd2UsIFYuIEouPC9hdXRob3I+PGF1dGhvcj5XZWlnYW5kLCBTLiBE
LjwvYXV0aG9yPjxhdXRob3I+V2lzdGUsIEguIEouPC9hdXRob3I+PGF1dGhvcj5TZW5qZW0sIE0u
IEwuPC9hdXRob3I+PGF1dGhvcj5Lbm9wbWFuLCBELiBTLjwvYXV0aG9yPjxhdXRob3I+U2hpdW5n
LCBNLiBNLjwvYXV0aG9yPjxhdXRob3I+R3VudGVyLCBKLiBMLjwvYXV0aG9yPjxhdXRob3I+Qm9l
dmUsIEIuIEYuPC9hdXRob3I+PGF1dGhvcj5LZW1wLCBCLiBKLjwvYXV0aG9yPjxhdXRob3I+V2Vp
bmVyLCBNLjwvYXV0aG9yPjxhdXRob3I+UGV0ZXJzZW4sIFIuIEMuPC9hdXRob3I+PC9hdXRob3Jz
PjwvY29udHJpYnV0b3JzPjxhdXRoLWFkZHJlc3M+Q2xpZmZvcmQgUi4gSmFjaywgTWF5byBDbGlu
aWMsIERpYWdub3N0aWMgUmFkaW9sb2d5LCAyMDAgRmlyc3QgU3RyZWV0IFNXLCBSb2NoZXN0ZXIs
IE1OIDU1OTA1LCBVU0EuIGphY2suY2xpZmZvcmRAbWF5by5lZHUuPC9hdXRoLWFkZHJlc3M+PHRp
dGxlcz48dGl0bGU+U2VyaWFsIFBJQiBhbmQgTVJJIGluIG5vcm1hbCwgbWlsZCBjb2duaXRpdmUg
aW1wYWlybWVudCBhbmQgQWx6aGVpbWVyJmFwb3M7cyBkaXNlYXNlOiBpbXBsaWNhdGlvbnMgZm9y
IHNlcXVlbmNlIG9mIHBhdGhvbG9naWNhbCBldmVudHMgaW4gQWx6aGVpbWVyJmFwb3M7cyBkaXNl
YXNlPC90aXRsZT48c2Vjb25kYXJ5LXRpdGxlPkJyYWluPC9zZWNvbmRhcnktdGl0bGU+PC90aXRs
ZXM+PHBlcmlvZGljYWw+PGZ1bGwtdGl0bGU+QnJhaW48L2Z1bGwtdGl0bGU+PC9wZXJpb2RpY2Fs
PjxwYWdlcz4xMzU1LTY1PC9wYWdlcz48dm9sdW1lPjEzMjwvdm9sdW1lPjxudW1iZXI+UHQgNTwv
bnVtYmVyPjxlZGl0aW9uPjIwMDkvMDQvMDM8L2VkaXRpb24+PGtleXdvcmRzPjxrZXl3b3JkPkFn
ZWQ8L2tleXdvcmQ+PGtleXdvcmQ+QWdlZCwgODAgYW5kIG92ZXI8L2tleXdvcmQ+PGtleXdvcmQ+
QWx6aGVpbWVyIERpc2Vhc2UvKnBhdGhvbG9neS9wc3ljaG9sb2d5L3JhZGlvbnVjbGlkZSBpbWFn
aW5nPC9rZXl3b3JkPjxrZXl3b3JkPkFteWxvaWQgYmV0YS1Qcm90ZWluL2FuYWx5c2lzPC9rZXl3
b3JkPjxrZXl3b3JkPkFuaWxpbmUgQ29tcG91bmRzL2RpYWdub3N0aWMgdXNlPC9rZXl3b3JkPjxr
ZXl3b3JkPkF0cm9waHk8L2tleXdvcmQ+PGtleXdvcmQ+QnJhaW4vKnBhdGhvbG9neS9yYWRpb251
Y2xpZGUgaW1hZ2luZzwva2V5d29yZD48a2V5d29yZD5DYXJib24gUmFkaW9pc290b3Blcy9kaWFn
bm9zdGljIHVzZTwva2V5d29yZD48a2V5d29yZD5DYXNlLUNvbnRyb2wgU3R1ZGllczwva2V5d29y
ZD48a2V5d29yZD5Db2duaXRpb24gRGlzb3JkZXJzL3BhdGhvbG9neS9yYWRpb251Y2xpZGUgaW1h
Z2luZzwva2V5d29yZD48a2V5d29yZD5GZW1hbGU8L2tleXdvcmQ+PGtleXdvcmQ+SHVtYW5zPC9r
ZXl3b3JkPjxrZXl3b3JkPipNYWduZXRpYyBSZXNvbmFuY2UgSW1hZ2luZzwva2V5d29yZD48a2V5
d29yZD5NYWxlPC9rZXl3b3JkPjxrZXl3b3JkPk1pZGRsZSBBZ2VkPC9rZXl3b3JkPjxrZXl3b3Jk
PipQb3NpdHJvbi1FbWlzc2lvbiBUb21vZ3JhcGh5PC9rZXl3b3JkPjxrZXl3b3JkPlJhZGlvcGhh
cm1hY2V1dGljYWxzL2RpYWdub3N0aWMgdXNlPC9rZXl3b3JkPjxrZXl3b3JkPlN0YXRpc3RpY3Ms
IE5vbnBhcmFtZXRyaWM8L2tleXdvcmQ+PGtleXdvcmQ+VGhpYXpvbGVzL2RpYWdub3N0aWMgdXNl
PC9rZXl3b3JkPjxrZXl3b3JkPlRpbWUgRmFjdG9yczwva2V5d29yZD48L2tleXdvcmRzPjxkYXRl
cz48eWVhcj4yMDA5PC95ZWFyPjxwdWItZGF0ZXM+PGRhdGU+TWF5PC9kYXRlPjwvcHViLWRhdGVz
PjwvZGF0ZXM+PGlzYm4+MTQ2MC0yMTU2IChFbGVjdHJvbmljKTwvaXNibj48YWNjZXNzaW9uLW51
bT4xOTMzOTI1MzwvYWNjZXNzaW9uLW51bT48dXJscz48cmVsYXRlZC11cmxzPjx1cmw+aHR0cDov
L3d3dy5uY2JpLm5sbS5uaWguZ292L2VudHJlei9xdWVyeS5mY2dpP2NtZD1SZXRyaWV2ZSZhbXA7
ZGI9UHViTWVkJmFtcDtkb3B0PUNpdGF0aW9uJmFtcDtsaXN0X3VpZHM9MTkzMzkyNTM8L3VybD48
L3JlbGF0ZWQtdXJscz48L3VybHM+PGN1c3RvbTI+MjY3Nzc5ODwvY3VzdG9tMj48ZWxlY3Ryb25p
Yy1yZXNvdXJjZS1udW0+YXdwMDYyIFtwaWldJiN4RDsxMC4xMDkzL2JyYWluL2F3cDA2MjwvZWxl
Y3Ryb25pYy1yZXNvdXJjZS1udW0+PGxhbmd1YWdlPmVuZzwvbGFuZ3VhZ2U+PC9yZWNvcmQ+PC9D
aXRlPjwvRW5kTm90ZT4A
</w:fldData>
        </w:fldChar>
      </w:r>
      <w:r w:rsidR="00795734">
        <w:instrText xml:space="preserve"> ADDIN EN.CITE </w:instrText>
      </w:r>
      <w:r w:rsidR="00795734">
        <w:fldChar w:fldCharType="begin">
          <w:fldData xml:space="preserve">PEVuZE5vdGU+PENpdGU+PEF1dGhvcj5KYWNrPC9BdXRob3I+PFllYXI+MjAwOTwvWWVhcj48UmVj
TnVtPjM1PC9SZWNOdW0+PERpc3BsYXlUZXh0Pig0Nik8L0Rpc3BsYXlUZXh0PjxyZWNvcmQ+PHJl
Yy1udW1iZXI+MzU8L3JlYy1udW1iZXI+PGZvcmVpZ24ta2V5cz48a2V5IGFwcD0iRU4iIGRiLWlk
PSJmZGV3eHRkNTZ2MHg1NWVmcmZrNWV4MHNlMDV0ejAweDJkNXciIHRpbWVzdGFtcD0iMCI+MzU8
L2tleT48L2ZvcmVpZ24ta2V5cz48cmVmLXR5cGUgbmFtZT0iSm91cm5hbCBBcnRpY2xlIj4xNzwv
cmVmLXR5cGU+PGNvbnRyaWJ1dG9ycz48YXV0aG9ycz48YXV0aG9yPkphY2ssIEMuIFIuLCBKci48
L2F1dGhvcj48YXV0aG9yPkxvd2UsIFYuIEouPC9hdXRob3I+PGF1dGhvcj5XZWlnYW5kLCBTLiBE
LjwvYXV0aG9yPjxhdXRob3I+V2lzdGUsIEguIEouPC9hdXRob3I+PGF1dGhvcj5TZW5qZW0sIE0u
IEwuPC9hdXRob3I+PGF1dGhvcj5Lbm9wbWFuLCBELiBTLjwvYXV0aG9yPjxhdXRob3I+U2hpdW5n
LCBNLiBNLjwvYXV0aG9yPjxhdXRob3I+R3VudGVyLCBKLiBMLjwvYXV0aG9yPjxhdXRob3I+Qm9l
dmUsIEIuIEYuPC9hdXRob3I+PGF1dGhvcj5LZW1wLCBCLiBKLjwvYXV0aG9yPjxhdXRob3I+V2Vp
bmVyLCBNLjwvYXV0aG9yPjxhdXRob3I+UGV0ZXJzZW4sIFIuIEMuPC9hdXRob3I+PC9hdXRob3Jz
PjwvY29udHJpYnV0b3JzPjxhdXRoLWFkZHJlc3M+Q2xpZmZvcmQgUi4gSmFjaywgTWF5byBDbGlu
aWMsIERpYWdub3N0aWMgUmFkaW9sb2d5LCAyMDAgRmlyc3QgU3RyZWV0IFNXLCBSb2NoZXN0ZXIs
IE1OIDU1OTA1LCBVU0EuIGphY2suY2xpZmZvcmRAbWF5by5lZHUuPC9hdXRoLWFkZHJlc3M+PHRp
dGxlcz48dGl0bGU+U2VyaWFsIFBJQiBhbmQgTVJJIGluIG5vcm1hbCwgbWlsZCBjb2duaXRpdmUg
aW1wYWlybWVudCBhbmQgQWx6aGVpbWVyJmFwb3M7cyBkaXNlYXNlOiBpbXBsaWNhdGlvbnMgZm9y
IHNlcXVlbmNlIG9mIHBhdGhvbG9naWNhbCBldmVudHMgaW4gQWx6aGVpbWVyJmFwb3M7cyBkaXNl
YXNlPC90aXRsZT48c2Vjb25kYXJ5LXRpdGxlPkJyYWluPC9zZWNvbmRhcnktdGl0bGU+PC90aXRs
ZXM+PHBlcmlvZGljYWw+PGZ1bGwtdGl0bGU+QnJhaW48L2Z1bGwtdGl0bGU+PC9wZXJpb2RpY2Fs
PjxwYWdlcz4xMzU1LTY1PC9wYWdlcz48dm9sdW1lPjEzMjwvdm9sdW1lPjxudW1iZXI+UHQgNTwv
bnVtYmVyPjxlZGl0aW9uPjIwMDkvMDQvMDM8L2VkaXRpb24+PGtleXdvcmRzPjxrZXl3b3JkPkFn
ZWQ8L2tleXdvcmQ+PGtleXdvcmQ+QWdlZCwgODAgYW5kIG92ZXI8L2tleXdvcmQ+PGtleXdvcmQ+
QWx6aGVpbWVyIERpc2Vhc2UvKnBhdGhvbG9neS9wc3ljaG9sb2d5L3JhZGlvbnVjbGlkZSBpbWFn
aW5nPC9rZXl3b3JkPjxrZXl3b3JkPkFteWxvaWQgYmV0YS1Qcm90ZWluL2FuYWx5c2lzPC9rZXl3
b3JkPjxrZXl3b3JkPkFuaWxpbmUgQ29tcG91bmRzL2RpYWdub3N0aWMgdXNlPC9rZXl3b3JkPjxr
ZXl3b3JkPkF0cm9waHk8L2tleXdvcmQ+PGtleXdvcmQ+QnJhaW4vKnBhdGhvbG9neS9yYWRpb251
Y2xpZGUgaW1hZ2luZzwva2V5d29yZD48a2V5d29yZD5DYXJib24gUmFkaW9pc290b3Blcy9kaWFn
bm9zdGljIHVzZTwva2V5d29yZD48a2V5d29yZD5DYXNlLUNvbnRyb2wgU3R1ZGllczwva2V5d29y
ZD48a2V5d29yZD5Db2duaXRpb24gRGlzb3JkZXJzL3BhdGhvbG9neS9yYWRpb251Y2xpZGUgaW1h
Z2luZzwva2V5d29yZD48a2V5d29yZD5GZW1hbGU8L2tleXdvcmQ+PGtleXdvcmQ+SHVtYW5zPC9r
ZXl3b3JkPjxrZXl3b3JkPipNYWduZXRpYyBSZXNvbmFuY2UgSW1hZ2luZzwva2V5d29yZD48a2V5
d29yZD5NYWxlPC9rZXl3b3JkPjxrZXl3b3JkPk1pZGRsZSBBZ2VkPC9rZXl3b3JkPjxrZXl3b3Jk
PipQb3NpdHJvbi1FbWlzc2lvbiBUb21vZ3JhcGh5PC9rZXl3b3JkPjxrZXl3b3JkPlJhZGlvcGhh
cm1hY2V1dGljYWxzL2RpYWdub3N0aWMgdXNlPC9rZXl3b3JkPjxrZXl3b3JkPlN0YXRpc3RpY3Ms
IE5vbnBhcmFtZXRyaWM8L2tleXdvcmQ+PGtleXdvcmQ+VGhpYXpvbGVzL2RpYWdub3N0aWMgdXNl
PC9rZXl3b3JkPjxrZXl3b3JkPlRpbWUgRmFjdG9yczwva2V5d29yZD48L2tleXdvcmRzPjxkYXRl
cz48eWVhcj4yMDA5PC95ZWFyPjxwdWItZGF0ZXM+PGRhdGU+TWF5PC9kYXRlPjwvcHViLWRhdGVz
PjwvZGF0ZXM+PGlzYm4+MTQ2MC0yMTU2IChFbGVjdHJvbmljKTwvaXNibj48YWNjZXNzaW9uLW51
bT4xOTMzOTI1MzwvYWNjZXNzaW9uLW51bT48dXJscz48cmVsYXRlZC11cmxzPjx1cmw+aHR0cDov
L3d3dy5uY2JpLm5sbS5uaWguZ292L2VudHJlei9xdWVyeS5mY2dpP2NtZD1SZXRyaWV2ZSZhbXA7
ZGI9UHViTWVkJmFtcDtkb3B0PUNpdGF0aW9uJmFtcDtsaXN0X3VpZHM9MTkzMzkyNTM8L3VybD48
L3JlbGF0ZWQtdXJscz48L3VybHM+PGN1c3RvbTI+MjY3Nzc5ODwvY3VzdG9tMj48ZWxlY3Ryb25p
Yy1yZXNvdXJjZS1udW0+YXdwMDYyIFtwaWldJiN4RDsxMC4xMDkzL2JyYWluL2F3cDA2MjwvZWxl
Y3Ryb25pYy1yZXNvdXJjZS1udW0+PGxhbmd1YWdlPmVuZzwvbGFuZ3VhZ2U+PC9yZWNvcmQ+PC9D
aXRlPjwvRW5kTm90ZT4A
</w:fldData>
        </w:fldChar>
      </w:r>
      <w:r w:rsidR="00795734">
        <w:instrText xml:space="preserve"> ADDIN EN.CITE.DATA </w:instrText>
      </w:r>
      <w:r w:rsidR="00795734">
        <w:fldChar w:fldCharType="end"/>
      </w:r>
      <w:r w:rsidR="00354DEC">
        <w:fldChar w:fldCharType="separate"/>
      </w:r>
      <w:r w:rsidR="00795734">
        <w:rPr>
          <w:noProof/>
        </w:rPr>
        <w:t>(</w:t>
      </w:r>
      <w:hyperlink w:anchor="_ENREF_46" w:tooltip="Jack, 2009 #35" w:history="1">
        <w:r w:rsidR="00795734">
          <w:rPr>
            <w:noProof/>
          </w:rPr>
          <w:t>46</w:t>
        </w:r>
      </w:hyperlink>
      <w:r w:rsidR="00795734">
        <w:rPr>
          <w:noProof/>
        </w:rPr>
        <w:t>)</w:t>
      </w:r>
      <w:r w:rsidR="00354DEC">
        <w:fldChar w:fldCharType="end"/>
      </w:r>
      <w:r w:rsidR="005074A0">
        <w:t xml:space="preserve"> </w:t>
      </w:r>
      <w:r w:rsidR="0024251B">
        <w:t>and</w:t>
      </w:r>
      <w:r w:rsidR="00634D4F">
        <w:t xml:space="preserve"> examining relationships between the risk of progression from MCI to AD, and hippocampal atrophy and amyloid load </w:t>
      </w:r>
      <w:r w:rsidR="00354DEC">
        <w:fldChar w:fldCharType="begin">
          <w:fldData xml:space="preserve">PEVuZE5vdGU+PENpdGU+PEF1dGhvcj5KYWNrPC9BdXRob3I+PFllYXI+MjAxMDwvWWVhcj48UmVj
TnVtPjM1MDwvUmVjTnVtPjxEaXNwbGF5VGV4dD4oNDcpPC9EaXNwbGF5VGV4dD48cmVjb3JkPjxy
ZWMtbnVtYmVyPjM1MDwvcmVjLW51bWJlcj48Zm9yZWlnbi1rZXlzPjxrZXkgYXBwPSJFTiIgZGIt
aWQ9ImZkZXd4dGQ1NnYweDU1ZWZyZms1ZXgwc2UwNXR6MDB4MmQ1dyIgdGltZXN0YW1wPSIxMzA3
Mzg5MjQxIj4zNTA8L2tleT48L2ZvcmVpZ24ta2V5cz48cmVmLXR5cGUgbmFtZT0iSm91cm5hbCBB
cnRpY2xlIj4xNzwvcmVmLXR5cGU+PGNvbnRyaWJ1dG9ycz48YXV0aG9ycz48YXV0aG9yPkphY2ss
IEMuIFIuLCBKci48L2F1dGhvcj48YXV0aG9yPldpc3RlLCBILiBKLjwvYXV0aG9yPjxhdXRob3I+
VmVtdXJpLCBQLjwvYXV0aG9yPjxhdXRob3I+V2VpZ2FuZCwgUy4gRC48L2F1dGhvcj48YXV0aG9y
PlNlbmplbSwgTS4gTC48L2F1dGhvcj48YXV0aG9yPlplbmcsIEcuPC9hdXRob3I+PGF1dGhvcj5C
ZXJuc3RlaW4sIE0uIEEuPC9hdXRob3I+PGF1dGhvcj5HdW50ZXIsIEouIEwuPC9hdXRob3I+PGF1
dGhvcj5QYW5rcmF0eiwgVi4gUy48L2F1dGhvcj48YXV0aG9yPkFpc2VuLCBQLiBTLjwvYXV0aG9y
PjxhdXRob3I+V2VpbmVyLCBNLiBXLjwvYXV0aG9yPjxhdXRob3I+UGV0ZXJzZW4sIFIuIEMuPC9h
dXRob3I+PGF1dGhvcj5TaGF3LCBMLiBNLjwvYXV0aG9yPjxhdXRob3I+VHJvamFub3dza2ksIEou
IFEuPC9hdXRob3I+PGF1dGhvcj5Lbm9wbWFuLCBELiBTLjwvYXV0aG9yPjwvYXV0aG9ycz48L2Nv
bnRyaWJ1dG9ycz48YXV0aC1hZGRyZXNzPkRlcGFydG1lbnQgb2YgUmFkaW9sb2d5LCBNYXlvIENs
aW5pYyBhbmQgRm91bmRhdGlvbiwgMjAwIEZpcnN0IFN0cmVldCBTVywgUm9jaGVzdGVyLCBNTiA1
NTkwNSwgVVNBLiBqYWNrLmNsaWZmb3JkQG1heW8uZWR1PC9hdXRoLWFkZHJlc3M+PHRpdGxlcz48
dGl0bGU+QnJhaW4gYmV0YS1hbXlsb2lkIG1lYXN1cmVzIGFuZCBtYWduZXRpYyByZXNvbmFuY2Ug
aW1hZ2luZyBhdHJvcGh5IGJvdGggcHJlZGljdCB0aW1lLXRvLXByb2dyZXNzaW9uIGZyb20gbWls
ZCBjb2duaXRpdmUgaW1wYWlybWVudCB0byBBbHpoZWltZXImYXBvcztzIGRpc2Vhc2U8L3RpdGxl
PjxzZWNvbmRhcnktdGl0bGU+QnJhaW48L3NlY29uZGFyeS10aXRsZT48L3RpdGxlcz48cGVyaW9k
aWNhbD48ZnVsbC10aXRsZT5CcmFpbjwvZnVsbC10aXRsZT48L3BlcmlvZGljYWw+PHBhZ2VzPjMz
MzYtNDg8L3BhZ2VzPjx2b2x1bWU+MTMzPC92b2x1bWU+PG51bWJlcj4xMTwvbnVtYmVyPjxlZGl0
aW9uPjIwMTAvMTAvMTI8L2VkaXRpb24+PGtleXdvcmRzPjxrZXl3b3JkPkFnZWQ8L2tleXdvcmQ+
PGtleXdvcmQ+QWdlZCwgODAgYW5kIG92ZXI8L2tleXdvcmQ+PGtleXdvcmQ+QWx6aGVpbWVyIERp
c2Vhc2UvKm1ldGFib2xpc20vKnBhdGhvbG9neS9wc3ljaG9sb2d5PC9rZXl3b3JkPjxrZXl3b3Jk
PipBbXlsb2lkIGJldGEtUGVwdGlkZXMvcGh5c2lvbG9neTwva2V5d29yZD48a2V5d29yZD5BdHJv
cGh5PC9rZXl3b3JkPjxrZXl3b3JkPkJyYWluLyptZXRhYm9saXNtLypwYXRob2xvZ3k8L2tleXdv
cmQ+PGtleXdvcmQ+Q29nbml0aW9uIERpc29yZGVycy9tZXRhYm9saXNtLypwYXRob2xvZ3kvcHN5
Y2hvbG9neTwva2V5d29yZD48a2V5d29yZD4qRGlzZWFzZSBQcm9ncmVzc2lvbjwva2V5d29yZD48
a2V5d29yZD5GZW1hbGU8L2tleXdvcmQ+PGtleXdvcmQ+Rm9sbG93LVVwIFN0dWRpZXM8L2tleXdv
cmQ+PGtleXdvcmQ+SHVtYW5zPC9rZXl3b3JkPjxrZXl3b3JkPipNYWduZXRpYyBSZXNvbmFuY2Ug
SW1hZ2luZzwva2V5d29yZD48a2V5d29yZD5NYWxlPC9rZXl3b3JkPjxrZXl3b3JkPlByZWRpY3Rp
dmUgVmFsdWUgb2YgVGVzdHM8L2tleXdvcmQ+PGtleXdvcmQ+VGltZSBGYWN0b3JzPC9rZXl3b3Jk
Pjwva2V5d29yZHM+PGRhdGVzPjx5ZWFyPjIwMTA8L3llYXI+PHB1Yi1kYXRlcz48ZGF0ZT5Ob3Y8
L2RhdGU+PC9wdWItZGF0ZXM+PC9kYXRlcz48aXNibj4xNDYwLTIxNTYgKEVsZWN0cm9uaWMpJiN4
RDswMDA2LTg5NTAgKExpbmtpbmcpPC9pc2JuPjxhY2Nlc3Npb24tbnVtPjIwOTM1MDM1PC9hY2Nl
c3Npb24tbnVtPjx1cmxzPjxyZWxhdGVkLXVybHM+PHVybD5odHRwOi8vd3d3Lm5jYmkubmxtLm5p
aC5nb3YvcHVibWVkLzIwOTM1MDM1PC91cmw+PC9yZWxhdGVkLXVybHM+PC91cmxzPjxjdXN0b20y
PjI5NjU0MjU8L2N1c3RvbTI+PGVsZWN0cm9uaWMtcmVzb3VyY2UtbnVtPmF3cTI3NyBbcGlpXSYj
eEQ7MTAuMTA5My9icmFpbi9hd3EyNzc8L2VsZWN0cm9uaWMtcmVzb3VyY2UtbnVtPjxsYW5ndWFn
ZT5lbmc8L2xhbmd1YWdlPjwvcmVjb3JkPjwvQ2l0ZT48L0VuZE5vdGU+AG==
</w:fldData>
        </w:fldChar>
      </w:r>
      <w:r w:rsidR="00795734">
        <w:instrText xml:space="preserve"> ADDIN EN.CITE </w:instrText>
      </w:r>
      <w:r w:rsidR="00795734">
        <w:fldChar w:fldCharType="begin">
          <w:fldData xml:space="preserve">PEVuZE5vdGU+PENpdGU+PEF1dGhvcj5KYWNrPC9BdXRob3I+PFllYXI+MjAxMDwvWWVhcj48UmVj
TnVtPjM1MDwvUmVjTnVtPjxEaXNwbGF5VGV4dD4oNDcpPC9EaXNwbGF5VGV4dD48cmVjb3JkPjxy
ZWMtbnVtYmVyPjM1MDwvcmVjLW51bWJlcj48Zm9yZWlnbi1rZXlzPjxrZXkgYXBwPSJFTiIgZGIt
aWQ9ImZkZXd4dGQ1NnYweDU1ZWZyZms1ZXgwc2UwNXR6MDB4MmQ1dyIgdGltZXN0YW1wPSIxMzA3
Mzg5MjQxIj4zNTA8L2tleT48L2ZvcmVpZ24ta2V5cz48cmVmLXR5cGUgbmFtZT0iSm91cm5hbCBB
cnRpY2xlIj4xNzwvcmVmLXR5cGU+PGNvbnRyaWJ1dG9ycz48YXV0aG9ycz48YXV0aG9yPkphY2ss
IEMuIFIuLCBKci48L2F1dGhvcj48YXV0aG9yPldpc3RlLCBILiBKLjwvYXV0aG9yPjxhdXRob3I+
VmVtdXJpLCBQLjwvYXV0aG9yPjxhdXRob3I+V2VpZ2FuZCwgUy4gRC48L2F1dGhvcj48YXV0aG9y
PlNlbmplbSwgTS4gTC48L2F1dGhvcj48YXV0aG9yPlplbmcsIEcuPC9hdXRob3I+PGF1dGhvcj5C
ZXJuc3RlaW4sIE0uIEEuPC9hdXRob3I+PGF1dGhvcj5HdW50ZXIsIEouIEwuPC9hdXRob3I+PGF1
dGhvcj5QYW5rcmF0eiwgVi4gUy48L2F1dGhvcj48YXV0aG9yPkFpc2VuLCBQLiBTLjwvYXV0aG9y
PjxhdXRob3I+V2VpbmVyLCBNLiBXLjwvYXV0aG9yPjxhdXRob3I+UGV0ZXJzZW4sIFIuIEMuPC9h
dXRob3I+PGF1dGhvcj5TaGF3LCBMLiBNLjwvYXV0aG9yPjxhdXRob3I+VHJvamFub3dza2ksIEou
IFEuPC9hdXRob3I+PGF1dGhvcj5Lbm9wbWFuLCBELiBTLjwvYXV0aG9yPjwvYXV0aG9ycz48L2Nv
bnRyaWJ1dG9ycz48YXV0aC1hZGRyZXNzPkRlcGFydG1lbnQgb2YgUmFkaW9sb2d5LCBNYXlvIENs
aW5pYyBhbmQgRm91bmRhdGlvbiwgMjAwIEZpcnN0IFN0cmVldCBTVywgUm9jaGVzdGVyLCBNTiA1
NTkwNSwgVVNBLiBqYWNrLmNsaWZmb3JkQG1heW8uZWR1PC9hdXRoLWFkZHJlc3M+PHRpdGxlcz48
dGl0bGU+QnJhaW4gYmV0YS1hbXlsb2lkIG1lYXN1cmVzIGFuZCBtYWduZXRpYyByZXNvbmFuY2Ug
aW1hZ2luZyBhdHJvcGh5IGJvdGggcHJlZGljdCB0aW1lLXRvLXByb2dyZXNzaW9uIGZyb20gbWls
ZCBjb2duaXRpdmUgaW1wYWlybWVudCB0byBBbHpoZWltZXImYXBvcztzIGRpc2Vhc2U8L3RpdGxl
PjxzZWNvbmRhcnktdGl0bGU+QnJhaW48L3NlY29uZGFyeS10aXRsZT48L3RpdGxlcz48cGVyaW9k
aWNhbD48ZnVsbC10aXRsZT5CcmFpbjwvZnVsbC10aXRsZT48L3BlcmlvZGljYWw+PHBhZ2VzPjMz
MzYtNDg8L3BhZ2VzPjx2b2x1bWU+MTMzPC92b2x1bWU+PG51bWJlcj4xMTwvbnVtYmVyPjxlZGl0
aW9uPjIwMTAvMTAvMTI8L2VkaXRpb24+PGtleXdvcmRzPjxrZXl3b3JkPkFnZWQ8L2tleXdvcmQ+
PGtleXdvcmQ+QWdlZCwgODAgYW5kIG92ZXI8L2tleXdvcmQ+PGtleXdvcmQ+QWx6aGVpbWVyIERp
c2Vhc2UvKm1ldGFib2xpc20vKnBhdGhvbG9neS9wc3ljaG9sb2d5PC9rZXl3b3JkPjxrZXl3b3Jk
PipBbXlsb2lkIGJldGEtUGVwdGlkZXMvcGh5c2lvbG9neTwva2V5d29yZD48a2V5d29yZD5BdHJv
cGh5PC9rZXl3b3JkPjxrZXl3b3JkPkJyYWluLyptZXRhYm9saXNtLypwYXRob2xvZ3k8L2tleXdv
cmQ+PGtleXdvcmQ+Q29nbml0aW9uIERpc29yZGVycy9tZXRhYm9saXNtLypwYXRob2xvZ3kvcHN5
Y2hvbG9neTwva2V5d29yZD48a2V5d29yZD4qRGlzZWFzZSBQcm9ncmVzc2lvbjwva2V5d29yZD48
a2V5d29yZD5GZW1hbGU8L2tleXdvcmQ+PGtleXdvcmQ+Rm9sbG93LVVwIFN0dWRpZXM8L2tleXdv
cmQ+PGtleXdvcmQ+SHVtYW5zPC9rZXl3b3JkPjxrZXl3b3JkPipNYWduZXRpYyBSZXNvbmFuY2Ug
SW1hZ2luZzwva2V5d29yZD48a2V5d29yZD5NYWxlPC9rZXl3b3JkPjxrZXl3b3JkPlByZWRpY3Rp
dmUgVmFsdWUgb2YgVGVzdHM8L2tleXdvcmQ+PGtleXdvcmQ+VGltZSBGYWN0b3JzPC9rZXl3b3Jk
Pjwva2V5d29yZHM+PGRhdGVzPjx5ZWFyPjIwMTA8L3llYXI+PHB1Yi1kYXRlcz48ZGF0ZT5Ob3Y8
L2RhdGU+PC9wdWItZGF0ZXM+PC9kYXRlcz48aXNibj4xNDYwLTIxNTYgKEVsZWN0cm9uaWMpJiN4
RDswMDA2LTg5NTAgKExpbmtpbmcpPC9pc2JuPjxhY2Nlc3Npb24tbnVtPjIwOTM1MDM1PC9hY2Nl
c3Npb24tbnVtPjx1cmxzPjxyZWxhdGVkLXVybHM+PHVybD5odHRwOi8vd3d3Lm5jYmkubmxtLm5p
aC5nb3YvcHVibWVkLzIwOTM1MDM1PC91cmw+PC9yZWxhdGVkLXVybHM+PC91cmxzPjxjdXN0b20y
PjI5NjU0MjU8L2N1c3RvbTI+PGVsZWN0cm9uaWMtcmVzb3VyY2UtbnVtPmF3cTI3NyBbcGlpXSYj
eEQ7MTAuMTA5My9icmFpbi9hd3EyNzc8L2VsZWN0cm9uaWMtcmVzb3VyY2UtbnVtPjxsYW5ndWFn
ZT5lbmc8L2xhbmd1YWdlPjwvcmVjb3JkPjwvQ2l0ZT48L0VuZE5vdGU+AG==
</w:fldData>
        </w:fldChar>
      </w:r>
      <w:r w:rsidR="00795734">
        <w:instrText xml:space="preserve"> ADDIN EN.CITE.DATA </w:instrText>
      </w:r>
      <w:r w:rsidR="00795734">
        <w:fldChar w:fldCharType="end"/>
      </w:r>
      <w:r w:rsidR="00354DEC">
        <w:fldChar w:fldCharType="separate"/>
      </w:r>
      <w:r w:rsidR="00795734">
        <w:rPr>
          <w:noProof/>
        </w:rPr>
        <w:t>(</w:t>
      </w:r>
      <w:hyperlink w:anchor="_ENREF_47" w:tooltip="Jack, 2010 #350" w:history="1">
        <w:r w:rsidR="00795734">
          <w:rPr>
            <w:noProof/>
          </w:rPr>
          <w:t>47</w:t>
        </w:r>
      </w:hyperlink>
      <w:r w:rsidR="00795734">
        <w:rPr>
          <w:noProof/>
        </w:rPr>
        <w:t>)</w:t>
      </w:r>
      <w:r w:rsidR="00354DEC">
        <w:fldChar w:fldCharType="end"/>
      </w:r>
      <w:r w:rsidR="00634D4F">
        <w:t xml:space="preserve">, Jack et al concluded that </w:t>
      </w:r>
      <w:r w:rsidR="0024251B">
        <w:t>deposition of A</w:t>
      </w:r>
      <w:r w:rsidR="0024251B" w:rsidRPr="007031E3">
        <w:rPr>
          <w:rFonts w:ascii="Symbol" w:hAnsi="Symbol"/>
        </w:rPr>
        <w:t></w:t>
      </w:r>
      <w:r w:rsidR="0024251B">
        <w:t xml:space="preserve"> is decoupled from cognitive decline, whereas neurodegeneration is closely associated with clinical symptoms of the disease. </w:t>
      </w:r>
      <w:r w:rsidR="00A95BF2">
        <w:t>The deposition of A</w:t>
      </w:r>
      <w:r w:rsidR="00A95BF2" w:rsidRPr="007031E3">
        <w:rPr>
          <w:rFonts w:ascii="Symbol" w:hAnsi="Symbol"/>
        </w:rPr>
        <w:t></w:t>
      </w:r>
      <w:r w:rsidR="00A95BF2">
        <w:t xml:space="preserve"> into plaques was proposed to be necessary but not sufficient for clinical manifestation of the disease. </w:t>
      </w:r>
      <w:r w:rsidR="0024251B">
        <w:t>Finally, the model suggested that the time frame of disease progression differed between</w:t>
      </w:r>
      <w:r w:rsidR="00A95BF2">
        <w:t xml:space="preserve"> individuals, and that differences in individual cognitive reserve</w:t>
      </w:r>
      <w:r w:rsidR="00290759">
        <w:t xml:space="preserve"> and co-morbid non-</w:t>
      </w:r>
      <w:proofErr w:type="spellStart"/>
      <w:r w:rsidR="00290759">
        <w:t>Alzhemer’s</w:t>
      </w:r>
      <w:proofErr w:type="spellEnd"/>
      <w:r w:rsidR="00290759">
        <w:t xml:space="preserve"> pathologies</w:t>
      </w:r>
      <w:r w:rsidR="00A95BF2">
        <w:t xml:space="preserve">, in particular, could alter the lag between the appearance of abnormal biomarkers and cognitive decline. </w:t>
      </w:r>
    </w:p>
    <w:p w:rsidR="009213CF" w:rsidRPr="00803AAB" w:rsidRDefault="009213CF" w:rsidP="00C504B7">
      <w:pPr>
        <w:spacing w:line="360" w:lineRule="auto"/>
        <w:jc w:val="both"/>
        <w:rPr>
          <w:iCs/>
        </w:rPr>
      </w:pPr>
      <w:r>
        <w:t xml:space="preserve">The fundamental principles of this model have largely stood the test of time and accumulated evidence. The temporal ordering of biomarkers is now well-established and supported by numerous studies. </w:t>
      </w:r>
      <w:r w:rsidR="00803AAB">
        <w:rPr>
          <w:rStyle w:val="Emphasis"/>
          <w:i w:val="0"/>
        </w:rPr>
        <w:t xml:space="preserve">Studies focused on </w:t>
      </w:r>
      <w:proofErr w:type="spellStart"/>
      <w:r w:rsidR="00803AAB">
        <w:rPr>
          <w:rStyle w:val="Emphasis"/>
          <w:i w:val="0"/>
        </w:rPr>
        <w:t>presymptomatic</w:t>
      </w:r>
      <w:proofErr w:type="spellEnd"/>
      <w:r w:rsidR="00803AAB">
        <w:rPr>
          <w:rStyle w:val="Emphasis"/>
          <w:i w:val="0"/>
        </w:rPr>
        <w:t xml:space="preserve"> patients demonstrated that pathological changes occur in the order proposed by this model, for example </w:t>
      </w:r>
      <w:proofErr w:type="spellStart"/>
      <w:r w:rsidR="00803AAB">
        <w:rPr>
          <w:rStyle w:val="Emphasis"/>
          <w:i w:val="0"/>
        </w:rPr>
        <w:t>presymptomatic</w:t>
      </w:r>
      <w:proofErr w:type="spellEnd"/>
      <w:r w:rsidR="00803AAB">
        <w:rPr>
          <w:rStyle w:val="Emphasis"/>
          <w:i w:val="0"/>
        </w:rPr>
        <w:t xml:space="preserve"> cerebral amyloid is associated with increased neurodegeneration and may be a harbinger of cognitive decline </w:t>
      </w:r>
      <w:r w:rsidR="00803AAB">
        <w:rPr>
          <w:rStyle w:val="Emphasis"/>
          <w:i w:val="0"/>
        </w:rPr>
        <w:fldChar w:fldCharType="begin">
          <w:fldData xml:space="preserve">PEVuZE5vdGU+PENpdGU+PEF1dGhvcj5CYXJuZXM8L0F1dGhvcj48WWVhcj4yMDEzPC9ZZWFyPjxS
ZWNOdW0+MTgxNjwvUmVjTnVtPjxEaXNwbGF5VGV4dD4oMjcsIDQ4LCA0OSk8L0Rpc3BsYXlUZXh0
PjxyZWNvcmQ+PHJlYy1udW1iZXI+MTgxNjwvcmVjLW51bWJlcj48Zm9yZWlnbi1rZXlzPjxrZXkg
YXBwPSJFTiIgZGItaWQ9ImZkZXd4dGQ1NnYweDU1ZWZyZms1ZXgwc2UwNXR6MDB4MmQ1dyIgdGlt
ZXN0YW1wPSIxNDA5MjQyMDQwIj4xODE2PC9rZXk+PC9mb3JlaWduLWtleXM+PHJlZi10eXBlIG5h
bWU9IkpvdXJuYWwgQXJ0aWNsZSI+MTc8L3JlZi10eXBlPjxjb250cmlidXRvcnM+PGF1dGhvcnM+
PGF1dGhvcj5CYXJuZXMsIEouPC9hdXRob3I+PGF1dGhvcj5DYXJtaWNoYWVsLCBPLiBULjwvYXV0
aG9yPjxhdXRob3I+TGV1bmcsIEsuIEsuPC9hdXRob3I+PGF1dGhvcj5TY2h3YXJ6LCBDLjwvYXV0
aG9yPjxhdXRob3I+UmlkZ3dheSwgRy4gUi48L2F1dGhvcj48YXV0aG9yPkJhcnRsZXR0LCBKLiBX
LjwvYXV0aG9yPjxhdXRob3I+TWFsb25lLCBJLiBCLjwvYXV0aG9yPjxhdXRob3I+U2Nob3R0LCBK
LiBNLjwvYXV0aG9yPjxhdXRob3I+Um9zc29yLCBNLiBOLjwvYXV0aG9yPjxhdXRob3I+Qmllc3Nl
bHMsIEcuIEouPC9hdXRob3I+PGF1dGhvcj5EZUNhcmxpLCBDLjwvYXV0aG9yPjxhdXRob3I+Rm94
LCBOLiBDLjwvYXV0aG9yPjxhdXRob3I+QWx6aGVpbWVyJmFwb3M7cyBEaXNlYXNlIE5ldXJvaW1h
Z2luZywgSW5pdGlhdGl2ZTwvYXV0aG9yPjwvYXV0aG9ycz48L2NvbnRyaWJ1dG9ycz48YXV0aC1h
ZGRyZXNzPkRlbWVudGlhIFJlc2VhcmNoIENlbnRyZSwgRGVwYXJ0bWVudCBvZiBOZXVyb2RlZ2Vu
ZXJhdGl2ZSBEaXNlYXNlLCBVbml2ZXJzaXR5IENvbGxlZ2UgTG9uZG9uIEluc3RpdHV0ZSBvZiBO
ZXVyb2xvZ3ksIExvbmRvbiwgVUsuIGouYmFybmVzQHVjbC5hYy51azwvYXV0aC1hZGRyZXNzPjx0
aXRsZXM+PHRpdGxlPlZhc2N1bGFyIGFuZCBBbHpoZWltZXImYXBvcztzIGRpc2Vhc2UgbWFya2Vy
cyBpbmRlcGVuZGVudGx5IHByZWRpY3QgYnJhaW4gYXRyb3BoeSByYXRlIGluIEFsemhlaW1lciZh
cG9zO3MgRGlzZWFzZSBOZXVyb2ltYWdpbmcgSW5pdGlhdGl2ZSBjb250cm9sczwvdGl0bGU+PHNl
Y29uZGFyeS10aXRsZT5OZXVyb2Jpb2wgQWdpbmc8L3NlY29uZGFyeS10aXRsZT48YWx0LXRpdGxl
Pk5ldXJvYmlvbG9neSBvZiBhZ2luZzwvYWx0LXRpdGxlPjwvdGl0bGVzPjxwZXJpb2RpY2FsPjxm
dWxsLXRpdGxlPk5ldXJvYmlvbCBBZ2luZzwvZnVsbC10aXRsZT48L3BlcmlvZGljYWw+PGFsdC1w
ZXJpb2RpY2FsPjxmdWxsLXRpdGxlPk5ldXJvYmlvbG9neSBvZiBBZ2luZzwvZnVsbC10aXRsZT48
L2FsdC1wZXJpb2RpY2FsPjxwYWdlcz4xOTk2LTIwMDI8L3BhZ2VzPjx2b2x1bWU+MzQ8L3ZvbHVt
ZT48bnVtYmVyPjg8L251bWJlcj48a2V5d29yZHM+PGtleXdvcmQ+QWdlZDwva2V5d29yZD48a2V5
d29yZD5BbHpoZWltZXIgRGlzZWFzZS9jZXJlYnJvc3BpbmFsIGZsdWlkLypwYXRob2xvZ3k8L2tl
eXdvcmQ+PGtleXdvcmQ+QW15bG9pZCBiZXRhLVBlcHRpZGVzL2NlcmVicm9zcGluYWwgZmx1aWQ8
L2tleXdvcmQ+PGtleXdvcmQ+QXRyb3BoeTwva2V5d29yZD48a2V5d29yZD5CaW9sb2dpY2FsIE1h
cmtlcnMvY2VyZWJyb3NwaW5hbCBmbHVpZDwva2V5d29yZD48a2V5d29yZD5CcmFpbi9tZXRhYm9s
aXNtLypwYXRob2xvZ3k8L2tleXdvcmQ+PGtleXdvcmQ+Q2VyZWJyYWwgQXJ0ZXJpZXMvKnBhdGhv
bG9neTwva2V5d29yZD48a2V5d29yZD5EaXNlYXNlIFByb2dyZXNzaW9uPC9rZXl3b3JkPjxrZXl3
b3JkPkZlbWFsZTwva2V5d29yZD48a2V5d29yZD4qRnVuY3Rpb25hbCBOZXVyb2ltYWdpbmc8L2tl
eXdvcmQ+PGtleXdvcmQ+SHVtYW5zPC9rZXl3b3JkPjxrZXl3b3JkPk1hZ25ldGljIFJlc29uYW5j
ZSBJbWFnaW5nPC9rZXl3b3JkPjxrZXl3b3JkPk1hbGU8L2tleXdvcmQ+PGtleXdvcmQ+TWlsZCBD
b2duaXRpdmUgSW1wYWlybWVudC9jZXJlYnJvc3BpbmFsIGZsdWlkL3BhdGhvbG9neTwva2V5d29y
ZD48a2V5d29yZD5QZXB0aWRlIEZyYWdtZW50cy9jZXJlYnJvc3BpbmFsIGZsdWlkPC9rZXl3b3Jk
PjxrZXl3b3JkPnRhdSBQcm90ZWlucy9jZXJlYnJvc3BpbmFsIGZsdWlkPC9rZXl3b3JkPjwva2V5
d29yZHM+PGRhdGVzPjx5ZWFyPjIwMTM8L3llYXI+PHB1Yi1kYXRlcz48ZGF0ZT5BdWc8L2RhdGU+
PC9wdWItZGF0ZXM+PC9kYXRlcz48aXNibj4xNTU4LTE0OTcgKEVsZWN0cm9uaWMpJiN4RDswMTk3
LTQ1ODAgKExpbmtpbmcpPC9pc2JuPjxhY2Nlc3Npb24tbnVtPjIzNTIyODQ0PC9hY2Nlc3Npb24t
bnVtPjx1cmxzPjxyZWxhdGVkLXVybHM+PHVybD5odHRwOi8vd3d3Lm5jYmkubmxtLm5paC5nb3Yv
cHVibWVkLzIzNTIyODQ0PC91cmw+PC9yZWxhdGVkLXVybHM+PC91cmxzPjxjdXN0b20yPjM4MTA2
NDQ8L2N1c3RvbTI+PGVsZWN0cm9uaWMtcmVzb3VyY2UtbnVtPjEwLjEwMTYvai5uZXVyb2Jpb2xh
Z2luZy4yMDEzLjAyLjAwMzwvZWxlY3Ryb25pYy1yZXNvdXJjZS1udW0+PC9yZWNvcmQ+PC9DaXRl
PjxDaXRlPjxBdXRob3I+U2Nob3R0PC9BdXRob3I+PFllYXI+MjAxMDwvWWVhcj48UmVjTnVtPjI1
MzwvUmVjTnVtPjxyZWNvcmQ+PHJlYy1udW1iZXI+MjUzPC9yZWMtbnVtYmVyPjxmb3JlaWduLWtl
eXM+PGtleSBhcHA9IkVOIiBkYi1pZD0iZmRld3h0ZDU2djB4NTVlZnJmazVleDBzZTA1dHowMHgy
ZDV3IiB0aW1lc3RhbXA9IjEzMDM3NTcwODMiPjI1Mzwva2V5PjwvZm9yZWlnbi1rZXlzPjxyZWYt
dHlwZSBuYW1lPSJKb3VybmFsIEFydGljbGUiPjE3PC9yZWYtdHlwZT48Y29udHJpYnV0b3JzPjxh
dXRob3JzPjxhdXRob3I+U2Nob3R0LCBKLiBNLjwvYXV0aG9yPjxhdXRob3I+QmFydGxldHQsIEou
IFcuPC9hdXRob3I+PGF1dGhvcj5Gb3gsIE4uIEMuPC9hdXRob3I+PGF1dGhvcj5CYXJuZXMsIEou
PC9hdXRob3I+PC9hdXRob3JzPjwvY29udHJpYnV0b3JzPjxhdXRoLWFkZHJlc3M+RGVtZW50aWEg
UmVzZWFyY2ggQ2VudHJlLCBVbml2ZXJzaXR5IENvbGxlZ2UgTG9uZG9uLCBJbnN0aXR1dGUgb2Yg
TmV1cm9sb2d5LCBMb25kb24sIFVuaXRlZCBLaW5nZG9tLiBqc2Nob3R0QGRlbWVudGlhLmlvbi51
Y2wuYWMudWs8L2F1dGgtYWRkcmVzcz48dGl0bGVzPjx0aXRsZT5JbmNyZWFzZWQgYnJhaW4gYXRy
b3BoeSByYXRlcyBpbiBjb2duaXRpdmVseSBub3JtYWwgb2xkZXIgYWR1bHRzIHdpdGggbG93IGNl
cmVicm9zcGluYWwgZmx1aWQgQWJldGExLTQyPC90aXRsZT48c2Vjb25kYXJ5LXRpdGxlPkFubiBO
ZXVyb2w8L3NlY29uZGFyeS10aXRsZT48L3RpdGxlcz48cGVyaW9kaWNhbD48ZnVsbC10aXRsZT5B
bm4gTmV1cm9sPC9mdWxsLXRpdGxlPjwvcGVyaW9kaWNhbD48cGFnZXM+ODI1LTM0PC9wYWdlcz48
dm9sdW1lPjY4PC92b2x1bWU+PG51bWJlcj42PC9udW1iZXI+PGVkaXRpb24+MjAxMC8xMi8yNTwv
ZWRpdGlvbj48a2V5d29yZHM+PGtleXdvcmQ+QWdlZDwva2V5d29yZD48a2V5d29yZD5BZ2VkLCA4
MCBhbmQgb3Zlcjwva2V5d29yZD48a2V5d29yZD5BZ2luZzwva2V5d29yZD48a2V5d29yZD5BbXls
b2lkIGJldGEtUGVwdGlkZXMvIGNlcmVicm9zcGluYWwgZmx1aWQ8L2tleXdvcmQ+PGtleXdvcmQ+
QXBvbGlwb3Byb3RlaW4gRTQvZ2VuZXRpY3M8L2tleXdvcmQ+PGtleXdvcmQ+QXRyb3BoeS9nZW5l
dGljcy9wYXRob2xvZ3k8L2tleXdvcmQ+PGtleXdvcmQ+QnJhaW4vIHBoeXNpb3BhdGhvbG9neTwv
a2V5d29yZD48a2V5d29yZD5Db2duaXRpb24gRGlzb3JkZXJzLyBjZXJlYnJvc3BpbmFsIGZsdWlk
L2dlbmV0aWNzLyBwYXRob2xvZ3k8L2tleXdvcmQ+PGtleXdvcmQ+RGlzZWFzZSBQcm9ncmVzc2lv
bjwva2V5d29yZD48a2V5d29yZD5GZW1hbGU8L2tleXdvcmQ+PGtleXdvcmQ+SHVtYW5zPC9rZXl3
b3JkPjxrZXl3b3JkPk1hZ25ldGljIFJlc29uYW5jZSBJbWFnaW5nPC9rZXl3b3JkPjxrZXl3b3Jk
Pk1hbGU8L2tleXdvcmQ+PGtleXdvcmQ+TmV1cm9wc3ljaG9sb2dpY2FsIFRlc3RzPC9rZXl3b3Jk
PjxrZXl3b3JkPlBlcHRpZGUgRnJhZ21lbnRzLyBjZXJlYnJvc3BpbmFsIGZsdWlkPC9rZXl3b3Jk
PjxrZXl3b3JkPnRhdSBQcm90ZWlucy9jZXJlYnJvc3BpbmFsIGZsdWlkPC9rZXl3b3JkPjwva2V5
d29yZHM+PGRhdGVzPjx5ZWFyPjIwMTA8L3llYXI+PHB1Yi1kYXRlcz48ZGF0ZT5EZWM8L2RhdGU+
PC9wdWItZGF0ZXM+PC9kYXRlcz48aXNibj4xNTMxLTgyNDkgKEVsZWN0cm9uaWMpJiN4RDswMzY0
LTUxMzQgKExpbmtpbmcpPC9pc2JuPjxhY2Nlc3Npb24tbnVtPjIxMTgxNzE3PC9hY2Nlc3Npb24t
bnVtPjx1cmxzPjwvdXJscz48ZWxlY3Ryb25pYy1yZXNvdXJjZS1udW0+MTAuMTAwMi9hbmEuMjIz
MTU8L2VsZWN0cm9uaWMtcmVzb3VyY2UtbnVtPjxyZW1vdGUtZGF0YWJhc2UtcHJvdmlkZXI+TkxN
PC9yZW1vdGUtZGF0YWJhc2UtcHJvdmlkZXI+PGxhbmd1YWdlPmVuZzwvbGFuZ3VhZ2U+PC9yZWNv
cmQ+PC9DaXRlPjxDaXRlPjxBdXRob3I+WW91bmc8L0F1dGhvcj48WWVhcj4yMDE0PC9ZZWFyPjxS
ZWNOdW0+MTgyMDwvUmVjTnVtPjxyZWNvcmQ+PHJlYy1udW1iZXI+MTgyMDwvcmVjLW51bWJlcj48
Zm9yZWlnbi1rZXlzPjxrZXkgYXBwPSJFTiIgZGItaWQ9ImZkZXd4dGQ1NnYweDU1ZWZyZms1ZXgw
c2UwNXR6MDB4MmQ1dyIgdGltZXN0YW1wPSIxNDA5MjQzNTY3Ij4xODIwPC9rZXk+PC9mb3JlaWdu
LWtleXM+PHJlZi10eXBlIG5hbWU9IkpvdXJuYWwgQXJ0aWNsZSI+MTc8L3JlZi10eXBlPjxjb250
cmlidXRvcnM+PGF1dGhvcnM+PGF1dGhvcj5Zb3VuZywgQS4gTC48L2F1dGhvcj48YXV0aG9yPk94
dG9ieSwgTi4gUC48L2F1dGhvcj48YXV0aG9yPkRhZ2EsIFAuPC9hdXRob3I+PGF1dGhvcj5DYXNo
LCBELiBNLjwvYXV0aG9yPjxhdXRob3I+Rm94LCBOLiBDLjwvYXV0aG9yPjxhdXRob3I+T3Vyc2Vs
aW4sIFMuPC9hdXRob3I+PGF1dGhvcj5TY2hvdHQsIEouIE0uPC9hdXRob3I+PGF1dGhvcj5BbGV4
YW5kZXIsIEQuIEMuPC9hdXRob3I+PGF1dGhvcj5BbHpoZWltZXImYXBvcztzIERpc2Vhc2UgTmV1
cm9pbWFnaW5nLCBJbml0aWF0aXZlPC9hdXRob3I+PC9hdXRob3JzPjwvY29udHJpYnV0b3JzPjxh
dXRoLWFkZHJlc3M+MSBDZW50cmUgZm9yIE1lZGljYWwgSW1hZ2UgQ29tcHV0aW5nLCBEZXBhcnRt
ZW50IG9mIENvbXB1dGVyIFNjaWVuY2UsIFVuaXZlcnNpdHkgQ29sbGVnZSBMb25kb24sIEdvd2Vy
IFN0cmVldCwgTG9uZG9uLCBXQzFFIDZCVCwgVUsgYWxleGFuZHJhLnlvdW5nLjExQHVjbC5hYy51
ay4mI3hEOzEgQ2VudHJlIGZvciBNZWRpY2FsIEltYWdlIENvbXB1dGluZywgRGVwYXJ0bWVudCBv
ZiBDb21wdXRlciBTY2llbmNlLCBVbml2ZXJzaXR5IENvbGxlZ2UgTG9uZG9uLCBHb3dlciBTdHJl
ZXQsIExvbmRvbiwgV0MxRSA2QlQsIFVLLiYjeEQ7MSBDZW50cmUgZm9yIE1lZGljYWwgSW1hZ2Ug
Q29tcHV0aW5nLCBEZXBhcnRtZW50IG9mIENvbXB1dGVyIFNjaWVuY2UsIFVuaXZlcnNpdHkgQ29s
bGVnZSBMb25kb24sIEdvd2VyIFN0cmVldCwgTG9uZG9uLCBXQzFFIDZCVCwgVUsyIERlbWVudGlh
IFJlc2VhcmNoIENlbnRyZSwgVUNMIEluc3RpdHV0ZSBvZiBOZXVyb2xvZ3ksIFVuaXZlcnNpdHkg
Q29sbGVnZSBMb25kb24sIDgtMTEgUXVlZW4gU3F1YXJlLCBMb25kb24sIFdDMU4gM0FSLCBVSyBh
bGV4YW5kcmEueW91bmcuMTFAdWNsLmFjLnVrLiYjeEQ7MiBEZW1lbnRpYSBSZXNlYXJjaCBDZW50
cmUsIFVDTCBJbnN0aXR1dGUgb2YgTmV1cm9sb2d5LCBVbml2ZXJzaXR5IENvbGxlZ2UgTG9uZG9u
LCA4LTExIFF1ZWVuIFNxdWFyZSwgTG9uZG9uLCBXQzFOIDNBUiwgVUsuJiN4RDsxIENlbnRyZSBm
b3IgTWVkaWNhbCBJbWFnZSBDb21wdXRpbmcsIERlcGFydG1lbnQgb2YgQ29tcHV0ZXIgU2NpZW5j
ZSwgVW5pdmVyc2l0eSBDb2xsZWdlIExvbmRvbiwgR293ZXIgU3RyZWV0LCBMb25kb24sIFdDMUUg
NkJULCBVSzIgRGVtZW50aWEgUmVzZWFyY2ggQ2VudHJlLCBVQ0wgSW5zdGl0dXRlIG9mIE5ldXJv
bG9neSwgVW5pdmVyc2l0eSBDb2xsZWdlIExvbmRvbiwgOC0xMSBRdWVlbiBTcXVhcmUsIExvbmRv
biwgV0MxTiAzQVIsIFVLLjwvYXV0aC1hZGRyZXNzPjx0aXRsZXM+PHRpdGxlPkEgZGF0YS1kcml2
ZW4gbW9kZWwgb2YgYmlvbWFya2VyIGNoYW5nZXMgaW4gc3BvcmFkaWMgQWx6aGVpbWVyJmFwb3M7
cyBkaXNlYXNlPC90aXRsZT48c2Vjb25kYXJ5LXRpdGxlPkJyYWluPC9zZWNvbmRhcnktdGl0bGU+
PGFsdC10aXRsZT5CcmFpbiA6IGEgam91cm5hbCBvZiBuZXVyb2xvZ3k8L2FsdC10aXRsZT48L3Rp
dGxlcz48cGVyaW9kaWNhbD48ZnVsbC10aXRsZT5CcmFpbjwvZnVsbC10aXRsZT48L3BlcmlvZGlj
YWw+PHBhZ2VzPjI1NjQtNzc8L3BhZ2VzPjx2b2x1bWU+MTM3PC92b2x1bWU+PG51bWJlcj5QdCA5
PC9udW1iZXI+PGRhdGVzPjx5ZWFyPjIwMTQ8L3llYXI+PHB1Yi1kYXRlcz48ZGF0ZT5TZXA8L2Rh
dGU+PC9wdWItZGF0ZXM+PC9kYXRlcz48aXNibj4xNDYwLTIxNTYgKEVsZWN0cm9uaWMpJiN4RDsw
MDA2LTg5NTAgKExpbmtpbmcpPC9pc2JuPjxhY2Nlc3Npb24tbnVtPjI1MDEyMjI0PC9hY2Nlc3Np
b24tbnVtPjx1cmxzPjxyZWxhdGVkLXVybHM+PHVybD5odHRwOi8vd3d3Lm5jYmkubmxtLm5paC5n
b3YvcHVibWVkLzI1MDEyMjI0PC91cmw+PC9yZWxhdGVkLXVybHM+PC91cmxzPjxjdXN0b20yPjQx
MzI2NDg8L2N1c3RvbTI+PGVsZWN0cm9uaWMtcmVzb3VyY2UtbnVtPjEwLjEwOTMvYnJhaW4vYXd1
MTc2PC9lbGVjdHJvbmljLXJlc291cmNlLW51bT48L3JlY29yZD48L0NpdGU+PC9FbmROb3RlPn==
</w:fldData>
        </w:fldChar>
      </w:r>
      <w:r w:rsidR="00795734">
        <w:rPr>
          <w:rStyle w:val="Emphasis"/>
          <w:i w:val="0"/>
        </w:rPr>
        <w:instrText xml:space="preserve"> ADDIN EN.CITE </w:instrText>
      </w:r>
      <w:r w:rsidR="00795734">
        <w:rPr>
          <w:rStyle w:val="Emphasis"/>
          <w:i w:val="0"/>
        </w:rPr>
        <w:fldChar w:fldCharType="begin">
          <w:fldData xml:space="preserve">PEVuZE5vdGU+PENpdGU+PEF1dGhvcj5CYXJuZXM8L0F1dGhvcj48WWVhcj4yMDEzPC9ZZWFyPjxS
ZWNOdW0+MTgxNjwvUmVjTnVtPjxEaXNwbGF5VGV4dD4oMjcsIDQ4LCA0OSk8L0Rpc3BsYXlUZXh0
PjxyZWNvcmQ+PHJlYy1udW1iZXI+MTgxNjwvcmVjLW51bWJlcj48Zm9yZWlnbi1rZXlzPjxrZXkg
YXBwPSJFTiIgZGItaWQ9ImZkZXd4dGQ1NnYweDU1ZWZyZms1ZXgwc2UwNXR6MDB4MmQ1dyIgdGlt
ZXN0YW1wPSIxNDA5MjQyMDQwIj4xODE2PC9rZXk+PC9mb3JlaWduLWtleXM+PHJlZi10eXBlIG5h
bWU9IkpvdXJuYWwgQXJ0aWNsZSI+MTc8L3JlZi10eXBlPjxjb250cmlidXRvcnM+PGF1dGhvcnM+
PGF1dGhvcj5CYXJuZXMsIEouPC9hdXRob3I+PGF1dGhvcj5DYXJtaWNoYWVsLCBPLiBULjwvYXV0
aG9yPjxhdXRob3I+TGV1bmcsIEsuIEsuPC9hdXRob3I+PGF1dGhvcj5TY2h3YXJ6LCBDLjwvYXV0
aG9yPjxhdXRob3I+UmlkZ3dheSwgRy4gUi48L2F1dGhvcj48YXV0aG9yPkJhcnRsZXR0LCBKLiBX
LjwvYXV0aG9yPjxhdXRob3I+TWFsb25lLCBJLiBCLjwvYXV0aG9yPjxhdXRob3I+U2Nob3R0LCBK
LiBNLjwvYXV0aG9yPjxhdXRob3I+Um9zc29yLCBNLiBOLjwvYXV0aG9yPjxhdXRob3I+Qmllc3Nl
bHMsIEcuIEouPC9hdXRob3I+PGF1dGhvcj5EZUNhcmxpLCBDLjwvYXV0aG9yPjxhdXRob3I+Rm94
LCBOLiBDLjwvYXV0aG9yPjxhdXRob3I+QWx6aGVpbWVyJmFwb3M7cyBEaXNlYXNlIE5ldXJvaW1h
Z2luZywgSW5pdGlhdGl2ZTwvYXV0aG9yPjwvYXV0aG9ycz48L2NvbnRyaWJ1dG9ycz48YXV0aC1h
ZGRyZXNzPkRlbWVudGlhIFJlc2VhcmNoIENlbnRyZSwgRGVwYXJ0bWVudCBvZiBOZXVyb2RlZ2Vu
ZXJhdGl2ZSBEaXNlYXNlLCBVbml2ZXJzaXR5IENvbGxlZ2UgTG9uZG9uIEluc3RpdHV0ZSBvZiBO
ZXVyb2xvZ3ksIExvbmRvbiwgVUsuIGouYmFybmVzQHVjbC5hYy51azwvYXV0aC1hZGRyZXNzPjx0
aXRsZXM+PHRpdGxlPlZhc2N1bGFyIGFuZCBBbHpoZWltZXImYXBvcztzIGRpc2Vhc2UgbWFya2Vy
cyBpbmRlcGVuZGVudGx5IHByZWRpY3QgYnJhaW4gYXRyb3BoeSByYXRlIGluIEFsemhlaW1lciZh
cG9zO3MgRGlzZWFzZSBOZXVyb2ltYWdpbmcgSW5pdGlhdGl2ZSBjb250cm9sczwvdGl0bGU+PHNl
Y29uZGFyeS10aXRsZT5OZXVyb2Jpb2wgQWdpbmc8L3NlY29uZGFyeS10aXRsZT48YWx0LXRpdGxl
Pk5ldXJvYmlvbG9neSBvZiBhZ2luZzwvYWx0LXRpdGxlPjwvdGl0bGVzPjxwZXJpb2RpY2FsPjxm
dWxsLXRpdGxlPk5ldXJvYmlvbCBBZ2luZzwvZnVsbC10aXRsZT48L3BlcmlvZGljYWw+PGFsdC1w
ZXJpb2RpY2FsPjxmdWxsLXRpdGxlPk5ldXJvYmlvbG9neSBvZiBBZ2luZzwvZnVsbC10aXRsZT48
L2FsdC1wZXJpb2RpY2FsPjxwYWdlcz4xOTk2LTIwMDI8L3BhZ2VzPjx2b2x1bWU+MzQ8L3ZvbHVt
ZT48bnVtYmVyPjg8L251bWJlcj48a2V5d29yZHM+PGtleXdvcmQ+QWdlZDwva2V5d29yZD48a2V5
d29yZD5BbHpoZWltZXIgRGlzZWFzZS9jZXJlYnJvc3BpbmFsIGZsdWlkLypwYXRob2xvZ3k8L2tl
eXdvcmQ+PGtleXdvcmQ+QW15bG9pZCBiZXRhLVBlcHRpZGVzL2NlcmVicm9zcGluYWwgZmx1aWQ8
L2tleXdvcmQ+PGtleXdvcmQ+QXRyb3BoeTwva2V5d29yZD48a2V5d29yZD5CaW9sb2dpY2FsIE1h
cmtlcnMvY2VyZWJyb3NwaW5hbCBmbHVpZDwva2V5d29yZD48a2V5d29yZD5CcmFpbi9tZXRhYm9s
aXNtLypwYXRob2xvZ3k8L2tleXdvcmQ+PGtleXdvcmQ+Q2VyZWJyYWwgQXJ0ZXJpZXMvKnBhdGhv
bG9neTwva2V5d29yZD48a2V5d29yZD5EaXNlYXNlIFByb2dyZXNzaW9uPC9rZXl3b3JkPjxrZXl3
b3JkPkZlbWFsZTwva2V5d29yZD48a2V5d29yZD4qRnVuY3Rpb25hbCBOZXVyb2ltYWdpbmc8L2tl
eXdvcmQ+PGtleXdvcmQ+SHVtYW5zPC9rZXl3b3JkPjxrZXl3b3JkPk1hZ25ldGljIFJlc29uYW5j
ZSBJbWFnaW5nPC9rZXl3b3JkPjxrZXl3b3JkPk1hbGU8L2tleXdvcmQ+PGtleXdvcmQ+TWlsZCBD
b2duaXRpdmUgSW1wYWlybWVudC9jZXJlYnJvc3BpbmFsIGZsdWlkL3BhdGhvbG9neTwva2V5d29y
ZD48a2V5d29yZD5QZXB0aWRlIEZyYWdtZW50cy9jZXJlYnJvc3BpbmFsIGZsdWlkPC9rZXl3b3Jk
PjxrZXl3b3JkPnRhdSBQcm90ZWlucy9jZXJlYnJvc3BpbmFsIGZsdWlkPC9rZXl3b3JkPjwva2V5
d29yZHM+PGRhdGVzPjx5ZWFyPjIwMTM8L3llYXI+PHB1Yi1kYXRlcz48ZGF0ZT5BdWc8L2RhdGU+
PC9wdWItZGF0ZXM+PC9kYXRlcz48aXNibj4xNTU4LTE0OTcgKEVsZWN0cm9uaWMpJiN4RDswMTk3
LTQ1ODAgKExpbmtpbmcpPC9pc2JuPjxhY2Nlc3Npb24tbnVtPjIzNTIyODQ0PC9hY2Nlc3Npb24t
bnVtPjx1cmxzPjxyZWxhdGVkLXVybHM+PHVybD5odHRwOi8vd3d3Lm5jYmkubmxtLm5paC5nb3Yv
cHVibWVkLzIzNTIyODQ0PC91cmw+PC9yZWxhdGVkLXVybHM+PC91cmxzPjxjdXN0b20yPjM4MTA2
NDQ8L2N1c3RvbTI+PGVsZWN0cm9uaWMtcmVzb3VyY2UtbnVtPjEwLjEwMTYvai5uZXVyb2Jpb2xh
Z2luZy4yMDEzLjAyLjAwMzwvZWxlY3Ryb25pYy1yZXNvdXJjZS1udW0+PC9yZWNvcmQ+PC9DaXRl
PjxDaXRlPjxBdXRob3I+U2Nob3R0PC9BdXRob3I+PFllYXI+MjAxMDwvWWVhcj48UmVjTnVtPjI1
MzwvUmVjTnVtPjxyZWNvcmQ+PHJlYy1udW1iZXI+MjUzPC9yZWMtbnVtYmVyPjxmb3JlaWduLWtl
eXM+PGtleSBhcHA9IkVOIiBkYi1pZD0iZmRld3h0ZDU2djB4NTVlZnJmazVleDBzZTA1dHowMHgy
ZDV3IiB0aW1lc3RhbXA9IjEzMDM3NTcwODMiPjI1Mzwva2V5PjwvZm9yZWlnbi1rZXlzPjxyZWYt
dHlwZSBuYW1lPSJKb3VybmFsIEFydGljbGUiPjE3PC9yZWYtdHlwZT48Y29udHJpYnV0b3JzPjxh
dXRob3JzPjxhdXRob3I+U2Nob3R0LCBKLiBNLjwvYXV0aG9yPjxhdXRob3I+QmFydGxldHQsIEou
IFcuPC9hdXRob3I+PGF1dGhvcj5Gb3gsIE4uIEMuPC9hdXRob3I+PGF1dGhvcj5CYXJuZXMsIEou
PC9hdXRob3I+PC9hdXRob3JzPjwvY29udHJpYnV0b3JzPjxhdXRoLWFkZHJlc3M+RGVtZW50aWEg
UmVzZWFyY2ggQ2VudHJlLCBVbml2ZXJzaXR5IENvbGxlZ2UgTG9uZG9uLCBJbnN0aXR1dGUgb2Yg
TmV1cm9sb2d5LCBMb25kb24sIFVuaXRlZCBLaW5nZG9tLiBqc2Nob3R0QGRlbWVudGlhLmlvbi51
Y2wuYWMudWs8L2F1dGgtYWRkcmVzcz48dGl0bGVzPjx0aXRsZT5JbmNyZWFzZWQgYnJhaW4gYXRy
b3BoeSByYXRlcyBpbiBjb2duaXRpdmVseSBub3JtYWwgb2xkZXIgYWR1bHRzIHdpdGggbG93IGNl
cmVicm9zcGluYWwgZmx1aWQgQWJldGExLTQyPC90aXRsZT48c2Vjb25kYXJ5LXRpdGxlPkFubiBO
ZXVyb2w8L3NlY29uZGFyeS10aXRsZT48L3RpdGxlcz48cGVyaW9kaWNhbD48ZnVsbC10aXRsZT5B
bm4gTmV1cm9sPC9mdWxsLXRpdGxlPjwvcGVyaW9kaWNhbD48cGFnZXM+ODI1LTM0PC9wYWdlcz48
dm9sdW1lPjY4PC92b2x1bWU+PG51bWJlcj42PC9udW1iZXI+PGVkaXRpb24+MjAxMC8xMi8yNTwv
ZWRpdGlvbj48a2V5d29yZHM+PGtleXdvcmQ+QWdlZDwva2V5d29yZD48a2V5d29yZD5BZ2VkLCA4
MCBhbmQgb3Zlcjwva2V5d29yZD48a2V5d29yZD5BZ2luZzwva2V5d29yZD48a2V5d29yZD5BbXls
b2lkIGJldGEtUGVwdGlkZXMvIGNlcmVicm9zcGluYWwgZmx1aWQ8L2tleXdvcmQ+PGtleXdvcmQ+
QXBvbGlwb3Byb3RlaW4gRTQvZ2VuZXRpY3M8L2tleXdvcmQ+PGtleXdvcmQ+QXRyb3BoeS9nZW5l
dGljcy9wYXRob2xvZ3k8L2tleXdvcmQ+PGtleXdvcmQ+QnJhaW4vIHBoeXNpb3BhdGhvbG9neTwv
a2V5d29yZD48a2V5d29yZD5Db2duaXRpb24gRGlzb3JkZXJzLyBjZXJlYnJvc3BpbmFsIGZsdWlk
L2dlbmV0aWNzLyBwYXRob2xvZ3k8L2tleXdvcmQ+PGtleXdvcmQ+RGlzZWFzZSBQcm9ncmVzc2lv
bjwva2V5d29yZD48a2V5d29yZD5GZW1hbGU8L2tleXdvcmQ+PGtleXdvcmQ+SHVtYW5zPC9rZXl3
b3JkPjxrZXl3b3JkPk1hZ25ldGljIFJlc29uYW5jZSBJbWFnaW5nPC9rZXl3b3JkPjxrZXl3b3Jk
Pk1hbGU8L2tleXdvcmQ+PGtleXdvcmQ+TmV1cm9wc3ljaG9sb2dpY2FsIFRlc3RzPC9rZXl3b3Jk
PjxrZXl3b3JkPlBlcHRpZGUgRnJhZ21lbnRzLyBjZXJlYnJvc3BpbmFsIGZsdWlkPC9rZXl3b3Jk
PjxrZXl3b3JkPnRhdSBQcm90ZWlucy9jZXJlYnJvc3BpbmFsIGZsdWlkPC9rZXl3b3JkPjwva2V5
d29yZHM+PGRhdGVzPjx5ZWFyPjIwMTA8L3llYXI+PHB1Yi1kYXRlcz48ZGF0ZT5EZWM8L2RhdGU+
PC9wdWItZGF0ZXM+PC9kYXRlcz48aXNibj4xNTMxLTgyNDkgKEVsZWN0cm9uaWMpJiN4RDswMzY0
LTUxMzQgKExpbmtpbmcpPC9pc2JuPjxhY2Nlc3Npb24tbnVtPjIxMTgxNzE3PC9hY2Nlc3Npb24t
bnVtPjx1cmxzPjwvdXJscz48ZWxlY3Ryb25pYy1yZXNvdXJjZS1udW0+MTAuMTAwMi9hbmEuMjIz
MTU8L2VsZWN0cm9uaWMtcmVzb3VyY2UtbnVtPjxyZW1vdGUtZGF0YWJhc2UtcHJvdmlkZXI+TkxN
PC9yZW1vdGUtZGF0YWJhc2UtcHJvdmlkZXI+PGxhbmd1YWdlPmVuZzwvbGFuZ3VhZ2U+PC9yZWNv
cmQ+PC9DaXRlPjxDaXRlPjxBdXRob3I+WW91bmc8L0F1dGhvcj48WWVhcj4yMDE0PC9ZZWFyPjxS
ZWNOdW0+MTgyMDwvUmVjTnVtPjxyZWNvcmQ+PHJlYy1udW1iZXI+MTgyMDwvcmVjLW51bWJlcj48
Zm9yZWlnbi1rZXlzPjxrZXkgYXBwPSJFTiIgZGItaWQ9ImZkZXd4dGQ1NnYweDU1ZWZyZms1ZXgw
c2UwNXR6MDB4MmQ1dyIgdGltZXN0YW1wPSIxNDA5MjQzNTY3Ij4xODIwPC9rZXk+PC9mb3JlaWdu
LWtleXM+PHJlZi10eXBlIG5hbWU9IkpvdXJuYWwgQXJ0aWNsZSI+MTc8L3JlZi10eXBlPjxjb250
cmlidXRvcnM+PGF1dGhvcnM+PGF1dGhvcj5Zb3VuZywgQS4gTC48L2F1dGhvcj48YXV0aG9yPk94
dG9ieSwgTi4gUC48L2F1dGhvcj48YXV0aG9yPkRhZ2EsIFAuPC9hdXRob3I+PGF1dGhvcj5DYXNo
LCBELiBNLjwvYXV0aG9yPjxhdXRob3I+Rm94LCBOLiBDLjwvYXV0aG9yPjxhdXRob3I+T3Vyc2Vs
aW4sIFMuPC9hdXRob3I+PGF1dGhvcj5TY2hvdHQsIEouIE0uPC9hdXRob3I+PGF1dGhvcj5BbGV4
YW5kZXIsIEQuIEMuPC9hdXRob3I+PGF1dGhvcj5BbHpoZWltZXImYXBvcztzIERpc2Vhc2UgTmV1
cm9pbWFnaW5nLCBJbml0aWF0aXZlPC9hdXRob3I+PC9hdXRob3JzPjwvY29udHJpYnV0b3JzPjxh
dXRoLWFkZHJlc3M+MSBDZW50cmUgZm9yIE1lZGljYWwgSW1hZ2UgQ29tcHV0aW5nLCBEZXBhcnRt
ZW50IG9mIENvbXB1dGVyIFNjaWVuY2UsIFVuaXZlcnNpdHkgQ29sbGVnZSBMb25kb24sIEdvd2Vy
IFN0cmVldCwgTG9uZG9uLCBXQzFFIDZCVCwgVUsgYWxleGFuZHJhLnlvdW5nLjExQHVjbC5hYy51
ay4mI3hEOzEgQ2VudHJlIGZvciBNZWRpY2FsIEltYWdlIENvbXB1dGluZywgRGVwYXJ0bWVudCBv
ZiBDb21wdXRlciBTY2llbmNlLCBVbml2ZXJzaXR5IENvbGxlZ2UgTG9uZG9uLCBHb3dlciBTdHJl
ZXQsIExvbmRvbiwgV0MxRSA2QlQsIFVLLiYjeEQ7MSBDZW50cmUgZm9yIE1lZGljYWwgSW1hZ2Ug
Q29tcHV0aW5nLCBEZXBhcnRtZW50IG9mIENvbXB1dGVyIFNjaWVuY2UsIFVuaXZlcnNpdHkgQ29s
bGVnZSBMb25kb24sIEdvd2VyIFN0cmVldCwgTG9uZG9uLCBXQzFFIDZCVCwgVUsyIERlbWVudGlh
IFJlc2VhcmNoIENlbnRyZSwgVUNMIEluc3RpdHV0ZSBvZiBOZXVyb2xvZ3ksIFVuaXZlcnNpdHkg
Q29sbGVnZSBMb25kb24sIDgtMTEgUXVlZW4gU3F1YXJlLCBMb25kb24sIFdDMU4gM0FSLCBVSyBh
bGV4YW5kcmEueW91bmcuMTFAdWNsLmFjLnVrLiYjeEQ7MiBEZW1lbnRpYSBSZXNlYXJjaCBDZW50
cmUsIFVDTCBJbnN0aXR1dGUgb2YgTmV1cm9sb2d5LCBVbml2ZXJzaXR5IENvbGxlZ2UgTG9uZG9u
LCA4LTExIFF1ZWVuIFNxdWFyZSwgTG9uZG9uLCBXQzFOIDNBUiwgVUsuJiN4RDsxIENlbnRyZSBm
b3IgTWVkaWNhbCBJbWFnZSBDb21wdXRpbmcsIERlcGFydG1lbnQgb2YgQ29tcHV0ZXIgU2NpZW5j
ZSwgVW5pdmVyc2l0eSBDb2xsZWdlIExvbmRvbiwgR293ZXIgU3RyZWV0LCBMb25kb24sIFdDMUUg
NkJULCBVSzIgRGVtZW50aWEgUmVzZWFyY2ggQ2VudHJlLCBVQ0wgSW5zdGl0dXRlIG9mIE5ldXJv
bG9neSwgVW5pdmVyc2l0eSBDb2xsZWdlIExvbmRvbiwgOC0xMSBRdWVlbiBTcXVhcmUsIExvbmRv
biwgV0MxTiAzQVIsIFVLLjwvYXV0aC1hZGRyZXNzPjx0aXRsZXM+PHRpdGxlPkEgZGF0YS1kcml2
ZW4gbW9kZWwgb2YgYmlvbWFya2VyIGNoYW5nZXMgaW4gc3BvcmFkaWMgQWx6aGVpbWVyJmFwb3M7
cyBkaXNlYXNlPC90aXRsZT48c2Vjb25kYXJ5LXRpdGxlPkJyYWluPC9zZWNvbmRhcnktdGl0bGU+
PGFsdC10aXRsZT5CcmFpbiA6IGEgam91cm5hbCBvZiBuZXVyb2xvZ3k8L2FsdC10aXRsZT48L3Rp
dGxlcz48cGVyaW9kaWNhbD48ZnVsbC10aXRsZT5CcmFpbjwvZnVsbC10aXRsZT48L3BlcmlvZGlj
YWw+PHBhZ2VzPjI1NjQtNzc8L3BhZ2VzPjx2b2x1bWU+MTM3PC92b2x1bWU+PG51bWJlcj5QdCA5
PC9udW1iZXI+PGRhdGVzPjx5ZWFyPjIwMTQ8L3llYXI+PHB1Yi1kYXRlcz48ZGF0ZT5TZXA8L2Rh
dGU+PC9wdWItZGF0ZXM+PC9kYXRlcz48aXNibj4xNDYwLTIxNTYgKEVsZWN0cm9uaWMpJiN4RDsw
MDA2LTg5NTAgKExpbmtpbmcpPC9pc2JuPjxhY2Nlc3Npb24tbnVtPjI1MDEyMjI0PC9hY2Nlc3Np
b24tbnVtPjx1cmxzPjxyZWxhdGVkLXVybHM+PHVybD5odHRwOi8vd3d3Lm5jYmkubmxtLm5paC5n
b3YvcHVibWVkLzI1MDEyMjI0PC91cmw+PC9yZWxhdGVkLXVybHM+PC91cmxzPjxjdXN0b20yPjQx
MzI2NDg8L2N1c3RvbTI+PGVsZWN0cm9uaWMtcmVzb3VyY2UtbnVtPjEwLjEwOTMvYnJhaW4vYXd1
MTc2PC9lbGVjdHJvbmljLXJlc291cmNlLW51bT48L3JlY29yZD48L0NpdGU+PC9FbmROb3RlPn==
</w:fldData>
        </w:fldChar>
      </w:r>
      <w:r w:rsidR="00795734">
        <w:rPr>
          <w:rStyle w:val="Emphasis"/>
          <w:i w:val="0"/>
        </w:rPr>
        <w:instrText xml:space="preserve"> ADDIN EN.CITE.DATA </w:instrText>
      </w:r>
      <w:r w:rsidR="00795734">
        <w:rPr>
          <w:rStyle w:val="Emphasis"/>
          <w:i w:val="0"/>
        </w:rPr>
      </w:r>
      <w:r w:rsidR="00795734">
        <w:rPr>
          <w:rStyle w:val="Emphasis"/>
          <w:i w:val="0"/>
        </w:rPr>
        <w:fldChar w:fldCharType="end"/>
      </w:r>
      <w:r w:rsidR="00803AAB">
        <w:rPr>
          <w:rStyle w:val="Emphasis"/>
          <w:i w:val="0"/>
        </w:rPr>
      </w:r>
      <w:r w:rsidR="00803AAB">
        <w:rPr>
          <w:rStyle w:val="Emphasis"/>
          <w:i w:val="0"/>
        </w:rPr>
        <w:fldChar w:fldCharType="separate"/>
      </w:r>
      <w:r w:rsidR="00795734">
        <w:rPr>
          <w:rStyle w:val="Emphasis"/>
          <w:i w:val="0"/>
          <w:noProof/>
        </w:rPr>
        <w:t>(</w:t>
      </w:r>
      <w:hyperlink w:anchor="_ENREF_27" w:tooltip="Barnes, 2013 #1816" w:history="1">
        <w:r w:rsidR="00795734">
          <w:rPr>
            <w:rStyle w:val="Emphasis"/>
            <w:i w:val="0"/>
            <w:noProof/>
          </w:rPr>
          <w:t>27</w:t>
        </w:r>
      </w:hyperlink>
      <w:r w:rsidR="00795734">
        <w:rPr>
          <w:rStyle w:val="Emphasis"/>
          <w:i w:val="0"/>
          <w:noProof/>
        </w:rPr>
        <w:t xml:space="preserve">, </w:t>
      </w:r>
      <w:hyperlink w:anchor="_ENREF_48" w:tooltip="Schott, 2010 #253" w:history="1">
        <w:r w:rsidR="00795734">
          <w:rPr>
            <w:rStyle w:val="Emphasis"/>
            <w:i w:val="0"/>
            <w:noProof/>
          </w:rPr>
          <w:t>48</w:t>
        </w:r>
      </w:hyperlink>
      <w:r w:rsidR="00795734">
        <w:rPr>
          <w:rStyle w:val="Emphasis"/>
          <w:i w:val="0"/>
          <w:noProof/>
        </w:rPr>
        <w:t xml:space="preserve">, </w:t>
      </w:r>
      <w:hyperlink w:anchor="_ENREF_49" w:tooltip="Young, 2014 #1820" w:history="1">
        <w:r w:rsidR="00795734">
          <w:rPr>
            <w:rStyle w:val="Emphasis"/>
            <w:i w:val="0"/>
            <w:noProof/>
          </w:rPr>
          <w:t>49</w:t>
        </w:r>
      </w:hyperlink>
      <w:r w:rsidR="00795734">
        <w:rPr>
          <w:rStyle w:val="Emphasis"/>
          <w:i w:val="0"/>
          <w:noProof/>
        </w:rPr>
        <w:t>)</w:t>
      </w:r>
      <w:r w:rsidR="00803AAB">
        <w:rPr>
          <w:rStyle w:val="Emphasis"/>
          <w:i w:val="0"/>
        </w:rPr>
        <w:fldChar w:fldCharType="end"/>
      </w:r>
      <w:r w:rsidR="00803AAB">
        <w:rPr>
          <w:rStyle w:val="Emphasis"/>
          <w:i w:val="0"/>
        </w:rPr>
        <w:t xml:space="preserve">. Other studies have supported the acceleration of neurodegeneration from control to MCI to AD patients </w:t>
      </w:r>
      <w:r w:rsidR="00803AAB">
        <w:rPr>
          <w:rStyle w:val="Emphasis"/>
          <w:i w:val="0"/>
        </w:rPr>
        <w:fldChar w:fldCharType="begin">
          <w:fldData xml:space="preserve">PEVuZE5vdGU+PENpdGU+PEF1dGhvcj5MZXVuZzwvQXV0aG9yPjxZZWFyPjIwMTM8L1llYXI+PFJl
Y051bT4xNDY2PC9SZWNOdW0+PERpc3BsYXlUZXh0Pig1MCwgNTEpPC9EaXNwbGF5VGV4dD48cmVj
b3JkPjxyZWMtbnVtYmVyPjE0NjY8L3JlYy1udW1iZXI+PGZvcmVpZ24ta2V5cz48a2V5IGFwcD0i
RU4iIGRiLWlkPSJmZGV3eHRkNTZ2MHg1NWVmcmZrNWV4MHNlMDV0ejAweDJkNXciIHRpbWVzdGFt
cD0iMTM4OTA0NzkwNiI+MTQ2Njwva2V5PjwvZm9yZWlnbi1rZXlzPjxyZWYtdHlwZSBuYW1lPSJK
b3VybmFsIEFydGljbGUiPjE3PC9yZWYtdHlwZT48Y29udHJpYnV0b3JzPjxhdXRob3JzPjxhdXRo
b3I+TGV1bmcsIEsuIEsuPC9hdXRob3I+PGF1dGhvcj5CYXJ0bGV0dCwgSi4gVy48L2F1dGhvcj48
YXV0aG9yPkJhcm5lcywgSi48L2F1dGhvcj48YXV0aG9yPk1hbm5pbmcsIEUuIE4uPC9hdXRob3I+
PGF1dGhvcj5PdXJzZWxpbiwgUy48L2F1dGhvcj48YXV0aG9yPkZveCwgTi4gQy48L2F1dGhvcj48
YXV0aG9yPkFsemhlaW1lciZhcG9zO3MgRGlzZWFzZSBOZXVyb2ltYWdpbmcsIEluaXRpYXRpdmU8
L2F1dGhvcj48L2F1dGhvcnM+PC9jb250cmlidXRvcnM+PGF1dGgtYWRkcmVzcz5EZW1lbnRpYSBS
ZXNlYXJjaCBDZW50cmUsIFVDTCBJbnN0aXR1dGUgb2YgTmV1cm9sb2d5LCBRdWVlbiBTcXVhcmUs
IExvbmRvbiwgVUsuPC9hdXRoLWFkZHJlc3M+PHRpdGxlcz48dGl0bGU+Q2VyZWJyYWwgYXRyb3Bo
eSBpbiBtaWxkIGNvZ25pdGl2ZSBpbXBhaXJtZW50IGFuZCBBbHpoZWltZXIgZGlzZWFzZTogcmF0
ZXMgYW5kIGFjY2VsZXJhdGlvbjwvdGl0bGU+PHNlY29uZGFyeS10aXRsZT5OZXVyb2xvZ3k8L3Nl
Y29uZGFyeS10aXRsZT48YWx0LXRpdGxlPk5ldXJvbG9neTwvYWx0LXRpdGxlPjwvdGl0bGVzPjxw
ZXJpb2RpY2FsPjxmdWxsLXRpdGxlPk5ldXJvbG9neTwvZnVsbC10aXRsZT48L3BlcmlvZGljYWw+
PGFsdC1wZXJpb2RpY2FsPjxmdWxsLXRpdGxlPk5ldXJvbG9neTwvZnVsbC10aXRsZT48L2FsdC1w
ZXJpb2RpY2FsPjxwYWdlcz42NDgtNTQ8L3BhZ2VzPjx2b2x1bWU+ODA8L3ZvbHVtZT48bnVtYmVy
Pjc8L251bWJlcj48a2V5d29yZHM+PGtleXdvcmQ+QWdlZDwva2V5d29yZD48a2V5d29yZD5BZ2Vk
LCA4MCBhbmQgb3Zlcjwva2V5d29yZD48a2V5d29yZD5BbHpoZWltZXIgRGlzZWFzZS8qcGF0aG9s
b2d5LypwaHlzaW9wYXRob2xvZ3k8L2tleXdvcmQ+PGtleXdvcmQ+QXBvbGlwb3Byb3RlaW5zIEUv
Z2VuZXRpY3M8L2tleXdvcmQ+PGtleXdvcmQ+QXRyb3BoeS9wYXRob2xvZ3kvcGh5c2lvcGF0aG9s
b2d5PC9rZXl3b3JkPjxrZXl3b3JkPkJyYWluLypwYXRob2xvZ3k8L2tleXdvcmQ+PGtleXdvcmQ+
RGF0YWJhc2VzLCBGYWN0dWFsL3N0YXRpc3RpY3MgJmFtcDsgbnVtZXJpY2FsIGRhdGE8L2tleXdv
cmQ+PGtleXdvcmQ+RGlzZWFzZSBQcm9ncmVzc2lvbjwva2V5d29yZD48a2V5d29yZD5GZW1hbGU8
L2tleXdvcmQ+PGtleXdvcmQ+SHVtYW5zPC9rZXl3b3JkPjxrZXl3b3JkPkxpbmVhciBNb2RlbHM8
L2tleXdvcmQ+PGtleXdvcmQ+TG9uZ2l0dWRpbmFsIFN0dWRpZXM8L2tleXdvcmQ+PGtleXdvcmQ+
TWFnbmV0aWMgUmVzb25hbmNlIEltYWdpbmc8L2tleXdvcmQ+PGtleXdvcmQ+TWFsZTwva2V5d29y
ZD48a2V5d29yZD5NaWxkIENvZ25pdGl2ZSBJbXBhaXJtZW50LypwYXRob2xvZ3kvKnBoeXNpb3Bh
dGhvbG9neTwva2V5d29yZD48a2V5d29yZD5TdGF0aXN0aWNzLCBOb25wYXJhbWV0cmljPC9rZXl3
b3JkPjxrZXl3b3JkPlRpbWUgRmFjdG9yczwva2V5d29yZD48L2tleXdvcmRzPjxkYXRlcz48eWVh
cj4yMDEzPC95ZWFyPjxwdWItZGF0ZXM+PGRhdGU+RmViIDEyPC9kYXRlPjwvcHViLWRhdGVzPjwv
ZGF0ZXM+PGlzYm4+MTUyNi02MzJYIChFbGVjdHJvbmljKSYjeEQ7MDAyOC0zODc4IChMaW5raW5n
KTwvaXNibj48YWNjZXNzaW9uLW51bT4yMzMwMzg0OTwvYWNjZXNzaW9uLW51bT48dXJscz48cmVs
YXRlZC11cmxzPjx1cmw+aHR0cDovL3d3dy5uY2JpLm5sbS5uaWguZ292L3B1Ym1lZC8yMzMwMzg0
OTwvdXJsPjwvcmVsYXRlZC11cmxzPjwvdXJscz48Y3VzdG9tMj4zNTkwMDU5PC9jdXN0b20yPjxl
bGVjdHJvbmljLXJlc291cmNlLW51bT4xMC4xMjEyL1dOTC4wYjAxM2UzMTgyODFjY2QzPC9lbGVj
dHJvbmljLXJlc291cmNlLW51bT48L3JlY29yZD48L0NpdGU+PENpdGU+PEF1dGhvcj5FdmFuczwv
QXV0aG9yPjxZZWFyPjIwMTA8L1llYXI+PFJlY051bT45MzwvUmVjTnVtPjxyZWNvcmQ+PHJlYy1u
dW1iZXI+OTM8L3JlYy1udW1iZXI+PGZvcmVpZ24ta2V5cz48a2V5IGFwcD0iRU4iIGRiLWlkPSJm
ZGV3eHRkNTZ2MHg1NWVmcmZrNWV4MHNlMDV0ejAweDJkNXciIHRpbWVzdGFtcD0iMCI+OTM8L2tl
eT48L2ZvcmVpZ24ta2V5cz48cmVmLXR5cGUgbmFtZT0iSm91cm5hbCBBcnRpY2xlIj4xNzwvcmVm
LXR5cGU+PGNvbnRyaWJ1dG9ycz48YXV0aG9ycz48YXV0aG9yPkV2YW5zLCBNLiBDLjwvYXV0aG9y
PjxhdXRob3I+QmFybmVzLCBKLjwvYXV0aG9yPjxhdXRob3I+TmllbHNlbiwgQy48L2F1dGhvcj48
YXV0aG9yPktpbSwgTC4gRy48L2F1dGhvcj48YXV0aG9yPkNsZWdnLCBTLiBMLjwvYXV0aG9yPjxh
dXRob3I+QmxhaXIsIE0uPC9hdXRob3I+PGF1dGhvcj5MZXVuZywgSy4gSy48L2F1dGhvcj48YXV0
aG9yPkRvdWlyaSwgQS48L2F1dGhvcj48YXV0aG9yPkJveWVzLCBSLiBHLjwvYXV0aG9yPjxhdXRo
b3I+T3Vyc2VsaW4sIFMuPC9hdXRob3I+PGF1dGhvcj5Gb3gsIE4uIEMuPC9hdXRob3I+PC9hdXRo
b3JzPjwvY29udHJpYnV0b3JzPjxhdXRoLWFkZHJlc3M+RGVtZW50aWEgUmVzZWFyY2ggQ2VudHJl
LCBVQ0wgSW5zdGl0dXRlIG9mIE5ldXJvbG9neSwgUXVlZW4gU3F1YXJlLCBMb25kb24sIFdDMU4g
M0JHLCBVSy48L2F1dGgtYWRkcmVzcz48dGl0bGVzPjx0aXRsZT5Wb2x1bWUgY2hhbmdlcyBpbiBB
bHpoZWltZXImYXBvcztzIGRpc2Vhc2UgYW5kIG1pbGQgY29nbml0aXZlIGltcGFpcm1lbnQ6IGNv
Z25pdGl2ZSBhc3NvY2lhdGlvbnM8L3RpdGxlPjxzZWNvbmRhcnktdGl0bGU+RXVyIFJhZGlvbDwv
c2Vjb25kYXJ5LXRpdGxlPjwvdGl0bGVzPjxwYWdlcz42NzQtODI8L3BhZ2VzPjx2b2x1bWU+MjA8
L3ZvbHVtZT48bnVtYmVyPjM8L251bWJlcj48ZWRpdGlvbj4yMDA5LzA5LzE4PC9lZGl0aW9uPjxk
YXRlcz48eWVhcj4yMDEwPC95ZWFyPjxwdWItZGF0ZXM+PGRhdGU+TWFyPC9kYXRlPjwvcHViLWRh
dGVzPjwvZGF0ZXM+PGlzYm4+MTQzMi0xMDg0IChFbGVjdHJvbmljKSYjeEQ7MDkzOC03OTk0IChM
aW5raW5nKTwvaXNibj48YWNjZXNzaW9uLW51bT4xOTc2MDI0MDwvYWNjZXNzaW9uLW51bT48dXJs
cz48cmVsYXRlZC11cmxzPjx1cmw+aHR0cDovL3d3dy5uY2JpLm5sbS5uaWguZ292L2VudHJlei9x
dWVyeS5mY2dpP2NtZD1SZXRyaWV2ZSZhbXA7ZGI9UHViTWVkJmFtcDtkb3B0PUNpdGF0aW9uJmFt
cDtsaXN0X3VpZHM9MTk3NjAyNDA8L3VybD48L3JlbGF0ZWQtdXJscz48L3VybHM+PGVsZWN0cm9u
aWMtcmVzb3VyY2UtbnVtPjEwLjEwMDcvczAwMzMwLTAwOS0xNTgxLTU8L2VsZWN0cm9uaWMtcmVz
b3VyY2UtbnVtPjxsYW5ndWFnZT5lbmc8L2xhbmd1YWdlPjwvcmVjb3JkPjwvQ2l0ZT48L0VuZE5v
dGU+AG==
</w:fldData>
        </w:fldChar>
      </w:r>
      <w:r w:rsidR="00795734">
        <w:rPr>
          <w:rStyle w:val="Emphasis"/>
          <w:i w:val="0"/>
        </w:rPr>
        <w:instrText xml:space="preserve"> ADDIN EN.CITE </w:instrText>
      </w:r>
      <w:r w:rsidR="00795734">
        <w:rPr>
          <w:rStyle w:val="Emphasis"/>
          <w:i w:val="0"/>
        </w:rPr>
        <w:fldChar w:fldCharType="begin">
          <w:fldData xml:space="preserve">PEVuZE5vdGU+PENpdGU+PEF1dGhvcj5MZXVuZzwvQXV0aG9yPjxZZWFyPjIwMTM8L1llYXI+PFJl
Y051bT4xNDY2PC9SZWNOdW0+PERpc3BsYXlUZXh0Pig1MCwgNTEpPC9EaXNwbGF5VGV4dD48cmVj
b3JkPjxyZWMtbnVtYmVyPjE0NjY8L3JlYy1udW1iZXI+PGZvcmVpZ24ta2V5cz48a2V5IGFwcD0i
RU4iIGRiLWlkPSJmZGV3eHRkNTZ2MHg1NWVmcmZrNWV4MHNlMDV0ejAweDJkNXciIHRpbWVzdGFt
cD0iMTM4OTA0NzkwNiI+MTQ2Njwva2V5PjwvZm9yZWlnbi1rZXlzPjxyZWYtdHlwZSBuYW1lPSJK
b3VybmFsIEFydGljbGUiPjE3PC9yZWYtdHlwZT48Y29udHJpYnV0b3JzPjxhdXRob3JzPjxhdXRo
b3I+TGV1bmcsIEsuIEsuPC9hdXRob3I+PGF1dGhvcj5CYXJ0bGV0dCwgSi4gVy48L2F1dGhvcj48
YXV0aG9yPkJhcm5lcywgSi48L2F1dGhvcj48YXV0aG9yPk1hbm5pbmcsIEUuIE4uPC9hdXRob3I+
PGF1dGhvcj5PdXJzZWxpbiwgUy48L2F1dGhvcj48YXV0aG9yPkZveCwgTi4gQy48L2F1dGhvcj48
YXV0aG9yPkFsemhlaW1lciZhcG9zO3MgRGlzZWFzZSBOZXVyb2ltYWdpbmcsIEluaXRpYXRpdmU8
L2F1dGhvcj48L2F1dGhvcnM+PC9jb250cmlidXRvcnM+PGF1dGgtYWRkcmVzcz5EZW1lbnRpYSBS
ZXNlYXJjaCBDZW50cmUsIFVDTCBJbnN0aXR1dGUgb2YgTmV1cm9sb2d5LCBRdWVlbiBTcXVhcmUs
IExvbmRvbiwgVUsuPC9hdXRoLWFkZHJlc3M+PHRpdGxlcz48dGl0bGU+Q2VyZWJyYWwgYXRyb3Bo
eSBpbiBtaWxkIGNvZ25pdGl2ZSBpbXBhaXJtZW50IGFuZCBBbHpoZWltZXIgZGlzZWFzZTogcmF0
ZXMgYW5kIGFjY2VsZXJhdGlvbjwvdGl0bGU+PHNlY29uZGFyeS10aXRsZT5OZXVyb2xvZ3k8L3Nl
Y29uZGFyeS10aXRsZT48YWx0LXRpdGxlPk5ldXJvbG9neTwvYWx0LXRpdGxlPjwvdGl0bGVzPjxw
ZXJpb2RpY2FsPjxmdWxsLXRpdGxlPk5ldXJvbG9neTwvZnVsbC10aXRsZT48L3BlcmlvZGljYWw+
PGFsdC1wZXJpb2RpY2FsPjxmdWxsLXRpdGxlPk5ldXJvbG9neTwvZnVsbC10aXRsZT48L2FsdC1w
ZXJpb2RpY2FsPjxwYWdlcz42NDgtNTQ8L3BhZ2VzPjx2b2x1bWU+ODA8L3ZvbHVtZT48bnVtYmVy
Pjc8L251bWJlcj48a2V5d29yZHM+PGtleXdvcmQ+QWdlZDwva2V5d29yZD48a2V5d29yZD5BZ2Vk
LCA4MCBhbmQgb3Zlcjwva2V5d29yZD48a2V5d29yZD5BbHpoZWltZXIgRGlzZWFzZS8qcGF0aG9s
b2d5LypwaHlzaW9wYXRob2xvZ3k8L2tleXdvcmQ+PGtleXdvcmQ+QXBvbGlwb3Byb3RlaW5zIEUv
Z2VuZXRpY3M8L2tleXdvcmQ+PGtleXdvcmQ+QXRyb3BoeS9wYXRob2xvZ3kvcGh5c2lvcGF0aG9s
b2d5PC9rZXl3b3JkPjxrZXl3b3JkPkJyYWluLypwYXRob2xvZ3k8L2tleXdvcmQ+PGtleXdvcmQ+
RGF0YWJhc2VzLCBGYWN0dWFsL3N0YXRpc3RpY3MgJmFtcDsgbnVtZXJpY2FsIGRhdGE8L2tleXdv
cmQ+PGtleXdvcmQ+RGlzZWFzZSBQcm9ncmVzc2lvbjwva2V5d29yZD48a2V5d29yZD5GZW1hbGU8
L2tleXdvcmQ+PGtleXdvcmQ+SHVtYW5zPC9rZXl3b3JkPjxrZXl3b3JkPkxpbmVhciBNb2RlbHM8
L2tleXdvcmQ+PGtleXdvcmQ+TG9uZ2l0dWRpbmFsIFN0dWRpZXM8L2tleXdvcmQ+PGtleXdvcmQ+
TWFnbmV0aWMgUmVzb25hbmNlIEltYWdpbmc8L2tleXdvcmQ+PGtleXdvcmQ+TWFsZTwva2V5d29y
ZD48a2V5d29yZD5NaWxkIENvZ25pdGl2ZSBJbXBhaXJtZW50LypwYXRob2xvZ3kvKnBoeXNpb3Bh
dGhvbG9neTwva2V5d29yZD48a2V5d29yZD5TdGF0aXN0aWNzLCBOb25wYXJhbWV0cmljPC9rZXl3
b3JkPjxrZXl3b3JkPlRpbWUgRmFjdG9yczwva2V5d29yZD48L2tleXdvcmRzPjxkYXRlcz48eWVh
cj4yMDEzPC95ZWFyPjxwdWItZGF0ZXM+PGRhdGU+RmViIDEyPC9kYXRlPjwvcHViLWRhdGVzPjwv
ZGF0ZXM+PGlzYm4+MTUyNi02MzJYIChFbGVjdHJvbmljKSYjeEQ7MDAyOC0zODc4IChMaW5raW5n
KTwvaXNibj48YWNjZXNzaW9uLW51bT4yMzMwMzg0OTwvYWNjZXNzaW9uLW51bT48dXJscz48cmVs
YXRlZC11cmxzPjx1cmw+aHR0cDovL3d3dy5uY2JpLm5sbS5uaWguZ292L3B1Ym1lZC8yMzMwMzg0
OTwvdXJsPjwvcmVsYXRlZC11cmxzPjwvdXJscz48Y3VzdG9tMj4zNTkwMDU5PC9jdXN0b20yPjxl
bGVjdHJvbmljLXJlc291cmNlLW51bT4xMC4xMjEyL1dOTC4wYjAxM2UzMTgyODFjY2QzPC9lbGVj
dHJvbmljLXJlc291cmNlLW51bT48L3JlY29yZD48L0NpdGU+PENpdGU+PEF1dGhvcj5FdmFuczwv
QXV0aG9yPjxZZWFyPjIwMTA8L1llYXI+PFJlY051bT45MzwvUmVjTnVtPjxyZWNvcmQ+PHJlYy1u
dW1iZXI+OTM8L3JlYy1udW1iZXI+PGZvcmVpZ24ta2V5cz48a2V5IGFwcD0iRU4iIGRiLWlkPSJm
ZGV3eHRkNTZ2MHg1NWVmcmZrNWV4MHNlMDV0ejAweDJkNXciIHRpbWVzdGFtcD0iMCI+OTM8L2tl
eT48L2ZvcmVpZ24ta2V5cz48cmVmLXR5cGUgbmFtZT0iSm91cm5hbCBBcnRpY2xlIj4xNzwvcmVm
LXR5cGU+PGNvbnRyaWJ1dG9ycz48YXV0aG9ycz48YXV0aG9yPkV2YW5zLCBNLiBDLjwvYXV0aG9y
PjxhdXRob3I+QmFybmVzLCBKLjwvYXV0aG9yPjxhdXRob3I+TmllbHNlbiwgQy48L2F1dGhvcj48
YXV0aG9yPktpbSwgTC4gRy48L2F1dGhvcj48YXV0aG9yPkNsZWdnLCBTLiBMLjwvYXV0aG9yPjxh
dXRob3I+QmxhaXIsIE0uPC9hdXRob3I+PGF1dGhvcj5MZXVuZywgSy4gSy48L2F1dGhvcj48YXV0
aG9yPkRvdWlyaSwgQS48L2F1dGhvcj48YXV0aG9yPkJveWVzLCBSLiBHLjwvYXV0aG9yPjxhdXRo
b3I+T3Vyc2VsaW4sIFMuPC9hdXRob3I+PGF1dGhvcj5Gb3gsIE4uIEMuPC9hdXRob3I+PC9hdXRo
b3JzPjwvY29udHJpYnV0b3JzPjxhdXRoLWFkZHJlc3M+RGVtZW50aWEgUmVzZWFyY2ggQ2VudHJl
LCBVQ0wgSW5zdGl0dXRlIG9mIE5ldXJvbG9neSwgUXVlZW4gU3F1YXJlLCBMb25kb24sIFdDMU4g
M0JHLCBVSy48L2F1dGgtYWRkcmVzcz48dGl0bGVzPjx0aXRsZT5Wb2x1bWUgY2hhbmdlcyBpbiBB
bHpoZWltZXImYXBvcztzIGRpc2Vhc2UgYW5kIG1pbGQgY29nbml0aXZlIGltcGFpcm1lbnQ6IGNv
Z25pdGl2ZSBhc3NvY2lhdGlvbnM8L3RpdGxlPjxzZWNvbmRhcnktdGl0bGU+RXVyIFJhZGlvbDwv
c2Vjb25kYXJ5LXRpdGxlPjwvdGl0bGVzPjxwYWdlcz42NzQtODI8L3BhZ2VzPjx2b2x1bWU+MjA8
L3ZvbHVtZT48bnVtYmVyPjM8L251bWJlcj48ZWRpdGlvbj4yMDA5LzA5LzE4PC9lZGl0aW9uPjxk
YXRlcz48eWVhcj4yMDEwPC95ZWFyPjxwdWItZGF0ZXM+PGRhdGU+TWFyPC9kYXRlPjwvcHViLWRh
dGVzPjwvZGF0ZXM+PGlzYm4+MTQzMi0xMDg0IChFbGVjdHJvbmljKSYjeEQ7MDkzOC03OTk0IChM
aW5raW5nKTwvaXNibj48YWNjZXNzaW9uLW51bT4xOTc2MDI0MDwvYWNjZXNzaW9uLW51bT48dXJs
cz48cmVsYXRlZC11cmxzPjx1cmw+aHR0cDovL3d3dy5uY2JpLm5sbS5uaWguZ292L2VudHJlei9x
dWVyeS5mY2dpP2NtZD1SZXRyaWV2ZSZhbXA7ZGI9UHViTWVkJmFtcDtkb3B0PUNpdGF0aW9uJmFt
cDtsaXN0X3VpZHM9MTk3NjAyNDA8L3VybD48L3JlbGF0ZWQtdXJscz48L3VybHM+PGVsZWN0cm9u
aWMtcmVzb3VyY2UtbnVtPjEwLjEwMDcvczAwMzMwLTAwOS0xNTgxLTU8L2VsZWN0cm9uaWMtcmVz
b3VyY2UtbnVtPjxsYW5ndWFnZT5lbmc8L2xhbmd1YWdlPjwvcmVjb3JkPjwvQ2l0ZT48L0VuZE5v
dGU+AG==
</w:fldData>
        </w:fldChar>
      </w:r>
      <w:r w:rsidR="00795734">
        <w:rPr>
          <w:rStyle w:val="Emphasis"/>
          <w:i w:val="0"/>
        </w:rPr>
        <w:instrText xml:space="preserve"> ADDIN EN.CITE.DATA </w:instrText>
      </w:r>
      <w:r w:rsidR="00795734">
        <w:rPr>
          <w:rStyle w:val="Emphasis"/>
          <w:i w:val="0"/>
        </w:rPr>
      </w:r>
      <w:r w:rsidR="00795734">
        <w:rPr>
          <w:rStyle w:val="Emphasis"/>
          <w:i w:val="0"/>
        </w:rPr>
        <w:fldChar w:fldCharType="end"/>
      </w:r>
      <w:r w:rsidR="00803AAB">
        <w:rPr>
          <w:rStyle w:val="Emphasis"/>
          <w:i w:val="0"/>
        </w:rPr>
      </w:r>
      <w:r w:rsidR="00803AAB">
        <w:rPr>
          <w:rStyle w:val="Emphasis"/>
          <w:i w:val="0"/>
        </w:rPr>
        <w:fldChar w:fldCharType="separate"/>
      </w:r>
      <w:r w:rsidR="00795734">
        <w:rPr>
          <w:rStyle w:val="Emphasis"/>
          <w:i w:val="0"/>
          <w:noProof/>
        </w:rPr>
        <w:t>(</w:t>
      </w:r>
      <w:hyperlink w:anchor="_ENREF_50" w:tooltip="Leung, 2013 #1466" w:history="1">
        <w:r w:rsidR="00795734">
          <w:rPr>
            <w:rStyle w:val="Emphasis"/>
            <w:i w:val="0"/>
            <w:noProof/>
          </w:rPr>
          <w:t>50</w:t>
        </w:r>
      </w:hyperlink>
      <w:r w:rsidR="00795734">
        <w:rPr>
          <w:rStyle w:val="Emphasis"/>
          <w:i w:val="0"/>
          <w:noProof/>
        </w:rPr>
        <w:t xml:space="preserve">, </w:t>
      </w:r>
      <w:hyperlink w:anchor="_ENREF_51" w:tooltip="Evans, 2010 #93" w:history="1">
        <w:r w:rsidR="00795734">
          <w:rPr>
            <w:rStyle w:val="Emphasis"/>
            <w:i w:val="0"/>
            <w:noProof/>
          </w:rPr>
          <w:t>51</w:t>
        </w:r>
      </w:hyperlink>
      <w:r w:rsidR="00795734">
        <w:rPr>
          <w:rStyle w:val="Emphasis"/>
          <w:i w:val="0"/>
          <w:noProof/>
        </w:rPr>
        <w:t>)</w:t>
      </w:r>
      <w:r w:rsidR="00803AAB">
        <w:rPr>
          <w:rStyle w:val="Emphasis"/>
          <w:i w:val="0"/>
        </w:rPr>
        <w:fldChar w:fldCharType="end"/>
      </w:r>
      <w:r w:rsidR="00803AAB">
        <w:rPr>
          <w:rStyle w:val="Emphasis"/>
          <w:i w:val="0"/>
        </w:rPr>
        <w:t xml:space="preserve">. </w:t>
      </w:r>
      <w:r>
        <w:t xml:space="preserve">There is strong evidence for the sigmoidal trajectory of amyloid biomarkers and some evidence that neurodegenerative biomarkers also follow the same pattern as they rise to abnormal levels, although the steepness of the curve appears to vary between biomarkers </w:t>
      </w:r>
      <w:r w:rsidR="00354DEC">
        <w:fldChar w:fldCharType="begin">
          <w:fldData xml:space="preserve">PEVuZE5vdGU+PENpdGU+PEF1dGhvcj5KYWNrPC9BdXRob3I+PFllYXI+MjAxMzwvWWVhcj48UmVj
TnVtPjE0NzQ8L1JlY051bT48RGlzcGxheVRleHQ+KDQ1KTwvRGlzcGxheVRleHQ+PHJlY29yZD48
cmVjLW51bWJlcj4xNDc0PC9yZWMtbnVtYmVyPjxmb3JlaWduLWtleXM+PGtleSBhcHA9IkVOIiBk
Yi1pZD0iZmRld3h0ZDU2djB4NTVlZnJmazVleDBzZTA1dHowMHgyZDV3IiB0aW1lc3RhbXA9IjEz
ODkwNDgyNjQiPjE0NzQ8L2tleT48L2ZvcmVpZ24ta2V5cz48cmVmLXR5cGUgbmFtZT0iSm91cm5h
bCBBcnRpY2xlIj4xNzwvcmVmLXR5cGU+PGNvbnRyaWJ1dG9ycz48YXV0aG9ycz48YXV0aG9yPkph
Y2ssIEMuIFIuLCBKci48L2F1dGhvcj48YXV0aG9yPktub3BtYW4sIEQuIFMuPC9hdXRob3I+PGF1
dGhvcj5KYWd1c3QsIFcuIEouPC9hdXRob3I+PGF1dGhvcj5QZXRlcnNlbiwgUi4gQy48L2F1dGhv
cj48YXV0aG9yPldlaW5lciwgTS4gVy48L2F1dGhvcj48YXV0aG9yPkFpc2VuLCBQLiBTLjwvYXV0
aG9yPjxhdXRob3I+U2hhdywgTC4gTS48L2F1dGhvcj48YXV0aG9yPlZlbXVyaSwgUC48L2F1dGhv
cj48YXV0aG9yPldpc3RlLCBILiBKLjwvYXV0aG9yPjxhdXRob3I+V2VpZ2FuZCwgUy4gRC48L2F1
dGhvcj48YXV0aG9yPkxlc25pY2ssIFQuIEcuPC9hdXRob3I+PGF1dGhvcj5QYW5rcmF0eiwgVi4g
Uy48L2F1dGhvcj48YXV0aG9yPkRvbm9odWUsIE0uIEMuPC9hdXRob3I+PGF1dGhvcj5Ucm9qYW5v
d3NraSwgSi4gUS48L2F1dGhvcj48L2F1dGhvcnM+PC9jb250cmlidXRvcnM+PGF1dGgtYWRkcmVz
cz5EZXBhcnRtZW50IG9mIFJhZGlvbG9neSwgTWF5byBDbGluaWMsIFJvY2hlc3RlciwgTU4gNTU5
MDUsIFVTQS4gamFjay5jbGlmZm9yZEBtYXlvLmVkdTwvYXV0aC1hZGRyZXNzPjx0aXRsZXM+PHRp
dGxlPlRyYWNraW5nIHBhdGhvcGh5c2lvbG9naWNhbCBwcm9jZXNzZXMgaW4gQWx6aGVpbWVyJmFw
b3M7cyBkaXNlYXNlOiBhbiB1cGRhdGVkIGh5cG90aGV0aWNhbCBtb2RlbCBvZiBkeW5hbWljIGJp
b21hcmtlcnM8L3RpdGxlPjxzZWNvbmRhcnktdGl0bGU+TGFuY2V0IE5ldXJvbDwvc2Vjb25kYXJ5
LXRpdGxlPjxhbHQtdGl0bGU+TGFuY2V0IG5ldXJvbG9neTwvYWx0LXRpdGxlPjwvdGl0bGVzPjxw
ZXJpb2RpY2FsPjxmdWxsLXRpdGxlPkxhbmNldCBOZXVyb2w8L2Z1bGwtdGl0bGU+PC9wZXJpb2Rp
Y2FsPjxwYWdlcz4yMDctMTY8L3BhZ2VzPjx2b2x1bWU+MTI8L3ZvbHVtZT48bnVtYmVyPjI8L251
bWJlcj48a2V5d29yZHM+PGtleXdvcmQ+QWx6aGVpbWVyIERpc2Vhc2UvY2VyZWJyb3NwaW5hbCBm
bHVpZC9wYXRob2xvZ3kvKnBoeXNpb3BhdGhvbG9neTwva2V5d29yZD48a2V5d29yZD5BbXlsb2lk
IGJldGEtUGVwdGlkZXMvY2VyZWJyb3NwaW5hbCBmbHVpZDwva2V5d29yZD48a2V5d29yZD5CaW9s
b2dpY2FsIE1hcmtlcnMvKmNlcmVicm9zcGluYWwgZmx1aWQ8L2tleXdvcmQ+PGtleXdvcmQ+Q29n
bml0aW9uIERpc29yZGVycy9ldGlvbG9neTwva2V5d29yZD48a2V5d29yZD5IdW1hbnM8L2tleXdv
cmQ+PGtleXdvcmQ+Kk1vZGVscywgQmlvbG9naWNhbDwva2V5d29yZD48a2V5d29yZD4qTm9ubGlu
ZWFyIER5bmFtaWNzPC9rZXl3b3JkPjxrZXl3b3JkPnRhdSBQcm90ZWlucy9jZXJlYnJvc3BpbmFs
IGZsdWlkPC9rZXl3b3JkPjwva2V5d29yZHM+PGRhdGVzPjx5ZWFyPjIwMTM8L3llYXI+PHB1Yi1k
YXRlcz48ZGF0ZT5GZWI8L2RhdGU+PC9wdWItZGF0ZXM+PC9kYXRlcz48aXNibj4xNDc0LTQ0NjUg
KEVsZWN0cm9uaWMpJiN4RDsxNDc0LTQ0MjIgKExpbmtpbmcpPC9pc2JuPjxhY2Nlc3Npb24tbnVt
PjIzMzMyMzY0PC9hY2Nlc3Npb24tbnVtPjx1cmxzPjxyZWxhdGVkLXVybHM+PHVybD5odHRwOi8v
d3d3Lm5jYmkubmxtLm5paC5nb3YvcHVibWVkLzIzMzMyMzY0PC91cmw+PC9yZWxhdGVkLXVybHM+
PC91cmxzPjxjdXN0b20yPjM2MjIyMjU8L2N1c3RvbTI+PGVsZWN0cm9uaWMtcmVzb3VyY2UtbnVt
PjEwLjEwMTYvUzE0NzQtNDQyMigxMik3MDI5MS0wPC9lbGVjdHJvbmljLXJlc291cmNlLW51bT48
L3JlY29yZD48L0NpdGU+PC9FbmROb3RlPgB=
</w:fldData>
        </w:fldChar>
      </w:r>
      <w:r w:rsidR="00795734">
        <w:instrText xml:space="preserve"> ADDIN EN.CITE </w:instrText>
      </w:r>
      <w:r w:rsidR="00795734">
        <w:fldChar w:fldCharType="begin">
          <w:fldData xml:space="preserve">PEVuZE5vdGU+PENpdGU+PEF1dGhvcj5KYWNrPC9BdXRob3I+PFllYXI+MjAxMzwvWWVhcj48UmVj
TnVtPjE0NzQ8L1JlY051bT48RGlzcGxheVRleHQ+KDQ1KTwvRGlzcGxheVRleHQ+PHJlY29yZD48
cmVjLW51bWJlcj4xNDc0PC9yZWMtbnVtYmVyPjxmb3JlaWduLWtleXM+PGtleSBhcHA9IkVOIiBk
Yi1pZD0iZmRld3h0ZDU2djB4NTVlZnJmazVleDBzZTA1dHowMHgyZDV3IiB0aW1lc3RhbXA9IjEz
ODkwNDgyNjQiPjE0NzQ8L2tleT48L2ZvcmVpZ24ta2V5cz48cmVmLXR5cGUgbmFtZT0iSm91cm5h
bCBBcnRpY2xlIj4xNzwvcmVmLXR5cGU+PGNvbnRyaWJ1dG9ycz48YXV0aG9ycz48YXV0aG9yPkph
Y2ssIEMuIFIuLCBKci48L2F1dGhvcj48YXV0aG9yPktub3BtYW4sIEQuIFMuPC9hdXRob3I+PGF1
dGhvcj5KYWd1c3QsIFcuIEouPC9hdXRob3I+PGF1dGhvcj5QZXRlcnNlbiwgUi4gQy48L2F1dGhv
cj48YXV0aG9yPldlaW5lciwgTS4gVy48L2F1dGhvcj48YXV0aG9yPkFpc2VuLCBQLiBTLjwvYXV0
aG9yPjxhdXRob3I+U2hhdywgTC4gTS48L2F1dGhvcj48YXV0aG9yPlZlbXVyaSwgUC48L2F1dGhv
cj48YXV0aG9yPldpc3RlLCBILiBKLjwvYXV0aG9yPjxhdXRob3I+V2VpZ2FuZCwgUy4gRC48L2F1
dGhvcj48YXV0aG9yPkxlc25pY2ssIFQuIEcuPC9hdXRob3I+PGF1dGhvcj5QYW5rcmF0eiwgVi4g
Uy48L2F1dGhvcj48YXV0aG9yPkRvbm9odWUsIE0uIEMuPC9hdXRob3I+PGF1dGhvcj5Ucm9qYW5v
d3NraSwgSi4gUS48L2F1dGhvcj48L2F1dGhvcnM+PC9jb250cmlidXRvcnM+PGF1dGgtYWRkcmVz
cz5EZXBhcnRtZW50IG9mIFJhZGlvbG9neSwgTWF5byBDbGluaWMsIFJvY2hlc3RlciwgTU4gNTU5
MDUsIFVTQS4gamFjay5jbGlmZm9yZEBtYXlvLmVkdTwvYXV0aC1hZGRyZXNzPjx0aXRsZXM+PHRp
dGxlPlRyYWNraW5nIHBhdGhvcGh5c2lvbG9naWNhbCBwcm9jZXNzZXMgaW4gQWx6aGVpbWVyJmFw
b3M7cyBkaXNlYXNlOiBhbiB1cGRhdGVkIGh5cG90aGV0aWNhbCBtb2RlbCBvZiBkeW5hbWljIGJp
b21hcmtlcnM8L3RpdGxlPjxzZWNvbmRhcnktdGl0bGU+TGFuY2V0IE5ldXJvbDwvc2Vjb25kYXJ5
LXRpdGxlPjxhbHQtdGl0bGU+TGFuY2V0IG5ldXJvbG9neTwvYWx0LXRpdGxlPjwvdGl0bGVzPjxw
ZXJpb2RpY2FsPjxmdWxsLXRpdGxlPkxhbmNldCBOZXVyb2w8L2Z1bGwtdGl0bGU+PC9wZXJpb2Rp
Y2FsPjxwYWdlcz4yMDctMTY8L3BhZ2VzPjx2b2x1bWU+MTI8L3ZvbHVtZT48bnVtYmVyPjI8L251
bWJlcj48a2V5d29yZHM+PGtleXdvcmQ+QWx6aGVpbWVyIERpc2Vhc2UvY2VyZWJyb3NwaW5hbCBm
bHVpZC9wYXRob2xvZ3kvKnBoeXNpb3BhdGhvbG9neTwva2V5d29yZD48a2V5d29yZD5BbXlsb2lk
IGJldGEtUGVwdGlkZXMvY2VyZWJyb3NwaW5hbCBmbHVpZDwva2V5d29yZD48a2V5d29yZD5CaW9s
b2dpY2FsIE1hcmtlcnMvKmNlcmVicm9zcGluYWwgZmx1aWQ8L2tleXdvcmQ+PGtleXdvcmQ+Q29n
bml0aW9uIERpc29yZGVycy9ldGlvbG9neTwva2V5d29yZD48a2V5d29yZD5IdW1hbnM8L2tleXdv
cmQ+PGtleXdvcmQ+Kk1vZGVscywgQmlvbG9naWNhbDwva2V5d29yZD48a2V5d29yZD4qTm9ubGlu
ZWFyIER5bmFtaWNzPC9rZXl3b3JkPjxrZXl3b3JkPnRhdSBQcm90ZWlucy9jZXJlYnJvc3BpbmFs
IGZsdWlkPC9rZXl3b3JkPjwva2V5d29yZHM+PGRhdGVzPjx5ZWFyPjIwMTM8L3llYXI+PHB1Yi1k
YXRlcz48ZGF0ZT5GZWI8L2RhdGU+PC9wdWItZGF0ZXM+PC9kYXRlcz48aXNibj4xNDc0LTQ0NjUg
KEVsZWN0cm9uaWMpJiN4RDsxNDc0LTQ0MjIgKExpbmtpbmcpPC9pc2JuPjxhY2Nlc3Npb24tbnVt
PjIzMzMyMzY0PC9hY2Nlc3Npb24tbnVtPjx1cmxzPjxyZWxhdGVkLXVybHM+PHVybD5odHRwOi8v
d3d3Lm5jYmkubmxtLm5paC5nb3YvcHVibWVkLzIzMzMyMzY0PC91cmw+PC9yZWxhdGVkLXVybHM+
PC91cmxzPjxjdXN0b20yPjM2MjIyMjU8L2N1c3RvbTI+PGVsZWN0cm9uaWMtcmVzb3VyY2UtbnVt
PjEwLjEwMTYvUzE0NzQtNDQyMigxMik3MDI5MS0wPC9lbGVjdHJvbmljLXJlc291cmNlLW51bT48
L3JlY29yZD48L0NpdGU+PC9FbmROb3RlPgB=
</w:fldData>
        </w:fldChar>
      </w:r>
      <w:r w:rsidR="00795734">
        <w:instrText xml:space="preserve"> ADDIN EN.CITE.DATA </w:instrText>
      </w:r>
      <w:r w:rsidR="00795734">
        <w:fldChar w:fldCharType="end"/>
      </w:r>
      <w:r w:rsidR="00354DEC">
        <w:fldChar w:fldCharType="separate"/>
      </w:r>
      <w:r w:rsidR="00795734">
        <w:rPr>
          <w:noProof/>
        </w:rPr>
        <w:t>(</w:t>
      </w:r>
      <w:hyperlink w:anchor="_ENREF_45" w:tooltip="Jack, 2013 #1581" w:history="1">
        <w:r w:rsidR="00795734">
          <w:rPr>
            <w:noProof/>
          </w:rPr>
          <w:t>45</w:t>
        </w:r>
      </w:hyperlink>
      <w:r w:rsidR="00795734">
        <w:rPr>
          <w:noProof/>
        </w:rPr>
        <w:t>)</w:t>
      </w:r>
      <w:r w:rsidR="00354DEC">
        <w:fldChar w:fldCharType="end"/>
      </w:r>
      <w:r>
        <w:t>. An upd</w:t>
      </w:r>
      <w:r w:rsidR="00F84AF0">
        <w:t xml:space="preserve">ated model by Jack et al </w:t>
      </w:r>
      <w:r w:rsidR="00354DEC">
        <w:fldChar w:fldCharType="begin">
          <w:fldData xml:space="preserve">PEVuZE5vdGU+PENpdGU+PEF1dGhvcj5KYWNrPC9BdXRob3I+PFllYXI+MjAxMzwvWWVhcj48UmVj
TnVtPjE0NzQ8L1JlY051bT48RGlzcGxheVRleHQ+KDQ1KTwvRGlzcGxheVRleHQ+PHJlY29yZD48
cmVjLW51bWJlcj4xNDc0PC9yZWMtbnVtYmVyPjxmb3JlaWduLWtleXM+PGtleSBhcHA9IkVOIiBk
Yi1pZD0iZmRld3h0ZDU2djB4NTVlZnJmazVleDBzZTA1dHowMHgyZDV3IiB0aW1lc3RhbXA9IjEz
ODkwNDgyNjQiPjE0NzQ8L2tleT48L2ZvcmVpZ24ta2V5cz48cmVmLXR5cGUgbmFtZT0iSm91cm5h
bCBBcnRpY2xlIj4xNzwvcmVmLXR5cGU+PGNvbnRyaWJ1dG9ycz48YXV0aG9ycz48YXV0aG9yPkph
Y2ssIEMuIFIuLCBKci48L2F1dGhvcj48YXV0aG9yPktub3BtYW4sIEQuIFMuPC9hdXRob3I+PGF1
dGhvcj5KYWd1c3QsIFcuIEouPC9hdXRob3I+PGF1dGhvcj5QZXRlcnNlbiwgUi4gQy48L2F1dGhv
cj48YXV0aG9yPldlaW5lciwgTS4gVy48L2F1dGhvcj48YXV0aG9yPkFpc2VuLCBQLiBTLjwvYXV0
aG9yPjxhdXRob3I+U2hhdywgTC4gTS48L2F1dGhvcj48YXV0aG9yPlZlbXVyaSwgUC48L2F1dGhv
cj48YXV0aG9yPldpc3RlLCBILiBKLjwvYXV0aG9yPjxhdXRob3I+V2VpZ2FuZCwgUy4gRC48L2F1
dGhvcj48YXV0aG9yPkxlc25pY2ssIFQuIEcuPC9hdXRob3I+PGF1dGhvcj5QYW5rcmF0eiwgVi4g
Uy48L2F1dGhvcj48YXV0aG9yPkRvbm9odWUsIE0uIEMuPC9hdXRob3I+PGF1dGhvcj5Ucm9qYW5v
d3NraSwgSi4gUS48L2F1dGhvcj48L2F1dGhvcnM+PC9jb250cmlidXRvcnM+PGF1dGgtYWRkcmVz
cz5EZXBhcnRtZW50IG9mIFJhZGlvbG9neSwgTWF5byBDbGluaWMsIFJvY2hlc3RlciwgTU4gNTU5
MDUsIFVTQS4gamFjay5jbGlmZm9yZEBtYXlvLmVkdTwvYXV0aC1hZGRyZXNzPjx0aXRsZXM+PHRp
dGxlPlRyYWNraW5nIHBhdGhvcGh5c2lvbG9naWNhbCBwcm9jZXNzZXMgaW4gQWx6aGVpbWVyJmFw
b3M7cyBkaXNlYXNlOiBhbiB1cGRhdGVkIGh5cG90aGV0aWNhbCBtb2RlbCBvZiBkeW5hbWljIGJp
b21hcmtlcnM8L3RpdGxlPjxzZWNvbmRhcnktdGl0bGU+TGFuY2V0IE5ldXJvbDwvc2Vjb25kYXJ5
LXRpdGxlPjxhbHQtdGl0bGU+TGFuY2V0IG5ldXJvbG9neTwvYWx0LXRpdGxlPjwvdGl0bGVzPjxw
ZXJpb2RpY2FsPjxmdWxsLXRpdGxlPkxhbmNldCBOZXVyb2w8L2Z1bGwtdGl0bGU+PC9wZXJpb2Rp
Y2FsPjxwYWdlcz4yMDctMTY8L3BhZ2VzPjx2b2x1bWU+MTI8L3ZvbHVtZT48bnVtYmVyPjI8L251
bWJlcj48a2V5d29yZHM+PGtleXdvcmQ+QWx6aGVpbWVyIERpc2Vhc2UvY2VyZWJyb3NwaW5hbCBm
bHVpZC9wYXRob2xvZ3kvKnBoeXNpb3BhdGhvbG9neTwva2V5d29yZD48a2V5d29yZD5BbXlsb2lk
IGJldGEtUGVwdGlkZXMvY2VyZWJyb3NwaW5hbCBmbHVpZDwva2V5d29yZD48a2V5d29yZD5CaW9s
b2dpY2FsIE1hcmtlcnMvKmNlcmVicm9zcGluYWwgZmx1aWQ8L2tleXdvcmQ+PGtleXdvcmQ+Q29n
bml0aW9uIERpc29yZGVycy9ldGlvbG9neTwva2V5d29yZD48a2V5d29yZD5IdW1hbnM8L2tleXdv
cmQ+PGtleXdvcmQ+Kk1vZGVscywgQmlvbG9naWNhbDwva2V5d29yZD48a2V5d29yZD4qTm9ubGlu
ZWFyIER5bmFtaWNzPC9rZXl3b3JkPjxrZXl3b3JkPnRhdSBQcm90ZWlucy9jZXJlYnJvc3BpbmFs
IGZsdWlkPC9rZXl3b3JkPjwva2V5d29yZHM+PGRhdGVzPjx5ZWFyPjIwMTM8L3llYXI+PHB1Yi1k
YXRlcz48ZGF0ZT5GZWI8L2RhdGU+PC9wdWItZGF0ZXM+PC9kYXRlcz48aXNibj4xNDc0LTQ0NjUg
KEVsZWN0cm9uaWMpJiN4RDsxNDc0LTQ0MjIgKExpbmtpbmcpPC9pc2JuPjxhY2Nlc3Npb24tbnVt
PjIzMzMyMzY0PC9hY2Nlc3Npb24tbnVtPjx1cmxzPjxyZWxhdGVkLXVybHM+PHVybD5odHRwOi8v
d3d3Lm5jYmkubmxtLm5paC5nb3YvcHVibWVkLzIzMzMyMzY0PC91cmw+PC9yZWxhdGVkLXVybHM+
PC91cmxzPjxjdXN0b20yPjM2MjIyMjU8L2N1c3RvbTI+PGVsZWN0cm9uaWMtcmVzb3VyY2UtbnVt
PjEwLjEwMTYvUzE0NzQtNDQyMigxMik3MDI5MS0wPC9lbGVjdHJvbmljLXJlc291cmNlLW51bT48
L3JlY29yZD48L0NpdGU+PC9FbmROb3RlPgB=
</w:fldData>
        </w:fldChar>
      </w:r>
      <w:r w:rsidR="00795734">
        <w:instrText xml:space="preserve"> ADDIN EN.CITE </w:instrText>
      </w:r>
      <w:r w:rsidR="00795734">
        <w:fldChar w:fldCharType="begin">
          <w:fldData xml:space="preserve">PEVuZE5vdGU+PENpdGU+PEF1dGhvcj5KYWNrPC9BdXRob3I+PFllYXI+MjAxMzwvWWVhcj48UmVj
TnVtPjE0NzQ8L1JlY051bT48RGlzcGxheVRleHQ+KDQ1KTwvRGlzcGxheVRleHQ+PHJlY29yZD48
cmVjLW51bWJlcj4xNDc0PC9yZWMtbnVtYmVyPjxmb3JlaWduLWtleXM+PGtleSBhcHA9IkVOIiBk
Yi1pZD0iZmRld3h0ZDU2djB4NTVlZnJmazVleDBzZTA1dHowMHgyZDV3IiB0aW1lc3RhbXA9IjEz
ODkwNDgyNjQiPjE0NzQ8L2tleT48L2ZvcmVpZ24ta2V5cz48cmVmLXR5cGUgbmFtZT0iSm91cm5h
bCBBcnRpY2xlIj4xNzwvcmVmLXR5cGU+PGNvbnRyaWJ1dG9ycz48YXV0aG9ycz48YXV0aG9yPkph
Y2ssIEMuIFIuLCBKci48L2F1dGhvcj48YXV0aG9yPktub3BtYW4sIEQuIFMuPC9hdXRob3I+PGF1
dGhvcj5KYWd1c3QsIFcuIEouPC9hdXRob3I+PGF1dGhvcj5QZXRlcnNlbiwgUi4gQy48L2F1dGhv
cj48YXV0aG9yPldlaW5lciwgTS4gVy48L2F1dGhvcj48YXV0aG9yPkFpc2VuLCBQLiBTLjwvYXV0
aG9yPjxhdXRob3I+U2hhdywgTC4gTS48L2F1dGhvcj48YXV0aG9yPlZlbXVyaSwgUC48L2F1dGhv
cj48YXV0aG9yPldpc3RlLCBILiBKLjwvYXV0aG9yPjxhdXRob3I+V2VpZ2FuZCwgUy4gRC48L2F1
dGhvcj48YXV0aG9yPkxlc25pY2ssIFQuIEcuPC9hdXRob3I+PGF1dGhvcj5QYW5rcmF0eiwgVi4g
Uy48L2F1dGhvcj48YXV0aG9yPkRvbm9odWUsIE0uIEMuPC9hdXRob3I+PGF1dGhvcj5Ucm9qYW5v
d3NraSwgSi4gUS48L2F1dGhvcj48L2F1dGhvcnM+PC9jb250cmlidXRvcnM+PGF1dGgtYWRkcmVz
cz5EZXBhcnRtZW50IG9mIFJhZGlvbG9neSwgTWF5byBDbGluaWMsIFJvY2hlc3RlciwgTU4gNTU5
MDUsIFVTQS4gamFjay5jbGlmZm9yZEBtYXlvLmVkdTwvYXV0aC1hZGRyZXNzPjx0aXRsZXM+PHRp
dGxlPlRyYWNraW5nIHBhdGhvcGh5c2lvbG9naWNhbCBwcm9jZXNzZXMgaW4gQWx6aGVpbWVyJmFw
b3M7cyBkaXNlYXNlOiBhbiB1cGRhdGVkIGh5cG90aGV0aWNhbCBtb2RlbCBvZiBkeW5hbWljIGJp
b21hcmtlcnM8L3RpdGxlPjxzZWNvbmRhcnktdGl0bGU+TGFuY2V0IE5ldXJvbDwvc2Vjb25kYXJ5
LXRpdGxlPjxhbHQtdGl0bGU+TGFuY2V0IG5ldXJvbG9neTwvYWx0LXRpdGxlPjwvdGl0bGVzPjxw
ZXJpb2RpY2FsPjxmdWxsLXRpdGxlPkxhbmNldCBOZXVyb2w8L2Z1bGwtdGl0bGU+PC9wZXJpb2Rp
Y2FsPjxwYWdlcz4yMDctMTY8L3BhZ2VzPjx2b2x1bWU+MTI8L3ZvbHVtZT48bnVtYmVyPjI8L251
bWJlcj48a2V5d29yZHM+PGtleXdvcmQ+QWx6aGVpbWVyIERpc2Vhc2UvY2VyZWJyb3NwaW5hbCBm
bHVpZC9wYXRob2xvZ3kvKnBoeXNpb3BhdGhvbG9neTwva2V5d29yZD48a2V5d29yZD5BbXlsb2lk
IGJldGEtUGVwdGlkZXMvY2VyZWJyb3NwaW5hbCBmbHVpZDwva2V5d29yZD48a2V5d29yZD5CaW9s
b2dpY2FsIE1hcmtlcnMvKmNlcmVicm9zcGluYWwgZmx1aWQ8L2tleXdvcmQ+PGtleXdvcmQ+Q29n
bml0aW9uIERpc29yZGVycy9ldGlvbG9neTwva2V5d29yZD48a2V5d29yZD5IdW1hbnM8L2tleXdv
cmQ+PGtleXdvcmQ+Kk1vZGVscywgQmlvbG9naWNhbDwva2V5d29yZD48a2V5d29yZD4qTm9ubGlu
ZWFyIER5bmFtaWNzPC9rZXl3b3JkPjxrZXl3b3JkPnRhdSBQcm90ZWlucy9jZXJlYnJvc3BpbmFs
IGZsdWlkPC9rZXl3b3JkPjwva2V5d29yZHM+PGRhdGVzPjx5ZWFyPjIwMTM8L3llYXI+PHB1Yi1k
YXRlcz48ZGF0ZT5GZWI8L2RhdGU+PC9wdWItZGF0ZXM+PC9kYXRlcz48aXNibj4xNDc0LTQ0NjUg
KEVsZWN0cm9uaWMpJiN4RDsxNDc0LTQ0MjIgKExpbmtpbmcpPC9pc2JuPjxhY2Nlc3Npb24tbnVt
PjIzMzMyMzY0PC9hY2Nlc3Npb24tbnVtPjx1cmxzPjxyZWxhdGVkLXVybHM+PHVybD5odHRwOi8v
d3d3Lm5jYmkubmxtLm5paC5nb3YvcHVibWVkLzIzMzMyMzY0PC91cmw+PC9yZWxhdGVkLXVybHM+
PC91cmxzPjxjdXN0b20yPjM2MjIyMjU8L2N1c3RvbTI+PGVsZWN0cm9uaWMtcmVzb3VyY2UtbnVt
PjEwLjEwMTYvUzE0NzQtNDQyMigxMik3MDI5MS0wPC9lbGVjdHJvbmljLXJlc291cmNlLW51bT48
L3JlY29yZD48L0NpdGU+PC9FbmROb3RlPgB=
</w:fldData>
        </w:fldChar>
      </w:r>
      <w:r w:rsidR="00795734">
        <w:instrText xml:space="preserve"> ADDIN EN.CITE.DATA </w:instrText>
      </w:r>
      <w:r w:rsidR="00795734">
        <w:fldChar w:fldCharType="end"/>
      </w:r>
      <w:r w:rsidR="00354DEC">
        <w:fldChar w:fldCharType="separate"/>
      </w:r>
      <w:r w:rsidR="00795734">
        <w:rPr>
          <w:noProof/>
        </w:rPr>
        <w:t>(</w:t>
      </w:r>
      <w:hyperlink w:anchor="_ENREF_45" w:tooltip="Jack, 2013 #1581" w:history="1">
        <w:r w:rsidR="00795734">
          <w:rPr>
            <w:noProof/>
          </w:rPr>
          <w:t>45</w:t>
        </w:r>
      </w:hyperlink>
      <w:r w:rsidR="00795734">
        <w:rPr>
          <w:noProof/>
        </w:rPr>
        <w:t>)</w:t>
      </w:r>
      <w:r w:rsidR="00354DEC">
        <w:fldChar w:fldCharType="end"/>
      </w:r>
      <w:r w:rsidR="00F84AF0">
        <w:t xml:space="preserve"> retained the essential elements of the original, primarily adjusting only the horizontal axis from disease stage to years, recognizing the influence of cognitive reserve and other factors on the clinical stage of the disease whilst acknowledging that </w:t>
      </w:r>
      <w:r w:rsidR="0032763E">
        <w:t xml:space="preserve">the time scale of </w:t>
      </w:r>
      <w:r w:rsidR="00F84AF0">
        <w:t>this axis will vary in every individual. The original model has been cited more than 1200 times and has formed the basis for numerous studies that have substantially deepened our knowledge of AD pathophysiology. The revised model may well prove to have an equal or greater impact.</w:t>
      </w:r>
    </w:p>
    <w:p w:rsidR="00681BB7" w:rsidRDefault="00681BB7" w:rsidP="00C504B7">
      <w:pPr>
        <w:pStyle w:val="ListParagraph"/>
        <w:spacing w:line="360" w:lineRule="auto"/>
      </w:pPr>
    </w:p>
    <w:p w:rsidR="005B02D1" w:rsidRDefault="005B02D1" w:rsidP="00C504B7">
      <w:pPr>
        <w:spacing w:line="360" w:lineRule="auto"/>
        <w:rPr>
          <w:rStyle w:val="Emphasis"/>
        </w:rPr>
      </w:pPr>
      <w:r>
        <w:rPr>
          <w:rStyle w:val="Emphasis"/>
        </w:rPr>
        <w:t xml:space="preserve">A </w:t>
      </w:r>
      <w:r w:rsidR="00392911">
        <w:rPr>
          <w:rStyle w:val="Emphasis"/>
        </w:rPr>
        <w:t xml:space="preserve">CSF </w:t>
      </w:r>
      <w:r>
        <w:rPr>
          <w:rStyle w:val="Emphasis"/>
        </w:rPr>
        <w:t>biomarker signature for AD</w:t>
      </w:r>
    </w:p>
    <w:p w:rsidR="001E67A4" w:rsidRDefault="001E67A4" w:rsidP="00EA7B5D">
      <w:pPr>
        <w:shd w:val="clear" w:color="auto" w:fill="FFFFFF"/>
        <w:spacing w:line="360" w:lineRule="auto"/>
        <w:jc w:val="both"/>
      </w:pPr>
      <w:r>
        <w:t xml:space="preserve">As AD </w:t>
      </w:r>
      <w:r w:rsidR="005457AB">
        <w:t>biomar</w:t>
      </w:r>
      <w:r>
        <w:t>kers were being developed</w:t>
      </w:r>
      <w:r w:rsidR="005457AB">
        <w:t xml:space="preserve">, </w:t>
      </w:r>
      <w:r w:rsidR="00BB3A0C">
        <w:t xml:space="preserve">it was </w:t>
      </w:r>
      <w:r w:rsidR="000B2AD0">
        <w:t xml:space="preserve">suspected </w:t>
      </w:r>
      <w:r w:rsidR="00BB3A0C">
        <w:t xml:space="preserve">that patients could be cognitively normal but biomarker-positive, thereby </w:t>
      </w:r>
      <w:proofErr w:type="spellStart"/>
      <w:r w:rsidR="00BB3A0C">
        <w:t>harboring</w:t>
      </w:r>
      <w:proofErr w:type="spellEnd"/>
      <w:r w:rsidR="00BB3A0C">
        <w:t xml:space="preserve"> an increased risk for the development of the disease. </w:t>
      </w:r>
      <w:r w:rsidR="005457AB">
        <w:t xml:space="preserve"> </w:t>
      </w:r>
      <w:r w:rsidR="005D3CC4">
        <w:t xml:space="preserve">The </w:t>
      </w:r>
      <w:r w:rsidR="00BB3A0C">
        <w:t xml:space="preserve">question of </w:t>
      </w:r>
      <w:r w:rsidR="005D3CC4">
        <w:t xml:space="preserve">the level at which CSF biomarkers could be considered abnormal – the cut-point defining this change in risk – was therefore a pressing one. </w:t>
      </w:r>
      <w:r w:rsidR="005D3CC4">
        <w:rPr>
          <w:rFonts w:ascii="Trebuchet MS" w:eastAsia="Times New Roman" w:hAnsi="Trebuchet MS" w:cs="Times New Roman"/>
          <w:color w:val="404040"/>
          <w:sz w:val="20"/>
          <w:szCs w:val="20"/>
          <w:lang w:eastAsia="en-GB"/>
        </w:rPr>
        <w:t xml:space="preserve"> </w:t>
      </w:r>
      <w:r w:rsidR="005457AB">
        <w:t xml:space="preserve">Shaw et al </w:t>
      </w:r>
      <w:r w:rsidR="00354DEC">
        <w:fldChar w:fldCharType="begin">
          <w:fldData xml:space="preserve">PEVuZE5vdGU+PENpdGU+PEF1dGhvcj5TaGF3PC9BdXRob3I+PFllYXI+MjAwOTwvWWVhcj48UmVj
TnVtPjI3PC9SZWNOdW0+PERpc3BsYXlUZXh0Pig1Mik8L0Rpc3BsYXlUZXh0PjxyZWNvcmQ+PHJl
Yy1udW1iZXI+Mjc8L3JlYy1udW1iZXI+PGZvcmVpZ24ta2V5cz48a2V5IGFwcD0iRU4iIGRiLWlk
PSJmZGV3eHRkNTZ2MHg1NWVmcmZrNWV4MHNlMDV0ejAweDJkNXciIHRpbWVzdGFtcD0iMCI+Mjc8
L2tleT48L2ZvcmVpZ24ta2V5cz48cmVmLXR5cGUgbmFtZT0iSm91cm5hbCBBcnRpY2xlIj4xNzwv
cmVmLXR5cGU+PGNvbnRyaWJ1dG9ycz48YXV0aG9ycz48YXV0aG9yPlNoYXcsIEwuIE0uPC9hdXRo
b3I+PGF1dGhvcj5WYW5kZXJzdGljaGVsZSwgSC48L2F1dGhvcj48YXV0aG9yPktuYXBpay1DemFq
a2EsIE0uPC9hdXRob3I+PGF1dGhvcj5DbGFyaywgQy4gTS48L2F1dGhvcj48YXV0aG9yPkFpc2Vu
LCBQLiBTLjwvYXV0aG9yPjxhdXRob3I+UGV0ZXJzZW4sIFIuIEMuPC9hdXRob3I+PGF1dGhvcj5C
bGVubm93LCBLLjwvYXV0aG9yPjxhdXRob3I+U29hcmVzLCBILjwvYXV0aG9yPjxhdXRob3I+U2lt
b24sIEEuPC9hdXRob3I+PGF1dGhvcj5MZXdjenVrLCBQLjwvYXV0aG9yPjxhdXRob3I+RGVhbiwg
Ui48L2F1dGhvcj48YXV0aG9yPlNpZW1lcnMsIEUuPC9hdXRob3I+PGF1dGhvcj5Qb3R0ZXIsIFcu
PC9hdXRob3I+PGF1dGhvcj5MZWUsIFYuIE0uPC9hdXRob3I+PGF1dGhvcj5Ucm9qYW5vd3NraSwg
Si4gUS48L2F1dGhvcj48L2F1dGhvcnM+PC9jb250cmlidXRvcnM+PGF1dGgtYWRkcmVzcz5EZXBh
cnRtZW50IG9mIFBhdGhvbG9neSBhbmQgTGFib3JhdG9yeSBNZWRpY2luZSwgSW5zdGl0dXRlIG9u
IEFnaW5nLCBDZW50ZXIgZm9yIE5ldXJvZGVnZW5lcmF0aXZlIERpc2Vhc2UgUmVzZWFyY2gsIFVu
aXZlcnNpdHkgb2YgUGVubnN5bHZhbmlhIFNjaG9vbCBvZiBNZWRpY2luZSwgUGhpbGFkZWxwaGlh
LCBQQSAxOTEwNCwgVVNBLiBzaGF3bG1qQG1haWwubWVkLnVwZW5uLmVkdTwvYXV0aC1hZGRyZXNz
Pjx0aXRsZXM+PHRpdGxlPkNlcmVicm9zcGluYWwgZmx1aWQgYmlvbWFya2VyIHNpZ25hdHVyZSBp
biBBbHpoZWltZXImYXBvcztzIGRpc2Vhc2UgbmV1cm9pbWFnaW5nIGluaXRpYXRpdmUgc3ViamVj
dHM8L3RpdGxlPjxzZWNvbmRhcnktdGl0bGU+QW5uIE5ldXJvbDwvc2Vjb25kYXJ5LXRpdGxlPjwv
dGl0bGVzPjxwZXJpb2RpY2FsPjxmdWxsLXRpdGxlPkFubiBOZXVyb2w8L2Z1bGwtdGl0bGU+PC9w
ZXJpb2RpY2FsPjxwYWdlcz40MDMtMTM8L3BhZ2VzPjx2b2x1bWU+NjU8L3ZvbHVtZT48bnVtYmVy
PjQ8L251bWJlcj48ZWRpdGlvbj4yMDA5LzAzLzIwPC9lZGl0aW9uPjxrZXl3b3Jkcz48a2V5d29y
ZD5BZ2VkPC9rZXl3b3JkPjxrZXl3b3JkPkFnZWQsIDgwIGFuZCBvdmVyPC9rZXl3b3JkPjxrZXl3
b3JkPkFsemhlaW1lciBEaXNlYXNlLypjZXJlYnJvc3BpbmFsIGZsdWlkL2dlbmV0aWNzLypwYXRo
b2xvZ3k8L2tleXdvcmQ+PGtleXdvcmQ+QW15bG9pZCBiZXRhLVByb3RlaW4vKmNlcmVicm9zcGlu
YWwgZmx1aWQ8L2tleXdvcmQ+PGtleXdvcmQ+QXBvbGlwb3Byb3RlaW4gRTQvZ2VuZXRpY3M8L2tl
eXdvcmQ+PGtleXdvcmQ+QXJlYSBVbmRlciBDdXJ2ZTwva2V5d29yZD48a2V5d29yZD5CaW9sb2dp
Y2FsIE1hcmtlcnMvY2VyZWJyb3NwaW5hbCBmbHVpZDwva2V5d29yZD48a2V5d29yZD5Db2duaXRp
b24gRGlzb3JkZXJzL2NlcmVicm9zcGluYWwgZmx1aWQvZ2VuZXRpY3MvcGF0aG9sb2d5PC9rZXl3
b3JkPjxrZXl3b3JkPkNvaG9ydCBTdHVkaWVzPC9rZXl3b3JkPjxrZXl3b3JkPkRpYWdub3N0aWMg
SW1hZ2luZzwva2V5d29yZD48a2V5d29yZD5EaXNlYXNlIFByb2dyZXNzaW9uPC9rZXl3b3JkPjxr
ZXl3b3JkPkZlbWFsZTwva2V5d29yZD48a2V5d29yZD5IdW1hbnM8L2tleXdvcmQ+PGtleXdvcmQ+
TWFsZTwva2V5d29yZD48a2V5d29yZD5NaWRkbGUgQWdlZDwva2V5d29yZD48a2V5d29yZD5QZXB0
aWRlIEZyYWdtZW50cy8qY2VyZWJyb3NwaW5hbCBmbHVpZDwva2V5d29yZD48a2V5d29yZD5QaG9z
cGhvcnlsYXRpb248L2tleXdvcmQ+PGtleXdvcmQ+Uk9DIEN1cnZlPC9rZXl3b3JkPjxrZXl3b3Jk
PlJldHJvc3BlY3RpdmUgU3R1ZGllczwva2V5d29yZD48a2V5d29yZD5TZW5zaXRpdml0eSBhbmQg
U3BlY2lmaWNpdHk8L2tleXdvcmQ+PGtleXdvcmQ+U3RhdGlzdGljcywgTm9ucGFyYW1ldHJpYzwv
a2V5d29yZD48a2V5d29yZD5UaHJlb25pbmUvbWV0YWJvbGlzbTwva2V5d29yZD48a2V5d29yZD50
YXUgUHJvdGVpbnMvKmNlcmVicm9zcGluYWwgZmx1aWQvY2hlbWlzdHJ5PC9rZXl3b3JkPjwva2V5
d29yZHM+PGRhdGVzPjx5ZWFyPjIwMDk8L3llYXI+PHB1Yi1kYXRlcz48ZGF0ZT5BcHI8L2RhdGU+
PC9wdWItZGF0ZXM+PC9kYXRlcz48aXNibj4xNTMxLTgyNDkgKEVsZWN0cm9uaWMpPC9pc2JuPjxh
Y2Nlc3Npb24tbnVtPjE5Mjk2NTA0PC9hY2Nlc3Npb24tbnVtPjx1cmxzPjxyZWxhdGVkLXVybHM+
PHVybD5odHRwOi8vd3d3Lm5jYmkubmxtLm5paC5nb3YvZW50cmV6L3F1ZXJ5LmZjZ2k/Y21kPVJl
dHJpZXZlJmFtcDtkYj1QdWJNZWQmYW1wO2RvcHQ9Q2l0YXRpb24mYW1wO2xpc3RfdWlkcz0xOTI5
NjUwNDwvdXJsPjwvcmVsYXRlZC11cmxzPjwvdXJscz48Y3VzdG9tMj4yNjk2MzUwPC9jdXN0b20y
PjxlbGVjdHJvbmljLXJlc291cmNlLW51bT4xMC4xMDAyL2FuYS4yMTYxMDwvZWxlY3Ryb25pYy1y
ZXNvdXJjZS1udW0+PGxhbmd1YWdlPmVuZzwvbGFuZ3VhZ2U+PC9yZWNvcmQ+PC9DaXRlPjwvRW5k
Tm90ZT5=
</w:fldData>
        </w:fldChar>
      </w:r>
      <w:r w:rsidR="00795734">
        <w:instrText xml:space="preserve"> ADDIN EN.CITE </w:instrText>
      </w:r>
      <w:r w:rsidR="00795734">
        <w:fldChar w:fldCharType="begin">
          <w:fldData xml:space="preserve">PEVuZE5vdGU+PENpdGU+PEF1dGhvcj5TaGF3PC9BdXRob3I+PFllYXI+MjAwOTwvWWVhcj48UmVj
TnVtPjI3PC9SZWNOdW0+PERpc3BsYXlUZXh0Pig1Mik8L0Rpc3BsYXlUZXh0PjxyZWNvcmQ+PHJl
Yy1udW1iZXI+Mjc8L3JlYy1udW1iZXI+PGZvcmVpZ24ta2V5cz48a2V5IGFwcD0iRU4iIGRiLWlk
PSJmZGV3eHRkNTZ2MHg1NWVmcmZrNWV4MHNlMDV0ejAweDJkNXciIHRpbWVzdGFtcD0iMCI+Mjc8
L2tleT48L2ZvcmVpZ24ta2V5cz48cmVmLXR5cGUgbmFtZT0iSm91cm5hbCBBcnRpY2xlIj4xNzwv
cmVmLXR5cGU+PGNvbnRyaWJ1dG9ycz48YXV0aG9ycz48YXV0aG9yPlNoYXcsIEwuIE0uPC9hdXRo
b3I+PGF1dGhvcj5WYW5kZXJzdGljaGVsZSwgSC48L2F1dGhvcj48YXV0aG9yPktuYXBpay1DemFq
a2EsIE0uPC9hdXRob3I+PGF1dGhvcj5DbGFyaywgQy4gTS48L2F1dGhvcj48YXV0aG9yPkFpc2Vu
LCBQLiBTLjwvYXV0aG9yPjxhdXRob3I+UGV0ZXJzZW4sIFIuIEMuPC9hdXRob3I+PGF1dGhvcj5C
bGVubm93LCBLLjwvYXV0aG9yPjxhdXRob3I+U29hcmVzLCBILjwvYXV0aG9yPjxhdXRob3I+U2lt
b24sIEEuPC9hdXRob3I+PGF1dGhvcj5MZXdjenVrLCBQLjwvYXV0aG9yPjxhdXRob3I+RGVhbiwg
Ui48L2F1dGhvcj48YXV0aG9yPlNpZW1lcnMsIEUuPC9hdXRob3I+PGF1dGhvcj5Qb3R0ZXIsIFcu
PC9hdXRob3I+PGF1dGhvcj5MZWUsIFYuIE0uPC9hdXRob3I+PGF1dGhvcj5Ucm9qYW5vd3NraSwg
Si4gUS48L2F1dGhvcj48L2F1dGhvcnM+PC9jb250cmlidXRvcnM+PGF1dGgtYWRkcmVzcz5EZXBh
cnRtZW50IG9mIFBhdGhvbG9neSBhbmQgTGFib3JhdG9yeSBNZWRpY2luZSwgSW5zdGl0dXRlIG9u
IEFnaW5nLCBDZW50ZXIgZm9yIE5ldXJvZGVnZW5lcmF0aXZlIERpc2Vhc2UgUmVzZWFyY2gsIFVu
aXZlcnNpdHkgb2YgUGVubnN5bHZhbmlhIFNjaG9vbCBvZiBNZWRpY2luZSwgUGhpbGFkZWxwaGlh
LCBQQSAxOTEwNCwgVVNBLiBzaGF3bG1qQG1haWwubWVkLnVwZW5uLmVkdTwvYXV0aC1hZGRyZXNz
Pjx0aXRsZXM+PHRpdGxlPkNlcmVicm9zcGluYWwgZmx1aWQgYmlvbWFya2VyIHNpZ25hdHVyZSBp
biBBbHpoZWltZXImYXBvcztzIGRpc2Vhc2UgbmV1cm9pbWFnaW5nIGluaXRpYXRpdmUgc3ViamVj
dHM8L3RpdGxlPjxzZWNvbmRhcnktdGl0bGU+QW5uIE5ldXJvbDwvc2Vjb25kYXJ5LXRpdGxlPjwv
dGl0bGVzPjxwZXJpb2RpY2FsPjxmdWxsLXRpdGxlPkFubiBOZXVyb2w8L2Z1bGwtdGl0bGU+PC9w
ZXJpb2RpY2FsPjxwYWdlcz40MDMtMTM8L3BhZ2VzPjx2b2x1bWU+NjU8L3ZvbHVtZT48bnVtYmVy
PjQ8L251bWJlcj48ZWRpdGlvbj4yMDA5LzAzLzIwPC9lZGl0aW9uPjxrZXl3b3Jkcz48a2V5d29y
ZD5BZ2VkPC9rZXl3b3JkPjxrZXl3b3JkPkFnZWQsIDgwIGFuZCBvdmVyPC9rZXl3b3JkPjxrZXl3
b3JkPkFsemhlaW1lciBEaXNlYXNlLypjZXJlYnJvc3BpbmFsIGZsdWlkL2dlbmV0aWNzLypwYXRo
b2xvZ3k8L2tleXdvcmQ+PGtleXdvcmQ+QW15bG9pZCBiZXRhLVByb3RlaW4vKmNlcmVicm9zcGlu
YWwgZmx1aWQ8L2tleXdvcmQ+PGtleXdvcmQ+QXBvbGlwb3Byb3RlaW4gRTQvZ2VuZXRpY3M8L2tl
eXdvcmQ+PGtleXdvcmQ+QXJlYSBVbmRlciBDdXJ2ZTwva2V5d29yZD48a2V5d29yZD5CaW9sb2dp
Y2FsIE1hcmtlcnMvY2VyZWJyb3NwaW5hbCBmbHVpZDwva2V5d29yZD48a2V5d29yZD5Db2duaXRp
b24gRGlzb3JkZXJzL2NlcmVicm9zcGluYWwgZmx1aWQvZ2VuZXRpY3MvcGF0aG9sb2d5PC9rZXl3
b3JkPjxrZXl3b3JkPkNvaG9ydCBTdHVkaWVzPC9rZXl3b3JkPjxrZXl3b3JkPkRpYWdub3N0aWMg
SW1hZ2luZzwva2V5d29yZD48a2V5d29yZD5EaXNlYXNlIFByb2dyZXNzaW9uPC9rZXl3b3JkPjxr
ZXl3b3JkPkZlbWFsZTwva2V5d29yZD48a2V5d29yZD5IdW1hbnM8L2tleXdvcmQ+PGtleXdvcmQ+
TWFsZTwva2V5d29yZD48a2V5d29yZD5NaWRkbGUgQWdlZDwva2V5d29yZD48a2V5d29yZD5QZXB0
aWRlIEZyYWdtZW50cy8qY2VyZWJyb3NwaW5hbCBmbHVpZDwva2V5d29yZD48a2V5d29yZD5QaG9z
cGhvcnlsYXRpb248L2tleXdvcmQ+PGtleXdvcmQ+Uk9DIEN1cnZlPC9rZXl3b3JkPjxrZXl3b3Jk
PlJldHJvc3BlY3RpdmUgU3R1ZGllczwva2V5d29yZD48a2V5d29yZD5TZW5zaXRpdml0eSBhbmQg
U3BlY2lmaWNpdHk8L2tleXdvcmQ+PGtleXdvcmQ+U3RhdGlzdGljcywgTm9ucGFyYW1ldHJpYzwv
a2V5d29yZD48a2V5d29yZD5UaHJlb25pbmUvbWV0YWJvbGlzbTwva2V5d29yZD48a2V5d29yZD50
YXUgUHJvdGVpbnMvKmNlcmVicm9zcGluYWwgZmx1aWQvY2hlbWlzdHJ5PC9rZXl3b3JkPjwva2V5
d29yZHM+PGRhdGVzPjx5ZWFyPjIwMDk8L3llYXI+PHB1Yi1kYXRlcz48ZGF0ZT5BcHI8L2RhdGU+
PC9wdWItZGF0ZXM+PC9kYXRlcz48aXNibj4xNTMxLTgyNDkgKEVsZWN0cm9uaWMpPC9pc2JuPjxh
Y2Nlc3Npb24tbnVtPjE5Mjk2NTA0PC9hY2Nlc3Npb24tbnVtPjx1cmxzPjxyZWxhdGVkLXVybHM+
PHVybD5odHRwOi8vd3d3Lm5jYmkubmxtLm5paC5nb3YvZW50cmV6L3F1ZXJ5LmZjZ2k/Y21kPVJl
dHJpZXZlJmFtcDtkYj1QdWJNZWQmYW1wO2RvcHQ9Q2l0YXRpb24mYW1wO2xpc3RfdWlkcz0xOTI5
NjUwNDwvdXJsPjwvcmVsYXRlZC11cmxzPjwvdXJscz48Y3VzdG9tMj4yNjk2MzUwPC9jdXN0b20y
PjxlbGVjdHJvbmljLXJlc291cmNlLW51bT4xMC4xMDAyL2FuYS4yMTYxMDwvZWxlY3Ryb25pYy1y
ZXNvdXJjZS1udW0+PGxhbmd1YWdlPmVuZzwvbGFuZ3VhZ2U+PC9yZWNvcmQ+PC9DaXRlPjwvRW5k
Tm90ZT5=
</w:fldData>
        </w:fldChar>
      </w:r>
      <w:r w:rsidR="00795734">
        <w:instrText xml:space="preserve"> ADDIN EN.CITE.DATA </w:instrText>
      </w:r>
      <w:r w:rsidR="00795734">
        <w:fldChar w:fldCharType="end"/>
      </w:r>
      <w:r w:rsidR="00354DEC">
        <w:fldChar w:fldCharType="separate"/>
      </w:r>
      <w:r w:rsidR="00795734">
        <w:rPr>
          <w:noProof/>
        </w:rPr>
        <w:t>(</w:t>
      </w:r>
      <w:hyperlink w:anchor="_ENREF_52" w:tooltip="Shaw, 2009 #27" w:history="1">
        <w:r w:rsidR="00795734">
          <w:rPr>
            <w:noProof/>
          </w:rPr>
          <w:t>52</w:t>
        </w:r>
      </w:hyperlink>
      <w:r w:rsidR="00795734">
        <w:rPr>
          <w:noProof/>
        </w:rPr>
        <w:t>)</w:t>
      </w:r>
      <w:r w:rsidR="00354DEC">
        <w:fldChar w:fldCharType="end"/>
      </w:r>
      <w:r w:rsidR="005457AB">
        <w:t xml:space="preserve"> </w:t>
      </w:r>
      <w:r w:rsidR="005B02D1">
        <w:t>define</w:t>
      </w:r>
      <w:r w:rsidR="00020B6D">
        <w:t xml:space="preserve">d </w:t>
      </w:r>
      <w:r w:rsidR="00406150">
        <w:t xml:space="preserve">specific </w:t>
      </w:r>
      <w:r w:rsidR="00020B6D">
        <w:t xml:space="preserve">cut points </w:t>
      </w:r>
      <w:r w:rsidR="00743A60">
        <w:t xml:space="preserve">for a CSF signature for AD </w:t>
      </w:r>
      <w:r w:rsidR="005B02D1">
        <w:t xml:space="preserve">based on an ADNI-independent cohort of autopsy-confirmed AD </w:t>
      </w:r>
      <w:r w:rsidR="00525477">
        <w:t xml:space="preserve">and </w:t>
      </w:r>
      <w:r w:rsidR="00020B6D">
        <w:t>cognitively normal</w:t>
      </w:r>
      <w:r w:rsidR="00525477">
        <w:t xml:space="preserve"> patients</w:t>
      </w:r>
      <w:r w:rsidR="00743A60">
        <w:t xml:space="preserve">. This AD signature, which </w:t>
      </w:r>
      <w:r w:rsidR="00743A60" w:rsidRPr="005457AB">
        <w:rPr>
          <w:rFonts w:cstheme="minorHAnsi"/>
          <w:shd w:val="clear" w:color="auto" w:fill="FFFFFF"/>
        </w:rPr>
        <w:t>combine</w:t>
      </w:r>
      <w:r w:rsidR="00743A60">
        <w:rPr>
          <w:rFonts w:cstheme="minorHAnsi"/>
          <w:shd w:val="clear" w:color="auto" w:fill="FFFFFF"/>
        </w:rPr>
        <w:t>d</w:t>
      </w:r>
      <w:r w:rsidR="00743A60" w:rsidRPr="005457AB">
        <w:rPr>
          <w:rFonts w:cstheme="minorHAnsi"/>
          <w:shd w:val="clear" w:color="auto" w:fill="FFFFFF"/>
        </w:rPr>
        <w:t xml:space="preserve"> low Aβ</w:t>
      </w:r>
      <w:r w:rsidR="00743A60" w:rsidRPr="00020B6D">
        <w:rPr>
          <w:rStyle w:val="ja50-ce-inf"/>
          <w:rFonts w:cstheme="minorHAnsi"/>
          <w:shd w:val="clear" w:color="auto" w:fill="FFFFFF"/>
          <w:vertAlign w:val="subscript"/>
        </w:rPr>
        <w:t>42</w:t>
      </w:r>
      <w:r w:rsidR="00743A60" w:rsidRPr="00020B6D">
        <w:rPr>
          <w:rStyle w:val="apple-converted-space"/>
          <w:rFonts w:cstheme="minorHAnsi"/>
          <w:shd w:val="clear" w:color="auto" w:fill="FFFFFF"/>
          <w:vertAlign w:val="subscript"/>
        </w:rPr>
        <w:t> </w:t>
      </w:r>
      <w:r w:rsidR="00743A60">
        <w:rPr>
          <w:rFonts w:cstheme="minorHAnsi"/>
          <w:shd w:val="clear" w:color="auto" w:fill="FFFFFF"/>
        </w:rPr>
        <w:t>and high t-tau or p-tau</w:t>
      </w:r>
      <w:r w:rsidR="00743A60" w:rsidRPr="00020B6D">
        <w:rPr>
          <w:rFonts w:cstheme="minorHAnsi"/>
          <w:shd w:val="clear" w:color="auto" w:fill="FFFFFF"/>
          <w:vertAlign w:val="subscript"/>
        </w:rPr>
        <w:t>181</w:t>
      </w:r>
      <w:r w:rsidR="00743A60">
        <w:rPr>
          <w:rFonts w:cstheme="minorHAnsi"/>
          <w:shd w:val="clear" w:color="auto" w:fill="FFFFFF"/>
          <w:vertAlign w:val="subscript"/>
        </w:rPr>
        <w:t xml:space="preserve"> </w:t>
      </w:r>
      <w:r w:rsidR="00743A60" w:rsidRPr="005457AB">
        <w:rPr>
          <w:rFonts w:cstheme="minorHAnsi"/>
          <w:shd w:val="clear" w:color="auto" w:fill="FFFFFF"/>
        </w:rPr>
        <w:t>concentrations</w:t>
      </w:r>
      <w:r w:rsidR="00743A60">
        <w:rPr>
          <w:rFonts w:cstheme="minorHAnsi"/>
          <w:shd w:val="clear" w:color="auto" w:fill="FFFFFF"/>
        </w:rPr>
        <w:t xml:space="preserve">, was then applied to the ADNI cohort. </w:t>
      </w:r>
      <w:r w:rsidR="00020B6D">
        <w:t xml:space="preserve"> </w:t>
      </w:r>
      <w:r w:rsidR="005457AB">
        <w:rPr>
          <w:rFonts w:ascii="Trebuchet MS" w:hAnsi="Trebuchet MS"/>
          <w:color w:val="404040"/>
          <w:sz w:val="20"/>
          <w:szCs w:val="20"/>
          <w:shd w:val="clear" w:color="auto" w:fill="FFFFFF"/>
        </w:rPr>
        <w:t xml:space="preserve">  </w:t>
      </w:r>
      <w:r w:rsidR="00705C33">
        <w:t>D</w:t>
      </w:r>
      <w:r w:rsidR="005D3CC4">
        <w:t xml:space="preserve">e Meyer et al </w:t>
      </w:r>
      <w:r w:rsidR="00354DEC">
        <w:fldChar w:fldCharType="begin"/>
      </w:r>
      <w:r w:rsidR="00795734">
        <w:instrText xml:space="preserve"> ADDIN EN.CITE &lt;EndNote&gt;&lt;Cite&gt;&lt;Author&gt;De Meyer&lt;/Author&gt;&lt;Year&gt;2010&lt;/Year&gt;&lt;RecNum&gt;159&lt;/RecNum&gt;&lt;DisplayText&gt;(53)&lt;/DisplayText&gt;&lt;record&gt;&lt;rec-number&gt;159&lt;/rec-number&gt;&lt;foreign-keys&gt;&lt;key app="EN" db-id="fdewxtd56v0x55efrfk5ex0se05tz00x2d5w" timestamp="0"&gt;159&lt;/key&gt;&lt;/foreign-keys&gt;&lt;ref-type name="Journal Article"&gt;17&lt;/ref-type&gt;&lt;contributors&gt;&lt;authors&gt;&lt;author&gt;De Meyer, G.&lt;/author&gt;&lt;author&gt;Shapiro, F.&lt;/author&gt;&lt;author&gt;Vanderstichele, H.&lt;/author&gt;&lt;author&gt;Vanmechelen, E.&lt;/author&gt;&lt;author&gt;Engelborghs, S.&lt;/author&gt;&lt;author&gt;De Deyn, P. P.&lt;/author&gt;&lt;author&gt;Coart, E.&lt;/author&gt;&lt;author&gt;Hansson, O.&lt;/author&gt;&lt;author&gt;Minthon, L.&lt;/author&gt;&lt;author&gt;Zetterberg, H.&lt;/author&gt;&lt;author&gt;Blennow, K.&lt;/author&gt;&lt;author&gt;Shaw, L.&lt;/author&gt;&lt;author&gt;Trojanowski, J. Q.&lt;/author&gt;&lt;/authors&gt;&lt;/contributors&gt;&lt;auth-address&gt;Innogenetics, Industriepark Zwijnaarde 7, Box 4, B-9052 Gent, Belgium. hugovdr@innogenetics.be.&lt;/auth-address&gt;&lt;titles&gt;&lt;title&gt;Diagnosis-Independent Alzheimer Disease Biomarker Signature in Cognitively Normal Elderly People&lt;/title&gt;&lt;secondary-title&gt;Arch Neurol&lt;/secondary-title&gt;&lt;/titles&gt;&lt;periodical&gt;&lt;full-title&gt;Arch Neurol&lt;/full-title&gt;&lt;/periodical&gt;&lt;pages&gt;949-956&lt;/pages&gt;&lt;volume&gt;67&lt;/volume&gt;&lt;number&gt;8&lt;/number&gt;&lt;edition&gt;2010/08/11&lt;/edition&gt;&lt;dates&gt;&lt;year&gt;2010&lt;/year&gt;&lt;pub-dates&gt;&lt;date&gt;Aug&lt;/date&gt;&lt;/pub-dates&gt;&lt;/dates&gt;&lt;isbn&gt;1538-3687 (Electronic)&amp;#xD;0003-9942 (Linking)&lt;/isbn&gt;&lt;accession-num&gt;20697045&lt;/accession-num&gt;&lt;urls&gt;&lt;related-urls&gt;&lt;url&gt;http://www.ncbi.nlm.nih.gov/entrez/query.fcgi?cmd=Retrieve&amp;amp;db=PubMed&amp;amp;dopt=Citation&amp;amp;list_uids=20697045&lt;/url&gt;&lt;/related-urls&gt;&lt;/urls&gt;&lt;electronic-resource-num&gt;67/8/949 [pii]&amp;#xD;10.1001/archneurol.2010.179&lt;/electronic-resource-num&gt;&lt;language&gt;Eng&lt;/language&gt;&lt;/record&gt;&lt;/Cite&gt;&lt;/EndNote&gt;</w:instrText>
      </w:r>
      <w:r w:rsidR="00354DEC">
        <w:fldChar w:fldCharType="separate"/>
      </w:r>
      <w:r w:rsidR="00795734">
        <w:rPr>
          <w:noProof/>
        </w:rPr>
        <w:t>(</w:t>
      </w:r>
      <w:hyperlink w:anchor="_ENREF_53" w:tooltip="De Meyer, 2010 #159" w:history="1">
        <w:r w:rsidR="00795734">
          <w:rPr>
            <w:noProof/>
          </w:rPr>
          <w:t>53</w:t>
        </w:r>
      </w:hyperlink>
      <w:r w:rsidR="00795734">
        <w:rPr>
          <w:noProof/>
        </w:rPr>
        <w:t>)</w:t>
      </w:r>
      <w:r w:rsidR="00354DEC">
        <w:fldChar w:fldCharType="end"/>
      </w:r>
      <w:r w:rsidR="005D3CC4">
        <w:t xml:space="preserve"> </w:t>
      </w:r>
      <w:r w:rsidR="00FE4C7D">
        <w:t>focused their study of CSF biomarkers on</w:t>
      </w:r>
      <w:r w:rsidR="005D3CC4">
        <w:t xml:space="preserve"> cognitively normal </w:t>
      </w:r>
      <w:r w:rsidR="00705C33">
        <w:t>elderly and formulated a CSF biomarker signatu</w:t>
      </w:r>
      <w:r w:rsidR="00FE4C7D">
        <w:t xml:space="preserve">re almost identical to that of </w:t>
      </w:r>
      <w:r w:rsidR="00705C33">
        <w:t>Shaw et al – for example, the</w:t>
      </w:r>
      <w:r w:rsidR="00FE4C7D">
        <w:t>ir</w:t>
      </w:r>
      <w:r w:rsidR="00705C33" w:rsidRPr="00FE4C7D">
        <w:rPr>
          <w:rFonts w:ascii="Symbol" w:hAnsi="Symbol"/>
        </w:rPr>
        <w:t></w:t>
      </w:r>
      <w:r w:rsidR="00705C33" w:rsidRPr="00FE4C7D">
        <w:rPr>
          <w:rFonts w:ascii="Symbol" w:hAnsi="Symbol"/>
        </w:rPr>
        <w:t></w:t>
      </w:r>
      <w:r w:rsidR="00705C33" w:rsidRPr="00FE4C7D">
        <w:rPr>
          <w:rFonts w:ascii="Symbol" w:hAnsi="Symbol"/>
        </w:rPr>
        <w:t></w:t>
      </w:r>
      <w:r w:rsidR="00705C33" w:rsidRPr="00FE4C7D">
        <w:rPr>
          <w:vertAlign w:val="subscript"/>
        </w:rPr>
        <w:t>42</w:t>
      </w:r>
      <w:r w:rsidR="00705C33">
        <w:t xml:space="preserve"> cut-off was 188pg/ml </w:t>
      </w:r>
      <w:r w:rsidR="00FE4C7D">
        <w:t xml:space="preserve">compared to 192 </w:t>
      </w:r>
      <w:proofErr w:type="spellStart"/>
      <w:r w:rsidR="00FE4C7D">
        <w:t>pg</w:t>
      </w:r>
      <w:proofErr w:type="spellEnd"/>
      <w:r w:rsidR="00FE4C7D">
        <w:t>/ml in the former</w:t>
      </w:r>
      <w:r w:rsidR="005D3CC4">
        <w:t xml:space="preserve">. </w:t>
      </w:r>
      <w:r w:rsidR="00FE4C7D">
        <w:t>Unexpectedly, they found that a third of patients possessed the signature which suggested that AD pathology develops at a much earlier stage than had been</w:t>
      </w:r>
      <w:r w:rsidR="00EA7B5D">
        <w:t xml:space="preserve"> previously envisioned (Figure 3</w:t>
      </w:r>
      <w:r w:rsidR="00FE4C7D">
        <w:t>).</w:t>
      </w:r>
      <w:r w:rsidR="005D3CC4">
        <w:t xml:space="preserve"> </w:t>
      </w:r>
      <w:r w:rsidR="004A79DD">
        <w:t xml:space="preserve">This discovery would lead eventually to the finding that abnormal changes in some markers can be detected up to 10 years in advance of clinical symptoms and is in accordance with the more recent view of AD being a continuum of disease ending in dementia </w:t>
      </w:r>
      <w:r w:rsidR="00354DEC">
        <w:fldChar w:fldCharType="begin">
          <w:fldData xml:space="preserve">PEVuZE5vdGU+PENpdGU+PEF1dGhvcj5CdWNoaGF2ZTwvQXV0aG9yPjxZZWFyPjIwMTI8L1llYXI+
PFJlY051bT4xNzM1PC9SZWNOdW0+PERpc3BsYXlUZXh0Pig1NCwgNTUpPC9EaXNwbGF5VGV4dD48
cmVjb3JkPjxyZWMtbnVtYmVyPjE3MzU8L3JlYy1udW1iZXI+PGZvcmVpZ24ta2V5cz48a2V5IGFw
cD0iRU4iIGRiLWlkPSJmZGV3eHRkNTZ2MHg1NWVmcmZrNWV4MHNlMDV0ejAweDJkNXciIHRpbWVz
dGFtcD0iMTQwNTAxMTUzNSI+MTczNTwva2V5PjwvZm9yZWlnbi1rZXlzPjxyZWYtdHlwZSBuYW1l
PSJKb3VybmFsIEFydGljbGUiPjE3PC9yZWYtdHlwZT48Y29udHJpYnV0b3JzPjxhdXRob3JzPjxh
dXRob3I+QnVjaGhhdmUsIFAuPC9hdXRob3I+PGF1dGhvcj5NaW50aG9uLCBMLjwvYXV0aG9yPjxh
dXRob3I+WmV0dGVyYmVyZywgSC48L2F1dGhvcj48YXV0aG9yPldhbGxpbiwgQS4gSy48L2F1dGhv
cj48YXV0aG9yPkJsZW5ub3csIEsuPC9hdXRob3I+PGF1dGhvcj5IYW5zc29uLCBPLjwvYXV0aG9y
PjwvYXV0aG9ycz48L2NvbnRyaWJ1dG9ycz48YXV0aC1hZGRyZXNzPk5ldXJvcHN5Y2hpYXRyaWMg
Q2xpbmljLCBTa2FuZSBVbml2ZXJzaXR5IEhvc3BpdGFsLCBNYWxtbywgU3dlZGVuLjwvYXV0aC1h
ZGRyZXNzPjx0aXRsZXM+PHRpdGxlPkNlcmVicm9zcGluYWwgZmx1aWQgbGV2ZWxzIG9mIGJldGEt
YW15bG9pZCAxLTQyLCBidXQgbm90IG9mIHRhdSwgYXJlIGZ1bGx5IGNoYW5nZWQgYWxyZWFkeSA1
IHRvIDEwIHllYXJzIGJlZm9yZSB0aGUgb25zZXQgb2YgQWx6aGVpbWVyIGRlbWVudGlhPC90aXRs
ZT48c2Vjb25kYXJ5LXRpdGxlPkFyY2ggR2VuIFBzeWNoaWF0cnk8L3NlY29uZGFyeS10aXRsZT48
YWx0LXRpdGxlPkFyY2hpdmVzIG9mIGdlbmVyYWwgcHN5Y2hpYXRyeTwvYWx0LXRpdGxlPjwvdGl0
bGVzPjxwZXJpb2RpY2FsPjxmdWxsLXRpdGxlPkFyY2ggR2VuIFBzeWNoaWF0cnk8L2Z1bGwtdGl0
bGU+PC9wZXJpb2RpY2FsPjxwYWdlcz45OC0xMDY8L3BhZ2VzPjx2b2x1bWU+Njk8L3ZvbHVtZT48
bnVtYmVyPjE8L251bWJlcj48a2V5d29yZHM+PGtleXdvcmQ+QWdlZDwva2V5d29yZD48a2V5d29y
ZD5BbHpoZWltZXIgRGlzZWFzZS9jZXJlYnJvc3BpbmFsIGZsdWlkLypkaWFnbm9zaXM8L2tleXdv
cmQ+PGtleXdvcmQ+QW15bG9pZCBiZXRhLVBlcHRpZGVzLypjZXJlYnJvc3BpbmFsIGZsdWlkPC9r
ZXl3b3JkPjxrZXl3b3JkPkJpb2xvZ2ljYWwgTWFya2Vycy9jZXJlYnJvc3BpbmFsIGZsdWlkPC9r
ZXl3b3JkPjxrZXl3b3JkPkZlbWFsZTwva2V5d29yZD48a2V5d29yZD5Gb2xsb3ctVXAgU3R1ZGll
czwva2V5d29yZD48a2V5d29yZD5IdW1hbnM8L2tleXdvcmQ+PGtleXdvcmQ+TWFsZTwva2V5d29y
ZD48a2V5d29yZD5NaWxkIENvZ25pdGl2ZSBJbXBhaXJtZW50L2NlcmVicm9zcGluYWwgZmx1aWQv
KmRpYWdub3Npczwva2V5d29yZD48a2V5d29yZD5QZXB0aWRlIEZyYWdtZW50cy8qY2VyZWJyb3Nw
aW5hbCBmbHVpZDwva2V5d29yZD48a2V5d29yZD5QcmVkaWN0aXZlIFZhbHVlIG9mIFRlc3RzPC9r
ZXl3b3JkPjxrZXl3b3JkPlRpbWUgRmFjdG9yczwva2V5d29yZD48a2V5d29yZD50YXUgUHJvdGVp
bnMvKmNlcmVicm9zcGluYWwgZmx1aWQ8L2tleXdvcmQ+PC9rZXl3b3Jkcz48ZGF0ZXM+PHllYXI+
MjAxMjwveWVhcj48cHViLWRhdGVzPjxkYXRlPkphbjwvZGF0ZT48L3B1Yi1kYXRlcz48L2RhdGVz
Pjxpc2JuPjE1MzgtMzYzNiAoRWxlY3Ryb25pYykmI3hEOzAwMDMtOTkwWCAoTGlua2luZyk8L2lz
Ym4+PGFjY2Vzc2lvbi1udW0+MjIyMTM3OTI8L2FjY2Vzc2lvbi1udW0+PHVybHM+PHJlbGF0ZWQt
dXJscz48dXJsPmh0dHA6Ly93d3cubmNiaS5ubG0ubmloLmdvdi9wdWJtZWQvMjIyMTM3OTI8L3Vy
bD48L3JlbGF0ZWQtdXJscz48L3VybHM+PGVsZWN0cm9uaWMtcmVzb3VyY2UtbnVtPjEwLjEwMDEv
YXJjaGdlbnBzeWNoaWF0cnkuMjAxMS4xNTU8L2VsZWN0cm9uaWMtcmVzb3VyY2UtbnVtPjwvcmVj
b3JkPjwvQ2l0ZT48Q2l0ZT48QXV0aG9yPlJhbmRhbGw8L0F1dGhvcj48WWVhcj4yMDEzPC9ZZWFy
PjxSZWNOdW0+MTczNjwvUmVjTnVtPjxyZWNvcmQ+PHJlYy1udW1iZXI+MTczNjwvcmVjLW51bWJl
cj48Zm9yZWlnbi1rZXlzPjxrZXkgYXBwPSJFTiIgZGItaWQ9ImZkZXd4dGQ1NnYweDU1ZWZyZms1
ZXgwc2UwNXR6MDB4MmQ1dyIgdGltZXN0YW1wPSIxNDA1MDExNjc2Ij4xNzM2PC9rZXk+PC9mb3Jl
aWduLWtleXM+PHJlZi10eXBlIG5hbWU9IkpvdXJuYWwgQXJ0aWNsZSI+MTc8L3JlZi10eXBlPjxj
b250cmlidXRvcnM+PGF1dGhvcnM+PGF1dGhvcj5SYW5kYWxsLCBDLjwvYXV0aG9yPjxhdXRob3I+
TW9zY29uaSwgTC48L2F1dGhvcj48YXV0aG9yPmRlIExlb24sIE0uPC9hdXRob3I+PGF1dGhvcj5H
bG9kemlrLCBMLjwvYXV0aG9yPjwvYXV0aG9ycz48L2NvbnRyaWJ1dG9ycz48YXV0aC1hZGRyZXNz
PkNlbnRlciBmb3IgQnJhaW4gSGVhbHRoLCBOZXcgWW9yaywgTlkgMTAwMTYsIFVTQS48L2F1dGgt
YWRkcmVzcz48dGl0bGVzPjx0aXRsZT5DZXJlYnJvc3BpbmFsIGZsdWlkIGJpb21hcmtlcnMgb2Yg
QWx6aGVpbWVyJmFwb3M7cyBkaXNlYXNlIGluIGhlYWx0aHkgZWxkZXJseTwvdGl0bGU+PHNlY29u
ZGFyeS10aXRsZT5Gcm9udCBCaW9zY2kgKExhbmRtYXJrIEVkKTwvc2Vjb25kYXJ5LXRpdGxlPjxh
bHQtdGl0bGU+RnJvbnRpZXJzIGluIGJpb3NjaWVuY2U8L2FsdC10aXRsZT48L3RpdGxlcz48cGVy
aW9kaWNhbD48ZnVsbC10aXRsZT5Gcm9udCBCaW9zY2kgKExhbmRtYXJrIEVkKTwvZnVsbC10aXRs
ZT48YWJici0xPkZyb250aWVycyBpbiBiaW9zY2llbmNlPC9hYmJyLTE+PC9wZXJpb2RpY2FsPjxh
bHQtcGVyaW9kaWNhbD48ZnVsbC10aXRsZT5Gcm9udCBCaW9zY2kgKExhbmRtYXJrIEVkKTwvZnVs
bC10aXRsZT48YWJici0xPkZyb250aWVycyBpbiBiaW9zY2llbmNlPC9hYmJyLTE+PC9hbHQtcGVy
aW9kaWNhbD48cGFnZXM+MTE1MC03MzwvcGFnZXM+PHZvbHVtZT4xODwvdm9sdW1lPjxrZXl3b3Jk
cz48a2V5d29yZD5BZ2VkPC9rZXl3b3JkPjxrZXl3b3JkPkFsemhlaW1lciBEaXNlYXNlLypjZXJl
YnJvc3BpbmFsIGZsdWlkL2RpYWdub3Npczwva2V5d29yZD48a2V5d29yZD5BcG9saXBvcHJvdGVp
bnMgRS9jZXJlYnJvc3BpbmFsIGZsdWlkPC9rZXl3b3JkPjxrZXl3b3JkPkJpb2xvZ2ljYWwgTWFy
a2Vycy8qY2VyZWJyb3NwaW5hbCBmbHVpZDwva2V5d29yZD48a2V5d29yZD5IdW1hbnM8L2tleXdv
cmQ+PGtleXdvcmQ+UmlzayBGYWN0b3JzPC9rZXl3b3JkPjwva2V5d29yZHM+PGRhdGVzPjx5ZWFy
PjIwMTM8L3llYXI+PC9kYXRlcz48aXNibj4xMDkzLTQ3MTUgKEVsZWN0cm9uaWMpJiN4RDsxMDkz
LTQ3MTUgKExpbmtpbmcpPC9pc2JuPjxhY2Nlc3Npb24tbnVtPjIzNzQ3ODc0PC9hY2Nlc3Npb24t
bnVtPjx1cmxzPjxyZWxhdGVkLXVybHM+PHVybD5odHRwOi8vd3d3Lm5jYmkubmxtLm5paC5nb3Yv
cHVibWVkLzIzNzQ3ODc0PC91cmw+PC9yZWxhdGVkLXVybHM+PC91cmxzPjxjdXN0b20yPjM5MDQ2
NzI8L2N1c3RvbTI+PC9yZWNvcmQ+PC9DaXRlPjwvRW5kTm90ZT5=
</w:fldData>
        </w:fldChar>
      </w:r>
      <w:r w:rsidR="00795734">
        <w:instrText xml:space="preserve"> ADDIN EN.CITE </w:instrText>
      </w:r>
      <w:r w:rsidR="00795734">
        <w:fldChar w:fldCharType="begin">
          <w:fldData xml:space="preserve">PEVuZE5vdGU+PENpdGU+PEF1dGhvcj5CdWNoaGF2ZTwvQXV0aG9yPjxZZWFyPjIwMTI8L1llYXI+
PFJlY051bT4xNzM1PC9SZWNOdW0+PERpc3BsYXlUZXh0Pig1NCwgNTUpPC9EaXNwbGF5VGV4dD48
cmVjb3JkPjxyZWMtbnVtYmVyPjE3MzU8L3JlYy1udW1iZXI+PGZvcmVpZ24ta2V5cz48a2V5IGFw
cD0iRU4iIGRiLWlkPSJmZGV3eHRkNTZ2MHg1NWVmcmZrNWV4MHNlMDV0ejAweDJkNXciIHRpbWVz
dGFtcD0iMTQwNTAxMTUzNSI+MTczNTwva2V5PjwvZm9yZWlnbi1rZXlzPjxyZWYtdHlwZSBuYW1l
PSJKb3VybmFsIEFydGljbGUiPjE3PC9yZWYtdHlwZT48Y29udHJpYnV0b3JzPjxhdXRob3JzPjxh
dXRob3I+QnVjaGhhdmUsIFAuPC9hdXRob3I+PGF1dGhvcj5NaW50aG9uLCBMLjwvYXV0aG9yPjxh
dXRob3I+WmV0dGVyYmVyZywgSC48L2F1dGhvcj48YXV0aG9yPldhbGxpbiwgQS4gSy48L2F1dGhv
cj48YXV0aG9yPkJsZW5ub3csIEsuPC9hdXRob3I+PGF1dGhvcj5IYW5zc29uLCBPLjwvYXV0aG9y
PjwvYXV0aG9ycz48L2NvbnRyaWJ1dG9ycz48YXV0aC1hZGRyZXNzPk5ldXJvcHN5Y2hpYXRyaWMg
Q2xpbmljLCBTa2FuZSBVbml2ZXJzaXR5IEhvc3BpdGFsLCBNYWxtbywgU3dlZGVuLjwvYXV0aC1h
ZGRyZXNzPjx0aXRsZXM+PHRpdGxlPkNlcmVicm9zcGluYWwgZmx1aWQgbGV2ZWxzIG9mIGJldGEt
YW15bG9pZCAxLTQyLCBidXQgbm90IG9mIHRhdSwgYXJlIGZ1bGx5IGNoYW5nZWQgYWxyZWFkeSA1
IHRvIDEwIHllYXJzIGJlZm9yZSB0aGUgb25zZXQgb2YgQWx6aGVpbWVyIGRlbWVudGlhPC90aXRs
ZT48c2Vjb25kYXJ5LXRpdGxlPkFyY2ggR2VuIFBzeWNoaWF0cnk8L3NlY29uZGFyeS10aXRsZT48
YWx0LXRpdGxlPkFyY2hpdmVzIG9mIGdlbmVyYWwgcHN5Y2hpYXRyeTwvYWx0LXRpdGxlPjwvdGl0
bGVzPjxwZXJpb2RpY2FsPjxmdWxsLXRpdGxlPkFyY2ggR2VuIFBzeWNoaWF0cnk8L2Z1bGwtdGl0
bGU+PC9wZXJpb2RpY2FsPjxwYWdlcz45OC0xMDY8L3BhZ2VzPjx2b2x1bWU+Njk8L3ZvbHVtZT48
bnVtYmVyPjE8L251bWJlcj48a2V5d29yZHM+PGtleXdvcmQ+QWdlZDwva2V5d29yZD48a2V5d29y
ZD5BbHpoZWltZXIgRGlzZWFzZS9jZXJlYnJvc3BpbmFsIGZsdWlkLypkaWFnbm9zaXM8L2tleXdv
cmQ+PGtleXdvcmQ+QW15bG9pZCBiZXRhLVBlcHRpZGVzLypjZXJlYnJvc3BpbmFsIGZsdWlkPC9r
ZXl3b3JkPjxrZXl3b3JkPkJpb2xvZ2ljYWwgTWFya2Vycy9jZXJlYnJvc3BpbmFsIGZsdWlkPC9r
ZXl3b3JkPjxrZXl3b3JkPkZlbWFsZTwva2V5d29yZD48a2V5d29yZD5Gb2xsb3ctVXAgU3R1ZGll
czwva2V5d29yZD48a2V5d29yZD5IdW1hbnM8L2tleXdvcmQ+PGtleXdvcmQ+TWFsZTwva2V5d29y
ZD48a2V5d29yZD5NaWxkIENvZ25pdGl2ZSBJbXBhaXJtZW50L2NlcmVicm9zcGluYWwgZmx1aWQv
KmRpYWdub3Npczwva2V5d29yZD48a2V5d29yZD5QZXB0aWRlIEZyYWdtZW50cy8qY2VyZWJyb3Nw
aW5hbCBmbHVpZDwva2V5d29yZD48a2V5d29yZD5QcmVkaWN0aXZlIFZhbHVlIG9mIFRlc3RzPC9r
ZXl3b3JkPjxrZXl3b3JkPlRpbWUgRmFjdG9yczwva2V5d29yZD48a2V5d29yZD50YXUgUHJvdGVp
bnMvKmNlcmVicm9zcGluYWwgZmx1aWQ8L2tleXdvcmQ+PC9rZXl3b3Jkcz48ZGF0ZXM+PHllYXI+
MjAxMjwveWVhcj48cHViLWRhdGVzPjxkYXRlPkphbjwvZGF0ZT48L3B1Yi1kYXRlcz48L2RhdGVz
Pjxpc2JuPjE1MzgtMzYzNiAoRWxlY3Ryb25pYykmI3hEOzAwMDMtOTkwWCAoTGlua2luZyk8L2lz
Ym4+PGFjY2Vzc2lvbi1udW0+MjIyMTM3OTI8L2FjY2Vzc2lvbi1udW0+PHVybHM+PHJlbGF0ZWQt
dXJscz48dXJsPmh0dHA6Ly93d3cubmNiaS5ubG0ubmloLmdvdi9wdWJtZWQvMjIyMTM3OTI8L3Vy
bD48L3JlbGF0ZWQtdXJscz48L3VybHM+PGVsZWN0cm9uaWMtcmVzb3VyY2UtbnVtPjEwLjEwMDEv
YXJjaGdlbnBzeWNoaWF0cnkuMjAxMS4xNTU8L2VsZWN0cm9uaWMtcmVzb3VyY2UtbnVtPjwvcmVj
b3JkPjwvQ2l0ZT48Q2l0ZT48QXV0aG9yPlJhbmRhbGw8L0F1dGhvcj48WWVhcj4yMDEzPC9ZZWFy
PjxSZWNOdW0+MTczNjwvUmVjTnVtPjxyZWNvcmQ+PHJlYy1udW1iZXI+MTczNjwvcmVjLW51bWJl
cj48Zm9yZWlnbi1rZXlzPjxrZXkgYXBwPSJFTiIgZGItaWQ9ImZkZXd4dGQ1NnYweDU1ZWZyZms1
ZXgwc2UwNXR6MDB4MmQ1dyIgdGltZXN0YW1wPSIxNDA1MDExNjc2Ij4xNzM2PC9rZXk+PC9mb3Jl
aWduLWtleXM+PHJlZi10eXBlIG5hbWU9IkpvdXJuYWwgQXJ0aWNsZSI+MTc8L3JlZi10eXBlPjxj
b250cmlidXRvcnM+PGF1dGhvcnM+PGF1dGhvcj5SYW5kYWxsLCBDLjwvYXV0aG9yPjxhdXRob3I+
TW9zY29uaSwgTC48L2F1dGhvcj48YXV0aG9yPmRlIExlb24sIE0uPC9hdXRob3I+PGF1dGhvcj5H
bG9kemlrLCBMLjwvYXV0aG9yPjwvYXV0aG9ycz48L2NvbnRyaWJ1dG9ycz48YXV0aC1hZGRyZXNz
PkNlbnRlciBmb3IgQnJhaW4gSGVhbHRoLCBOZXcgWW9yaywgTlkgMTAwMTYsIFVTQS48L2F1dGgt
YWRkcmVzcz48dGl0bGVzPjx0aXRsZT5DZXJlYnJvc3BpbmFsIGZsdWlkIGJpb21hcmtlcnMgb2Yg
QWx6aGVpbWVyJmFwb3M7cyBkaXNlYXNlIGluIGhlYWx0aHkgZWxkZXJseTwvdGl0bGU+PHNlY29u
ZGFyeS10aXRsZT5Gcm9udCBCaW9zY2kgKExhbmRtYXJrIEVkKTwvc2Vjb25kYXJ5LXRpdGxlPjxh
bHQtdGl0bGU+RnJvbnRpZXJzIGluIGJpb3NjaWVuY2U8L2FsdC10aXRsZT48L3RpdGxlcz48cGVy
aW9kaWNhbD48ZnVsbC10aXRsZT5Gcm9udCBCaW9zY2kgKExhbmRtYXJrIEVkKTwvZnVsbC10aXRs
ZT48YWJici0xPkZyb250aWVycyBpbiBiaW9zY2llbmNlPC9hYmJyLTE+PC9wZXJpb2RpY2FsPjxh
bHQtcGVyaW9kaWNhbD48ZnVsbC10aXRsZT5Gcm9udCBCaW9zY2kgKExhbmRtYXJrIEVkKTwvZnVs
bC10aXRsZT48YWJici0xPkZyb250aWVycyBpbiBiaW9zY2llbmNlPC9hYmJyLTE+PC9hbHQtcGVy
aW9kaWNhbD48cGFnZXM+MTE1MC03MzwvcGFnZXM+PHZvbHVtZT4xODwvdm9sdW1lPjxrZXl3b3Jk
cz48a2V5d29yZD5BZ2VkPC9rZXl3b3JkPjxrZXl3b3JkPkFsemhlaW1lciBEaXNlYXNlLypjZXJl
YnJvc3BpbmFsIGZsdWlkL2RpYWdub3Npczwva2V5d29yZD48a2V5d29yZD5BcG9saXBvcHJvdGVp
bnMgRS9jZXJlYnJvc3BpbmFsIGZsdWlkPC9rZXl3b3JkPjxrZXl3b3JkPkJpb2xvZ2ljYWwgTWFy
a2Vycy8qY2VyZWJyb3NwaW5hbCBmbHVpZDwva2V5d29yZD48a2V5d29yZD5IdW1hbnM8L2tleXdv
cmQ+PGtleXdvcmQ+UmlzayBGYWN0b3JzPC9rZXl3b3JkPjwva2V5d29yZHM+PGRhdGVzPjx5ZWFy
PjIwMTM8L3llYXI+PC9kYXRlcz48aXNibj4xMDkzLTQ3MTUgKEVsZWN0cm9uaWMpJiN4RDsxMDkz
LTQ3MTUgKExpbmtpbmcpPC9pc2JuPjxhY2Nlc3Npb24tbnVtPjIzNzQ3ODc0PC9hY2Nlc3Npb24t
bnVtPjx1cmxzPjxyZWxhdGVkLXVybHM+PHVybD5odHRwOi8vd3d3Lm5jYmkubmxtLm5paC5nb3Yv
cHVibWVkLzIzNzQ3ODc0PC91cmw+PC9yZWxhdGVkLXVybHM+PC91cmxzPjxjdXN0b20yPjM5MDQ2
NzI8L2N1c3RvbTI+PC9yZWNvcmQ+PC9DaXRlPjwvRW5kTm90ZT5=
</w:fldData>
        </w:fldChar>
      </w:r>
      <w:r w:rsidR="00795734">
        <w:instrText xml:space="preserve"> ADDIN EN.CITE.DATA </w:instrText>
      </w:r>
      <w:r w:rsidR="00795734">
        <w:fldChar w:fldCharType="end"/>
      </w:r>
      <w:r w:rsidR="00354DEC">
        <w:fldChar w:fldCharType="separate"/>
      </w:r>
      <w:r w:rsidR="00795734">
        <w:rPr>
          <w:noProof/>
        </w:rPr>
        <w:t>(</w:t>
      </w:r>
      <w:hyperlink w:anchor="_ENREF_54" w:tooltip="Buchhave, 2012 #1735" w:history="1">
        <w:r w:rsidR="00795734">
          <w:rPr>
            <w:noProof/>
          </w:rPr>
          <w:t>54</w:t>
        </w:r>
      </w:hyperlink>
      <w:r w:rsidR="00795734">
        <w:rPr>
          <w:noProof/>
        </w:rPr>
        <w:t xml:space="preserve">, </w:t>
      </w:r>
      <w:hyperlink w:anchor="_ENREF_55" w:tooltip="Randall, 2013 #1736" w:history="1">
        <w:r w:rsidR="00795734">
          <w:rPr>
            <w:noProof/>
          </w:rPr>
          <w:t>55</w:t>
        </w:r>
      </w:hyperlink>
      <w:r w:rsidR="00795734">
        <w:rPr>
          <w:noProof/>
        </w:rPr>
        <w:t>)</w:t>
      </w:r>
      <w:r w:rsidR="00354DEC">
        <w:fldChar w:fldCharType="end"/>
      </w:r>
      <w:r w:rsidR="004A79DD">
        <w:t xml:space="preserve">. </w:t>
      </w:r>
      <w:r w:rsidR="00FE4C7D">
        <w:t xml:space="preserve">The AD CSF biomarker signature has proved </w:t>
      </w:r>
      <w:r w:rsidR="005457AB">
        <w:t>remarkably accurate in diagnosing AD, reaching a sensitiv</w:t>
      </w:r>
      <w:r>
        <w:t>it</w:t>
      </w:r>
      <w:r w:rsidR="005457AB">
        <w:t>y of 90-95% and a specificity of around 90%</w:t>
      </w:r>
      <w:r>
        <w:t xml:space="preserve"> </w:t>
      </w:r>
      <w:r w:rsidR="00354DEC">
        <w:fldChar w:fldCharType="begin">
          <w:fldData xml:space="preserve">PEVuZE5vdGU+PENpdGU+PEF1dGhvcj5EdWJvaXM8L0F1dGhvcj48WWVhcj4yMDE0PC9ZZWFyPjxS
ZWNOdW0+MTcyNTwvUmVjTnVtPjxEaXNwbGF5VGV4dD4oNTYpPC9EaXNwbGF5VGV4dD48cmVjb3Jk
PjxyZWMtbnVtYmVyPjE3MjU8L3JlYy1udW1iZXI+PGZvcmVpZ24ta2V5cz48a2V5IGFwcD0iRU4i
IGRiLWlkPSJmZGV3eHRkNTZ2MHg1NWVmcmZrNWV4MHNlMDV0ejAweDJkNXciIHRpbWVzdGFtcD0i
MTQwNDkzMDAyNSI+MTcyNTwva2V5PjwvZm9yZWlnbi1rZXlzPjxyZWYtdHlwZSBuYW1lPSJKb3Vy
bmFsIEFydGljbGUiPjE3PC9yZWYtdHlwZT48Y29udHJpYnV0b3JzPjxhdXRob3JzPjxhdXRob3I+
RHVib2lzLCBCLjwvYXV0aG9yPjxhdXRob3I+RmVsZG1hbiwgSC4gSC48L2F1dGhvcj48YXV0aG9y
PkphY292YSwgQy48L2F1dGhvcj48YXV0aG9yPkhhbXBlbCwgSC48L2F1dGhvcj48YXV0aG9yPk1v
bGludWV2bywgSi4gTC48L2F1dGhvcj48YXV0aG9yPkJsZW5ub3csIEsuPC9hdXRob3I+PGF1dGhv
cj5EZUtvc2t5LCBTLiBULjwvYXV0aG9yPjxhdXRob3I+R2F1dGhpZXIsIFMuPC9hdXRob3I+PGF1
dGhvcj5TZWxrb2UsIEQuPC9hdXRob3I+PGF1dGhvcj5CYXRlbWFuLCBSLjwvYXV0aG9yPjxhdXRo
b3I+Q2FwcGEsIFMuPC9hdXRob3I+PGF1dGhvcj5DcnV0Y2gsIFMuPC9hdXRob3I+PGF1dGhvcj5F
bmdlbGJvcmdocywgUy48L2F1dGhvcj48YXV0aG9yPkZyaXNvbmksIEcuIEIuPC9hdXRob3I+PGF1
dGhvcj5Gb3gsIE4uIEMuPC9hdXRob3I+PGF1dGhvcj5HYWxhc2tvLCBELjwvYXV0aG9yPjxhdXRo
b3I+SGFiZXJ0LCBNLiBPLjwvYXV0aG9yPjxhdXRob3I+SmljaGEsIEcuIEEuPC9hdXRob3I+PGF1
dGhvcj5Ob3JkYmVyZywgQS48L2F1dGhvcj48YXV0aG9yPlBhc3F1aWVyLCBGLjwvYXV0aG9yPjxh
dXRob3I+UmFiaW5vdmljaSwgRy48L2F1dGhvcj48YXV0aG9yPlJvYmVydCwgUC48L2F1dGhvcj48
YXV0aG9yPlJvd2UsIEMuPC9hdXRob3I+PGF1dGhvcj5TYWxsb3dheSwgUy48L2F1dGhvcj48YXV0
aG9yPlNhcmF6aW4sIE0uPC9hdXRob3I+PGF1dGhvcj5FcGVsYmF1bSwgUy48L2F1dGhvcj48YXV0
aG9yPmRlIFNvdXphLCBMLiBDLjwvYXV0aG9yPjxhdXRob3I+VmVsbGFzLCBCLjwvYXV0aG9yPjxh
dXRob3I+Vmlzc2VyLCBQLiBKLjwvYXV0aG9yPjxhdXRob3I+U2NobmVpZGVyLCBMLjwvYXV0aG9y
PjxhdXRob3I+U3Rlcm4sIFkuPC9hdXRob3I+PGF1dGhvcj5TY2hlbHRlbnMsIFAuPC9hdXRob3I+
PGF1dGhvcj5DdW1taW5ncywgSi4gTC48L2F1dGhvcj48L2F1dGhvcnM+PC9jb250cmlidXRvcnM+
PGF1dGgtYWRkcmVzcz5DZW50cmUgZGVzIE1hbGFkaWVzIENvZ25pdGl2ZXMgZXQgQ29tcG9ydGVt
ZW50YWxlcywgSW5zdGl0dXQgZHUgQ2VydmVhdSBldCBkZSBsYSBNb2VsbGUgZXBpbmllcmUsIFBh
cmlzLCBGcmFuY2U7IFVuaXZlcnNpdGUgUGllcnJlIGV0IE1hcmllIEN1cmllLVBhcmlzIDYsIEFQ
LUhQLCBIb3BpdGFsIGRlIGxhIFNhbHBldHJpZXJlLCBQYXJpcywgRnJhbmNlLiBFbGVjdHJvbmlj
IGFkZHJlc3M6IGJydW5vLmR1Ym9pc0Bwc2wuYXBocC5mci4mI3hEO0RpdmlzaW9uIG9mIE5ldXJv
bG9neSwgVW5pdmVyc2l0eSBvZiBCcml0aXNoIENvbHVtYmlhIGFuZCBWYW5jb3V2ZXIgQ29hc3Rh
bCBIZWFsdGgsIFZhbmNvdXZlciwgQkMsIENhbmFkYS4mI3hEO1VCQyBEaXZpc2lvbiBvZiBOZXVy
b2xvZ3ksIFMxNTIgVUJDIEhvc3BpdGFsLCBCQywgQ2FuYWRhLiYjeEQ7Q2VudHJlIGRlcyBNYWxh
ZGllcyBDb2duaXRpdmVzIGV0IENvbXBvcnRlbWVudGFsZXMsIEluc3RpdHV0IGR1IENlcnZlYXUg
ZXQgZGUgbGEgTW9lbGxlIGVwaW5pZXJlLCBQYXJpcywgRnJhbmNlOyBVbml2ZXJzaXRlIFBpZXJy
ZSBldCBNYXJpZSBDdXJpZS1QYXJpcyA2LCBBUC1IUCwgSG9waXRhbCBkZSBsYSBTYWxwZXRyaWVy
ZSwgUGFyaXMsIEZyYW5jZS4mI3hEO0FsemhlaW1lciZhcG9zO3MgRGlzZWFzZSBhbmQgT3RoZXIg
Q29nbml0aXZlIERpc29yZGVycyBVbml0LCBOZXVyb2xvZ3kgU2VydmljZSwgSURJQkFQUyBIb3Nw
aXRhbCBDbGluaWNpIFVuaXZlcnNpdGFyaSwgQmFyY2Vsb25hLCBTcGFpbjsgQmFyY2Vsb25hQmV0
YSBCcmFpbiBSZXNlYXJjaCBDZW50cmUsIEZ1bmRhY2lvIFBhc3F1YWwgTWFyYWdhbGwsIEJhcmNl
bG9uYSwgU3BhaW4uJiN4RDtDbGluaWNhbCBOZXVyb2NoZW1pc3RyeSBMYWJvcmF0b3J5LCBJbnN0
aXR1dGUgb2YgTmV1cm9zY2llbmNlIGFuZCBQaHlzaW9sb2d5LCBEZXBhcnRtZW50IG9mIFBzeWNo
aWF0cnkgYW5kIE5ldXJvY2hlbWlzdHJ5LCBUaGUgU2FobGdyZW5za2EgQWNhZGVteSBhdCBVbml2
ZXJzaXR5IG9mIEdvdGhlbmJ1cmcsIFNhaGxncmVuc2thIFVuaXZlcnNpdHkgSG9zcGl0YWwsIE1v
bG5kYWwsIFN3ZWRlbi4mI3hEO0RlcGFydG1lbnQgb2YgTmV1cm9sb2d5LCBVbml2ZXJzaXR5IG9m
IFZpcmdpbmlhLCBDaGFybG90dGVzdmlsbGUsIFZBLCBVU0EuJiN4RDtNY0dpbGwgQ2VudGVyIGZv
ciBTdHVkaWVzIGluIEFnaW5nLCBEb3VnbGFzIEhvc3BpdGFsLCBNb250cmVhbCwgUXVlYmVjLCBR
QywgQ2FuYWRhLiYjeEQ7SGFydmFyZCBNZWRpY2FsIFNjaG9vbCBDZW50ZXIgZm9yIE5ldXJvbG9n
aWMgRGlzZWFzZXMsIEJyaWdoYW0gYW5kIFdvbWVuJmFwb3M7cyBIb3NwaXRhbCwgQm9zdG9uLCBN
QSwgVVNBLiYjeEQ7V2FzaGluZ3RvbiBVbml2ZXJzaXR5IFNjaG9vbCBvZiBNZWRpY2luZSwgU3Qg
TG91aXMsIE1pc3NvdXJpLCBNTywgVVNBLiYjeEQ7Vml0YS1TYWx1dGUgU2FuIFJhZmZhZWxlIFVu
aXZlcnNpdHksIE1pbGFuLCBJdGFseTsgRGVwYXJ0bWVudCBvZiBDbGluaWNhbCBOZXVyb3NjaWVu
Y2VzLCBDb2duaXRpdmUgTmV1cm9yZWhhYmlsaXRhdGlvbiwgTWlsYW4sIEl0YWx5LiYjeEQ7RGVt
ZW50aWEgUmVzZWFyY2ggQ2VudHJlLCBEZXBhcnRtZW50IG9mIE5ldXJvZGVnZW5lcmF0aW9uLCBJ
bnN0aXR1dGUgb2YgTmV1cm9sb2d5LCBVbml2ZXJzaXR5IENvbGxlZ2UgTG9uZG9uLCBMb25kb24s
IFVLOyBEZW1lbnRpYSBSZXNlYXJjaCBDZW50cmUsIE5hdGlvbmFsIEhvc3BpdGFsLCBMb25kb24s
IFVLLiYjeEQ7RGVwYXJ0bWVudCBvZiBOZXVyb2xvZ3kgYW5kIE1lbW9yeSBDbGluaWMsIEhvc3Bp
dGFsIE5ldHdvcmsgQW50d2VycCAoWk5BKSwgTWlkZGVsaGVpbSBhbmQgSG9nZSBCZXVrZW4sIEFu
dHdlcnAsIEJlbGdpdW07IFJlZmVyZW5jZSBDZW50cmUgZm9yIEJpb2xvZ2ljYWwgTWFya2VycyBv
ZiBEZW1lbnRpYSwgSW5zdGl0dXRlIEJvcm4tQnVuZ2UsIFVuaXZlcnNpdHkgb2YgQW50d2VycCwg
QW50d2VycCwgQmVsZ2l1bS4mI3hEO0hvcGl0YXV4IFVuaXZlcnNpdGFpcmVzIGV0IFVuaXZlcnNp
dGUgZGUgR2VuZXZlLCBHZW5ldmEsIFN3aXR6ZXJsYW5kOyBJUkNDUyBGYXRlYmVuZWZyYXRlbGxp
LCBCcmVzY2lhLCBJdGFseTsgSFVHIEJlbGxlLUlkZWUsIGJhdGltZW50IGxlcyBWb2lyb25zLCBD
aGVuZS1Cb3VyZywgRnJhbmNlLiYjeEQ7RGVtZW50aWEgUmVzZWFyY2ggQ2VudHJlLCBEZXBhcnRt
ZW50IG9mIE5ldXJvZGVnZW5lcmF0aW9uLCBJbnN0aXR1dGUgb2YgTmV1cm9sb2d5LCBVbml2ZXJz
aXR5IENvbGxlZ2UgTG9uZG9uLCBMb25kb24sIFVLLiYjeEQ7RGVwYXJ0bWVudCBvZiBOZXVyb3Nj
aWVuY2VzLCAtVW5pdmVyc2l0eSBvZiBDYWxpZm9ybmlhLCBTYW4gRGllZ28sIENBLCBVU0EuJiN4
RDtJTlNFUk0gVU1SLCBQYXJpcywgRnJhbmNlOyBBUC1IUCwgR3JvdXBlIEhvc3BpdGFsaWVyIFBp
dGllLVNhbHBldHJpZXJlLCBTZXJ2aWNlIGRlIE1lZGVjaW5lIE51Y2xlYWlyZSwgUGFyaXMsIEZy
YW5jZS4mI3hEO1VuaXZlcnNpdHkgb2YgS2VudHVja3kgQWx6aGVpbWVyJmFwb3M7cyBEaXNlYXNl
IENlbnRlciwgTGV4aW5ndG9uLCBLWSwgVVNBLiYjeEQ7S2Fyb2xpbnNrYSBJbnN0aXR1dGV0LCBL
YXJvbGluc2thIFVuaXZlcnNpdHkgSG9zcGl0YWwgSHVkZGluZ2UsIEFsemhlaW1lciBOZXVyb2Jp
b2xvZ3kgQ2VudGVyLCBTdG9ja2hvbG0sIFN3ZWRlbi4mI3hEO1VuaXZlcnNpdGUgTGlsbGUgTm9y
ZCBkZSBGcmFuY2UsIExpbGxlLCBGcmFuY2U7IENIUlUsIENsaW5pcXVlIE5ldXJvbG9naXF1ZSwg
SG9waXRhbCBSb2dlciBTYWxlbmdybywgTGlsbGUsIEZyYW5jZS4mI3hEO1VDU0YgTWVtb3J5ICZh
bXA7IEFnaW5nIENlbnRlciwgRGVwYXJ0bWVudCBvZiBOZXVyb2xvZ3ksIFVuaXZlcnNpdHkgb2Yg
Q2FsaWZvcm5pYSwgU2FuIEZyYW5jaXNjbywgQ0EsIFVTQS4mI3hEO0VBIENvQlRlSyBhbmQgTWVt
b3J5IENlbnRlciwgQ0hVIFVuaXZlcnNpdHkgb2YgTmljZSwgVU5TQSwgSG9waXRhbCBkZSBDaW1p
ZXogNCBhdiBWaWN0b3JpYSwgTmljZSwgRnJhbmNlLiYjeEQ7RlJBQ1AsIERlcGFydG1lbnQgb2Yg
TnVjbGVhciBNZWRpY2luZSBhbmQgQ2VudHJlIGZvciBQRVQsIEF1c3RpbiBIZWFsdGgsIEhlaWRl
bGJlcmcsIE1lbGJvdXJuZSwgVklDLCBBdXN0cmFsaWEuJiN4RDtOZXVyb2xvZ3kgYW5kIHRoZSBN
ZW1vcnkgYW5kIEFnaW5nIFByb2dyYW0sIEJ1dGxlciBIb3NwaXRhbCwgRGVwYXJ0bWVudCBvZiBO
ZXVyb2xvZ3kgYW5kIFBzeWNoaWF0cnksIFRoZSBXYXJyZW4gQWxwZXJ0IE1lZGljYWwgU2Nob29s
IG9mIEJyb3duIFVuaXZlcnNpdHksIFByb3ZpZGVuY2UsIFJJLCBVU0EuJiN4RDtOZXVyb2xvZ2ll
IGRlIGxhIE1lbW9pcmUgZXQgZHUgTGFuZ2FnZSwgQ2VudHJlIEhvc3BpdGFsaWVyIFNhaW50ZS1B
bm5lLCBQYXJpcyBDZWRleCwgRnJhbmNlOyBVbml2ZXJzaXRlIFBhcmlzIDUsIFBhcmlzLCBGcmFu
Y2UuJiN4RDtDZW50cmUgZGVzIE1hbGFkaWVzIENvZ25pdGl2ZXMgZXQgQ29tcG9ydGVtZW50YWxl
cywgSW5zdGl0dXQgZHUgQ2VydmVhdSBldCBkZSBsYSBNb2VsbGUgZXBpbmllcmUsIFBhcmlzLCBG
cmFuY2U7IFVuaXZlcnNpdGUgUGllcnJlIGV0IE1hcmllIEN1cmllLVBhcmlzIDYsIEFQLUhQLCBI
b3BpdGFsIGRlIGxhIFNhbHBldHJpZXJlLCBQYXJpcywgRnJhbmNlOyBGYWN1bHR5IG9mIE1lZGlj
aW5lLCBGZWRlcmFsIFVuaXZlcnNpdHkgb2YgTWluYXMgR2VyYWlzLCBCZWxvIEhvcml6b250ZSwg
QnJhemlsLiYjeEQ7R2Vyb250b3BvbGUsIFBhdmlsbG9uIEp1bm9kLCBVbml2ZXJzaXR5IFRvdWxv
dXNlIDMsIFRvdWxvdXNlLCBGcmFuY2UuJiN4RDtEZXBhcnRtZW50IG9mIFBzeWNoaWF0cnkgYW5k
IE5ldXJvcHN5Y2hvbG9neSwgQWx6aGVpbWVyIENlbnRyZSBMaW1idXJnLCBTY2hvb2wgb2YgTWVu
dGFsIEhlYWx0aCBhbmQgTmV1cm9zY2llbmNlLCBNYWFzdHJpY2h0IFVuaXZlcnNpdHkgTWVkaWNh
bCBDZW50cmUsIE1hYXN0cmljaHQsIE5ldGhlcmxhbmRzOyBEZXBhcnRtZW50IG9mIE5ldXJvbG9n
eSBhbmQgQWx6aGVpbWVyIENlbnRlciwgQW1zdGVyZGFtLCBOZXRoZXJsYW5kcy4mI3hEO0RlcGFy
dG1lbnQgb2YgUHN5Y2hpYXRyeSwgTmV1cm9sb2d5LCBhbmQgR2Vyb250b2xvZ3ksIEtlY2sgU2No
b29sIG9mIE1lZGljaW5lIG9mIFVTQywgTG9zIEFuZ2VsZXMsIENBLCBVU0EuJiN4RDtDb2duaXRp
dmUgTmV1cm9zY2llbmNlIERpdmlzaW9uIG9mIHRoZSBUYXViIEluc3RpdHV0ZSwgUHJlc2J5dGVy
aWFuIEhvc3BpdGFsLCBOZXcgWW9yaywgTlksIFVTQS4mI3hEO0FsemhlaW1lciBDZW50cnVtIFZy
aWplIFVuaXZlcnNpdGVpdCBNZWRpY2FsIENlbnRlciwgVlUgVW5pdmVyc2l0eSwgQW1zdGVyZGFt
LCBOZXRoZXJsYW5kcy4mI3hEO0xvdSBSdXZvIENlbnRlciBmb3IgQnJhaW4gSGVhbHRoLCBDbGV2
ZWxhbmQgQ2xpbmljLCBMYXMgVmVnYXMsIE5WLCBVU0EuPC9hdXRoLWFkZHJlc3M+PHRpdGxlcz48
dGl0bGU+QWR2YW5jaW5nIHJlc2VhcmNoIGRpYWdub3N0aWMgY3JpdGVyaWEgZm9yIEFsemhlaW1l
ciZhcG9zO3MgZGlzZWFzZTogdGhlIElXRy0yIGNyaXRlcmlhPC90aXRsZT48c2Vjb25kYXJ5LXRp
dGxlPkxhbmNldCBOZXVyb2w8L3NlY29uZGFyeS10aXRsZT48YWx0LXRpdGxlPkxhbmNldCBuZXVy
b2xvZ3k8L2FsdC10aXRsZT48L3RpdGxlcz48cGVyaW9kaWNhbD48ZnVsbC10aXRsZT5MYW5jZXQg
TmV1cm9sPC9mdWxsLXRpdGxlPjwvcGVyaW9kaWNhbD48cGFnZXM+NjE0LTI5PC9wYWdlcz48dm9s
dW1lPjEzPC92b2x1bWU+PG51bWJlcj42PC9udW1iZXI+PGtleXdvcmRzPjxrZXl3b3JkPkFsemhl
aW1lciBEaXNlYXNlLypkaWFnbm9zaXMvZ2VuZXRpY3MvcGh5c2lvcGF0aG9sb2d5PC9rZXl3b3Jk
PjxrZXl3b3JkPkJpb2xvZ2ljYWwgTWFya2Vycy9hbmFseXNpcy9jaGVtaXN0cnk8L2tleXdvcmQ+
PGtleXdvcmQ+SHVtYW5zPC9rZXl3b3JkPjxrZXl3b3JkPkludGVybmF0aW9uYWwgQ29vcGVyYXRp
b248L2tleXdvcmQ+PGtleXdvcmQ+UGhlbm90eXBlPC9rZXl3b3JkPjxrZXl3b3JkPlByYWN0aWNl
IEd1aWRlbGluZXMgYXMgVG9waWMvc3RhbmRhcmRzPC9rZXl3b3JkPjxrZXl3b3JkPlNvY2lldGll
cywgTWVkaWNhbC9zdGFuZGFyZHM8L2tleXdvcmQ+PC9rZXl3b3Jkcz48ZGF0ZXM+PHllYXI+MjAx
NDwveWVhcj48cHViLWRhdGVzPjxkYXRlPkp1bjwvZGF0ZT48L3B1Yi1kYXRlcz48L2RhdGVzPjxp
c2JuPjE0NzQtNDQ2NSAoRWxlY3Ryb25pYykmI3hEOzE0NzQtNDQyMiAoTGlua2luZyk8L2lzYm4+
PGFjY2Vzc2lvbi1udW0+MjQ4NDk4NjI8L2FjY2Vzc2lvbi1udW0+PHVybHM+PHJlbGF0ZWQtdXJs
cz48dXJsPmh0dHA6Ly93d3cubmNiaS5ubG0ubmloLmdvdi9wdWJtZWQvMjQ4NDk4NjI8L3VybD48
L3JlbGF0ZWQtdXJscz48L3VybHM+PGVsZWN0cm9uaWMtcmVzb3VyY2UtbnVtPjEwLjEwMTYvUzE0
NzQtNDQyMigxNCk3MDA5MC0wPC9lbGVjdHJvbmljLXJlc291cmNlLW51bT48L3JlY29yZD48L0Np
dGU+PC9FbmROb3RlPgB=
</w:fldData>
        </w:fldChar>
      </w:r>
      <w:r w:rsidR="00795734">
        <w:instrText xml:space="preserve"> ADDIN EN.CITE </w:instrText>
      </w:r>
      <w:r w:rsidR="00795734">
        <w:fldChar w:fldCharType="begin">
          <w:fldData xml:space="preserve">PEVuZE5vdGU+PENpdGU+PEF1dGhvcj5EdWJvaXM8L0F1dGhvcj48WWVhcj4yMDE0PC9ZZWFyPjxS
ZWNOdW0+MTcyNTwvUmVjTnVtPjxEaXNwbGF5VGV4dD4oNTYpPC9EaXNwbGF5VGV4dD48cmVjb3Jk
PjxyZWMtbnVtYmVyPjE3MjU8L3JlYy1udW1iZXI+PGZvcmVpZ24ta2V5cz48a2V5IGFwcD0iRU4i
IGRiLWlkPSJmZGV3eHRkNTZ2MHg1NWVmcmZrNWV4MHNlMDV0ejAweDJkNXciIHRpbWVzdGFtcD0i
MTQwNDkzMDAyNSI+MTcyNTwva2V5PjwvZm9yZWlnbi1rZXlzPjxyZWYtdHlwZSBuYW1lPSJKb3Vy
bmFsIEFydGljbGUiPjE3PC9yZWYtdHlwZT48Y29udHJpYnV0b3JzPjxhdXRob3JzPjxhdXRob3I+
RHVib2lzLCBCLjwvYXV0aG9yPjxhdXRob3I+RmVsZG1hbiwgSC4gSC48L2F1dGhvcj48YXV0aG9y
PkphY292YSwgQy48L2F1dGhvcj48YXV0aG9yPkhhbXBlbCwgSC48L2F1dGhvcj48YXV0aG9yPk1v
bGludWV2bywgSi4gTC48L2F1dGhvcj48YXV0aG9yPkJsZW5ub3csIEsuPC9hdXRob3I+PGF1dGhv
cj5EZUtvc2t5LCBTLiBULjwvYXV0aG9yPjxhdXRob3I+R2F1dGhpZXIsIFMuPC9hdXRob3I+PGF1
dGhvcj5TZWxrb2UsIEQuPC9hdXRob3I+PGF1dGhvcj5CYXRlbWFuLCBSLjwvYXV0aG9yPjxhdXRo
b3I+Q2FwcGEsIFMuPC9hdXRob3I+PGF1dGhvcj5DcnV0Y2gsIFMuPC9hdXRob3I+PGF1dGhvcj5F
bmdlbGJvcmdocywgUy48L2F1dGhvcj48YXV0aG9yPkZyaXNvbmksIEcuIEIuPC9hdXRob3I+PGF1
dGhvcj5Gb3gsIE4uIEMuPC9hdXRob3I+PGF1dGhvcj5HYWxhc2tvLCBELjwvYXV0aG9yPjxhdXRo
b3I+SGFiZXJ0LCBNLiBPLjwvYXV0aG9yPjxhdXRob3I+SmljaGEsIEcuIEEuPC9hdXRob3I+PGF1
dGhvcj5Ob3JkYmVyZywgQS48L2F1dGhvcj48YXV0aG9yPlBhc3F1aWVyLCBGLjwvYXV0aG9yPjxh
dXRob3I+UmFiaW5vdmljaSwgRy48L2F1dGhvcj48YXV0aG9yPlJvYmVydCwgUC48L2F1dGhvcj48
YXV0aG9yPlJvd2UsIEMuPC9hdXRob3I+PGF1dGhvcj5TYWxsb3dheSwgUy48L2F1dGhvcj48YXV0
aG9yPlNhcmF6aW4sIE0uPC9hdXRob3I+PGF1dGhvcj5FcGVsYmF1bSwgUy48L2F1dGhvcj48YXV0
aG9yPmRlIFNvdXphLCBMLiBDLjwvYXV0aG9yPjxhdXRob3I+VmVsbGFzLCBCLjwvYXV0aG9yPjxh
dXRob3I+Vmlzc2VyLCBQLiBKLjwvYXV0aG9yPjxhdXRob3I+U2NobmVpZGVyLCBMLjwvYXV0aG9y
PjxhdXRob3I+U3Rlcm4sIFkuPC9hdXRob3I+PGF1dGhvcj5TY2hlbHRlbnMsIFAuPC9hdXRob3I+
PGF1dGhvcj5DdW1taW5ncywgSi4gTC48L2F1dGhvcj48L2F1dGhvcnM+PC9jb250cmlidXRvcnM+
PGF1dGgtYWRkcmVzcz5DZW50cmUgZGVzIE1hbGFkaWVzIENvZ25pdGl2ZXMgZXQgQ29tcG9ydGVt
ZW50YWxlcywgSW5zdGl0dXQgZHUgQ2VydmVhdSBldCBkZSBsYSBNb2VsbGUgZXBpbmllcmUsIFBh
cmlzLCBGcmFuY2U7IFVuaXZlcnNpdGUgUGllcnJlIGV0IE1hcmllIEN1cmllLVBhcmlzIDYsIEFQ
LUhQLCBIb3BpdGFsIGRlIGxhIFNhbHBldHJpZXJlLCBQYXJpcywgRnJhbmNlLiBFbGVjdHJvbmlj
IGFkZHJlc3M6IGJydW5vLmR1Ym9pc0Bwc2wuYXBocC5mci4mI3hEO0RpdmlzaW9uIG9mIE5ldXJv
bG9neSwgVW5pdmVyc2l0eSBvZiBCcml0aXNoIENvbHVtYmlhIGFuZCBWYW5jb3V2ZXIgQ29hc3Rh
bCBIZWFsdGgsIFZhbmNvdXZlciwgQkMsIENhbmFkYS4mI3hEO1VCQyBEaXZpc2lvbiBvZiBOZXVy
b2xvZ3ksIFMxNTIgVUJDIEhvc3BpdGFsLCBCQywgQ2FuYWRhLiYjeEQ7Q2VudHJlIGRlcyBNYWxh
ZGllcyBDb2duaXRpdmVzIGV0IENvbXBvcnRlbWVudGFsZXMsIEluc3RpdHV0IGR1IENlcnZlYXUg
ZXQgZGUgbGEgTW9lbGxlIGVwaW5pZXJlLCBQYXJpcywgRnJhbmNlOyBVbml2ZXJzaXRlIFBpZXJy
ZSBldCBNYXJpZSBDdXJpZS1QYXJpcyA2LCBBUC1IUCwgSG9waXRhbCBkZSBsYSBTYWxwZXRyaWVy
ZSwgUGFyaXMsIEZyYW5jZS4mI3hEO0FsemhlaW1lciZhcG9zO3MgRGlzZWFzZSBhbmQgT3RoZXIg
Q29nbml0aXZlIERpc29yZGVycyBVbml0LCBOZXVyb2xvZ3kgU2VydmljZSwgSURJQkFQUyBIb3Nw
aXRhbCBDbGluaWNpIFVuaXZlcnNpdGFyaSwgQmFyY2Vsb25hLCBTcGFpbjsgQmFyY2Vsb25hQmV0
YSBCcmFpbiBSZXNlYXJjaCBDZW50cmUsIEZ1bmRhY2lvIFBhc3F1YWwgTWFyYWdhbGwsIEJhcmNl
bG9uYSwgU3BhaW4uJiN4RDtDbGluaWNhbCBOZXVyb2NoZW1pc3RyeSBMYWJvcmF0b3J5LCBJbnN0
aXR1dGUgb2YgTmV1cm9zY2llbmNlIGFuZCBQaHlzaW9sb2d5LCBEZXBhcnRtZW50IG9mIFBzeWNo
aWF0cnkgYW5kIE5ldXJvY2hlbWlzdHJ5LCBUaGUgU2FobGdyZW5za2EgQWNhZGVteSBhdCBVbml2
ZXJzaXR5IG9mIEdvdGhlbmJ1cmcsIFNhaGxncmVuc2thIFVuaXZlcnNpdHkgSG9zcGl0YWwsIE1v
bG5kYWwsIFN3ZWRlbi4mI3hEO0RlcGFydG1lbnQgb2YgTmV1cm9sb2d5LCBVbml2ZXJzaXR5IG9m
IFZpcmdpbmlhLCBDaGFybG90dGVzdmlsbGUsIFZBLCBVU0EuJiN4RDtNY0dpbGwgQ2VudGVyIGZv
ciBTdHVkaWVzIGluIEFnaW5nLCBEb3VnbGFzIEhvc3BpdGFsLCBNb250cmVhbCwgUXVlYmVjLCBR
QywgQ2FuYWRhLiYjeEQ7SGFydmFyZCBNZWRpY2FsIFNjaG9vbCBDZW50ZXIgZm9yIE5ldXJvbG9n
aWMgRGlzZWFzZXMsIEJyaWdoYW0gYW5kIFdvbWVuJmFwb3M7cyBIb3NwaXRhbCwgQm9zdG9uLCBN
QSwgVVNBLiYjeEQ7V2FzaGluZ3RvbiBVbml2ZXJzaXR5IFNjaG9vbCBvZiBNZWRpY2luZSwgU3Qg
TG91aXMsIE1pc3NvdXJpLCBNTywgVVNBLiYjeEQ7Vml0YS1TYWx1dGUgU2FuIFJhZmZhZWxlIFVu
aXZlcnNpdHksIE1pbGFuLCBJdGFseTsgRGVwYXJ0bWVudCBvZiBDbGluaWNhbCBOZXVyb3NjaWVu
Y2VzLCBDb2duaXRpdmUgTmV1cm9yZWhhYmlsaXRhdGlvbiwgTWlsYW4sIEl0YWx5LiYjeEQ7RGVt
ZW50aWEgUmVzZWFyY2ggQ2VudHJlLCBEZXBhcnRtZW50IG9mIE5ldXJvZGVnZW5lcmF0aW9uLCBJ
bnN0aXR1dGUgb2YgTmV1cm9sb2d5LCBVbml2ZXJzaXR5IENvbGxlZ2UgTG9uZG9uLCBMb25kb24s
IFVLOyBEZW1lbnRpYSBSZXNlYXJjaCBDZW50cmUsIE5hdGlvbmFsIEhvc3BpdGFsLCBMb25kb24s
IFVLLiYjeEQ7RGVwYXJ0bWVudCBvZiBOZXVyb2xvZ3kgYW5kIE1lbW9yeSBDbGluaWMsIEhvc3Bp
dGFsIE5ldHdvcmsgQW50d2VycCAoWk5BKSwgTWlkZGVsaGVpbSBhbmQgSG9nZSBCZXVrZW4sIEFu
dHdlcnAsIEJlbGdpdW07IFJlZmVyZW5jZSBDZW50cmUgZm9yIEJpb2xvZ2ljYWwgTWFya2VycyBv
ZiBEZW1lbnRpYSwgSW5zdGl0dXRlIEJvcm4tQnVuZ2UsIFVuaXZlcnNpdHkgb2YgQW50d2VycCwg
QW50d2VycCwgQmVsZ2l1bS4mI3hEO0hvcGl0YXV4IFVuaXZlcnNpdGFpcmVzIGV0IFVuaXZlcnNp
dGUgZGUgR2VuZXZlLCBHZW5ldmEsIFN3aXR6ZXJsYW5kOyBJUkNDUyBGYXRlYmVuZWZyYXRlbGxp
LCBCcmVzY2lhLCBJdGFseTsgSFVHIEJlbGxlLUlkZWUsIGJhdGltZW50IGxlcyBWb2lyb25zLCBD
aGVuZS1Cb3VyZywgRnJhbmNlLiYjeEQ7RGVtZW50aWEgUmVzZWFyY2ggQ2VudHJlLCBEZXBhcnRt
ZW50IG9mIE5ldXJvZGVnZW5lcmF0aW9uLCBJbnN0aXR1dGUgb2YgTmV1cm9sb2d5LCBVbml2ZXJz
aXR5IENvbGxlZ2UgTG9uZG9uLCBMb25kb24sIFVLLiYjeEQ7RGVwYXJ0bWVudCBvZiBOZXVyb3Nj
aWVuY2VzLCAtVW5pdmVyc2l0eSBvZiBDYWxpZm9ybmlhLCBTYW4gRGllZ28sIENBLCBVU0EuJiN4
RDtJTlNFUk0gVU1SLCBQYXJpcywgRnJhbmNlOyBBUC1IUCwgR3JvdXBlIEhvc3BpdGFsaWVyIFBp
dGllLVNhbHBldHJpZXJlLCBTZXJ2aWNlIGRlIE1lZGVjaW5lIE51Y2xlYWlyZSwgUGFyaXMsIEZy
YW5jZS4mI3hEO1VuaXZlcnNpdHkgb2YgS2VudHVja3kgQWx6aGVpbWVyJmFwb3M7cyBEaXNlYXNl
IENlbnRlciwgTGV4aW5ndG9uLCBLWSwgVVNBLiYjeEQ7S2Fyb2xpbnNrYSBJbnN0aXR1dGV0LCBL
YXJvbGluc2thIFVuaXZlcnNpdHkgSG9zcGl0YWwgSHVkZGluZ2UsIEFsemhlaW1lciBOZXVyb2Jp
b2xvZ3kgQ2VudGVyLCBTdG9ja2hvbG0sIFN3ZWRlbi4mI3hEO1VuaXZlcnNpdGUgTGlsbGUgTm9y
ZCBkZSBGcmFuY2UsIExpbGxlLCBGcmFuY2U7IENIUlUsIENsaW5pcXVlIE5ldXJvbG9naXF1ZSwg
SG9waXRhbCBSb2dlciBTYWxlbmdybywgTGlsbGUsIEZyYW5jZS4mI3hEO1VDU0YgTWVtb3J5ICZh
bXA7IEFnaW5nIENlbnRlciwgRGVwYXJ0bWVudCBvZiBOZXVyb2xvZ3ksIFVuaXZlcnNpdHkgb2Yg
Q2FsaWZvcm5pYSwgU2FuIEZyYW5jaXNjbywgQ0EsIFVTQS4mI3hEO0VBIENvQlRlSyBhbmQgTWVt
b3J5IENlbnRlciwgQ0hVIFVuaXZlcnNpdHkgb2YgTmljZSwgVU5TQSwgSG9waXRhbCBkZSBDaW1p
ZXogNCBhdiBWaWN0b3JpYSwgTmljZSwgRnJhbmNlLiYjeEQ7RlJBQ1AsIERlcGFydG1lbnQgb2Yg
TnVjbGVhciBNZWRpY2luZSBhbmQgQ2VudHJlIGZvciBQRVQsIEF1c3RpbiBIZWFsdGgsIEhlaWRl
bGJlcmcsIE1lbGJvdXJuZSwgVklDLCBBdXN0cmFsaWEuJiN4RDtOZXVyb2xvZ3kgYW5kIHRoZSBN
ZW1vcnkgYW5kIEFnaW5nIFByb2dyYW0sIEJ1dGxlciBIb3NwaXRhbCwgRGVwYXJ0bWVudCBvZiBO
ZXVyb2xvZ3kgYW5kIFBzeWNoaWF0cnksIFRoZSBXYXJyZW4gQWxwZXJ0IE1lZGljYWwgU2Nob29s
IG9mIEJyb3duIFVuaXZlcnNpdHksIFByb3ZpZGVuY2UsIFJJLCBVU0EuJiN4RDtOZXVyb2xvZ2ll
IGRlIGxhIE1lbW9pcmUgZXQgZHUgTGFuZ2FnZSwgQ2VudHJlIEhvc3BpdGFsaWVyIFNhaW50ZS1B
bm5lLCBQYXJpcyBDZWRleCwgRnJhbmNlOyBVbml2ZXJzaXRlIFBhcmlzIDUsIFBhcmlzLCBGcmFu
Y2UuJiN4RDtDZW50cmUgZGVzIE1hbGFkaWVzIENvZ25pdGl2ZXMgZXQgQ29tcG9ydGVtZW50YWxl
cywgSW5zdGl0dXQgZHUgQ2VydmVhdSBldCBkZSBsYSBNb2VsbGUgZXBpbmllcmUsIFBhcmlzLCBG
cmFuY2U7IFVuaXZlcnNpdGUgUGllcnJlIGV0IE1hcmllIEN1cmllLVBhcmlzIDYsIEFQLUhQLCBI
b3BpdGFsIGRlIGxhIFNhbHBldHJpZXJlLCBQYXJpcywgRnJhbmNlOyBGYWN1bHR5IG9mIE1lZGlj
aW5lLCBGZWRlcmFsIFVuaXZlcnNpdHkgb2YgTWluYXMgR2VyYWlzLCBCZWxvIEhvcml6b250ZSwg
QnJhemlsLiYjeEQ7R2Vyb250b3BvbGUsIFBhdmlsbG9uIEp1bm9kLCBVbml2ZXJzaXR5IFRvdWxv
dXNlIDMsIFRvdWxvdXNlLCBGcmFuY2UuJiN4RDtEZXBhcnRtZW50IG9mIFBzeWNoaWF0cnkgYW5k
IE5ldXJvcHN5Y2hvbG9neSwgQWx6aGVpbWVyIENlbnRyZSBMaW1idXJnLCBTY2hvb2wgb2YgTWVu
dGFsIEhlYWx0aCBhbmQgTmV1cm9zY2llbmNlLCBNYWFzdHJpY2h0IFVuaXZlcnNpdHkgTWVkaWNh
bCBDZW50cmUsIE1hYXN0cmljaHQsIE5ldGhlcmxhbmRzOyBEZXBhcnRtZW50IG9mIE5ldXJvbG9n
eSBhbmQgQWx6aGVpbWVyIENlbnRlciwgQW1zdGVyZGFtLCBOZXRoZXJsYW5kcy4mI3hEO0RlcGFy
dG1lbnQgb2YgUHN5Y2hpYXRyeSwgTmV1cm9sb2d5LCBhbmQgR2Vyb250b2xvZ3ksIEtlY2sgU2No
b29sIG9mIE1lZGljaW5lIG9mIFVTQywgTG9zIEFuZ2VsZXMsIENBLCBVU0EuJiN4RDtDb2duaXRp
dmUgTmV1cm9zY2llbmNlIERpdmlzaW9uIG9mIHRoZSBUYXViIEluc3RpdHV0ZSwgUHJlc2J5dGVy
aWFuIEhvc3BpdGFsLCBOZXcgWW9yaywgTlksIFVTQS4mI3hEO0FsemhlaW1lciBDZW50cnVtIFZy
aWplIFVuaXZlcnNpdGVpdCBNZWRpY2FsIENlbnRlciwgVlUgVW5pdmVyc2l0eSwgQW1zdGVyZGFt
LCBOZXRoZXJsYW5kcy4mI3hEO0xvdSBSdXZvIENlbnRlciBmb3IgQnJhaW4gSGVhbHRoLCBDbGV2
ZWxhbmQgQ2xpbmljLCBMYXMgVmVnYXMsIE5WLCBVU0EuPC9hdXRoLWFkZHJlc3M+PHRpdGxlcz48
dGl0bGU+QWR2YW5jaW5nIHJlc2VhcmNoIGRpYWdub3N0aWMgY3JpdGVyaWEgZm9yIEFsemhlaW1l
ciZhcG9zO3MgZGlzZWFzZTogdGhlIElXRy0yIGNyaXRlcmlhPC90aXRsZT48c2Vjb25kYXJ5LXRp
dGxlPkxhbmNldCBOZXVyb2w8L3NlY29uZGFyeS10aXRsZT48YWx0LXRpdGxlPkxhbmNldCBuZXVy
b2xvZ3k8L2FsdC10aXRsZT48L3RpdGxlcz48cGVyaW9kaWNhbD48ZnVsbC10aXRsZT5MYW5jZXQg
TmV1cm9sPC9mdWxsLXRpdGxlPjwvcGVyaW9kaWNhbD48cGFnZXM+NjE0LTI5PC9wYWdlcz48dm9s
dW1lPjEzPC92b2x1bWU+PG51bWJlcj42PC9udW1iZXI+PGtleXdvcmRzPjxrZXl3b3JkPkFsemhl
aW1lciBEaXNlYXNlLypkaWFnbm9zaXMvZ2VuZXRpY3MvcGh5c2lvcGF0aG9sb2d5PC9rZXl3b3Jk
PjxrZXl3b3JkPkJpb2xvZ2ljYWwgTWFya2Vycy9hbmFseXNpcy9jaGVtaXN0cnk8L2tleXdvcmQ+
PGtleXdvcmQ+SHVtYW5zPC9rZXl3b3JkPjxrZXl3b3JkPkludGVybmF0aW9uYWwgQ29vcGVyYXRp
b248L2tleXdvcmQ+PGtleXdvcmQ+UGhlbm90eXBlPC9rZXl3b3JkPjxrZXl3b3JkPlByYWN0aWNl
IEd1aWRlbGluZXMgYXMgVG9waWMvc3RhbmRhcmRzPC9rZXl3b3JkPjxrZXl3b3JkPlNvY2lldGll
cywgTWVkaWNhbC9zdGFuZGFyZHM8L2tleXdvcmQ+PC9rZXl3b3Jkcz48ZGF0ZXM+PHllYXI+MjAx
NDwveWVhcj48cHViLWRhdGVzPjxkYXRlPkp1bjwvZGF0ZT48L3B1Yi1kYXRlcz48L2RhdGVzPjxp
c2JuPjE0NzQtNDQ2NSAoRWxlY3Ryb25pYykmI3hEOzE0NzQtNDQyMiAoTGlua2luZyk8L2lzYm4+
PGFjY2Vzc2lvbi1udW0+MjQ4NDk4NjI8L2FjY2Vzc2lvbi1udW0+PHVybHM+PHJlbGF0ZWQtdXJs
cz48dXJsPmh0dHA6Ly93d3cubmNiaS5ubG0ubmloLmdvdi9wdWJtZWQvMjQ4NDk4NjI8L3VybD48
L3JlbGF0ZWQtdXJscz48L3VybHM+PGVsZWN0cm9uaWMtcmVzb3VyY2UtbnVtPjEwLjEwMTYvUzE0
NzQtNDQyMigxNCk3MDA5MC0wPC9lbGVjdHJvbmljLXJlc291cmNlLW51bT48L3JlY29yZD48L0Np
dGU+PC9FbmROb3RlPgB=
</w:fldData>
        </w:fldChar>
      </w:r>
      <w:r w:rsidR="00795734">
        <w:instrText xml:space="preserve"> ADDIN EN.CITE.DATA </w:instrText>
      </w:r>
      <w:r w:rsidR="00795734">
        <w:fldChar w:fldCharType="end"/>
      </w:r>
      <w:r w:rsidR="00354DEC">
        <w:fldChar w:fldCharType="separate"/>
      </w:r>
      <w:r w:rsidR="00795734">
        <w:rPr>
          <w:noProof/>
        </w:rPr>
        <w:t>(</w:t>
      </w:r>
      <w:hyperlink w:anchor="_ENREF_56" w:tooltip="Dubois, 2014 #1725" w:history="1">
        <w:r w:rsidR="00795734">
          <w:rPr>
            <w:noProof/>
          </w:rPr>
          <w:t>56</w:t>
        </w:r>
      </w:hyperlink>
      <w:r w:rsidR="00795734">
        <w:rPr>
          <w:noProof/>
        </w:rPr>
        <w:t>)</w:t>
      </w:r>
      <w:r w:rsidR="00354DEC">
        <w:fldChar w:fldCharType="end"/>
      </w:r>
      <w:r w:rsidR="006D5629">
        <w:t xml:space="preserve">. Diagnostic accuracy </w:t>
      </w:r>
      <w:r w:rsidR="00FE4C7D">
        <w:t xml:space="preserve">has been </w:t>
      </w:r>
      <w:r w:rsidR="006D5629">
        <w:t xml:space="preserve">further enhanced </w:t>
      </w:r>
      <w:r w:rsidR="00FE4C7D">
        <w:t xml:space="preserve">by the addition of </w:t>
      </w:r>
      <w:r>
        <w:t xml:space="preserve">other neuroimaging and clinical measures </w:t>
      </w:r>
      <w:r w:rsidR="00354DEC">
        <w:fldChar w:fldCharType="begin">
          <w:fldData xml:space="preserve">PEVuZE5vdGU+PENpdGU+PEF1dGhvcj5XZWluZXI8L0F1dGhvcj48WWVhcj4yMDEzPC9ZZWFyPjxS
ZWNOdW0+MTcyNzwvUmVjTnVtPjxEaXNwbGF5VGV4dD4oNDIpPC9EaXNwbGF5VGV4dD48cmVjb3Jk
PjxyZWMtbnVtYmVyPjE3Mjc8L3JlYy1udW1iZXI+PGZvcmVpZ24ta2V5cz48a2V5IGFwcD0iRU4i
IGRiLWlkPSJmZGV3eHRkNTZ2MHg1NWVmcmZrNWV4MHNlMDV0ejAweDJkNXciIHRpbWVzdGFtcD0i
MTQwNDkzMDI1MiI+MTcyNzwva2V5PjwvZm9yZWlnbi1rZXlzPjxyZWYtdHlwZSBuYW1lPSJKb3Vy
bmFsIEFydGljbGUiPjE3PC9yZWYtdHlwZT48Y29udHJpYnV0b3JzPjxhdXRob3JzPjxhdXRob3I+
V2VpbmVyLCBNLiBXLjwvYXV0aG9yPjxhdXRob3I+VmVpdGNoLCBELiBQLjwvYXV0aG9yPjxhdXRo
b3I+QWlzZW4sIFAuIFMuPC9hdXRob3I+PGF1dGhvcj5CZWNrZXR0LCBMLiBBLjwvYXV0aG9yPjxh
dXRob3I+Q2Fpcm5zLCBOLiBKLjwvYXV0aG9yPjxhdXRob3I+R3JlZW4sIFIuIEMuPC9hdXRob3I+
PGF1dGhvcj5IYXJ2ZXksIEQuPC9hdXRob3I+PGF1dGhvcj5KYWNrLCBDLiBSLjwvYXV0aG9yPjxh
dXRob3I+SmFndXN0LCBXLjwvYXV0aG9yPjxhdXRob3I+TGl1LCBFLjwvYXV0aG9yPjxhdXRob3I+
TW9ycmlzLCBKLiBDLjwvYXV0aG9yPjxhdXRob3I+UGV0ZXJzZW4sIFIuIEMuPC9hdXRob3I+PGF1
dGhvcj5TYXlraW4sIEEuIEouPC9hdXRob3I+PGF1dGhvcj5TY2htaWR0LCBNLiBFLjwvYXV0aG9y
PjxhdXRob3I+U2hhdywgTC48L2F1dGhvcj48YXV0aG9yPlNoZW4sIEwuPC9hdXRob3I+PGF1dGhv
cj5TaXVjaWFrLCBKLiBBLjwvYXV0aG9yPjxhdXRob3I+U29hcmVzLCBILjwvYXV0aG9yPjxhdXRo
b3I+VG9nYSwgQS4gVy48L2F1dGhvcj48YXV0aG9yPlRyb2phbm93c2tpLCBKLiBRLjwvYXV0aG9y
PjxhdXRob3I+QWx6aGVpbWVyJmFwb3M7cyBEaXNlYXNlIE5ldXJvaW1hZ2luZywgSW5pdGlhdGl2
ZTwvYXV0aG9yPjwvYXV0aG9ycz48L2NvbnRyaWJ1dG9ycz48YXV0aC1hZGRyZXNzPkRlcGFydG1l
bnQgb2YgVmV0ZXJhbnMgQWZmYWlycyBNZWRpY2FsIENlbnRlciwgQ2VudGVyIGZvciBJbWFnaW5n
IG9mIE5ldXJvZGVnZW5lcmF0aXZlIERpc2Vhc2VzLCBTYW4gRnJhbmNpc2NvLCBDQSwgVVNBLiBt
aWNoYWVsLndlaW5lckB1Y3NmLmVkdTwvYXV0aC1hZGRyZXNzPjx0aXRsZXM+PHRpdGxlPlRoZSBB
bHpoZWltZXImYXBvcztzIERpc2Vhc2UgTmV1cm9pbWFnaW5nIEluaXRpYXRpdmU6IGEgcmV2aWV3
IG9mIHBhcGVycyBwdWJsaXNoZWQgc2luY2UgaXRzIGluY2VwdGlvbjwvdGl0bGU+PHNlY29uZGFy
eS10aXRsZT5BbHpoZWltZXJzIERlbWVudDwvc2Vjb25kYXJ5LXRpdGxlPjxhbHQtdGl0bGU+QWx6
aGVpbWVyJmFwb3M7cyAmYW1wOyBkZW1lbnRpYSA6IHRoZSBqb3VybmFsIG9mIHRoZSBBbHpoZWlt
ZXImYXBvcztzIEFzc29jaWF0aW9uPC9hbHQtdGl0bGU+PC90aXRsZXM+PHBlcmlvZGljYWw+PGZ1
bGwtdGl0bGU+QWx6aGVpbWVycyBEZW1lbnQ8L2Z1bGwtdGl0bGU+PC9wZXJpb2RpY2FsPjxwYWdl
cz5lMTExLTk0PC9wYWdlcz48dm9sdW1lPjk8L3ZvbHVtZT48bnVtYmVyPjU8L251bWJlcj48a2V5
d29yZHM+PGtleXdvcmQ+QWx6aGVpbWVyIERpc2Vhc2UvKmRpYWdub3Npczwva2V5d29yZD48a2V5
d29yZD4qRWFybHkgRGlhZ25vc2lzPC9rZXl3b3JkPjxrZXl3b3JkPkh1bWFuczwva2V5d29yZD48
a2V5d29yZD5NdWx0aWNlbnRlciBTdHVkaWVzIGFzIFRvcGljPC9rZXl3b3JkPjxrZXl3b3JkPk5l
dXJvaW1hZ2luZy8qbWV0aG9kczwva2V5d29yZD48a2V5d29yZD5Vbml0ZWQgU3RhdGVzPC9rZXl3
b3JkPjwva2V5d29yZHM+PGRhdGVzPjx5ZWFyPjIwMTM8L3llYXI+PHB1Yi1kYXRlcz48ZGF0ZT5T
ZXA8L2RhdGU+PC9wdWItZGF0ZXM+PC9kYXRlcz48aXNibj4xNTUyLTUyNzkgKEVsZWN0cm9uaWMp
JiN4RDsxNTUyLTUyNjAgKExpbmtpbmcpPC9pc2JuPjxhY2Nlc3Npb24tbnVtPjIzOTMyMTg0PC9h
Y2Nlc3Npb24tbnVtPjx1cmxzPjxyZWxhdGVkLXVybHM+PHVybD5odHRwOi8vd3d3Lm5jYmkubmxt
Lm5paC5nb3YvcHVibWVkLzIzOTMyMTg0PC91cmw+PC9yZWxhdGVkLXVybHM+PC91cmxzPjxlbGVj
dHJvbmljLXJlc291cmNlLW51bT4xMC4xMDE2L2ouamFsei4yMDEzLjA1LjE3Njk8L2VsZWN0cm9u
aWMtcmVzb3VyY2UtbnVtPjwvcmVjb3JkPjwvQ2l0ZT48L0VuZE5vdGU+
</w:fldData>
        </w:fldChar>
      </w:r>
      <w:r w:rsidR="00795734">
        <w:instrText xml:space="preserve"> ADDIN EN.CITE </w:instrText>
      </w:r>
      <w:r w:rsidR="00795734">
        <w:fldChar w:fldCharType="begin">
          <w:fldData xml:space="preserve">PEVuZE5vdGU+PENpdGU+PEF1dGhvcj5XZWluZXI8L0F1dGhvcj48WWVhcj4yMDEzPC9ZZWFyPjxS
ZWNOdW0+MTcyNzwvUmVjTnVtPjxEaXNwbGF5VGV4dD4oNDIpPC9EaXNwbGF5VGV4dD48cmVjb3Jk
PjxyZWMtbnVtYmVyPjE3Mjc8L3JlYy1udW1iZXI+PGZvcmVpZ24ta2V5cz48a2V5IGFwcD0iRU4i
IGRiLWlkPSJmZGV3eHRkNTZ2MHg1NWVmcmZrNWV4MHNlMDV0ejAweDJkNXciIHRpbWVzdGFtcD0i
MTQwNDkzMDI1MiI+MTcyNzwva2V5PjwvZm9yZWlnbi1rZXlzPjxyZWYtdHlwZSBuYW1lPSJKb3Vy
bmFsIEFydGljbGUiPjE3PC9yZWYtdHlwZT48Y29udHJpYnV0b3JzPjxhdXRob3JzPjxhdXRob3I+
V2VpbmVyLCBNLiBXLjwvYXV0aG9yPjxhdXRob3I+VmVpdGNoLCBELiBQLjwvYXV0aG9yPjxhdXRo
b3I+QWlzZW4sIFAuIFMuPC9hdXRob3I+PGF1dGhvcj5CZWNrZXR0LCBMLiBBLjwvYXV0aG9yPjxh
dXRob3I+Q2Fpcm5zLCBOLiBKLjwvYXV0aG9yPjxhdXRob3I+R3JlZW4sIFIuIEMuPC9hdXRob3I+
PGF1dGhvcj5IYXJ2ZXksIEQuPC9hdXRob3I+PGF1dGhvcj5KYWNrLCBDLiBSLjwvYXV0aG9yPjxh
dXRob3I+SmFndXN0LCBXLjwvYXV0aG9yPjxhdXRob3I+TGl1LCBFLjwvYXV0aG9yPjxhdXRob3I+
TW9ycmlzLCBKLiBDLjwvYXV0aG9yPjxhdXRob3I+UGV0ZXJzZW4sIFIuIEMuPC9hdXRob3I+PGF1
dGhvcj5TYXlraW4sIEEuIEouPC9hdXRob3I+PGF1dGhvcj5TY2htaWR0LCBNLiBFLjwvYXV0aG9y
PjxhdXRob3I+U2hhdywgTC48L2F1dGhvcj48YXV0aG9yPlNoZW4sIEwuPC9hdXRob3I+PGF1dGhv
cj5TaXVjaWFrLCBKLiBBLjwvYXV0aG9yPjxhdXRob3I+U29hcmVzLCBILjwvYXV0aG9yPjxhdXRo
b3I+VG9nYSwgQS4gVy48L2F1dGhvcj48YXV0aG9yPlRyb2phbm93c2tpLCBKLiBRLjwvYXV0aG9y
PjxhdXRob3I+QWx6aGVpbWVyJmFwb3M7cyBEaXNlYXNlIE5ldXJvaW1hZ2luZywgSW5pdGlhdGl2
ZTwvYXV0aG9yPjwvYXV0aG9ycz48L2NvbnRyaWJ1dG9ycz48YXV0aC1hZGRyZXNzPkRlcGFydG1l
bnQgb2YgVmV0ZXJhbnMgQWZmYWlycyBNZWRpY2FsIENlbnRlciwgQ2VudGVyIGZvciBJbWFnaW5n
IG9mIE5ldXJvZGVnZW5lcmF0aXZlIERpc2Vhc2VzLCBTYW4gRnJhbmNpc2NvLCBDQSwgVVNBLiBt
aWNoYWVsLndlaW5lckB1Y3NmLmVkdTwvYXV0aC1hZGRyZXNzPjx0aXRsZXM+PHRpdGxlPlRoZSBB
bHpoZWltZXImYXBvcztzIERpc2Vhc2UgTmV1cm9pbWFnaW5nIEluaXRpYXRpdmU6IGEgcmV2aWV3
IG9mIHBhcGVycyBwdWJsaXNoZWQgc2luY2UgaXRzIGluY2VwdGlvbjwvdGl0bGU+PHNlY29uZGFy
eS10aXRsZT5BbHpoZWltZXJzIERlbWVudDwvc2Vjb25kYXJ5LXRpdGxlPjxhbHQtdGl0bGU+QWx6
aGVpbWVyJmFwb3M7cyAmYW1wOyBkZW1lbnRpYSA6IHRoZSBqb3VybmFsIG9mIHRoZSBBbHpoZWlt
ZXImYXBvcztzIEFzc29jaWF0aW9uPC9hbHQtdGl0bGU+PC90aXRsZXM+PHBlcmlvZGljYWw+PGZ1
bGwtdGl0bGU+QWx6aGVpbWVycyBEZW1lbnQ8L2Z1bGwtdGl0bGU+PC9wZXJpb2RpY2FsPjxwYWdl
cz5lMTExLTk0PC9wYWdlcz48dm9sdW1lPjk8L3ZvbHVtZT48bnVtYmVyPjU8L251bWJlcj48a2V5
d29yZHM+PGtleXdvcmQ+QWx6aGVpbWVyIERpc2Vhc2UvKmRpYWdub3Npczwva2V5d29yZD48a2V5
d29yZD4qRWFybHkgRGlhZ25vc2lzPC9rZXl3b3JkPjxrZXl3b3JkPkh1bWFuczwva2V5d29yZD48
a2V5d29yZD5NdWx0aWNlbnRlciBTdHVkaWVzIGFzIFRvcGljPC9rZXl3b3JkPjxrZXl3b3JkPk5l
dXJvaW1hZ2luZy8qbWV0aG9kczwva2V5d29yZD48a2V5d29yZD5Vbml0ZWQgU3RhdGVzPC9rZXl3
b3JkPjwva2V5d29yZHM+PGRhdGVzPjx5ZWFyPjIwMTM8L3llYXI+PHB1Yi1kYXRlcz48ZGF0ZT5T
ZXA8L2RhdGU+PC9wdWItZGF0ZXM+PC9kYXRlcz48aXNibj4xNTUyLTUyNzkgKEVsZWN0cm9uaWMp
JiN4RDsxNTUyLTUyNjAgKExpbmtpbmcpPC9pc2JuPjxhY2Nlc3Npb24tbnVtPjIzOTMyMTg0PC9h
Y2Nlc3Npb24tbnVtPjx1cmxzPjxyZWxhdGVkLXVybHM+PHVybD5odHRwOi8vd3d3Lm5jYmkubmxt
Lm5paC5nb3YvcHVibWVkLzIzOTMyMTg0PC91cmw+PC9yZWxhdGVkLXVybHM+PC91cmxzPjxlbGVj
dHJvbmljLXJlc291cmNlLW51bT4xMC4xMDE2L2ouamFsei4yMDEzLjA1LjE3Njk8L2VsZWN0cm9u
aWMtcmVzb3VyY2UtbnVtPjwvcmVjb3JkPjwvQ2l0ZT48L0VuZE5vdGU+
</w:fldData>
        </w:fldChar>
      </w:r>
      <w:r w:rsidR="00795734">
        <w:instrText xml:space="preserve"> ADDIN EN.CITE.DATA </w:instrText>
      </w:r>
      <w:r w:rsidR="00795734">
        <w:fldChar w:fldCharType="end"/>
      </w:r>
      <w:r w:rsidR="00354DEC">
        <w:fldChar w:fldCharType="separate"/>
      </w:r>
      <w:r w:rsidR="00795734">
        <w:rPr>
          <w:noProof/>
        </w:rPr>
        <w:t>(</w:t>
      </w:r>
      <w:hyperlink w:anchor="_ENREF_42" w:tooltip="Weiner, 2013 #1727" w:history="1">
        <w:r w:rsidR="00795734">
          <w:rPr>
            <w:noProof/>
          </w:rPr>
          <w:t>42</w:t>
        </w:r>
      </w:hyperlink>
      <w:r w:rsidR="00795734">
        <w:rPr>
          <w:noProof/>
        </w:rPr>
        <w:t>)</w:t>
      </w:r>
      <w:r w:rsidR="00354DEC">
        <w:fldChar w:fldCharType="end"/>
      </w:r>
      <w:r>
        <w:t xml:space="preserve">. </w:t>
      </w:r>
      <w:r w:rsidR="00FE4C7D">
        <w:t>These cut point values have become widely accepted as the research standard with these two papers garnering over 900 citations.</w:t>
      </w:r>
    </w:p>
    <w:p w:rsidR="008723A2" w:rsidRPr="00D52AEE" w:rsidRDefault="008723A2" w:rsidP="00C504B7">
      <w:pPr>
        <w:pStyle w:val="EndNoteBibliography"/>
        <w:spacing w:line="360" w:lineRule="auto"/>
        <w:rPr>
          <w:rStyle w:val="Emphasis"/>
        </w:rPr>
      </w:pPr>
      <w:r w:rsidRPr="00D52AEE">
        <w:rPr>
          <w:rStyle w:val="Emphasis"/>
        </w:rPr>
        <w:t>Diagnosis and prediction of future decline</w:t>
      </w:r>
    </w:p>
    <w:p w:rsidR="008723A2" w:rsidRDefault="00EE1DD0" w:rsidP="00C504B7">
      <w:pPr>
        <w:pStyle w:val="EndNoteBibliography"/>
        <w:spacing w:line="360" w:lineRule="auto"/>
        <w:jc w:val="both"/>
      </w:pPr>
      <w:r>
        <w:t xml:space="preserve">Although </w:t>
      </w:r>
      <w:r w:rsidRPr="00EE1DD0">
        <w:t>diagnostic classification and the prediction of future decline were not original goals of</w:t>
      </w:r>
      <w:r>
        <w:t xml:space="preserve"> ADNI, the initiative has generated a rich data set with which to explore new approaches to these challenges. Initially, cross-sectional information was targeted for both classification and prediction and more recently, longitudinal data have been used in the prediction of factors indicating clinical decline.  In 2009, twin papers by the Vemuri et al first reported the use of combinations of MRI and CSF biomarkers for AD diagnosis </w:t>
      </w:r>
      <w:r w:rsidR="00354DEC">
        <w:fldChar w:fldCharType="begin">
          <w:fldData xml:space="preserve">PEVuZE5vdGU+PENpdGU+PEF1dGhvcj5WZW11cmk8L0F1dGhvcj48WWVhcj4yMDA5PC9ZZWFyPjxS
ZWNOdW0+MTUzMDwvUmVjTnVtPjxEaXNwbGF5VGV4dD4oNTcpPC9EaXNwbGF5VGV4dD48cmVjb3Jk
PjxyZWMtbnVtYmVyPjE1MzA8L3JlYy1udW1iZXI+PGZvcmVpZ24ta2V5cz48a2V5IGFwcD0iRU4i
IGRiLWlkPSJmZGV3eHRkNTZ2MHg1NWVmcmZrNWV4MHNlMDV0ejAweDJkNXciIHRpbWVzdGFtcD0i
MTM4OTcyMjk3MCI+MTUzMDwva2V5PjwvZm9yZWlnbi1rZXlzPjxyZWYtdHlwZSBuYW1lPSJKb3Vy
bmFsIEFydGljbGUiPjE3PC9yZWYtdHlwZT48Y29udHJpYnV0b3JzPjxhdXRob3JzPjxhdXRob3I+
VmVtdXJpLCBQLjwvYXV0aG9yPjxhdXRob3I+V2lzdGUsIEguIEouPC9hdXRob3I+PGF1dGhvcj5X
ZWlnYW5kLCBTLiBELjwvYXV0aG9yPjxhdXRob3I+U2hhdywgTC4gTS48L2F1dGhvcj48YXV0aG9y
PlRyb2phbm93c2tpLCBKLiBRLjwvYXV0aG9yPjxhdXRob3I+V2VpbmVyLCBNLiBXLjwvYXV0aG9y
PjxhdXRob3I+S25vcG1hbiwgRC4gUy48L2F1dGhvcj48YXV0aG9yPlBldGVyc2VuLCBSLiBDLjwv
YXV0aG9yPjxhdXRob3I+SmFjaywgQy4gUi4sIEpyLjwvYXV0aG9yPjxhdXRob3I+QWx6aGVpbWVy
JmFwb3M7cyBEaXNlYXNlIE5ldXJvaW1hZ2luZywgSW5pdGlhdGl2ZTwvYXV0aG9yPjwvYXV0aG9y
cz48L2NvbnRyaWJ1dG9ycz48YXV0aC1hZGRyZXNzPkFnaW5nIGFuZCBEZW1lbnRpYSBJbWFnaW5n
IFJlc2VhcmNoIExhYm9yYXRvcnksIERlcGFydG1lbnQgb2YgUmFkaW9sb2d5LCBNYXlvIENsaW5p
YyBhbmQgRm91bmRhdGlvbiwgUm9jaGVzdGVyLCBNTiA1NTkwNSwgVVNBLjwvYXV0aC1hZGRyZXNz
Pjx0aXRsZXM+PHRpdGxlPk1SSSBhbmQgQ1NGIGJpb21hcmtlcnMgaW4gbm9ybWFsLCBNQ0ksIGFu
ZCBBRCBzdWJqZWN0czogZGlhZ25vc3RpYyBkaXNjcmltaW5hdGlvbiBhbmQgY29nbml0aXZlIGNv
cnJlbGF0aW9uczwvdGl0bGU+PHNlY29uZGFyeS10aXRsZT5OZXVyb2xvZ3k8L3NlY29uZGFyeS10
aXRsZT48YWx0LXRpdGxlPk5ldXJvbG9neTwvYWx0LXRpdGxlPjwvdGl0bGVzPjxwZXJpb2RpY2Fs
PjxmdWxsLXRpdGxlPk5ldXJvbG9neTwvZnVsbC10aXRsZT48L3BlcmlvZGljYWw+PGFsdC1wZXJp
b2RpY2FsPjxmdWxsLXRpdGxlPk5ldXJvbG9neTwvZnVsbC10aXRsZT48L2FsdC1wZXJpb2RpY2Fs
PjxwYWdlcz4yODctOTM8L3BhZ2VzPjx2b2x1bWU+NzM8L3ZvbHVtZT48bnVtYmVyPjQ8L251bWJl
cj48a2V5d29yZHM+PGtleXdvcmQ+QWdlZDwva2V5d29yZD48a2V5d29yZD5BZ2VkLCA4MCBhbmQg
b3Zlcjwva2V5d29yZD48a2V5d29yZD5BbHpoZWltZXIgRGlzZWFzZS8qY2VyZWJyb3NwaW5hbCBm
bHVpZC8qcGF0aG9sb2d5L3BoeXNpb3BhdGhvbG9neTwva2V5d29yZD48a2V5d29yZD5BbXlsb2lk
IGJldGEtUGVwdGlkZXMvYW5hbHlzaXMvY2VyZWJyb3NwaW5hbCBmbHVpZDwva2V5d29yZD48a2V5
d29yZD5CaW9sb2dpY2FsIE1hcmtlcnMvYW5hbHlzaXMvY2VyZWJyb3NwaW5hbCBmbHVpZDwva2V5
d29yZD48a2V5d29yZD5CcmFpbi8qbWV0YWJvbGlzbS8qcGF0aG9sb2d5L3BoeXNpb3BhdGhvbG9n
eTwva2V5d29yZD48a2V5d29yZD5Db2duaXRpb24vcGh5c2lvbG9neTwva2V5d29yZD48a2V5d29y
ZD5Db2duaXRpb24gRGlzb3JkZXJzLypjZXJlYnJvc3BpbmFsIGZsdWlkLypwYXRob2xvZ3kvcGh5
c2lvcGF0aG9sb2d5PC9rZXl3b3JkPjxrZXl3b3JkPkNvaG9ydCBTdHVkaWVzPC9rZXl3b3JkPjxr
ZXl3b3JkPkNyb3NzLVNlY3Rpb25hbCBTdHVkaWVzPC9rZXl3b3JkPjxrZXl3b3JkPkRpYWdub3Np
cywgRGlmZmVyZW50aWFsPC9rZXl3b3JkPjxrZXl3b3JkPkZlbWFsZTwva2V5d29yZD48a2V5d29y
ZD5IdW1hbnM8L2tleXdvcmQ+PGtleXdvcmQ+TG9uZ2l0dWRpbmFsIFN0dWRpZXM8L2tleXdvcmQ+
PGtleXdvcmQ+TWFnbmV0aWMgUmVzb25hbmNlIEltYWdpbmc8L2tleXdvcmQ+PGtleXdvcmQ+TWFs
ZTwva2V5d29yZD48a2V5d29yZD5NaWRkbGUgQWdlZDwva2V5d29yZD48a2V5d29yZD5OZXJ2ZSBU
aXNzdWUgUHJvdGVpbnMvYW5hbHlzaXMvY2VyZWJyb3NwaW5hbCBmbHVpZDwva2V5d29yZD48a2V5
d29yZD5OZXVyb3BzeWNob2xvZ2ljYWwgVGVzdHM8L2tleXdvcmQ+PGtleXdvcmQ+UHJlZGljdGl2
ZSBWYWx1ZSBvZiBUZXN0czwva2V5d29yZD48a2V5d29yZD5SZWZlcmVuY2UgVmFsdWVzPC9rZXl3
b3JkPjxrZXl3b3JkPlNldmVyaXR5IG9mIElsbG5lc3MgSW5kZXg8L2tleXdvcmQ+PGtleXdvcmQ+
dGF1IFByb3RlaW5zL2FuYWx5c2lzL2NlcmVicm9zcGluYWwgZmx1aWQ8L2tleXdvcmQ+PC9rZXl3
b3Jkcz48ZGF0ZXM+PHllYXI+MjAwOTwveWVhcj48cHViLWRhdGVzPjxkYXRlPkp1bCAyODwvZGF0
ZT48L3B1Yi1kYXRlcz48L2RhdGVzPjxpc2JuPjE1MjYtNjMyWCAoRWxlY3Ryb25pYykmI3hEOzAw
MjgtMzg3OCAoTGlua2luZyk8L2lzYm4+PGFjY2Vzc2lvbi1udW0+MTk2MzYwNDg8L2FjY2Vzc2lv
bi1udW0+PHVybHM+PHJlbGF0ZWQtdXJscz48dXJsPmh0dHA6Ly93d3cubmNiaS5ubG0ubmloLmdv
di9wdWJtZWQvMTk2MzYwNDg8L3VybD48L3JlbGF0ZWQtdXJscz48L3VybHM+PGN1c3RvbTI+Mjcx
NTIxMDwvY3VzdG9tMj48ZWxlY3Ryb25pYy1yZXNvdXJjZS1udW0+MTAuMTIxMi9XTkwuMGIwMTNl
MzE4MWFmNzllNTwvZWxlY3Ryb25pYy1yZXNvdXJjZS1udW0+PC9yZWNvcmQ+PC9DaXRlPjwvRW5k
Tm90ZT4A
</w:fldData>
        </w:fldChar>
      </w:r>
      <w:r w:rsidR="00795734">
        <w:instrText xml:space="preserve"> ADDIN EN.CITE </w:instrText>
      </w:r>
      <w:r w:rsidR="00795734">
        <w:fldChar w:fldCharType="begin">
          <w:fldData xml:space="preserve">PEVuZE5vdGU+PENpdGU+PEF1dGhvcj5WZW11cmk8L0F1dGhvcj48WWVhcj4yMDA5PC9ZZWFyPjxS
ZWNOdW0+MTUzMDwvUmVjTnVtPjxEaXNwbGF5VGV4dD4oNTcpPC9EaXNwbGF5VGV4dD48cmVjb3Jk
PjxyZWMtbnVtYmVyPjE1MzA8L3JlYy1udW1iZXI+PGZvcmVpZ24ta2V5cz48a2V5IGFwcD0iRU4i
IGRiLWlkPSJmZGV3eHRkNTZ2MHg1NWVmcmZrNWV4MHNlMDV0ejAweDJkNXciIHRpbWVzdGFtcD0i
MTM4OTcyMjk3MCI+MTUzMDwva2V5PjwvZm9yZWlnbi1rZXlzPjxyZWYtdHlwZSBuYW1lPSJKb3Vy
bmFsIEFydGljbGUiPjE3PC9yZWYtdHlwZT48Y29udHJpYnV0b3JzPjxhdXRob3JzPjxhdXRob3I+
VmVtdXJpLCBQLjwvYXV0aG9yPjxhdXRob3I+V2lzdGUsIEguIEouPC9hdXRob3I+PGF1dGhvcj5X
ZWlnYW5kLCBTLiBELjwvYXV0aG9yPjxhdXRob3I+U2hhdywgTC4gTS48L2F1dGhvcj48YXV0aG9y
PlRyb2phbm93c2tpLCBKLiBRLjwvYXV0aG9yPjxhdXRob3I+V2VpbmVyLCBNLiBXLjwvYXV0aG9y
PjxhdXRob3I+S25vcG1hbiwgRC4gUy48L2F1dGhvcj48YXV0aG9yPlBldGVyc2VuLCBSLiBDLjwv
YXV0aG9yPjxhdXRob3I+SmFjaywgQy4gUi4sIEpyLjwvYXV0aG9yPjxhdXRob3I+QWx6aGVpbWVy
JmFwb3M7cyBEaXNlYXNlIE5ldXJvaW1hZ2luZywgSW5pdGlhdGl2ZTwvYXV0aG9yPjwvYXV0aG9y
cz48L2NvbnRyaWJ1dG9ycz48YXV0aC1hZGRyZXNzPkFnaW5nIGFuZCBEZW1lbnRpYSBJbWFnaW5n
IFJlc2VhcmNoIExhYm9yYXRvcnksIERlcGFydG1lbnQgb2YgUmFkaW9sb2d5LCBNYXlvIENsaW5p
YyBhbmQgRm91bmRhdGlvbiwgUm9jaGVzdGVyLCBNTiA1NTkwNSwgVVNBLjwvYXV0aC1hZGRyZXNz
Pjx0aXRsZXM+PHRpdGxlPk1SSSBhbmQgQ1NGIGJpb21hcmtlcnMgaW4gbm9ybWFsLCBNQ0ksIGFu
ZCBBRCBzdWJqZWN0czogZGlhZ25vc3RpYyBkaXNjcmltaW5hdGlvbiBhbmQgY29nbml0aXZlIGNv
cnJlbGF0aW9uczwvdGl0bGU+PHNlY29uZGFyeS10aXRsZT5OZXVyb2xvZ3k8L3NlY29uZGFyeS10
aXRsZT48YWx0LXRpdGxlPk5ldXJvbG9neTwvYWx0LXRpdGxlPjwvdGl0bGVzPjxwZXJpb2RpY2Fs
PjxmdWxsLXRpdGxlPk5ldXJvbG9neTwvZnVsbC10aXRsZT48L3BlcmlvZGljYWw+PGFsdC1wZXJp
b2RpY2FsPjxmdWxsLXRpdGxlPk5ldXJvbG9neTwvZnVsbC10aXRsZT48L2FsdC1wZXJpb2RpY2Fs
PjxwYWdlcz4yODctOTM8L3BhZ2VzPjx2b2x1bWU+NzM8L3ZvbHVtZT48bnVtYmVyPjQ8L251bWJl
cj48a2V5d29yZHM+PGtleXdvcmQ+QWdlZDwva2V5d29yZD48a2V5d29yZD5BZ2VkLCA4MCBhbmQg
b3Zlcjwva2V5d29yZD48a2V5d29yZD5BbHpoZWltZXIgRGlzZWFzZS8qY2VyZWJyb3NwaW5hbCBm
bHVpZC8qcGF0aG9sb2d5L3BoeXNpb3BhdGhvbG9neTwva2V5d29yZD48a2V5d29yZD5BbXlsb2lk
IGJldGEtUGVwdGlkZXMvYW5hbHlzaXMvY2VyZWJyb3NwaW5hbCBmbHVpZDwva2V5d29yZD48a2V5
d29yZD5CaW9sb2dpY2FsIE1hcmtlcnMvYW5hbHlzaXMvY2VyZWJyb3NwaW5hbCBmbHVpZDwva2V5
d29yZD48a2V5d29yZD5CcmFpbi8qbWV0YWJvbGlzbS8qcGF0aG9sb2d5L3BoeXNpb3BhdGhvbG9n
eTwva2V5d29yZD48a2V5d29yZD5Db2duaXRpb24vcGh5c2lvbG9neTwva2V5d29yZD48a2V5d29y
ZD5Db2duaXRpb24gRGlzb3JkZXJzLypjZXJlYnJvc3BpbmFsIGZsdWlkLypwYXRob2xvZ3kvcGh5
c2lvcGF0aG9sb2d5PC9rZXl3b3JkPjxrZXl3b3JkPkNvaG9ydCBTdHVkaWVzPC9rZXl3b3JkPjxr
ZXl3b3JkPkNyb3NzLVNlY3Rpb25hbCBTdHVkaWVzPC9rZXl3b3JkPjxrZXl3b3JkPkRpYWdub3Np
cywgRGlmZmVyZW50aWFsPC9rZXl3b3JkPjxrZXl3b3JkPkZlbWFsZTwva2V5d29yZD48a2V5d29y
ZD5IdW1hbnM8L2tleXdvcmQ+PGtleXdvcmQ+TG9uZ2l0dWRpbmFsIFN0dWRpZXM8L2tleXdvcmQ+
PGtleXdvcmQ+TWFnbmV0aWMgUmVzb25hbmNlIEltYWdpbmc8L2tleXdvcmQ+PGtleXdvcmQ+TWFs
ZTwva2V5d29yZD48a2V5d29yZD5NaWRkbGUgQWdlZDwva2V5d29yZD48a2V5d29yZD5OZXJ2ZSBU
aXNzdWUgUHJvdGVpbnMvYW5hbHlzaXMvY2VyZWJyb3NwaW5hbCBmbHVpZDwva2V5d29yZD48a2V5
d29yZD5OZXVyb3BzeWNob2xvZ2ljYWwgVGVzdHM8L2tleXdvcmQ+PGtleXdvcmQ+UHJlZGljdGl2
ZSBWYWx1ZSBvZiBUZXN0czwva2V5d29yZD48a2V5d29yZD5SZWZlcmVuY2UgVmFsdWVzPC9rZXl3
b3JkPjxrZXl3b3JkPlNldmVyaXR5IG9mIElsbG5lc3MgSW5kZXg8L2tleXdvcmQ+PGtleXdvcmQ+
dGF1IFByb3RlaW5zL2FuYWx5c2lzL2NlcmVicm9zcGluYWwgZmx1aWQ8L2tleXdvcmQ+PC9rZXl3
b3Jkcz48ZGF0ZXM+PHllYXI+MjAwOTwveWVhcj48cHViLWRhdGVzPjxkYXRlPkp1bCAyODwvZGF0
ZT48L3B1Yi1kYXRlcz48L2RhdGVzPjxpc2JuPjE1MjYtNjMyWCAoRWxlY3Ryb25pYykmI3hEOzAw
MjgtMzg3OCAoTGlua2luZyk8L2lzYm4+PGFjY2Vzc2lvbi1udW0+MTk2MzYwNDg8L2FjY2Vzc2lv
bi1udW0+PHVybHM+PHJlbGF0ZWQtdXJscz48dXJsPmh0dHA6Ly93d3cubmNiaS5ubG0ubmloLmdv
di9wdWJtZWQvMTk2MzYwNDg8L3VybD48L3JlbGF0ZWQtdXJscz48L3VybHM+PGN1c3RvbTI+Mjcx
NTIxMDwvY3VzdG9tMj48ZWxlY3Ryb25pYy1yZXNvdXJjZS1udW0+MTAuMTIxMi9XTkwuMGIwMTNl
MzE4MWFmNzllNTwvZWxlY3Ryb25pYy1yZXNvdXJjZS1udW0+PC9yZWNvcmQ+PC9DaXRlPjwvRW5k
Tm90ZT4A
</w:fldData>
        </w:fldChar>
      </w:r>
      <w:r w:rsidR="00795734">
        <w:instrText xml:space="preserve"> ADDIN EN.CITE.DATA </w:instrText>
      </w:r>
      <w:r w:rsidR="00795734">
        <w:fldChar w:fldCharType="end"/>
      </w:r>
      <w:r w:rsidR="00354DEC">
        <w:fldChar w:fldCharType="separate"/>
      </w:r>
      <w:r w:rsidR="00795734">
        <w:t>(</w:t>
      </w:r>
      <w:hyperlink w:anchor="_ENREF_57" w:tooltip="Vemuri, 2009 #1530" w:history="1">
        <w:r w:rsidR="00795734">
          <w:t>57</w:t>
        </w:r>
      </w:hyperlink>
      <w:r w:rsidR="00795734">
        <w:t>)</w:t>
      </w:r>
      <w:r w:rsidR="00354DEC">
        <w:fldChar w:fldCharType="end"/>
      </w:r>
      <w:r>
        <w:t xml:space="preserve"> and the prediction of future clinical change</w:t>
      </w:r>
      <w:r w:rsidR="004F28BF">
        <w:t xml:space="preserve"> </w:t>
      </w:r>
      <w:r w:rsidR="00354DEC">
        <w:fldChar w:fldCharType="begin">
          <w:fldData xml:space="preserve">PEVuZE5vdGU+PENpdGU+PEF1dGhvcj5WZW11cmk8L0F1dGhvcj48WWVhcj4yMDA5PC9ZZWFyPjxS
ZWNOdW0+NjM8L1JlY051bT48RGlzcGxheVRleHQ+KDU4KTwvRGlzcGxheVRleHQ+PHJlY29yZD48
cmVjLW51bWJlcj42MzwvcmVjLW51bWJlcj48Zm9yZWlnbi1rZXlzPjxrZXkgYXBwPSJFTiIgZGIt
aWQ9ImZkZXd4dGQ1NnYweDU1ZWZyZms1ZXgwc2UwNXR6MDB4MmQ1dyIgdGltZXN0YW1wPSIwIj42
Mzwva2V5PjwvZm9yZWlnbi1rZXlzPjxyZWYtdHlwZSBuYW1lPSJKb3VybmFsIEFydGljbGUiPjE3
PC9yZWYtdHlwZT48Y29udHJpYnV0b3JzPjxhdXRob3JzPjxhdXRob3I+VmVtdXJpLCBQLjwvYXV0
aG9yPjxhdXRob3I+V2lzdGUsIEguIEouPC9hdXRob3I+PGF1dGhvcj5XZWlnYW5kLCBTLiBELjwv
YXV0aG9yPjxhdXRob3I+U2hhdywgTC4gTS48L2F1dGhvcj48YXV0aG9yPlRyb2phbm93c2tpLCBK
LiBRLjwvYXV0aG9yPjxhdXRob3I+V2VpbmVyLCBNLiBXLjwvYXV0aG9yPjxhdXRob3I+S25vcG1h
biwgRC4gUy48L2F1dGhvcj48YXV0aG9yPlBldGVyc2VuLCBSLiBDLjwvYXV0aG9yPjxhdXRob3I+
SmFjaywgQy4gUi4sIEpyLjwvYXV0aG9yPjwvYXV0aG9ycz48L2NvbnRyaWJ1dG9ycz48YXV0aC1h
ZGRyZXNzPkFnaW5nIGFuZCBEZW1lbnRpYSBJbWFnaW5nIFJlc2VhcmNoIExhYm9yYXRvcnksIERl
cGFydG1lbnQgb2YgUmFkaW9sb2d5LCBNYXlvIENsaW5pYyBhbmQgRm91bmRhdGlvbiwgUm9jaGVz
dGVyLCBNTiA1NTkwNSwgVVNBLjwvYXV0aC1hZGRyZXNzPjx0aXRsZXM+PHRpdGxlPk1SSSBhbmQg
Q1NGIGJpb21hcmtlcnMgaW4gbm9ybWFsLCBNQ0ksIGFuZCBBRCBzdWJqZWN0czogcHJlZGljdGlu
ZyBmdXR1cmUgY2xpbmljYWwgY2hhbmdlPC90aXRsZT48c2Vjb25kYXJ5LXRpdGxlPk5ldXJvbG9n
eTwvc2Vjb25kYXJ5LXRpdGxlPjwvdGl0bGVzPjxwZXJpb2RpY2FsPjxmdWxsLXRpdGxlPk5ldXJv
bG9neTwvZnVsbC10aXRsZT48L3BlcmlvZGljYWw+PHBhZ2VzPjI5NC0zMDE8L3BhZ2VzPjx2b2x1
bWU+NzM8L3ZvbHVtZT48bnVtYmVyPjQ8L251bWJlcj48ZWRpdGlvbj4yMDA5LzA3LzI5PC9lZGl0
aW9uPjxrZXl3b3Jkcz48a2V5d29yZD5BZ2VkPC9rZXl3b3JkPjxrZXl3b3JkPkFnZWQsIDgwIGFu
ZCBvdmVyPC9rZXl3b3JkPjxrZXl3b3JkPkFsemhlaW1lciBEaXNlYXNlLypjZXJlYnJvc3BpbmFs
IGZsdWlkLypwYXRob2xvZ3kvcGh5c2lvcGF0aG9sb2d5PC9rZXl3b3JkPjxrZXl3b3JkPkFteWxv
aWQgYmV0YS1Qcm90ZWluL2FuYWx5c2lzL2NlcmVicm9zcGluYWwgZmx1aWQ8L2tleXdvcmQ+PGtl
eXdvcmQ+QmlvbG9naWNhbCBNYXJrZXJzL2FuYWx5c2lzL2NlcmVicm9zcGluYWwgZmx1aWQ8L2tl
eXdvcmQ+PGtleXdvcmQ+QnJhaW4vKm1ldGFib2xpc20vKnBhdGhvbG9neS9waHlzaW9wYXRob2xv
Z3k8L2tleXdvcmQ+PGtleXdvcmQ+Q29nbml0aW9uIERpc29yZGVycy8qY2VyZWJyb3NwaW5hbCBm
bHVpZC8qcGF0aG9sb2d5L3BoeXNpb3BhdGhvbG9neTwva2V5d29yZD48a2V5d29yZD5Db2hvcnQg
U3R1ZGllczwva2V5d29yZD48a2V5d29yZD5Dcm9zcy1TZWN0aW9uYWwgU3R1ZGllczwva2V5d29y
ZD48a2V5d29yZD5EaWFnbm9zaXMsIERpZmZlcmVudGlhbDwva2V5d29yZD48a2V5d29yZD5EaXNl
YXNlIFByb2dyZXNzaW9uPC9rZXl3b3JkPjxrZXl3b3JkPkZlbWFsZTwva2V5d29yZD48a2V5d29y
ZD5IdW1hbnM8L2tleXdvcmQ+PGtleXdvcmQ+TG9uZ2l0dWRpbmFsIFN0dWRpZXM8L2tleXdvcmQ+
PGtleXdvcmQ+TWFnbmV0aWMgUmVzb25hbmNlIEltYWdpbmc8L2tleXdvcmQ+PGtleXdvcmQ+TWFs
ZTwva2V5d29yZD48a2V5d29yZD5NZW1vcnkgRGlzb3JkZXJzL2NlcmVicm9zcGluYWwgZmx1aWQv
cGF0aG9sb2d5L3BoeXNpb3BhdGhvbG9neTwva2V5d29yZD48a2V5d29yZD5NaWRkbGUgQWdlZDwv
a2V5d29yZD48a2V5d29yZD5OZXVyb3BzeWNob2xvZ2ljYWwgVGVzdHM8L2tleXdvcmQ+PGtleXdv
cmQ+UGVwdGlkZSBGcmFnbWVudHMvYW5hbHlzaXMvY2VyZWJyb3NwaW5hbCBmbHVpZDwva2V5d29y
ZD48a2V5d29yZD5QcmVkaWN0aXZlIFZhbHVlIG9mIFRlc3RzPC9rZXl3b3JkPjxrZXl3b3JkPlBy
b2dub3Npczwva2V5d29yZD48a2V5d29yZD5Qcm9wb3J0aW9uYWwgSGF6YXJkcyBNb2RlbHM8L2tl
eXdvcmQ+PGtleXdvcmQ+dGF1IFByb3RlaW5zL2FuYWx5c2lzL2NlcmVicm9zcGluYWwgZmx1aWQ8
L2tleXdvcmQ+PC9rZXl3b3Jkcz48ZGF0ZXM+PHllYXI+MjAwOTwveWVhcj48cHViLWRhdGVzPjxk
YXRlPkp1bCAyODwvZGF0ZT48L3B1Yi1kYXRlcz48L2RhdGVzPjxpc2JuPjE1MjYtNjMyWCAoRWxl
Y3Ryb25pYykmI3hEOzAwMjgtMzg3OCAoTGlua2luZyk8L2lzYm4+PGFjY2Vzc2lvbi1udW0+MTk2
MzYwNDk8L2FjY2Vzc2lvbi1udW0+PHVybHM+PHJlbGF0ZWQtdXJscz48dXJsPmh0dHA6Ly93d3cu
bmNiaS5ubG0ubmloLmdvdi9lbnRyZXovcXVlcnkuZmNnaT9jbWQ9UmV0cmlldmUmYW1wO2RiPVB1
Yk1lZCZhbXA7ZG9wdD1DaXRhdGlvbiZhbXA7bGlzdF91aWRzPTE5NjM2MDQ5PC91cmw+PC9yZWxh
dGVkLXVybHM+PC91cmxzPjxjdXN0b20yPjI3MTUyMTQ8L2N1c3RvbTI+PGVsZWN0cm9uaWMtcmVz
b3VyY2UtbnVtPjczLzQvMjk0IFtwaWldJiN4RDsxMC4xMjEyL1dOTC4wYjAxM2UzMTgxYWY3OWZi
PC9lbGVjdHJvbmljLXJlc291cmNlLW51bT48bGFuZ3VhZ2U+ZW5nPC9sYW5ndWFnZT48L3JlY29y
ZD48L0NpdGU+PC9FbmROb3RlPgB=
</w:fldData>
        </w:fldChar>
      </w:r>
      <w:r w:rsidR="00795734">
        <w:instrText xml:space="preserve"> ADDIN EN.CITE </w:instrText>
      </w:r>
      <w:r w:rsidR="00795734">
        <w:fldChar w:fldCharType="begin">
          <w:fldData xml:space="preserve">PEVuZE5vdGU+PENpdGU+PEF1dGhvcj5WZW11cmk8L0F1dGhvcj48WWVhcj4yMDA5PC9ZZWFyPjxS
ZWNOdW0+NjM8L1JlY051bT48RGlzcGxheVRleHQ+KDU4KTwvRGlzcGxheVRleHQ+PHJlY29yZD48
cmVjLW51bWJlcj42MzwvcmVjLW51bWJlcj48Zm9yZWlnbi1rZXlzPjxrZXkgYXBwPSJFTiIgZGIt
aWQ9ImZkZXd4dGQ1NnYweDU1ZWZyZms1ZXgwc2UwNXR6MDB4MmQ1dyIgdGltZXN0YW1wPSIwIj42
Mzwva2V5PjwvZm9yZWlnbi1rZXlzPjxyZWYtdHlwZSBuYW1lPSJKb3VybmFsIEFydGljbGUiPjE3
PC9yZWYtdHlwZT48Y29udHJpYnV0b3JzPjxhdXRob3JzPjxhdXRob3I+VmVtdXJpLCBQLjwvYXV0
aG9yPjxhdXRob3I+V2lzdGUsIEguIEouPC9hdXRob3I+PGF1dGhvcj5XZWlnYW5kLCBTLiBELjwv
YXV0aG9yPjxhdXRob3I+U2hhdywgTC4gTS48L2F1dGhvcj48YXV0aG9yPlRyb2phbm93c2tpLCBK
LiBRLjwvYXV0aG9yPjxhdXRob3I+V2VpbmVyLCBNLiBXLjwvYXV0aG9yPjxhdXRob3I+S25vcG1h
biwgRC4gUy48L2F1dGhvcj48YXV0aG9yPlBldGVyc2VuLCBSLiBDLjwvYXV0aG9yPjxhdXRob3I+
SmFjaywgQy4gUi4sIEpyLjwvYXV0aG9yPjwvYXV0aG9ycz48L2NvbnRyaWJ1dG9ycz48YXV0aC1h
ZGRyZXNzPkFnaW5nIGFuZCBEZW1lbnRpYSBJbWFnaW5nIFJlc2VhcmNoIExhYm9yYXRvcnksIERl
cGFydG1lbnQgb2YgUmFkaW9sb2d5LCBNYXlvIENsaW5pYyBhbmQgRm91bmRhdGlvbiwgUm9jaGVz
dGVyLCBNTiA1NTkwNSwgVVNBLjwvYXV0aC1hZGRyZXNzPjx0aXRsZXM+PHRpdGxlPk1SSSBhbmQg
Q1NGIGJpb21hcmtlcnMgaW4gbm9ybWFsLCBNQ0ksIGFuZCBBRCBzdWJqZWN0czogcHJlZGljdGlu
ZyBmdXR1cmUgY2xpbmljYWwgY2hhbmdlPC90aXRsZT48c2Vjb25kYXJ5LXRpdGxlPk5ldXJvbG9n
eTwvc2Vjb25kYXJ5LXRpdGxlPjwvdGl0bGVzPjxwZXJpb2RpY2FsPjxmdWxsLXRpdGxlPk5ldXJv
bG9neTwvZnVsbC10aXRsZT48L3BlcmlvZGljYWw+PHBhZ2VzPjI5NC0zMDE8L3BhZ2VzPjx2b2x1
bWU+NzM8L3ZvbHVtZT48bnVtYmVyPjQ8L251bWJlcj48ZWRpdGlvbj4yMDA5LzA3LzI5PC9lZGl0
aW9uPjxrZXl3b3Jkcz48a2V5d29yZD5BZ2VkPC9rZXl3b3JkPjxrZXl3b3JkPkFnZWQsIDgwIGFu
ZCBvdmVyPC9rZXl3b3JkPjxrZXl3b3JkPkFsemhlaW1lciBEaXNlYXNlLypjZXJlYnJvc3BpbmFs
IGZsdWlkLypwYXRob2xvZ3kvcGh5c2lvcGF0aG9sb2d5PC9rZXl3b3JkPjxrZXl3b3JkPkFteWxv
aWQgYmV0YS1Qcm90ZWluL2FuYWx5c2lzL2NlcmVicm9zcGluYWwgZmx1aWQ8L2tleXdvcmQ+PGtl
eXdvcmQ+QmlvbG9naWNhbCBNYXJrZXJzL2FuYWx5c2lzL2NlcmVicm9zcGluYWwgZmx1aWQ8L2tl
eXdvcmQ+PGtleXdvcmQ+QnJhaW4vKm1ldGFib2xpc20vKnBhdGhvbG9neS9waHlzaW9wYXRob2xv
Z3k8L2tleXdvcmQ+PGtleXdvcmQ+Q29nbml0aW9uIERpc29yZGVycy8qY2VyZWJyb3NwaW5hbCBm
bHVpZC8qcGF0aG9sb2d5L3BoeXNpb3BhdGhvbG9neTwva2V5d29yZD48a2V5d29yZD5Db2hvcnQg
U3R1ZGllczwva2V5d29yZD48a2V5d29yZD5Dcm9zcy1TZWN0aW9uYWwgU3R1ZGllczwva2V5d29y
ZD48a2V5d29yZD5EaWFnbm9zaXMsIERpZmZlcmVudGlhbDwva2V5d29yZD48a2V5d29yZD5EaXNl
YXNlIFByb2dyZXNzaW9uPC9rZXl3b3JkPjxrZXl3b3JkPkZlbWFsZTwva2V5d29yZD48a2V5d29y
ZD5IdW1hbnM8L2tleXdvcmQ+PGtleXdvcmQ+TG9uZ2l0dWRpbmFsIFN0dWRpZXM8L2tleXdvcmQ+
PGtleXdvcmQ+TWFnbmV0aWMgUmVzb25hbmNlIEltYWdpbmc8L2tleXdvcmQ+PGtleXdvcmQ+TWFs
ZTwva2V5d29yZD48a2V5d29yZD5NZW1vcnkgRGlzb3JkZXJzL2NlcmVicm9zcGluYWwgZmx1aWQv
cGF0aG9sb2d5L3BoeXNpb3BhdGhvbG9neTwva2V5d29yZD48a2V5d29yZD5NaWRkbGUgQWdlZDwv
a2V5d29yZD48a2V5d29yZD5OZXVyb3BzeWNob2xvZ2ljYWwgVGVzdHM8L2tleXdvcmQ+PGtleXdv
cmQ+UGVwdGlkZSBGcmFnbWVudHMvYW5hbHlzaXMvY2VyZWJyb3NwaW5hbCBmbHVpZDwva2V5d29y
ZD48a2V5d29yZD5QcmVkaWN0aXZlIFZhbHVlIG9mIFRlc3RzPC9rZXl3b3JkPjxrZXl3b3JkPlBy
b2dub3Npczwva2V5d29yZD48a2V5d29yZD5Qcm9wb3J0aW9uYWwgSGF6YXJkcyBNb2RlbHM8L2tl
eXdvcmQ+PGtleXdvcmQ+dGF1IFByb3RlaW5zL2FuYWx5c2lzL2NlcmVicm9zcGluYWwgZmx1aWQ8
L2tleXdvcmQ+PC9rZXl3b3Jkcz48ZGF0ZXM+PHllYXI+MjAwOTwveWVhcj48cHViLWRhdGVzPjxk
YXRlPkp1bCAyODwvZGF0ZT48L3B1Yi1kYXRlcz48L2RhdGVzPjxpc2JuPjE1MjYtNjMyWCAoRWxl
Y3Ryb25pYykmI3hEOzAwMjgtMzg3OCAoTGlua2luZyk8L2lzYm4+PGFjY2Vzc2lvbi1udW0+MTk2
MzYwNDk8L2FjY2Vzc2lvbi1udW0+PHVybHM+PHJlbGF0ZWQtdXJscz48dXJsPmh0dHA6Ly93d3cu
bmNiaS5ubG0ubmloLmdvdi9lbnRyZXovcXVlcnkuZmNnaT9jbWQ9UmV0cmlldmUmYW1wO2RiPVB1
Yk1lZCZhbXA7ZG9wdD1DaXRhdGlvbiZhbXA7bGlzdF91aWRzPTE5NjM2MDQ5PC91cmw+PC9yZWxh
dGVkLXVybHM+PC91cmxzPjxjdXN0b20yPjI3MTUyMTQ8L2N1c3RvbTI+PGVsZWN0cm9uaWMtcmVz
b3VyY2UtbnVtPjczLzQvMjk0IFtwaWldJiN4RDsxMC4xMjEyL1dOTC4wYjAxM2UzMTgxYWY3OWZi
PC9lbGVjdHJvbmljLXJlc291cmNlLW51bT48bGFuZ3VhZ2U+ZW5nPC9sYW5ndWFnZT48L3JlY29y
ZD48L0NpdGU+PC9FbmROb3RlPgB=
</w:fldData>
        </w:fldChar>
      </w:r>
      <w:r w:rsidR="00795734">
        <w:instrText xml:space="preserve"> ADDIN EN.CITE.DATA </w:instrText>
      </w:r>
      <w:r w:rsidR="00795734">
        <w:fldChar w:fldCharType="end"/>
      </w:r>
      <w:r w:rsidR="00354DEC">
        <w:fldChar w:fldCharType="separate"/>
      </w:r>
      <w:r w:rsidR="00795734">
        <w:t>(</w:t>
      </w:r>
      <w:hyperlink w:anchor="_ENREF_58" w:tooltip="Vemuri, 2009 #63" w:history="1">
        <w:r w:rsidR="00795734">
          <w:t>58</w:t>
        </w:r>
      </w:hyperlink>
      <w:r w:rsidR="00795734">
        <w:t>)</w:t>
      </w:r>
      <w:r w:rsidR="00354DEC">
        <w:fldChar w:fldCharType="end"/>
      </w:r>
      <w:r w:rsidR="004F28BF">
        <w:t xml:space="preserve"> in the ADNI dataset. The first paper reported that while CSF biomarkers were not correlated with cognitive measures in any patient group, they acted to increase the diagnostic accuracy of MRI biomarkers. Likewise in the second paper, CSF biomarkers augmented the ability of MRI biomarkers to predict</w:t>
      </w:r>
      <w:r w:rsidR="001D08FC">
        <w:t xml:space="preserve"> subsequent cognitive decline</w:t>
      </w:r>
      <w:r w:rsidR="004F28BF">
        <w:t>.</w:t>
      </w:r>
      <w:r w:rsidR="001D08FC">
        <w:t xml:space="preserve"> Currently cited by over 400 papers, these studies formed the basis for many subsequent diagnosis and prediction papers and ultimately lead to far more refined methods </w:t>
      </w:r>
      <w:r w:rsidR="001D08FC">
        <w:lastRenderedPageBreak/>
        <w:t>for the selection of clinical trial populations that were likely to show measurable clinical decline within the length of the trial.</w:t>
      </w:r>
    </w:p>
    <w:p w:rsidR="00482FA5" w:rsidRDefault="00482FA5" w:rsidP="00C504B7">
      <w:pPr>
        <w:pStyle w:val="EndNoteBibliography"/>
        <w:spacing w:line="360" w:lineRule="auto"/>
        <w:jc w:val="both"/>
        <w:rPr>
          <w:szCs w:val="18"/>
        </w:rPr>
      </w:pPr>
      <w:r>
        <w:rPr>
          <w:szCs w:val="18"/>
        </w:rPr>
        <w:t>As methods were developed for the automatic classification of AD pa</w:t>
      </w:r>
      <w:r w:rsidR="00F90BFC">
        <w:rPr>
          <w:szCs w:val="18"/>
        </w:rPr>
        <w:t>tients using anatomical MR data</w:t>
      </w:r>
      <w:r>
        <w:rPr>
          <w:szCs w:val="18"/>
        </w:rPr>
        <w:t xml:space="preserve">, the need arose for a standardized side-by-side comparison of </w:t>
      </w:r>
      <w:r w:rsidR="00250320">
        <w:rPr>
          <w:szCs w:val="18"/>
        </w:rPr>
        <w:t xml:space="preserve">different </w:t>
      </w:r>
      <w:r w:rsidR="00F90BFC">
        <w:rPr>
          <w:szCs w:val="18"/>
        </w:rPr>
        <w:t>pre-processing strategies on classification accuracy</w:t>
      </w:r>
      <w:r>
        <w:rPr>
          <w:szCs w:val="18"/>
        </w:rPr>
        <w:t xml:space="preserve">. Cuingnet et al </w:t>
      </w:r>
      <w:r w:rsidR="00354DEC">
        <w:rPr>
          <w:szCs w:val="18"/>
        </w:rPr>
        <w:fldChar w:fldCharType="begin"/>
      </w:r>
      <w:r w:rsidR="00795734">
        <w:rPr>
          <w:szCs w:val="18"/>
        </w:rPr>
        <w:instrText xml:space="preserve"> ADDIN EN.CITE &lt;EndNote&gt;&lt;Cite&gt;&lt;Author&gt;Cuingnet&lt;/Author&gt;&lt;Year&gt;2010&lt;/Year&gt;&lt;RecNum&gt;133&lt;/RecNum&gt;&lt;DisplayText&gt;(59)&lt;/DisplayText&gt;&lt;record&gt;&lt;rec-number&gt;133&lt;/rec-number&gt;&lt;foreign-keys&gt;&lt;key app="EN" db-id="fdewxtd56v0x55efrfk5ex0se05tz00x2d5w" timestamp="0"&gt;133&lt;/key&gt;&lt;/foreign-keys&gt;&lt;ref-type name="Journal Article"&gt;17&lt;/ref-type&gt;&lt;contributors&gt;&lt;authors&gt;&lt;author&gt;Cuingnet, R.&lt;/author&gt;&lt;author&gt;Gerardin, E.&lt;/author&gt;&lt;author&gt;Tessieras, J.&lt;/author&gt;&lt;author&gt;Auzias, G.&lt;/author&gt;&lt;author&gt;Lehericy, S.&lt;/author&gt;&lt;author&gt;Habert, M. O.&lt;/author&gt;&lt;author&gt;Chupin, M.&lt;/author&gt;&lt;author&gt;Benali, H.&lt;/author&gt;&lt;author&gt;Colliot, O.&lt;/author&gt;&lt;/authors&gt;&lt;/contributors&gt;&lt;auth-address&gt;UPMC Universite Paris 6, UMR 7225, UMR_S 975, Centre de Recherche de l&amp;apos;Institut du Cerveau et de la Moelle epiniere (CRICM), Paris, F-75013, France; CNRS, UMR 7225, CRICM, Paris, F-75013, France; Inserm, UMR_S 975, CRICM, Paris, F-75013, France; Inserm, UMR_S 678, LIF, Paris, F-75013, France.&lt;/auth-address&gt;&lt;titles&gt;&lt;title&gt;Automatic classification of patients with Alzheimer&amp;apos;s disease from structural MRI: A comparison of ten methods using the ADNI database&lt;/title&gt;&lt;secondary-title&gt;Neuroimage&lt;/secondary-title&gt;&lt;/titles&gt;&lt;periodical&gt;&lt;full-title&gt;Neuroimage&lt;/full-title&gt;&lt;/periodical&gt;&lt;pages&gt;766-781&lt;/pages&gt;&lt;volume&gt;56&lt;/volume&gt;&lt;number&gt;2&lt;/number&gt;&lt;edition&gt;2010/06/15&lt;/edition&gt;&lt;dates&gt;&lt;year&gt;2010&lt;/year&gt;&lt;pub-dates&gt;&lt;date&gt;Jun 11&lt;/date&gt;&lt;/pub-dates&gt;&lt;/dates&gt;&lt;isbn&gt;1095-9572 (Electronic)&amp;#xD;1053-8119 (Linking)&lt;/isbn&gt;&lt;accession-num&gt;20542124&lt;/accession-num&gt;&lt;urls&gt;&lt;related-urls&gt;&lt;url&gt;http://www.ncbi.nlm.nih.gov/entrez/query.fcgi?cmd=Retrieve&amp;amp;db=PubMed&amp;amp;dopt=Citation&amp;amp;list_uids=20542124&lt;/url&gt;&lt;/related-urls&gt;&lt;/urls&gt;&lt;electronic-resource-num&gt;S1053-8119(10)00857-8 [pii]&amp;#xD;10.1016/j.neuroimage.2010.06.013&lt;/electronic-resource-num&gt;&lt;language&gt;Eng&lt;/language&gt;&lt;/record&gt;&lt;/Cite&gt;&lt;/EndNote&gt;</w:instrText>
      </w:r>
      <w:r w:rsidR="00354DEC">
        <w:rPr>
          <w:szCs w:val="18"/>
        </w:rPr>
        <w:fldChar w:fldCharType="separate"/>
      </w:r>
      <w:r w:rsidR="00795734">
        <w:rPr>
          <w:szCs w:val="18"/>
        </w:rPr>
        <w:t>(</w:t>
      </w:r>
      <w:hyperlink w:anchor="_ENREF_59" w:tooltip="Cuingnet, 2010 #133" w:history="1">
        <w:r w:rsidR="00795734">
          <w:rPr>
            <w:szCs w:val="18"/>
          </w:rPr>
          <w:t>59</w:t>
        </w:r>
      </w:hyperlink>
      <w:r w:rsidR="00795734">
        <w:rPr>
          <w:szCs w:val="18"/>
        </w:rPr>
        <w:t>)</w:t>
      </w:r>
      <w:r w:rsidR="00354DEC">
        <w:rPr>
          <w:szCs w:val="18"/>
        </w:rPr>
        <w:fldChar w:fldCharType="end"/>
      </w:r>
      <w:r>
        <w:rPr>
          <w:szCs w:val="18"/>
        </w:rPr>
        <w:t xml:space="preserve"> compared to 5 voxel – based approaches, three cortical approaches, and two methods based on hippocampal shape</w:t>
      </w:r>
      <w:r w:rsidR="00250320">
        <w:rPr>
          <w:szCs w:val="18"/>
        </w:rPr>
        <w:t xml:space="preserve"> and volume using ADNI data. This</w:t>
      </w:r>
      <w:r>
        <w:rPr>
          <w:szCs w:val="18"/>
        </w:rPr>
        <w:t xml:space="preserve"> thorough study allowed researchers </w:t>
      </w:r>
      <w:r w:rsidR="00250320">
        <w:rPr>
          <w:szCs w:val="18"/>
        </w:rPr>
        <w:t>to directly compare</w:t>
      </w:r>
      <w:r>
        <w:rPr>
          <w:szCs w:val="18"/>
        </w:rPr>
        <w:t xml:space="preserve"> </w:t>
      </w:r>
      <w:r w:rsidR="00250320">
        <w:rPr>
          <w:szCs w:val="18"/>
        </w:rPr>
        <w:t xml:space="preserve">these </w:t>
      </w:r>
      <w:r>
        <w:rPr>
          <w:szCs w:val="18"/>
        </w:rPr>
        <w:t>methodologies</w:t>
      </w:r>
      <w:r w:rsidR="00250320">
        <w:rPr>
          <w:szCs w:val="18"/>
        </w:rPr>
        <w:t xml:space="preserve"> which had been originally published using</w:t>
      </w:r>
      <w:r>
        <w:rPr>
          <w:szCs w:val="18"/>
        </w:rPr>
        <w:t xml:space="preserve"> different data sets and parameters</w:t>
      </w:r>
      <w:r w:rsidR="00250320">
        <w:rPr>
          <w:szCs w:val="18"/>
        </w:rPr>
        <w:t>,</w:t>
      </w:r>
      <w:r>
        <w:rPr>
          <w:szCs w:val="18"/>
        </w:rPr>
        <w:t xml:space="preserve"> and consequently became an essential reference for the development of automatic classification strategies.</w:t>
      </w:r>
    </w:p>
    <w:p w:rsidR="00250320" w:rsidRDefault="00250C04" w:rsidP="00FD4B39">
      <w:pPr>
        <w:shd w:val="clear" w:color="auto" w:fill="FFFFFF"/>
        <w:spacing w:after="0" w:line="360" w:lineRule="auto"/>
        <w:jc w:val="both"/>
        <w:rPr>
          <w:szCs w:val="18"/>
        </w:rPr>
      </w:pPr>
      <w:r>
        <w:rPr>
          <w:szCs w:val="18"/>
        </w:rPr>
        <w:t xml:space="preserve">The selection of AD-like features from imaging data enabled multivariate classification by reducing the "curse of dimensionality". Likewise, the selection of features that are most AD-like across multiple modalities was critical step in constructing an accurate classifier. </w:t>
      </w:r>
      <w:r w:rsidR="001B75F7">
        <w:rPr>
          <w:rFonts w:ascii="Arial" w:eastAsia="Times New Roman" w:hAnsi="Arial" w:cs="Arial"/>
          <w:color w:val="000000"/>
          <w:sz w:val="20"/>
          <w:szCs w:val="20"/>
          <w:lang w:val="en-US" w:eastAsia="en-GB"/>
        </w:rPr>
        <w:t xml:space="preserve">Chen et al </w:t>
      </w:r>
      <w:r w:rsidR="001B75F7">
        <w:rPr>
          <w:rFonts w:ascii="Arial" w:eastAsia="Times New Roman" w:hAnsi="Arial" w:cs="Arial"/>
          <w:color w:val="000000"/>
          <w:sz w:val="20"/>
          <w:szCs w:val="20"/>
          <w:lang w:val="en-US" w:eastAsia="en-GB"/>
        </w:rPr>
        <w:fldChar w:fldCharType="begin"/>
      </w:r>
      <w:r w:rsidR="00795734">
        <w:rPr>
          <w:rFonts w:ascii="Arial" w:eastAsia="Times New Roman" w:hAnsi="Arial" w:cs="Arial"/>
          <w:color w:val="000000"/>
          <w:sz w:val="20"/>
          <w:szCs w:val="20"/>
          <w:lang w:val="en-US" w:eastAsia="en-GB"/>
        </w:rPr>
        <w:instrText xml:space="preserve"> ADDIN EN.CITE &lt;EndNote&gt;&lt;Cite&gt;&lt;Author&gt;Chen&lt;/Author&gt;&lt;Year&gt;2011&lt;/Year&gt;&lt;RecNum&gt;225&lt;/RecNum&gt;&lt;DisplayText&gt;(60)&lt;/DisplayText&gt;&lt;record&gt;&lt;rec-number&gt;225&lt;/rec-number&gt;&lt;foreign-keys&gt;&lt;key app="EN" db-id="fdewxtd56v0x55efrfk5ex0se05tz00x2d5w" timestamp="1303757083"&gt;225&lt;/key&gt;&lt;/foreign-keys&gt;&lt;ref-type name="Journal Article"&gt;17&lt;/ref-type&gt;&lt;contributors&gt;&lt;authors&gt;&lt;author&gt;Chen, K.&lt;/author&gt;&lt;author&gt;Ayutyanont, N.&lt;/author&gt;&lt;author&gt;Langbaum, J. B.&lt;/author&gt;&lt;author&gt;Fleisher, A. S.&lt;/author&gt;&lt;author&gt;Reschke, C.&lt;/author&gt;&lt;author&gt;Lee, W.&lt;/author&gt;&lt;author&gt;Liu, X.&lt;/author&gt;&lt;author&gt;Bandy, D.&lt;/author&gt;&lt;author&gt;Alexander, G. E.&lt;/author&gt;&lt;author&gt;Thompson, P. M.&lt;/author&gt;&lt;author&gt;Shaw, L.&lt;/author&gt;&lt;author&gt;Trojanowski, J. Q.&lt;/author&gt;&lt;author&gt;Jack, C. R., Jr.&lt;/author&gt;&lt;author&gt;Landau, S. M.&lt;/author&gt;&lt;author&gt;Foster, N. L.&lt;/author&gt;&lt;author&gt;Harvey, D. J.&lt;/author&gt;&lt;author&gt;Weiner, M. W.&lt;/author&gt;&lt;author&gt;Koeppe, R. A.&lt;/author&gt;&lt;author&gt;Jagust, W. J.&lt;/author&gt;&lt;author&gt;Reiman, E. M.&lt;/author&gt;&lt;/authors&gt;&lt;/contributors&gt;&lt;auth-address&gt;Banner Alzheimer&amp;apos;s Institute and Banner Good Samaritan PET Center, Phoenix, AZ, USA; Department of Mathematics and Statistics, Arizona State University, Tempe, AZ, USA; Arizona Alzheimer&amp;apos;s Consortium, Phoenix, AZ, USA.&lt;/auth-address&gt;&lt;titles&gt;&lt;title&gt;Characterizing Alzheimer&amp;apos;s disease using a hypometabolic convergence index&lt;/title&gt;&lt;secondary-title&gt;Neuroimage&lt;/secondary-title&gt;&lt;/titles&gt;&lt;periodical&gt;&lt;full-title&gt;Neuroimage&lt;/full-title&gt;&lt;/periodical&gt;&lt;pages&gt;52-60&lt;/pages&gt;&lt;volume&gt;56&lt;/volume&gt;&lt;number&gt;1&lt;/number&gt;&lt;edition&gt;2011/02/01&lt;/edition&gt;&lt;dates&gt;&lt;year&gt;2011&lt;/year&gt;&lt;pub-dates&gt;&lt;date&gt;May 1&lt;/date&gt;&lt;/pub-dates&gt;&lt;/dates&gt;&lt;isbn&gt;1095-9572 (Electronic)&amp;#xD;1053-8119 (Linking)&lt;/isbn&gt;&lt;accession-num&gt;21276856&lt;/accession-num&gt;&lt;urls&gt;&lt;/urls&gt;&lt;custom2&gt;3066300&lt;/custom2&gt;&lt;electronic-resource-num&gt;10.1016/j.neuroimage.2011.01.049&lt;/electronic-resource-num&gt;&lt;remote-database-provider&gt;NLM&lt;/remote-database-provider&gt;&lt;language&gt;eng&lt;/language&gt;&lt;/record&gt;&lt;/Cite&gt;&lt;/EndNote&gt;</w:instrText>
      </w:r>
      <w:r w:rsidR="001B75F7">
        <w:rPr>
          <w:rFonts w:ascii="Arial" w:eastAsia="Times New Roman" w:hAnsi="Arial" w:cs="Arial"/>
          <w:color w:val="000000"/>
          <w:sz w:val="20"/>
          <w:szCs w:val="20"/>
          <w:lang w:val="en-US" w:eastAsia="en-GB"/>
        </w:rPr>
        <w:fldChar w:fldCharType="separate"/>
      </w:r>
      <w:r w:rsidR="00795734">
        <w:rPr>
          <w:rFonts w:ascii="Arial" w:eastAsia="Times New Roman" w:hAnsi="Arial" w:cs="Arial"/>
          <w:noProof/>
          <w:color w:val="000000"/>
          <w:sz w:val="20"/>
          <w:szCs w:val="20"/>
          <w:lang w:val="en-US" w:eastAsia="en-GB"/>
        </w:rPr>
        <w:t>(</w:t>
      </w:r>
      <w:hyperlink w:anchor="_ENREF_60" w:tooltip="Chen, 2011 #225" w:history="1">
        <w:r w:rsidR="00795734">
          <w:rPr>
            <w:rFonts w:ascii="Arial" w:eastAsia="Times New Roman" w:hAnsi="Arial" w:cs="Arial"/>
            <w:noProof/>
            <w:color w:val="000000"/>
            <w:sz w:val="20"/>
            <w:szCs w:val="20"/>
            <w:lang w:val="en-US" w:eastAsia="en-GB"/>
          </w:rPr>
          <w:t>60</w:t>
        </w:r>
      </w:hyperlink>
      <w:r w:rsidR="00795734">
        <w:rPr>
          <w:rFonts w:ascii="Arial" w:eastAsia="Times New Roman" w:hAnsi="Arial" w:cs="Arial"/>
          <w:noProof/>
          <w:color w:val="000000"/>
          <w:sz w:val="20"/>
          <w:szCs w:val="20"/>
          <w:lang w:val="en-US" w:eastAsia="en-GB"/>
        </w:rPr>
        <w:t>)</w:t>
      </w:r>
      <w:r w:rsidR="001B75F7">
        <w:rPr>
          <w:rFonts w:ascii="Arial" w:eastAsia="Times New Roman" w:hAnsi="Arial" w:cs="Arial"/>
          <w:color w:val="000000"/>
          <w:sz w:val="20"/>
          <w:szCs w:val="20"/>
          <w:lang w:val="en-US" w:eastAsia="en-GB"/>
        </w:rPr>
        <w:fldChar w:fldCharType="end"/>
      </w:r>
      <w:r w:rsidR="00FD4B39" w:rsidRPr="00FB73FF">
        <w:rPr>
          <w:rFonts w:ascii="Arial" w:eastAsia="Times New Roman" w:hAnsi="Arial" w:cs="Arial"/>
          <w:color w:val="000000"/>
          <w:sz w:val="20"/>
          <w:szCs w:val="20"/>
          <w:lang w:val="en-US" w:eastAsia="en-GB"/>
        </w:rPr>
        <w:t xml:space="preserve"> developed a </w:t>
      </w:r>
      <w:r w:rsidR="00FD4B39" w:rsidRPr="00FB73FF">
        <w:rPr>
          <w:rFonts w:ascii="Calibri" w:eastAsia="Times New Roman" w:hAnsi="Calibri" w:cs="Calibri"/>
          <w:color w:val="222222"/>
          <w:lang w:val="en-US" w:eastAsia="en-GB"/>
        </w:rPr>
        <w:t xml:space="preserve"> FDG-PET based </w:t>
      </w:r>
      <w:proofErr w:type="spellStart"/>
      <w:r w:rsidR="00FD4B39" w:rsidRPr="00FB73FF">
        <w:rPr>
          <w:rFonts w:ascii="Calibri" w:eastAsia="Times New Roman" w:hAnsi="Calibri" w:cs="Calibri"/>
          <w:color w:val="222222"/>
          <w:lang w:val="en-US" w:eastAsia="en-GB"/>
        </w:rPr>
        <w:t>hypome</w:t>
      </w:r>
      <w:r w:rsidR="001B75F7">
        <w:rPr>
          <w:rFonts w:ascii="Calibri" w:eastAsia="Times New Roman" w:hAnsi="Calibri" w:cs="Calibri"/>
          <w:color w:val="222222"/>
          <w:lang w:val="en-US" w:eastAsia="en-GB"/>
        </w:rPr>
        <w:t>tabolic</w:t>
      </w:r>
      <w:proofErr w:type="spellEnd"/>
      <w:r w:rsidR="001B75F7">
        <w:rPr>
          <w:rFonts w:ascii="Calibri" w:eastAsia="Times New Roman" w:hAnsi="Calibri" w:cs="Calibri"/>
          <w:color w:val="222222"/>
          <w:lang w:val="en-US" w:eastAsia="en-GB"/>
        </w:rPr>
        <w:t xml:space="preserve"> convergence index (HCI) which was </w:t>
      </w:r>
      <w:r w:rsidR="00FF4269">
        <w:rPr>
          <w:rFonts w:ascii="Calibri" w:eastAsia="Times New Roman" w:hAnsi="Calibri" w:cs="Calibri"/>
          <w:color w:val="222222"/>
          <w:lang w:val="en-US" w:eastAsia="en-GB"/>
        </w:rPr>
        <w:t xml:space="preserve">associated with </w:t>
      </w:r>
      <w:r w:rsidR="001B75F7">
        <w:rPr>
          <w:rFonts w:ascii="Calibri" w:eastAsia="Times New Roman" w:hAnsi="Calibri" w:cs="Calibri"/>
          <w:color w:val="222222"/>
          <w:lang w:val="en-US" w:eastAsia="en-GB"/>
        </w:rPr>
        <w:t>the hazard for conversion to probable AD, and which in combination with hippocampal volume measure</w:t>
      </w:r>
      <w:r w:rsidR="00C0057E">
        <w:rPr>
          <w:rFonts w:ascii="Calibri" w:eastAsia="Times New Roman" w:hAnsi="Calibri" w:cs="Calibri"/>
          <w:color w:val="222222"/>
          <w:lang w:val="en-US" w:eastAsia="en-GB"/>
        </w:rPr>
        <w:t>ment</w:t>
      </w:r>
      <w:r w:rsidR="001B75F7">
        <w:rPr>
          <w:rFonts w:ascii="Calibri" w:eastAsia="Times New Roman" w:hAnsi="Calibri" w:cs="Calibri"/>
          <w:color w:val="222222"/>
          <w:lang w:val="en-US" w:eastAsia="en-GB"/>
        </w:rPr>
        <w:t xml:space="preserve"> selected MCI patients with an even higher likelihood of conversion. </w:t>
      </w:r>
      <w:r>
        <w:rPr>
          <w:szCs w:val="18"/>
        </w:rPr>
        <w:t xml:space="preserve">Zhang et al </w:t>
      </w:r>
      <w:r w:rsidR="00354DEC">
        <w:rPr>
          <w:szCs w:val="18"/>
        </w:rPr>
        <w:fldChar w:fldCharType="begin">
          <w:fldData xml:space="preserve">PEVuZE5vdGU+PENpdGU+PEF1dGhvcj5aaGFuZzwvQXV0aG9yPjxZZWFyPjIwMTE8L1llYXI+PFJl
Y051bT43MjU8L1JlY051bT48RGlzcGxheVRleHQ+KDYxKTwvRGlzcGxheVRleHQ+PHJlY29yZD48
cmVjLW51bWJlcj43MjU8L3JlYy1udW1iZXI+PGZvcmVpZ24ta2V5cz48a2V5IGFwcD0iRU4iIGRi
LWlkPSJmZGV3eHRkNTZ2MHg1NWVmcmZrNWV4MHNlMDV0ejAweDJkNXciIHRpbWVzdGFtcD0iMTM1
NzY2NzE0NSI+NzI1PC9rZXk+PC9mb3JlaWduLWtleXM+PHJlZi10eXBlIG5hbWU9IkpvdXJuYWwg
QXJ0aWNsZSI+MTc8L3JlZi10eXBlPjxjb250cmlidXRvcnM+PGF1dGhvcnM+PGF1dGhvcj5aaGFu
ZywgRC48L2F1dGhvcj48YXV0aG9yPldhbmcsIFkuPC9hdXRob3I+PGF1dGhvcj5aaG91LCBMLjwv
YXV0aG9yPjxhdXRob3I+WXVhbiwgSC48L2F1dGhvcj48YXV0aG9yPlNoZW4sIEQuPC9hdXRob3I+
PC9hdXRob3JzPjwvY29udHJpYnV0b3JzPjxhdXRoLWFkZHJlc3M+RGVwYXJ0bWVudCBvZiBSYWRp
b2xvZ3kgYW5kIEJSSUMsIFVuaXZlcnNpdHkgb2YgTm9ydGggQ2Fyb2xpbmEgYXQgQ2hhcGVsIEhp
bGwsIE5DIDI3NTk5LCBVU0EuIGRxemhhbmdAbnVhYS5lZHUuY248L2F1dGgtYWRkcmVzcz48dGl0
bGVzPjx0aXRsZT5NdWx0aW1vZGFsIGNsYXNzaWZpY2F0aW9uIG9mIEFsemhlaW1lciZhcG9zO3Mg
ZGlzZWFzZSBhbmQgbWlsZCBjb2duaXRpdmUgaW1wYWlybWVudDwvdGl0bGU+PHNlY29uZGFyeS10
aXRsZT5OZXVyb2ltYWdlPC9zZWNvbmRhcnktdGl0bGU+PC90aXRsZXM+PHBlcmlvZGljYWw+PGZ1
bGwtdGl0bGU+TmV1cm9pbWFnZTwvZnVsbC10aXRsZT48L3BlcmlvZGljYWw+PHBhZ2VzPjg1Ni02
NzwvcGFnZXM+PHZvbHVtZT41NTwvdm9sdW1lPjxudW1iZXI+MzwvbnVtYmVyPjxlZGl0aW9uPjIw
MTEvMDEvMTg8L2VkaXRpb24+PGtleXdvcmRzPjxrZXl3b3JkPkFnZWQ8L2tleXdvcmQ+PGtleXdv
cmQ+QWdlZCwgODAgYW5kIG92ZXI8L2tleXdvcmQ+PGtleXdvcmQ+QWxnb3JpdGhtczwva2V5d29y
ZD48a2V5d29yZD5BbHpoZWltZXIgRGlzZWFzZS9jZXJlYnJvc3BpbmFsIGZsdWlkLypjbGFzc2lm
aWNhdGlvbi9wYXRob2xvZ3k8L2tleXdvcmQ+PGtleXdvcmQ+QmlvbG9naWNhbCBNYXJrZXJzPC9r
ZXl3b3JkPjxrZXl3b3JkPkNvZ25pdGlvbiBEaXNvcmRlcnMvY2VyZWJyb3NwaW5hbCBmbHVpZC8q
Y2xhc3NpZmljYXRpb24vcGF0aG9sb2d5PC9rZXl3b3JkPjxrZXl3b3JkPkRhdGEgSW50ZXJwcmV0
YXRpb24sIFN0YXRpc3RpY2FsPC9rZXl3b3JkPjxrZXl3b3JkPkRpYWdub3NpcywgRGlmZmVyZW50
aWFsPC9rZXl3b3JkPjxrZXl3b3JkPkZlbWFsZTwva2V5d29yZD48a2V5d29yZD5IdW1hbnM8L2tl
eXdvcmQ+PGtleXdvcmQ+SW1hZ2UgUHJvY2Vzc2luZywgQ29tcHV0ZXItQXNzaXN0ZWQ8L2tleXdv
cmQ+PGtleXdvcmQ+TWFnbmV0aWMgUmVzb25hbmNlIEltYWdpbmc8L2tleXdvcmQ+PGtleXdvcmQ+
TWFsZTwva2V5d29yZD48a2V5d29yZD5NaWRkbGUgQWdlZDwva2V5d29yZD48a2V5d29yZD5OZXVy
b3BzeWNob2xvZ2ljYWwgVGVzdHM8L2tleXdvcmQ+PGtleXdvcmQ+UG9zaXRyb24tRW1pc3Npb24g
VG9tb2dyYXBoeTwva2V5d29yZD48a2V5d29yZD5Qc3ljaGlhdHJpYyBTdGF0dXMgUmF0aW5nIFNj
YWxlczwva2V5d29yZD48L2tleXdvcmRzPjxkYXRlcz48eWVhcj4yMDExPC95ZWFyPjxwdWItZGF0
ZXM+PGRhdGU+QXByIDE8L2RhdGU+PC9wdWItZGF0ZXM+PC9kYXRlcz48aXNibj4xMDk1LTk1NzIg
KEVsZWN0cm9uaWMpJiN4RDsxMDUzLTgxMTkgKExpbmtpbmcpPC9pc2JuPjxhY2Nlc3Npb24tbnVt
PjIxMjM2MzQ5PC9hY2Nlc3Npb24tbnVtPjx1cmxzPjxyZWxhdGVkLXVybHM+PHVybD5odHRwOi8v
d3d3Lm5jYmkubmxtLm5paC5nb3YvcHVibWVkLzIxMjM2MzQ5PC91cmw+PC9yZWxhdGVkLXVybHM+
PC91cmxzPjxjdXN0b20yPjMwNTczNjA8L2N1c3RvbTI+PGVsZWN0cm9uaWMtcmVzb3VyY2UtbnVt
PjEwLjEwMTYvai5uZXVyb2ltYWdlLjIwMTEuMDEuMDA4JiN4RDtTMTA1My04MTE5KDExKTAwMDI2
LTcgW3BpaV08L2VsZWN0cm9uaWMtcmVzb3VyY2UtbnVtPjxsYW5ndWFnZT5lbmc8L2xhbmd1YWdl
PjwvcmVjb3JkPjwvQ2l0ZT48L0VuZE5vdGU+
</w:fldData>
        </w:fldChar>
      </w:r>
      <w:r w:rsidR="00795734">
        <w:rPr>
          <w:szCs w:val="18"/>
        </w:rPr>
        <w:instrText xml:space="preserve"> ADDIN EN.CITE </w:instrText>
      </w:r>
      <w:r w:rsidR="00795734">
        <w:rPr>
          <w:szCs w:val="18"/>
        </w:rPr>
        <w:fldChar w:fldCharType="begin">
          <w:fldData xml:space="preserve">PEVuZE5vdGU+PENpdGU+PEF1dGhvcj5aaGFuZzwvQXV0aG9yPjxZZWFyPjIwMTE8L1llYXI+PFJl
Y051bT43MjU8L1JlY051bT48RGlzcGxheVRleHQ+KDYxKTwvRGlzcGxheVRleHQ+PHJlY29yZD48
cmVjLW51bWJlcj43MjU8L3JlYy1udW1iZXI+PGZvcmVpZ24ta2V5cz48a2V5IGFwcD0iRU4iIGRi
LWlkPSJmZGV3eHRkNTZ2MHg1NWVmcmZrNWV4MHNlMDV0ejAweDJkNXciIHRpbWVzdGFtcD0iMTM1
NzY2NzE0NSI+NzI1PC9rZXk+PC9mb3JlaWduLWtleXM+PHJlZi10eXBlIG5hbWU9IkpvdXJuYWwg
QXJ0aWNsZSI+MTc8L3JlZi10eXBlPjxjb250cmlidXRvcnM+PGF1dGhvcnM+PGF1dGhvcj5aaGFu
ZywgRC48L2F1dGhvcj48YXV0aG9yPldhbmcsIFkuPC9hdXRob3I+PGF1dGhvcj5aaG91LCBMLjwv
YXV0aG9yPjxhdXRob3I+WXVhbiwgSC48L2F1dGhvcj48YXV0aG9yPlNoZW4sIEQuPC9hdXRob3I+
PC9hdXRob3JzPjwvY29udHJpYnV0b3JzPjxhdXRoLWFkZHJlc3M+RGVwYXJ0bWVudCBvZiBSYWRp
b2xvZ3kgYW5kIEJSSUMsIFVuaXZlcnNpdHkgb2YgTm9ydGggQ2Fyb2xpbmEgYXQgQ2hhcGVsIEhp
bGwsIE5DIDI3NTk5LCBVU0EuIGRxemhhbmdAbnVhYS5lZHUuY248L2F1dGgtYWRkcmVzcz48dGl0
bGVzPjx0aXRsZT5NdWx0aW1vZGFsIGNsYXNzaWZpY2F0aW9uIG9mIEFsemhlaW1lciZhcG9zO3Mg
ZGlzZWFzZSBhbmQgbWlsZCBjb2duaXRpdmUgaW1wYWlybWVudDwvdGl0bGU+PHNlY29uZGFyeS10
aXRsZT5OZXVyb2ltYWdlPC9zZWNvbmRhcnktdGl0bGU+PC90aXRsZXM+PHBlcmlvZGljYWw+PGZ1
bGwtdGl0bGU+TmV1cm9pbWFnZTwvZnVsbC10aXRsZT48L3BlcmlvZGljYWw+PHBhZ2VzPjg1Ni02
NzwvcGFnZXM+PHZvbHVtZT41NTwvdm9sdW1lPjxudW1iZXI+MzwvbnVtYmVyPjxlZGl0aW9uPjIw
MTEvMDEvMTg8L2VkaXRpb24+PGtleXdvcmRzPjxrZXl3b3JkPkFnZWQ8L2tleXdvcmQ+PGtleXdv
cmQ+QWdlZCwgODAgYW5kIG92ZXI8L2tleXdvcmQ+PGtleXdvcmQ+QWxnb3JpdGhtczwva2V5d29y
ZD48a2V5d29yZD5BbHpoZWltZXIgRGlzZWFzZS9jZXJlYnJvc3BpbmFsIGZsdWlkLypjbGFzc2lm
aWNhdGlvbi9wYXRob2xvZ3k8L2tleXdvcmQ+PGtleXdvcmQ+QmlvbG9naWNhbCBNYXJrZXJzPC9r
ZXl3b3JkPjxrZXl3b3JkPkNvZ25pdGlvbiBEaXNvcmRlcnMvY2VyZWJyb3NwaW5hbCBmbHVpZC8q
Y2xhc3NpZmljYXRpb24vcGF0aG9sb2d5PC9rZXl3b3JkPjxrZXl3b3JkPkRhdGEgSW50ZXJwcmV0
YXRpb24sIFN0YXRpc3RpY2FsPC9rZXl3b3JkPjxrZXl3b3JkPkRpYWdub3NpcywgRGlmZmVyZW50
aWFsPC9rZXl3b3JkPjxrZXl3b3JkPkZlbWFsZTwva2V5d29yZD48a2V5d29yZD5IdW1hbnM8L2tl
eXdvcmQ+PGtleXdvcmQ+SW1hZ2UgUHJvY2Vzc2luZywgQ29tcHV0ZXItQXNzaXN0ZWQ8L2tleXdv
cmQ+PGtleXdvcmQ+TWFnbmV0aWMgUmVzb25hbmNlIEltYWdpbmc8L2tleXdvcmQ+PGtleXdvcmQ+
TWFsZTwva2V5d29yZD48a2V5d29yZD5NaWRkbGUgQWdlZDwva2V5d29yZD48a2V5d29yZD5OZXVy
b3BzeWNob2xvZ2ljYWwgVGVzdHM8L2tleXdvcmQ+PGtleXdvcmQ+UG9zaXRyb24tRW1pc3Npb24g
VG9tb2dyYXBoeTwva2V5d29yZD48a2V5d29yZD5Qc3ljaGlhdHJpYyBTdGF0dXMgUmF0aW5nIFNj
YWxlczwva2V5d29yZD48L2tleXdvcmRzPjxkYXRlcz48eWVhcj4yMDExPC95ZWFyPjxwdWItZGF0
ZXM+PGRhdGU+QXByIDE8L2RhdGU+PC9wdWItZGF0ZXM+PC9kYXRlcz48aXNibj4xMDk1LTk1NzIg
KEVsZWN0cm9uaWMpJiN4RDsxMDUzLTgxMTkgKExpbmtpbmcpPC9pc2JuPjxhY2Nlc3Npb24tbnVt
PjIxMjM2MzQ5PC9hY2Nlc3Npb24tbnVtPjx1cmxzPjxyZWxhdGVkLXVybHM+PHVybD5odHRwOi8v
d3d3Lm5jYmkubmxtLm5paC5nb3YvcHVibWVkLzIxMjM2MzQ5PC91cmw+PC9yZWxhdGVkLXVybHM+
PC91cmxzPjxjdXN0b20yPjMwNTczNjA8L2N1c3RvbTI+PGVsZWN0cm9uaWMtcmVzb3VyY2UtbnVt
PjEwLjEwMTYvai5uZXVyb2ltYWdlLjIwMTEuMDEuMDA4JiN4RDtTMTA1My04MTE5KDExKTAwMDI2
LTcgW3BpaV08L2VsZWN0cm9uaWMtcmVzb3VyY2UtbnVtPjxsYW5ndWFnZT5lbmc8L2xhbmd1YWdl
PjwvcmVjb3JkPjwvQ2l0ZT48L0VuZE5vdGU+
</w:fldData>
        </w:fldChar>
      </w:r>
      <w:r w:rsidR="00795734">
        <w:rPr>
          <w:szCs w:val="18"/>
        </w:rPr>
        <w:instrText xml:space="preserve"> ADDIN EN.CITE.DATA </w:instrText>
      </w:r>
      <w:r w:rsidR="00795734">
        <w:rPr>
          <w:szCs w:val="18"/>
        </w:rPr>
      </w:r>
      <w:r w:rsidR="00795734">
        <w:rPr>
          <w:szCs w:val="18"/>
        </w:rPr>
        <w:fldChar w:fldCharType="end"/>
      </w:r>
      <w:r w:rsidR="00354DEC">
        <w:rPr>
          <w:szCs w:val="18"/>
        </w:rPr>
      </w:r>
      <w:r w:rsidR="00354DEC">
        <w:rPr>
          <w:szCs w:val="18"/>
        </w:rPr>
        <w:fldChar w:fldCharType="separate"/>
      </w:r>
      <w:r w:rsidR="00795734">
        <w:rPr>
          <w:noProof/>
          <w:szCs w:val="18"/>
        </w:rPr>
        <w:t>(</w:t>
      </w:r>
      <w:hyperlink w:anchor="_ENREF_61" w:tooltip="Zhang, 2011 #725" w:history="1">
        <w:r w:rsidR="00795734">
          <w:rPr>
            <w:noProof/>
            <w:szCs w:val="18"/>
          </w:rPr>
          <w:t>61</w:t>
        </w:r>
      </w:hyperlink>
      <w:r w:rsidR="00795734">
        <w:rPr>
          <w:noProof/>
          <w:szCs w:val="18"/>
        </w:rPr>
        <w:t>)</w:t>
      </w:r>
      <w:r w:rsidR="00354DEC">
        <w:rPr>
          <w:szCs w:val="18"/>
        </w:rPr>
        <w:fldChar w:fldCharType="end"/>
      </w:r>
      <w:r w:rsidR="00235CC8">
        <w:rPr>
          <w:szCs w:val="18"/>
        </w:rPr>
        <w:t xml:space="preserve"> </w:t>
      </w:r>
      <w:r>
        <w:rPr>
          <w:szCs w:val="18"/>
        </w:rPr>
        <w:t>intrinsically selected imaging (MR</w:t>
      </w:r>
      <w:r w:rsidR="00C0057E">
        <w:rPr>
          <w:szCs w:val="18"/>
        </w:rPr>
        <w:t>I</w:t>
      </w:r>
      <w:r>
        <w:rPr>
          <w:szCs w:val="18"/>
        </w:rPr>
        <w:t xml:space="preserve"> and FDG-PET) regions of interest using a linear support vector machine and combined them with levels of CSF biomarkers according to the predefined cut points. </w:t>
      </w:r>
      <w:r w:rsidR="00235CC8">
        <w:rPr>
          <w:szCs w:val="18"/>
        </w:rPr>
        <w:t>This multimodal classifier was highly accurate and marked the beginning of a proliferation of ever</w:t>
      </w:r>
      <w:r w:rsidR="001B75F7">
        <w:rPr>
          <w:szCs w:val="18"/>
        </w:rPr>
        <w:t xml:space="preserve"> more efficient methods that util</w:t>
      </w:r>
      <w:r w:rsidR="00235CC8">
        <w:rPr>
          <w:szCs w:val="18"/>
        </w:rPr>
        <w:t xml:space="preserve">ized the full breadth of ADNI data for AD diagnosis and </w:t>
      </w:r>
      <w:r w:rsidR="003D7FDA">
        <w:rPr>
          <w:szCs w:val="18"/>
        </w:rPr>
        <w:t xml:space="preserve">for </w:t>
      </w:r>
      <w:r w:rsidR="00235CC8">
        <w:rPr>
          <w:szCs w:val="18"/>
        </w:rPr>
        <w:t xml:space="preserve">the prediction of future decline. </w:t>
      </w:r>
      <w:r w:rsidR="003D7FDA">
        <w:rPr>
          <w:szCs w:val="18"/>
        </w:rPr>
        <w:t>For instance, o</w:t>
      </w:r>
      <w:r w:rsidR="00235CC8">
        <w:rPr>
          <w:szCs w:val="18"/>
        </w:rPr>
        <w:t xml:space="preserve">ne paper that quickly followed </w:t>
      </w:r>
      <w:r w:rsidR="00354DEC">
        <w:rPr>
          <w:szCs w:val="18"/>
        </w:rPr>
        <w:fldChar w:fldCharType="begin"/>
      </w:r>
      <w:r w:rsidR="00795734">
        <w:rPr>
          <w:szCs w:val="18"/>
        </w:rPr>
        <w:instrText xml:space="preserve"> ADDIN EN.CITE &lt;EndNote&gt;&lt;Cite&gt;&lt;Author&gt;Zhang&lt;/Author&gt;&lt;Year&gt;2012&lt;/Year&gt;&lt;RecNum&gt;719&lt;/RecNum&gt;&lt;DisplayText&gt;(62)&lt;/DisplayText&gt;&lt;record&gt;&lt;rec-number&gt;719&lt;/rec-number&gt;&lt;foreign-keys&gt;&lt;key app="EN" db-id="fdewxtd56v0x55efrfk5ex0se05tz00x2d5w" timestamp="1357667038"&gt;719&lt;/key&gt;&lt;/foreign-keys&gt;&lt;ref-type name="Journal Article"&gt;17&lt;/ref-type&gt;&lt;contributors&gt;&lt;authors&gt;&lt;author&gt;Zhang, D.&lt;/author&gt;&lt;author&gt;Shen, D.&lt;/author&gt;&lt;/authors&gt;&lt;/contributors&gt;&lt;auth-address&gt;Department of Radiology and BRIC, University of North Carolina at Chapel Hill, NC 27599, USA. dqzhang@nuaa.edu.cn&lt;/auth-address&gt;&lt;titles&gt;&lt;title&gt;Multi-modal multi-task learning for joint prediction of multiple regression and classification variables in Alzheimer&amp;apos;s disease&lt;/title&gt;&lt;secondary-title&gt;Neuroimage&lt;/secondary-title&gt;&lt;/titles&gt;&lt;periodical&gt;&lt;full-title&gt;Neuroimage&lt;/full-title&gt;&lt;/periodical&gt;&lt;pages&gt;895-907&lt;/pages&gt;&lt;volume&gt;59&lt;/volume&gt;&lt;number&gt;2&lt;/number&gt;&lt;edition&gt;2011/10/14&lt;/edition&gt;&lt;keywords&gt;&lt;keyword&gt;Aged&lt;/keyword&gt;&lt;keyword&gt;Aged, 80 and over&lt;/keyword&gt;&lt;keyword&gt;*Algorithms&lt;/keyword&gt;&lt;keyword&gt;Alzheimer Disease/*diagnosis&lt;/keyword&gt;&lt;keyword&gt;*Artificial Intelligence&lt;/keyword&gt;&lt;keyword&gt;Female&lt;/keyword&gt;&lt;keyword&gt;Humans&lt;/keyword&gt;&lt;keyword&gt;Image Interpretation, Computer-Assisted/*methods&lt;/keyword&gt;&lt;keyword&gt;Male&lt;/keyword&gt;&lt;keyword&gt;Middle Aged&lt;/keyword&gt;&lt;keyword&gt;Neuroimaging/*methods&lt;/keyword&gt;&lt;keyword&gt;Pattern Recognition, Automated/*methods&lt;/keyword&gt;&lt;keyword&gt;Regression Analysis&lt;/keyword&gt;&lt;keyword&gt;Reproducibility of Results&lt;/keyword&gt;&lt;keyword&gt;Sensitivity and Specificity&lt;/keyword&gt;&lt;keyword&gt;*Subtraction Technique&lt;/keyword&gt;&lt;/keywords&gt;&lt;dates&gt;&lt;year&gt;2012&lt;/year&gt;&lt;pub-dates&gt;&lt;date&gt;Jan 16&lt;/date&gt;&lt;/pub-dates&gt;&lt;/dates&gt;&lt;isbn&gt;1095-9572 (Electronic)&amp;#xD;1053-8119 (Linking)&lt;/isbn&gt;&lt;accession-num&gt;21992749&lt;/accession-num&gt;&lt;urls&gt;&lt;related-urls&gt;&lt;url&gt;http://www.ncbi.nlm.nih.gov/pubmed/21992749&lt;/url&gt;&lt;/related-urls&gt;&lt;/urls&gt;&lt;custom2&gt;3230721&lt;/custom2&gt;&lt;electronic-resource-num&gt;10.1016/j.neuroimage.2011.09.069&amp;#xD;S1053-8119(11)01144-X [pii]&lt;/electronic-resource-num&gt;&lt;language&gt;eng&lt;/language&gt;&lt;/record&gt;&lt;/Cite&gt;&lt;/EndNote&gt;</w:instrText>
      </w:r>
      <w:r w:rsidR="00354DEC">
        <w:rPr>
          <w:szCs w:val="18"/>
        </w:rPr>
        <w:fldChar w:fldCharType="separate"/>
      </w:r>
      <w:r w:rsidR="00795734">
        <w:rPr>
          <w:noProof/>
          <w:szCs w:val="18"/>
        </w:rPr>
        <w:t>(</w:t>
      </w:r>
      <w:hyperlink w:anchor="_ENREF_62" w:tooltip="Zhang, 2012 #719" w:history="1">
        <w:r w:rsidR="00795734">
          <w:rPr>
            <w:noProof/>
            <w:szCs w:val="18"/>
          </w:rPr>
          <w:t>62</w:t>
        </w:r>
      </w:hyperlink>
      <w:r w:rsidR="00795734">
        <w:rPr>
          <w:noProof/>
          <w:szCs w:val="18"/>
        </w:rPr>
        <w:t>)</w:t>
      </w:r>
      <w:r w:rsidR="00354DEC">
        <w:rPr>
          <w:szCs w:val="18"/>
        </w:rPr>
        <w:fldChar w:fldCharType="end"/>
      </w:r>
      <w:r w:rsidR="00235CC8">
        <w:rPr>
          <w:szCs w:val="18"/>
        </w:rPr>
        <w:t xml:space="preserve"> combined a multitask feature selection </w:t>
      </w:r>
      <w:r w:rsidR="003D7FDA">
        <w:rPr>
          <w:szCs w:val="18"/>
        </w:rPr>
        <w:t xml:space="preserve">with a </w:t>
      </w:r>
      <w:r w:rsidR="00235CC8">
        <w:rPr>
          <w:szCs w:val="18"/>
        </w:rPr>
        <w:t xml:space="preserve">multimodal support vector machine to integrate disparate </w:t>
      </w:r>
      <w:r w:rsidR="003D7FDA">
        <w:rPr>
          <w:szCs w:val="18"/>
        </w:rPr>
        <w:t xml:space="preserve">imaging and biological </w:t>
      </w:r>
      <w:r w:rsidR="00235CC8">
        <w:rPr>
          <w:szCs w:val="18"/>
        </w:rPr>
        <w:t>data for the estimation of continuous variables such as scores neuropsychological tests</w:t>
      </w:r>
      <w:r w:rsidR="003D7FDA">
        <w:rPr>
          <w:szCs w:val="18"/>
        </w:rPr>
        <w:t xml:space="preserve">. </w:t>
      </w:r>
    </w:p>
    <w:p w:rsidR="00FD4B39" w:rsidRPr="00FD4B39" w:rsidRDefault="00FD4B39" w:rsidP="00BB16A6">
      <w:pPr>
        <w:shd w:val="clear" w:color="auto" w:fill="FFFFFF"/>
        <w:spacing w:after="0" w:line="360" w:lineRule="auto"/>
        <w:jc w:val="center"/>
        <w:rPr>
          <w:rFonts w:ascii="Calibri" w:eastAsia="Times New Roman" w:hAnsi="Calibri" w:cs="Calibri"/>
          <w:szCs w:val="20"/>
          <w:lang w:val="en-US" w:eastAsia="en-GB"/>
        </w:rPr>
      </w:pPr>
    </w:p>
    <w:p w:rsidR="008723A2" w:rsidRDefault="008723A2" w:rsidP="00C504B7">
      <w:pPr>
        <w:spacing w:line="360" w:lineRule="auto"/>
        <w:rPr>
          <w:rStyle w:val="Emphasis"/>
        </w:rPr>
      </w:pPr>
      <w:r w:rsidRPr="003D7FDA">
        <w:rPr>
          <w:rStyle w:val="Emphasis"/>
        </w:rPr>
        <w:t>Genetics</w:t>
      </w:r>
    </w:p>
    <w:p w:rsidR="00FE73D4" w:rsidRDefault="00701674" w:rsidP="00E7564B">
      <w:pPr>
        <w:spacing w:line="360" w:lineRule="auto"/>
        <w:jc w:val="both"/>
        <w:rPr>
          <w:rFonts w:cstheme="minorHAnsi"/>
        </w:rPr>
      </w:pPr>
      <w:r w:rsidRPr="005853F0">
        <w:rPr>
          <w:rFonts w:cstheme="minorHAnsi"/>
        </w:rPr>
        <w:t>After a decade, ADNI has made contributions to AD genetics far beyond the or</w:t>
      </w:r>
      <w:r w:rsidR="00C9495F">
        <w:rPr>
          <w:rFonts w:cstheme="minorHAnsi"/>
        </w:rPr>
        <w:t>iginal mandate of the initiative</w:t>
      </w:r>
      <w:r w:rsidR="00C9495F" w:rsidRPr="00FE73D4">
        <w:rPr>
          <w:rFonts w:cstheme="minorHAnsi"/>
          <w:i/>
        </w:rPr>
        <w:t xml:space="preserve">. </w:t>
      </w:r>
      <w:r w:rsidR="00FE73D4" w:rsidRPr="00FE73D4">
        <w:rPr>
          <w:rStyle w:val="Emphasis"/>
          <w:i w:val="0"/>
        </w:rPr>
        <w:t xml:space="preserve">Since the first ADNI </w:t>
      </w:r>
      <w:r w:rsidR="00FE73D4">
        <w:rPr>
          <w:rStyle w:val="Emphasis"/>
          <w:i w:val="0"/>
        </w:rPr>
        <w:t xml:space="preserve">genome-wide association study in 2009 </w:t>
      </w:r>
      <w:r w:rsidR="00FE73D4">
        <w:rPr>
          <w:rStyle w:val="Emphasis"/>
          <w:i w:val="0"/>
        </w:rPr>
        <w:fldChar w:fldCharType="begin">
          <w:fldData xml:space="preserve">PEVuZE5vdGU+PENpdGU+PEF1dGhvcj5Qb3RraW48L0F1dGhvcj48WWVhcj4yMDA5PC9ZZWFyPjxS
ZWNOdW0+NTY8L1JlY051bT48RGlzcGxheVRleHQ+KDYzKTwvRGlzcGxheVRleHQ+PHJlY29yZD48
cmVjLW51bWJlcj41NjwvcmVjLW51bWJlcj48Zm9yZWlnbi1rZXlzPjxrZXkgYXBwPSJFTiIgZGIt
aWQ9ImZkZXd4dGQ1NnYweDU1ZWZyZms1ZXgwc2UwNXR6MDB4MmQ1dyIgdGltZXN0YW1wPSIwIj41
Njwva2V5PjwvZm9yZWlnbi1rZXlzPjxyZWYtdHlwZSBuYW1lPSJKb3VybmFsIEFydGljbGUiPjE3
PC9yZWYtdHlwZT48Y29udHJpYnV0b3JzPjxhdXRob3JzPjxhdXRob3I+UG90a2luLCBTLiBHLjwv
YXV0aG9yPjxhdXRob3I+R3VmZmFudGksIEcuPC9hdXRob3I+PGF1dGhvcj5MYWthdG9zLCBBLjwv
YXV0aG9yPjxhdXRob3I+VHVybmVyLCBKLiBBLjwvYXV0aG9yPjxhdXRob3I+S3J1Z2dlbCwgRi48
L2F1dGhvcj48YXV0aG9yPkZhbGxvbiwgSi4gSC48L2F1dGhvcj48YXV0aG9yPlNheWtpbiwgQS4g
Si48L2F1dGhvcj48YXV0aG9yPk9ycm8sIEEuPC9hdXRob3I+PGF1dGhvcj5MdXBvbGksIFMuPC9h
dXRob3I+PGF1dGhvcj5TYWx2aSwgRS48L2F1dGhvcj48YXV0aG9yPldlaW5lciwgTS48L2F1dGhv
cj48YXV0aG9yPk1hY2NpYXJkaSwgRi48L2F1dGhvcj48L2F1dGhvcnM+PC9jb250cmlidXRvcnM+
PGF1dGgtYWRkcmVzcz5EZXBhcnRtZW50IG9mIFBzeWNoaWF0cnkgYW5kIEh1bWFuIEJlaGF2aW9y
LCBVbml2ZXJzaXR5IG9mIENhbGlmb3JuaWEgSXJ2aW5lLCBJcnZpbmUsIENBLCBVU0EuIHNncG90
a2luQHVjaS5lZHU8L2F1dGgtYWRkcmVzcz48dGl0bGVzPjx0aXRsZT5IaXBwb2NhbXBhbCBhdHJv
cGh5IGFzIGEgcXVhbnRpdGF0aXZlIHRyYWl0IGluIGEgZ2Vub21lLXdpZGUgYXNzb2NpYXRpb24g
c3R1ZHkgaWRlbnRpZnlpbmcgbm92ZWwgc3VzY2VwdGliaWxpdHkgZ2VuZXMgZm9yIEFsemhlaW1l
ciZhcG9zO3MgZGlzZWFzZTwvdGl0bGU+PHNlY29uZGFyeS10aXRsZT5QTG9TIE9uZTwvc2Vjb25k
YXJ5LXRpdGxlPjwvdGl0bGVzPjxwZXJpb2RpY2FsPjxmdWxsLXRpdGxlPlBMb1MgT25lPC9mdWxs
LXRpdGxlPjwvcGVyaW9kaWNhbD48cGFnZXM+ZTY1MDE8L3BhZ2VzPjx2b2x1bWU+NDwvdm9sdW1l
PjxudW1iZXI+ODwvbnVtYmVyPjxlZGl0aW9uPjIwMDkvMDgvMTI8L2VkaXRpb24+PGtleXdvcmRz
PjxrZXl3b3JkPkFkdWx0PC9rZXl3b3JkPjxrZXl3b3JkPkFsemhlaW1lciBEaXNlYXNlLypnZW5l
dGljcy9wYXRob2xvZ3k8L2tleXdvcmQ+PGtleXdvcmQ+Q2FzZS1Db250cm9sIFN0dWRpZXM8L2tl
eXdvcmQ+PGtleXdvcmQ+RmVtYWxlPC9rZXl3b3JkPjxrZXl3b3JkPipHZW5ldGljIFByZWRpc3Bv
c2l0aW9uIHRvIERpc2Vhc2U8L2tleXdvcmQ+PGtleXdvcmQ+Kkdlbm9tZS1XaWRlIEFzc29jaWF0
aW9uIFN0dWR5PC9rZXl3b3JkPjxrZXl3b3JkPkhpcHBvY2FtcHVzLypwYXRob2xvZ3k8L2tleXdv
cmQ+PGtleXdvcmQ+SHVtYW5zPC9rZXl3b3JkPjxrZXl3b3JkPk1hZ25ldGljIFJlc29uYW5jZSBJ
bWFnaW5nPC9rZXl3b3JkPjxrZXl3b3JkPk1hbGU8L2tleXdvcmQ+PGtleXdvcmQ+UG9seW1vcnBo
aXNtLCBTaW5nbGUgTnVjbGVvdGlkZTwva2V5d29yZD48a2V5d29yZD4qUXVhbnRpdGF0aXZlIFRy
YWl0IExvY2k8L2tleXdvcmQ+PC9rZXl3b3Jkcz48ZGF0ZXM+PHllYXI+MjAwOTwveWVhcj48L2Rh
dGVzPjxpc2JuPjE5MzItNjIwMyAoRWxlY3Ryb25pYykmI3hEOzE5MzItNjIwMyAoTGlua2luZyk8
L2lzYm4+PGFjY2Vzc2lvbi1udW0+MTk2NjgzMzk8L2FjY2Vzc2lvbi1udW0+PHVybHM+PHJlbGF0
ZWQtdXJscz48dXJsPmh0dHA6Ly93d3cubmNiaS5ubG0ubmloLmdvdi9lbnRyZXovcXVlcnkuZmNn
aT9jbWQ9UmV0cmlldmUmYW1wO2RiPVB1Yk1lZCZhbXA7ZG9wdD1DaXRhdGlvbiZhbXA7bGlzdF91
aWRzPTE5NjY4MzM5PC91cmw+PC9yZWxhdGVkLXVybHM+PC91cmxzPjxjdXN0b20yPjI3MTk1ODE8
L2N1c3RvbTI+PGVsZWN0cm9uaWMtcmVzb3VyY2UtbnVtPjEwLjEzNzEvam91cm5hbC5wb25lLjAw
MDY1MDE8L2VsZWN0cm9uaWMtcmVzb3VyY2UtbnVtPjxsYW5ndWFnZT5lbmc8L2xhbmd1YWdlPjwv
cmVjb3JkPjwvQ2l0ZT48L0VuZE5vdGU+AG==
</w:fldData>
        </w:fldChar>
      </w:r>
      <w:r w:rsidR="00795734">
        <w:rPr>
          <w:rStyle w:val="Emphasis"/>
          <w:i w:val="0"/>
        </w:rPr>
        <w:instrText xml:space="preserve"> ADDIN EN.CITE </w:instrText>
      </w:r>
      <w:r w:rsidR="00795734">
        <w:rPr>
          <w:rStyle w:val="Emphasis"/>
          <w:i w:val="0"/>
        </w:rPr>
        <w:fldChar w:fldCharType="begin">
          <w:fldData xml:space="preserve">PEVuZE5vdGU+PENpdGU+PEF1dGhvcj5Qb3RraW48L0F1dGhvcj48WWVhcj4yMDA5PC9ZZWFyPjxS
ZWNOdW0+NTY8L1JlY051bT48RGlzcGxheVRleHQ+KDYzKTwvRGlzcGxheVRleHQ+PHJlY29yZD48
cmVjLW51bWJlcj41NjwvcmVjLW51bWJlcj48Zm9yZWlnbi1rZXlzPjxrZXkgYXBwPSJFTiIgZGIt
aWQ9ImZkZXd4dGQ1NnYweDU1ZWZyZms1ZXgwc2UwNXR6MDB4MmQ1dyIgdGltZXN0YW1wPSIwIj41
Njwva2V5PjwvZm9yZWlnbi1rZXlzPjxyZWYtdHlwZSBuYW1lPSJKb3VybmFsIEFydGljbGUiPjE3
PC9yZWYtdHlwZT48Y29udHJpYnV0b3JzPjxhdXRob3JzPjxhdXRob3I+UG90a2luLCBTLiBHLjwv
YXV0aG9yPjxhdXRob3I+R3VmZmFudGksIEcuPC9hdXRob3I+PGF1dGhvcj5MYWthdG9zLCBBLjwv
YXV0aG9yPjxhdXRob3I+VHVybmVyLCBKLiBBLjwvYXV0aG9yPjxhdXRob3I+S3J1Z2dlbCwgRi48
L2F1dGhvcj48YXV0aG9yPkZhbGxvbiwgSi4gSC48L2F1dGhvcj48YXV0aG9yPlNheWtpbiwgQS4g
Si48L2F1dGhvcj48YXV0aG9yPk9ycm8sIEEuPC9hdXRob3I+PGF1dGhvcj5MdXBvbGksIFMuPC9h
dXRob3I+PGF1dGhvcj5TYWx2aSwgRS48L2F1dGhvcj48YXV0aG9yPldlaW5lciwgTS48L2F1dGhv
cj48YXV0aG9yPk1hY2NpYXJkaSwgRi48L2F1dGhvcj48L2F1dGhvcnM+PC9jb250cmlidXRvcnM+
PGF1dGgtYWRkcmVzcz5EZXBhcnRtZW50IG9mIFBzeWNoaWF0cnkgYW5kIEh1bWFuIEJlaGF2aW9y
LCBVbml2ZXJzaXR5IG9mIENhbGlmb3JuaWEgSXJ2aW5lLCBJcnZpbmUsIENBLCBVU0EuIHNncG90
a2luQHVjaS5lZHU8L2F1dGgtYWRkcmVzcz48dGl0bGVzPjx0aXRsZT5IaXBwb2NhbXBhbCBhdHJv
cGh5IGFzIGEgcXVhbnRpdGF0aXZlIHRyYWl0IGluIGEgZ2Vub21lLXdpZGUgYXNzb2NpYXRpb24g
c3R1ZHkgaWRlbnRpZnlpbmcgbm92ZWwgc3VzY2VwdGliaWxpdHkgZ2VuZXMgZm9yIEFsemhlaW1l
ciZhcG9zO3MgZGlzZWFzZTwvdGl0bGU+PHNlY29uZGFyeS10aXRsZT5QTG9TIE9uZTwvc2Vjb25k
YXJ5LXRpdGxlPjwvdGl0bGVzPjxwZXJpb2RpY2FsPjxmdWxsLXRpdGxlPlBMb1MgT25lPC9mdWxs
LXRpdGxlPjwvcGVyaW9kaWNhbD48cGFnZXM+ZTY1MDE8L3BhZ2VzPjx2b2x1bWU+NDwvdm9sdW1l
PjxudW1iZXI+ODwvbnVtYmVyPjxlZGl0aW9uPjIwMDkvMDgvMTI8L2VkaXRpb24+PGtleXdvcmRz
PjxrZXl3b3JkPkFkdWx0PC9rZXl3b3JkPjxrZXl3b3JkPkFsemhlaW1lciBEaXNlYXNlLypnZW5l
dGljcy9wYXRob2xvZ3k8L2tleXdvcmQ+PGtleXdvcmQ+Q2FzZS1Db250cm9sIFN0dWRpZXM8L2tl
eXdvcmQ+PGtleXdvcmQ+RmVtYWxlPC9rZXl3b3JkPjxrZXl3b3JkPipHZW5ldGljIFByZWRpc3Bv
c2l0aW9uIHRvIERpc2Vhc2U8L2tleXdvcmQ+PGtleXdvcmQ+Kkdlbm9tZS1XaWRlIEFzc29jaWF0
aW9uIFN0dWR5PC9rZXl3b3JkPjxrZXl3b3JkPkhpcHBvY2FtcHVzLypwYXRob2xvZ3k8L2tleXdv
cmQ+PGtleXdvcmQ+SHVtYW5zPC9rZXl3b3JkPjxrZXl3b3JkPk1hZ25ldGljIFJlc29uYW5jZSBJ
bWFnaW5nPC9rZXl3b3JkPjxrZXl3b3JkPk1hbGU8L2tleXdvcmQ+PGtleXdvcmQ+UG9seW1vcnBo
aXNtLCBTaW5nbGUgTnVjbGVvdGlkZTwva2V5d29yZD48a2V5d29yZD4qUXVhbnRpdGF0aXZlIFRy
YWl0IExvY2k8L2tleXdvcmQ+PC9rZXl3b3Jkcz48ZGF0ZXM+PHllYXI+MjAwOTwveWVhcj48L2Rh
dGVzPjxpc2JuPjE5MzItNjIwMyAoRWxlY3Ryb25pYykmI3hEOzE5MzItNjIwMyAoTGlua2luZyk8
L2lzYm4+PGFjY2Vzc2lvbi1udW0+MTk2NjgzMzk8L2FjY2Vzc2lvbi1udW0+PHVybHM+PHJlbGF0
ZWQtdXJscz48dXJsPmh0dHA6Ly93d3cubmNiaS5ubG0ubmloLmdvdi9lbnRyZXovcXVlcnkuZmNn
aT9jbWQ9UmV0cmlldmUmYW1wO2RiPVB1Yk1lZCZhbXA7ZG9wdD1DaXRhdGlvbiZhbXA7bGlzdF91
aWRzPTE5NjY4MzM5PC91cmw+PC9yZWxhdGVkLXVybHM+PC91cmxzPjxjdXN0b20yPjI3MTk1ODE8
L2N1c3RvbTI+PGVsZWN0cm9uaWMtcmVzb3VyY2UtbnVtPjEwLjEzNzEvam91cm5hbC5wb25lLjAw
MDY1MDE8L2VsZWN0cm9uaWMtcmVzb3VyY2UtbnVtPjxsYW5ndWFnZT5lbmc8L2xhbmd1YWdlPjwv
cmVjb3JkPjwvQ2l0ZT48L0VuZE5vdGU+AG==
</w:fldData>
        </w:fldChar>
      </w:r>
      <w:r w:rsidR="00795734">
        <w:rPr>
          <w:rStyle w:val="Emphasis"/>
          <w:i w:val="0"/>
        </w:rPr>
        <w:instrText xml:space="preserve"> ADDIN EN.CITE.DATA </w:instrText>
      </w:r>
      <w:r w:rsidR="00795734">
        <w:rPr>
          <w:rStyle w:val="Emphasis"/>
          <w:i w:val="0"/>
        </w:rPr>
      </w:r>
      <w:r w:rsidR="00795734">
        <w:rPr>
          <w:rStyle w:val="Emphasis"/>
          <w:i w:val="0"/>
        </w:rPr>
        <w:fldChar w:fldCharType="end"/>
      </w:r>
      <w:r w:rsidR="00FE73D4">
        <w:rPr>
          <w:rStyle w:val="Emphasis"/>
          <w:i w:val="0"/>
        </w:rPr>
      </w:r>
      <w:r w:rsidR="00FE73D4">
        <w:rPr>
          <w:rStyle w:val="Emphasis"/>
          <w:i w:val="0"/>
        </w:rPr>
        <w:fldChar w:fldCharType="separate"/>
      </w:r>
      <w:r w:rsidR="00795734">
        <w:rPr>
          <w:rStyle w:val="Emphasis"/>
          <w:i w:val="0"/>
          <w:noProof/>
        </w:rPr>
        <w:t>(</w:t>
      </w:r>
      <w:hyperlink w:anchor="_ENREF_63" w:tooltip="Potkin, 2009 #56" w:history="1">
        <w:r w:rsidR="00795734">
          <w:rPr>
            <w:rStyle w:val="Emphasis"/>
            <w:i w:val="0"/>
            <w:noProof/>
          </w:rPr>
          <w:t>63</w:t>
        </w:r>
      </w:hyperlink>
      <w:r w:rsidR="00795734">
        <w:rPr>
          <w:rStyle w:val="Emphasis"/>
          <w:i w:val="0"/>
          <w:noProof/>
        </w:rPr>
        <w:t>)</w:t>
      </w:r>
      <w:r w:rsidR="00FE73D4">
        <w:rPr>
          <w:rStyle w:val="Emphasis"/>
          <w:i w:val="0"/>
        </w:rPr>
        <w:fldChar w:fldCharType="end"/>
      </w:r>
      <w:r w:rsidR="00FE73D4">
        <w:rPr>
          <w:rStyle w:val="Emphasis"/>
          <w:i w:val="0"/>
        </w:rPr>
        <w:t xml:space="preserve">, over 200 publications using ADNI data </w:t>
      </w:r>
      <w:r w:rsidR="00FE73D4" w:rsidRPr="00FE73D4">
        <w:rPr>
          <w:rStyle w:val="Emphasis"/>
          <w:i w:val="0"/>
        </w:rPr>
        <w:t>alone or in combination with other cohorts</w:t>
      </w:r>
      <w:r w:rsidR="00FE73D4">
        <w:rPr>
          <w:rStyle w:val="Emphasis"/>
          <w:i w:val="0"/>
        </w:rPr>
        <w:t xml:space="preserve"> have been reported</w:t>
      </w:r>
      <w:r w:rsidR="00FE73D4" w:rsidRPr="00FE73D4">
        <w:rPr>
          <w:rStyle w:val="Emphasis"/>
          <w:i w:val="0"/>
        </w:rPr>
        <w:t xml:space="preserve">. </w:t>
      </w:r>
      <w:r w:rsidR="00FE73D4">
        <w:rPr>
          <w:rFonts w:cstheme="minorHAnsi"/>
        </w:rPr>
        <w:t xml:space="preserve">The ADNI Genetics core has been instrumental in pioneering GWAS which leverage the rich array of quantitative phenotypes </w:t>
      </w:r>
      <w:r w:rsidR="008D2873" w:rsidRPr="00D0253C">
        <w:t>from multiple imaging and biomarker modalities</w:t>
      </w:r>
      <w:r w:rsidR="008D2873">
        <w:rPr>
          <w:rFonts w:cstheme="minorHAnsi"/>
        </w:rPr>
        <w:t xml:space="preserve"> </w:t>
      </w:r>
      <w:r w:rsidR="00FD4812">
        <w:rPr>
          <w:rFonts w:cstheme="minorHAnsi"/>
        </w:rPr>
        <w:t xml:space="preserve">available in the ADNI data </w:t>
      </w:r>
      <w:r w:rsidR="00FE73D4">
        <w:rPr>
          <w:rFonts w:cstheme="minorHAnsi"/>
        </w:rPr>
        <w:t xml:space="preserve">set. Significantly, these </w:t>
      </w:r>
      <w:r w:rsidR="008C09C7">
        <w:rPr>
          <w:rFonts w:cstheme="minorHAnsi"/>
        </w:rPr>
        <w:t>have most recently moved toward</w:t>
      </w:r>
      <w:r w:rsidR="00FE73D4">
        <w:rPr>
          <w:rFonts w:cstheme="minorHAnsi"/>
        </w:rPr>
        <w:t xml:space="preserve"> longitudinal frameworks. ADNI data have also played a</w:t>
      </w:r>
      <w:r w:rsidR="005853F0" w:rsidRPr="005853F0">
        <w:rPr>
          <w:rFonts w:cstheme="minorHAnsi"/>
        </w:rPr>
        <w:t xml:space="preserve"> vital role as subsets of the very large data sets required to gain sufficient statistical power to identify novel risk variant</w:t>
      </w:r>
      <w:r w:rsidR="00C9495F">
        <w:rPr>
          <w:rFonts w:cstheme="minorHAnsi"/>
        </w:rPr>
        <w:t>s in these meta-analytic</w:t>
      </w:r>
      <w:r w:rsidR="00FE73D4">
        <w:rPr>
          <w:rFonts w:cstheme="minorHAnsi"/>
        </w:rPr>
        <w:t xml:space="preserve">  case-control GWAS</w:t>
      </w:r>
      <w:r w:rsidR="005853F0" w:rsidRPr="005853F0">
        <w:rPr>
          <w:rFonts w:cstheme="minorHAnsi"/>
        </w:rPr>
        <w:t xml:space="preserve">. </w:t>
      </w:r>
      <w:r w:rsidR="00E7564B">
        <w:rPr>
          <w:rFonts w:cstheme="minorHAnsi"/>
        </w:rPr>
        <w:t xml:space="preserve">Together, </w:t>
      </w:r>
      <w:r w:rsidR="00E7564B">
        <w:t xml:space="preserve">these uses of ADNI genetics data are leading to </w:t>
      </w:r>
      <w:r w:rsidR="00E7564B" w:rsidRPr="00D0253C">
        <w:t xml:space="preserve">a deeper understanding of the biological pathways involved in </w:t>
      </w:r>
      <w:r w:rsidR="00E7564B" w:rsidRPr="00D0253C">
        <w:lastRenderedPageBreak/>
        <w:t xml:space="preserve">disease trajectory and cognitive decline. </w:t>
      </w:r>
      <w:r w:rsidR="00E7564B" w:rsidRPr="00E7564B">
        <w:t>Selected highlights of ADNI GWAS and related studies in MCI and AD</w:t>
      </w:r>
      <w:r w:rsidR="00E7564B">
        <w:t xml:space="preserve"> </w:t>
      </w:r>
      <w:r w:rsidR="008D2873">
        <w:t xml:space="preserve">patients </w:t>
      </w:r>
      <w:r w:rsidR="00E7564B">
        <w:t>are presented below.</w:t>
      </w:r>
    </w:p>
    <w:p w:rsidR="009F6FC7" w:rsidRDefault="00FD4812" w:rsidP="008D2873">
      <w:pPr>
        <w:spacing w:line="360" w:lineRule="auto"/>
        <w:jc w:val="both"/>
      </w:pPr>
      <w:r>
        <w:t>In 2009, the publication of the first</w:t>
      </w:r>
      <w:r w:rsidR="008C09C7">
        <w:t xml:space="preserve"> </w:t>
      </w:r>
      <w:r w:rsidR="00E7564B">
        <w:t>GWAS of MRI hippocampal volume in AD</w:t>
      </w:r>
      <w:r w:rsidR="008C09C7">
        <w:t xml:space="preserve"> </w:t>
      </w:r>
      <w:r w:rsidR="008C09C7">
        <w:fldChar w:fldCharType="begin">
          <w:fldData xml:space="preserve">PEVuZE5vdGU+PENpdGU+PEF1dGhvcj5Qb3RraW48L0F1dGhvcj48WWVhcj4yMDA5PC9ZZWFyPjxS
ZWNOdW0+NTY8L1JlY051bT48RGlzcGxheVRleHQ+KDYzKTwvRGlzcGxheVRleHQ+PHJlY29yZD48
cmVjLW51bWJlcj41NjwvcmVjLW51bWJlcj48Zm9yZWlnbi1rZXlzPjxrZXkgYXBwPSJFTiIgZGIt
aWQ9ImZkZXd4dGQ1NnYweDU1ZWZyZms1ZXgwc2UwNXR6MDB4MmQ1dyIgdGltZXN0YW1wPSIwIj41
Njwva2V5PjwvZm9yZWlnbi1rZXlzPjxyZWYtdHlwZSBuYW1lPSJKb3VybmFsIEFydGljbGUiPjE3
PC9yZWYtdHlwZT48Y29udHJpYnV0b3JzPjxhdXRob3JzPjxhdXRob3I+UG90a2luLCBTLiBHLjwv
YXV0aG9yPjxhdXRob3I+R3VmZmFudGksIEcuPC9hdXRob3I+PGF1dGhvcj5MYWthdG9zLCBBLjwv
YXV0aG9yPjxhdXRob3I+VHVybmVyLCBKLiBBLjwvYXV0aG9yPjxhdXRob3I+S3J1Z2dlbCwgRi48
L2F1dGhvcj48YXV0aG9yPkZhbGxvbiwgSi4gSC48L2F1dGhvcj48YXV0aG9yPlNheWtpbiwgQS4g
Si48L2F1dGhvcj48YXV0aG9yPk9ycm8sIEEuPC9hdXRob3I+PGF1dGhvcj5MdXBvbGksIFMuPC9h
dXRob3I+PGF1dGhvcj5TYWx2aSwgRS48L2F1dGhvcj48YXV0aG9yPldlaW5lciwgTS48L2F1dGhv
cj48YXV0aG9yPk1hY2NpYXJkaSwgRi48L2F1dGhvcj48L2F1dGhvcnM+PC9jb250cmlidXRvcnM+
PGF1dGgtYWRkcmVzcz5EZXBhcnRtZW50IG9mIFBzeWNoaWF0cnkgYW5kIEh1bWFuIEJlaGF2aW9y
LCBVbml2ZXJzaXR5IG9mIENhbGlmb3JuaWEgSXJ2aW5lLCBJcnZpbmUsIENBLCBVU0EuIHNncG90
a2luQHVjaS5lZHU8L2F1dGgtYWRkcmVzcz48dGl0bGVzPjx0aXRsZT5IaXBwb2NhbXBhbCBhdHJv
cGh5IGFzIGEgcXVhbnRpdGF0aXZlIHRyYWl0IGluIGEgZ2Vub21lLXdpZGUgYXNzb2NpYXRpb24g
c3R1ZHkgaWRlbnRpZnlpbmcgbm92ZWwgc3VzY2VwdGliaWxpdHkgZ2VuZXMgZm9yIEFsemhlaW1l
ciZhcG9zO3MgZGlzZWFzZTwvdGl0bGU+PHNlY29uZGFyeS10aXRsZT5QTG9TIE9uZTwvc2Vjb25k
YXJ5LXRpdGxlPjwvdGl0bGVzPjxwZXJpb2RpY2FsPjxmdWxsLXRpdGxlPlBMb1MgT25lPC9mdWxs
LXRpdGxlPjwvcGVyaW9kaWNhbD48cGFnZXM+ZTY1MDE8L3BhZ2VzPjx2b2x1bWU+NDwvdm9sdW1l
PjxudW1iZXI+ODwvbnVtYmVyPjxlZGl0aW9uPjIwMDkvMDgvMTI8L2VkaXRpb24+PGtleXdvcmRz
PjxrZXl3b3JkPkFkdWx0PC9rZXl3b3JkPjxrZXl3b3JkPkFsemhlaW1lciBEaXNlYXNlLypnZW5l
dGljcy9wYXRob2xvZ3k8L2tleXdvcmQ+PGtleXdvcmQ+Q2FzZS1Db250cm9sIFN0dWRpZXM8L2tl
eXdvcmQ+PGtleXdvcmQ+RmVtYWxlPC9rZXl3b3JkPjxrZXl3b3JkPipHZW5ldGljIFByZWRpc3Bv
c2l0aW9uIHRvIERpc2Vhc2U8L2tleXdvcmQ+PGtleXdvcmQ+Kkdlbm9tZS1XaWRlIEFzc29jaWF0
aW9uIFN0dWR5PC9rZXl3b3JkPjxrZXl3b3JkPkhpcHBvY2FtcHVzLypwYXRob2xvZ3k8L2tleXdv
cmQ+PGtleXdvcmQ+SHVtYW5zPC9rZXl3b3JkPjxrZXl3b3JkPk1hZ25ldGljIFJlc29uYW5jZSBJ
bWFnaW5nPC9rZXl3b3JkPjxrZXl3b3JkPk1hbGU8L2tleXdvcmQ+PGtleXdvcmQ+UG9seW1vcnBo
aXNtLCBTaW5nbGUgTnVjbGVvdGlkZTwva2V5d29yZD48a2V5d29yZD4qUXVhbnRpdGF0aXZlIFRy
YWl0IExvY2k8L2tleXdvcmQ+PC9rZXl3b3Jkcz48ZGF0ZXM+PHllYXI+MjAwOTwveWVhcj48L2Rh
dGVzPjxpc2JuPjE5MzItNjIwMyAoRWxlY3Ryb25pYykmI3hEOzE5MzItNjIwMyAoTGlua2luZyk8
L2lzYm4+PGFjY2Vzc2lvbi1udW0+MTk2NjgzMzk8L2FjY2Vzc2lvbi1udW0+PHVybHM+PHJlbGF0
ZWQtdXJscz48dXJsPmh0dHA6Ly93d3cubmNiaS5ubG0ubmloLmdvdi9lbnRyZXovcXVlcnkuZmNn
aT9jbWQ9UmV0cmlldmUmYW1wO2RiPVB1Yk1lZCZhbXA7ZG9wdD1DaXRhdGlvbiZhbXA7bGlzdF91
aWRzPTE5NjY4MzM5PC91cmw+PC9yZWxhdGVkLXVybHM+PC91cmxzPjxjdXN0b20yPjI3MTk1ODE8
L2N1c3RvbTI+PGVsZWN0cm9uaWMtcmVzb3VyY2UtbnVtPjEwLjEzNzEvam91cm5hbC5wb25lLjAw
MDY1MDE8L2VsZWN0cm9uaWMtcmVzb3VyY2UtbnVtPjxsYW5ndWFnZT5lbmc8L2xhbmd1YWdlPjwv
cmVjb3JkPjwvQ2l0ZT48L0VuZE5vdGU+AG==
</w:fldData>
        </w:fldChar>
      </w:r>
      <w:r w:rsidR="00795734">
        <w:instrText xml:space="preserve"> ADDIN EN.CITE </w:instrText>
      </w:r>
      <w:r w:rsidR="00795734">
        <w:fldChar w:fldCharType="begin">
          <w:fldData xml:space="preserve">PEVuZE5vdGU+PENpdGU+PEF1dGhvcj5Qb3RraW48L0F1dGhvcj48WWVhcj4yMDA5PC9ZZWFyPjxS
ZWNOdW0+NTY8L1JlY051bT48RGlzcGxheVRleHQ+KDYzKTwvRGlzcGxheVRleHQ+PHJlY29yZD48
cmVjLW51bWJlcj41NjwvcmVjLW51bWJlcj48Zm9yZWlnbi1rZXlzPjxrZXkgYXBwPSJFTiIgZGIt
aWQ9ImZkZXd4dGQ1NnYweDU1ZWZyZms1ZXgwc2UwNXR6MDB4MmQ1dyIgdGltZXN0YW1wPSIwIj41
Njwva2V5PjwvZm9yZWlnbi1rZXlzPjxyZWYtdHlwZSBuYW1lPSJKb3VybmFsIEFydGljbGUiPjE3
PC9yZWYtdHlwZT48Y29udHJpYnV0b3JzPjxhdXRob3JzPjxhdXRob3I+UG90a2luLCBTLiBHLjwv
YXV0aG9yPjxhdXRob3I+R3VmZmFudGksIEcuPC9hdXRob3I+PGF1dGhvcj5MYWthdG9zLCBBLjwv
YXV0aG9yPjxhdXRob3I+VHVybmVyLCBKLiBBLjwvYXV0aG9yPjxhdXRob3I+S3J1Z2dlbCwgRi48
L2F1dGhvcj48YXV0aG9yPkZhbGxvbiwgSi4gSC48L2F1dGhvcj48YXV0aG9yPlNheWtpbiwgQS4g
Si48L2F1dGhvcj48YXV0aG9yPk9ycm8sIEEuPC9hdXRob3I+PGF1dGhvcj5MdXBvbGksIFMuPC9h
dXRob3I+PGF1dGhvcj5TYWx2aSwgRS48L2F1dGhvcj48YXV0aG9yPldlaW5lciwgTS48L2F1dGhv
cj48YXV0aG9yPk1hY2NpYXJkaSwgRi48L2F1dGhvcj48L2F1dGhvcnM+PC9jb250cmlidXRvcnM+
PGF1dGgtYWRkcmVzcz5EZXBhcnRtZW50IG9mIFBzeWNoaWF0cnkgYW5kIEh1bWFuIEJlaGF2aW9y
LCBVbml2ZXJzaXR5IG9mIENhbGlmb3JuaWEgSXJ2aW5lLCBJcnZpbmUsIENBLCBVU0EuIHNncG90
a2luQHVjaS5lZHU8L2F1dGgtYWRkcmVzcz48dGl0bGVzPjx0aXRsZT5IaXBwb2NhbXBhbCBhdHJv
cGh5IGFzIGEgcXVhbnRpdGF0aXZlIHRyYWl0IGluIGEgZ2Vub21lLXdpZGUgYXNzb2NpYXRpb24g
c3R1ZHkgaWRlbnRpZnlpbmcgbm92ZWwgc3VzY2VwdGliaWxpdHkgZ2VuZXMgZm9yIEFsemhlaW1l
ciZhcG9zO3MgZGlzZWFzZTwvdGl0bGU+PHNlY29uZGFyeS10aXRsZT5QTG9TIE9uZTwvc2Vjb25k
YXJ5LXRpdGxlPjwvdGl0bGVzPjxwZXJpb2RpY2FsPjxmdWxsLXRpdGxlPlBMb1MgT25lPC9mdWxs
LXRpdGxlPjwvcGVyaW9kaWNhbD48cGFnZXM+ZTY1MDE8L3BhZ2VzPjx2b2x1bWU+NDwvdm9sdW1l
PjxudW1iZXI+ODwvbnVtYmVyPjxlZGl0aW9uPjIwMDkvMDgvMTI8L2VkaXRpb24+PGtleXdvcmRz
PjxrZXl3b3JkPkFkdWx0PC9rZXl3b3JkPjxrZXl3b3JkPkFsemhlaW1lciBEaXNlYXNlLypnZW5l
dGljcy9wYXRob2xvZ3k8L2tleXdvcmQ+PGtleXdvcmQ+Q2FzZS1Db250cm9sIFN0dWRpZXM8L2tl
eXdvcmQ+PGtleXdvcmQ+RmVtYWxlPC9rZXl3b3JkPjxrZXl3b3JkPipHZW5ldGljIFByZWRpc3Bv
c2l0aW9uIHRvIERpc2Vhc2U8L2tleXdvcmQ+PGtleXdvcmQ+Kkdlbm9tZS1XaWRlIEFzc29jaWF0
aW9uIFN0dWR5PC9rZXl3b3JkPjxrZXl3b3JkPkhpcHBvY2FtcHVzLypwYXRob2xvZ3k8L2tleXdv
cmQ+PGtleXdvcmQ+SHVtYW5zPC9rZXl3b3JkPjxrZXl3b3JkPk1hZ25ldGljIFJlc29uYW5jZSBJ
bWFnaW5nPC9rZXl3b3JkPjxrZXl3b3JkPk1hbGU8L2tleXdvcmQ+PGtleXdvcmQ+UG9seW1vcnBo
aXNtLCBTaW5nbGUgTnVjbGVvdGlkZTwva2V5d29yZD48a2V5d29yZD4qUXVhbnRpdGF0aXZlIFRy
YWl0IExvY2k8L2tleXdvcmQ+PC9rZXl3b3Jkcz48ZGF0ZXM+PHllYXI+MjAwOTwveWVhcj48L2Rh
dGVzPjxpc2JuPjE5MzItNjIwMyAoRWxlY3Ryb25pYykmI3hEOzE5MzItNjIwMyAoTGlua2luZyk8
L2lzYm4+PGFjY2Vzc2lvbi1udW0+MTk2NjgzMzk8L2FjY2Vzc2lvbi1udW0+PHVybHM+PHJlbGF0
ZWQtdXJscz48dXJsPmh0dHA6Ly93d3cubmNiaS5ubG0ubmloLmdvdi9lbnRyZXovcXVlcnkuZmNn
aT9jbWQ9UmV0cmlldmUmYW1wO2RiPVB1Yk1lZCZhbXA7ZG9wdD1DaXRhdGlvbiZhbXA7bGlzdF91
aWRzPTE5NjY4MzM5PC91cmw+PC9yZWxhdGVkLXVybHM+PC91cmxzPjxjdXN0b20yPjI3MTk1ODE8
L2N1c3RvbTI+PGVsZWN0cm9uaWMtcmVzb3VyY2UtbnVtPjEwLjEzNzEvam91cm5hbC5wb25lLjAw
MDY1MDE8L2VsZWN0cm9uaWMtcmVzb3VyY2UtbnVtPjxsYW5ndWFnZT5lbmc8L2xhbmd1YWdlPjwv
cmVjb3JkPjwvQ2l0ZT48L0VuZE5vdGU+AG==
</w:fldData>
        </w:fldChar>
      </w:r>
      <w:r w:rsidR="00795734">
        <w:instrText xml:space="preserve"> ADDIN EN.CITE.DATA </w:instrText>
      </w:r>
      <w:r w:rsidR="00795734">
        <w:fldChar w:fldCharType="end"/>
      </w:r>
      <w:r w:rsidR="008C09C7">
        <w:fldChar w:fldCharType="separate"/>
      </w:r>
      <w:r w:rsidR="00795734">
        <w:rPr>
          <w:noProof/>
        </w:rPr>
        <w:t>(</w:t>
      </w:r>
      <w:hyperlink w:anchor="_ENREF_63" w:tooltip="Potkin, 2009 #56" w:history="1">
        <w:r w:rsidR="00795734">
          <w:rPr>
            <w:noProof/>
          </w:rPr>
          <w:t>63</w:t>
        </w:r>
      </w:hyperlink>
      <w:r w:rsidR="00795734">
        <w:rPr>
          <w:noProof/>
        </w:rPr>
        <w:t>)</w:t>
      </w:r>
      <w:r w:rsidR="008C09C7">
        <w:fldChar w:fldCharType="end"/>
      </w:r>
      <w:r w:rsidR="008C09C7">
        <w:t xml:space="preserve"> represented the first of many </w:t>
      </w:r>
      <w:r>
        <w:t>‘</w:t>
      </w:r>
      <w:r w:rsidR="008C09C7">
        <w:t>firsts</w:t>
      </w:r>
      <w:r>
        <w:t>’</w:t>
      </w:r>
      <w:r w:rsidR="008C09C7">
        <w:t xml:space="preserve"> for the A</w:t>
      </w:r>
      <w:r w:rsidR="009F6FC7">
        <w:t>DNI Genetics Core. In the following two years,</w:t>
      </w:r>
      <w:r w:rsidR="008C09C7">
        <w:t xml:space="preserve"> ADNI reported </w:t>
      </w:r>
      <w:r w:rsidR="00E7564B" w:rsidRPr="008D2873">
        <w:t xml:space="preserve">the first GWAS of CSF amyloid and </w:t>
      </w:r>
      <w:r w:rsidR="008C09C7">
        <w:t xml:space="preserve">tau markers </w:t>
      </w:r>
      <w:r w:rsidR="008C09C7">
        <w:fldChar w:fldCharType="begin">
          <w:fldData xml:space="preserve">PEVuZE5vdGU+PENpdGU+PEF1dGhvcj5IYW48L0F1dGhvcj48WWVhcj4yMDEwPC9ZZWFyPjxSZWNO
dW0+MTc1PC9SZWNOdW0+PERpc3BsYXlUZXh0Pig2NCk8L0Rpc3BsYXlUZXh0PjxyZWNvcmQ+PHJl
Yy1udW1iZXI+MTc1PC9yZWMtbnVtYmVyPjxmb3JlaWduLWtleXM+PGtleSBhcHA9IkVOIiBkYi1p
ZD0iZmRld3h0ZDU2djB4NTVlZnJmazVleDBzZTA1dHowMHgyZDV3IiB0aW1lc3RhbXA9IjAiPjE3
NTwva2V5PjwvZm9yZWlnbi1rZXlzPjxyZWYtdHlwZSBuYW1lPSJKb3VybmFsIEFydGljbGUiPjE3
PC9yZWYtdHlwZT48Y29udHJpYnV0b3JzPjxhdXRob3JzPjxhdXRob3I+SGFuLCBNLiBSLjwvYXV0
aG9yPjxhdXRob3I+U2NoZWxsZW5iZXJnLCBHLiBELjwvYXV0aG9yPjxhdXRob3I+V2FuZywgTC4g
Uy48L2F1dGhvcj48L2F1dGhvcnM+PC9jb250cmlidXRvcnM+PGF1dGgtYWRkcmVzcz5EZXBhcnRt
ZW50IG9mIFBhdGhvbG9neSBhbmQgTGFib3JhdG9yeSBNZWRpY2luZSwgVW5pdmVyc2l0eSBvZiBQ
ZW5uc3lsdmFuaWEsIFBoaWxhZGVscGhpYSwgUEEgMTkxMDQsIFVTQS48L2F1dGgtYWRkcmVzcz48
dGl0bGVzPjx0aXRsZT5HZW5vbWUtd2lkZSBhc3NvY2lhdGlvbiByZXZlYWxzIGdlbmV0aWMgZWZm
ZWN0cyBvbiBodW1hbiBBYmV0YTQyIGFuZCB0YXUgcHJvdGVpbiBsZXZlbHMgaW4gY2VyZWJyb3Nw
aW5hbCBmbHVpZHM6IGEgY2FzZSBjb250cm9sIHN0dWR5PC90aXRsZT48c2Vjb25kYXJ5LXRpdGxl
PkJNQyBOZXVyb2w8L3NlY29uZGFyeS10aXRsZT48L3RpdGxlcz48cGVyaW9kaWNhbD48ZnVsbC10
aXRsZT5CTUMgTmV1cm9sPC9mdWxsLXRpdGxlPjwvcGVyaW9kaWNhbD48cGFnZXM+OTA8L3BhZ2Vz
Pjx2b2x1bWU+MTA8L3ZvbHVtZT48ZWRpdGlvbj4yMDEwLzEwLzEyPC9lZGl0aW9uPjxrZXl3b3Jk
cz48a2V5d29yZD5BZ2VkPC9rZXl3b3JkPjxrZXl3b3JkPkFsemhlaW1lciBEaXNlYXNlL2NlcmVi
cm9zcGluYWwgZmx1aWQvKmdlbmV0aWNzPC9rZXl3b3JkPjxrZXl3b3JkPkFteWxvaWQgYmV0YS1Q
ZXB0aWRlcy9jZXJlYnJvc3BpbmFsIGZsdWlkLypnZW5ldGljczwva2V5d29yZD48a2V5d29yZD5B
cG9saXBvcHJvdGVpbnMgRS8qZ2VuZXRpY3M8L2tleXdvcmQ+PGtleXdvcmQ+QmlvbG9naWNhbCBN
YXJrZXJzL2NlcmVicm9zcGluYWwgZmx1aWQ8L2tleXdvcmQ+PGtleXdvcmQ+Q2FzZS1Db250cm9s
IFN0dWRpZXM8L2tleXdvcmQ+PGtleXdvcmQ+RmVtYWxlPC9rZXl3b3JkPjxrZXl3b3JkPkdlbmV0
aWMgUHJlZGlzcG9zaXRpb24gdG8gRGlzZWFzZS8qZ2VuZXRpY3M8L2tleXdvcmQ+PGtleXdvcmQ+
R2Vub21lLVdpZGUgQXNzb2NpYXRpb24gU3R1ZHk8L2tleXdvcmQ+PGtleXdvcmQ+R2Vub3R5cGU8
L2tleXdvcmQ+PGtleXdvcmQ+SHVtYW5zPC9rZXl3b3JkPjxrZXl3b3JkPk1hbGU8L2tleXdvcmQ+
PGtleXdvcmQ+UGVwdGlkZSBGcmFnbWVudHMvY2VyZWJyb3NwaW5hbCBmbHVpZC8qZ2VuZXRpY3M8
L2tleXdvcmQ+PGtleXdvcmQ+UG9seW1vcnBoaXNtLCBTaW5nbGUgTnVjbGVvdGlkZTwva2V5d29y
ZD48a2V5d29yZD50YXUgUHJvdGVpbnMvY2VyZWJyb3NwaW5hbCBmbHVpZC8qZ2VuZXRpY3M8L2tl
eXdvcmQ+PC9rZXl3b3Jkcz48ZGF0ZXM+PHllYXI+MjAxMDwveWVhcj48L2RhdGVzPjxpc2JuPjE0
NzEtMjM3NyAoRWxlY3Ryb25pYykmI3hEOzE0NzEtMjM3NyAoTGlua2luZyk8L2lzYm4+PGFjY2Vz
c2lvbi1udW0+MjA5MzIzMTA8L2FjY2Vzc2lvbi1udW0+PHVybHM+PHJlbGF0ZWQtdXJscz48dXJs
Pmh0dHA6Ly93d3cubmNiaS5ubG0ubmloLmdvdi9lbnRyZXovcXVlcnkuZmNnaT9jbWQ9UmV0cmll
dmUmYW1wO2RiPVB1Yk1lZCZhbXA7ZG9wdD1DaXRhdGlvbiZhbXA7bGlzdF91aWRzPTIwOTMyMzEw
PC91cmw+PC9yZWxhdGVkLXVybHM+PC91cmxzPjxjdXN0b20yPjI5NjQ2NDk8L2N1c3RvbTI+PGVs
ZWN0cm9uaWMtcmVzb3VyY2UtbnVtPjE0NzEtMjM3Ny0xMC05MCBbcGlpXSYjeEQ7MTAuMTE4Ni8x
NDcxLTIzNzctMTAtOTA8L2VsZWN0cm9uaWMtcmVzb3VyY2UtbnVtPjxsYW5ndWFnZT5lbmc8L2xh
bmd1YWdlPjwvcmVjb3JkPjwvQ2l0ZT48L0VuZE5vdGU+AG==
</w:fldData>
        </w:fldChar>
      </w:r>
      <w:r w:rsidR="00795734">
        <w:instrText xml:space="preserve"> ADDIN EN.CITE </w:instrText>
      </w:r>
      <w:r w:rsidR="00795734">
        <w:fldChar w:fldCharType="begin">
          <w:fldData xml:space="preserve">PEVuZE5vdGU+PENpdGU+PEF1dGhvcj5IYW48L0F1dGhvcj48WWVhcj4yMDEwPC9ZZWFyPjxSZWNO
dW0+MTc1PC9SZWNOdW0+PERpc3BsYXlUZXh0Pig2NCk8L0Rpc3BsYXlUZXh0PjxyZWNvcmQ+PHJl
Yy1udW1iZXI+MTc1PC9yZWMtbnVtYmVyPjxmb3JlaWduLWtleXM+PGtleSBhcHA9IkVOIiBkYi1p
ZD0iZmRld3h0ZDU2djB4NTVlZnJmazVleDBzZTA1dHowMHgyZDV3IiB0aW1lc3RhbXA9IjAiPjE3
NTwva2V5PjwvZm9yZWlnbi1rZXlzPjxyZWYtdHlwZSBuYW1lPSJKb3VybmFsIEFydGljbGUiPjE3
PC9yZWYtdHlwZT48Y29udHJpYnV0b3JzPjxhdXRob3JzPjxhdXRob3I+SGFuLCBNLiBSLjwvYXV0
aG9yPjxhdXRob3I+U2NoZWxsZW5iZXJnLCBHLiBELjwvYXV0aG9yPjxhdXRob3I+V2FuZywgTC4g
Uy48L2F1dGhvcj48L2F1dGhvcnM+PC9jb250cmlidXRvcnM+PGF1dGgtYWRkcmVzcz5EZXBhcnRt
ZW50IG9mIFBhdGhvbG9neSBhbmQgTGFib3JhdG9yeSBNZWRpY2luZSwgVW5pdmVyc2l0eSBvZiBQ
ZW5uc3lsdmFuaWEsIFBoaWxhZGVscGhpYSwgUEEgMTkxMDQsIFVTQS48L2F1dGgtYWRkcmVzcz48
dGl0bGVzPjx0aXRsZT5HZW5vbWUtd2lkZSBhc3NvY2lhdGlvbiByZXZlYWxzIGdlbmV0aWMgZWZm
ZWN0cyBvbiBodW1hbiBBYmV0YTQyIGFuZCB0YXUgcHJvdGVpbiBsZXZlbHMgaW4gY2VyZWJyb3Nw
aW5hbCBmbHVpZHM6IGEgY2FzZSBjb250cm9sIHN0dWR5PC90aXRsZT48c2Vjb25kYXJ5LXRpdGxl
PkJNQyBOZXVyb2w8L3NlY29uZGFyeS10aXRsZT48L3RpdGxlcz48cGVyaW9kaWNhbD48ZnVsbC10
aXRsZT5CTUMgTmV1cm9sPC9mdWxsLXRpdGxlPjwvcGVyaW9kaWNhbD48cGFnZXM+OTA8L3BhZ2Vz
Pjx2b2x1bWU+MTA8L3ZvbHVtZT48ZWRpdGlvbj4yMDEwLzEwLzEyPC9lZGl0aW9uPjxrZXl3b3Jk
cz48a2V5d29yZD5BZ2VkPC9rZXl3b3JkPjxrZXl3b3JkPkFsemhlaW1lciBEaXNlYXNlL2NlcmVi
cm9zcGluYWwgZmx1aWQvKmdlbmV0aWNzPC9rZXl3b3JkPjxrZXl3b3JkPkFteWxvaWQgYmV0YS1Q
ZXB0aWRlcy9jZXJlYnJvc3BpbmFsIGZsdWlkLypnZW5ldGljczwva2V5d29yZD48a2V5d29yZD5B
cG9saXBvcHJvdGVpbnMgRS8qZ2VuZXRpY3M8L2tleXdvcmQ+PGtleXdvcmQ+QmlvbG9naWNhbCBN
YXJrZXJzL2NlcmVicm9zcGluYWwgZmx1aWQ8L2tleXdvcmQ+PGtleXdvcmQ+Q2FzZS1Db250cm9s
IFN0dWRpZXM8L2tleXdvcmQ+PGtleXdvcmQ+RmVtYWxlPC9rZXl3b3JkPjxrZXl3b3JkPkdlbmV0
aWMgUHJlZGlzcG9zaXRpb24gdG8gRGlzZWFzZS8qZ2VuZXRpY3M8L2tleXdvcmQ+PGtleXdvcmQ+
R2Vub21lLVdpZGUgQXNzb2NpYXRpb24gU3R1ZHk8L2tleXdvcmQ+PGtleXdvcmQ+R2Vub3R5cGU8
L2tleXdvcmQ+PGtleXdvcmQ+SHVtYW5zPC9rZXl3b3JkPjxrZXl3b3JkPk1hbGU8L2tleXdvcmQ+
PGtleXdvcmQ+UGVwdGlkZSBGcmFnbWVudHMvY2VyZWJyb3NwaW5hbCBmbHVpZC8qZ2VuZXRpY3M8
L2tleXdvcmQ+PGtleXdvcmQ+UG9seW1vcnBoaXNtLCBTaW5nbGUgTnVjbGVvdGlkZTwva2V5d29y
ZD48a2V5d29yZD50YXUgUHJvdGVpbnMvY2VyZWJyb3NwaW5hbCBmbHVpZC8qZ2VuZXRpY3M8L2tl
eXdvcmQ+PC9rZXl3b3Jkcz48ZGF0ZXM+PHllYXI+MjAxMDwveWVhcj48L2RhdGVzPjxpc2JuPjE0
NzEtMjM3NyAoRWxlY3Ryb25pYykmI3hEOzE0NzEtMjM3NyAoTGlua2luZyk8L2lzYm4+PGFjY2Vz
c2lvbi1udW0+MjA5MzIzMTA8L2FjY2Vzc2lvbi1udW0+PHVybHM+PHJlbGF0ZWQtdXJscz48dXJs
Pmh0dHA6Ly93d3cubmNiaS5ubG0ubmloLmdvdi9lbnRyZXovcXVlcnkuZmNnaT9jbWQ9UmV0cmll
dmUmYW1wO2RiPVB1Yk1lZCZhbXA7ZG9wdD1DaXRhdGlvbiZhbXA7bGlzdF91aWRzPTIwOTMyMzEw
PC91cmw+PC9yZWxhdGVkLXVybHM+PC91cmxzPjxjdXN0b20yPjI5NjQ2NDk8L2N1c3RvbTI+PGVs
ZWN0cm9uaWMtcmVzb3VyY2UtbnVtPjE0NzEtMjM3Ny0xMC05MCBbcGlpXSYjeEQ7MTAuMTE4Ni8x
NDcxLTIzNzctMTAtOTA8L2VsZWN0cm9uaWMtcmVzb3VyY2UtbnVtPjxsYW5ndWFnZT5lbmc8L2xh
bmd1YWdlPjwvcmVjb3JkPjwvQ2l0ZT48L0VuZE5vdGU+AG==
</w:fldData>
        </w:fldChar>
      </w:r>
      <w:r w:rsidR="00795734">
        <w:instrText xml:space="preserve"> ADDIN EN.CITE.DATA </w:instrText>
      </w:r>
      <w:r w:rsidR="00795734">
        <w:fldChar w:fldCharType="end"/>
      </w:r>
      <w:r w:rsidR="008C09C7">
        <w:fldChar w:fldCharType="separate"/>
      </w:r>
      <w:r w:rsidR="00795734">
        <w:rPr>
          <w:noProof/>
        </w:rPr>
        <w:t>(</w:t>
      </w:r>
      <w:hyperlink w:anchor="_ENREF_64" w:tooltip="Han, 2010 #175" w:history="1">
        <w:r w:rsidR="00795734">
          <w:rPr>
            <w:noProof/>
          </w:rPr>
          <w:t>64</w:t>
        </w:r>
      </w:hyperlink>
      <w:r w:rsidR="00795734">
        <w:rPr>
          <w:noProof/>
        </w:rPr>
        <w:t>)</w:t>
      </w:r>
      <w:r w:rsidR="008C09C7">
        <w:fldChar w:fldCharType="end"/>
      </w:r>
      <w:r w:rsidR="008C09C7">
        <w:t xml:space="preserve">, </w:t>
      </w:r>
      <w:r w:rsidR="00E7564B" w:rsidRPr="008D2873">
        <w:t xml:space="preserve">the first whole brain ROI-based </w:t>
      </w:r>
      <w:r w:rsidR="00102EA5">
        <w:fldChar w:fldCharType="begin">
          <w:fldData xml:space="preserve">PEVuZE5vdGU+PENpdGU+PEF1dGhvcj5TaGVuPC9BdXRob3I+PFllYXI+MjAxMDwvWWVhcj48UmVj
TnVtPjEwMjwvUmVjTnVtPjxEaXNwbGF5VGV4dD4oNjUpPC9EaXNwbGF5VGV4dD48cmVjb3JkPjxy
ZWMtbnVtYmVyPjEwMjwvcmVjLW51bWJlcj48Zm9yZWlnbi1rZXlzPjxrZXkgYXBwPSJFTiIgZGIt
aWQ9ImZkZXd4dGQ1NnYweDU1ZWZyZms1ZXgwc2UwNXR6MDB4MmQ1dyIgdGltZXN0YW1wPSIwIj4x
MDI8L2tleT48L2ZvcmVpZ24ta2V5cz48cmVmLXR5cGUgbmFtZT0iSm91cm5hbCBBcnRpY2xlIj4x
NzwvcmVmLXR5cGU+PGNvbnRyaWJ1dG9ycz48YXV0aG9ycz48YXV0aG9yPlNoZW4sIEwuPC9hdXRo
b3I+PGF1dGhvcj5LaW0sIFMuPC9hdXRob3I+PGF1dGhvcj5SaXNhY2hlciwgUy4gTC48L2F1dGhv
cj48YXV0aG9yPk5obywgSy48L2F1dGhvcj48YXV0aG9yPlN3YW1pbmF0aGFuLCBTLjwvYXV0aG9y
PjxhdXRob3I+V2VzdCwgSi4gRC48L2F1dGhvcj48YXV0aG9yPkZvcm91ZCwgVC48L2F1dGhvcj48
YXV0aG9yPlBhbmtyYXR6LCBOLjwvYXV0aG9yPjxhdXRob3I+TW9vcmUsIEouIEguPC9hdXRob3I+
PGF1dGhvcj5TbG9hbiwgQy4gRC48L2F1dGhvcj48YXV0aG9yPkh1ZW50ZWxtYW4sIE0uIEouPC9h
dXRob3I+PGF1dGhvcj5DcmFpZywgRC4gVy48L2F1dGhvcj48YXV0aG9yPkRlY2hhaXJvLCBCLiBN
LjwvYXV0aG9yPjxhdXRob3I+UG90a2luLCBTLiBHLjwvYXV0aG9yPjxhdXRob3I+SmFjaywgQy4g
Ui4sIEpyLjwvYXV0aG9yPjxhdXRob3I+V2VpbmVyLCBNLiBXLjwvYXV0aG9yPjxhdXRob3I+U2F5
a2luLCBBLiBKLjwvYXV0aG9yPjwvYXV0aG9ycz48L2NvbnRyaWJ1dG9ycz48YXV0aC1hZGRyZXNz
PkNlbnRlciBmb3IgTmV1cm9pbWFnaW5nLCBEZXBhcnRtZW50IG9mIFJhZGlvbG9neSBhbmQgSW1h
Z2luZyBTY2llbmNlcywgSW5kaWFuYSBVbml2ZXJzaXR5IFNjaG9vbCBvZiBNZWRpY2luZSwgOTUw
IFdlc3QgV2FsbnV0IFN0cmVldCBSMiBFMTI0LCBJbmRpYW5hcG9saXMsIElOIDQ2MjAyLCBVU0E7
IENlbnRlciBmb3IgQ29tcHV0YXRpb25hbCBCaW9sb2d5IGFuZCBCaW9pbmZvcm1hdGljcywgSW5k
aWFuYSBVbml2ZXJzaXR5IFNjaG9vbCBvZiBNZWRpY2luZSwgNDEwIFdlc3QgMTB0aCBTdHJlZXQs
IFN1aXRlIDUwMDAsIEluZGlhbmFwb2xpcywgSU4gNDYyMDIsIFVTQS48L2F1dGgtYWRkcmVzcz48
dGl0bGVzPjx0aXRsZT5XaG9sZSBnZW5vbWUgYXNzb2NpYXRpb24gc3R1ZHkgb2YgYnJhaW4td2lk
ZSBpbWFnaW5nIHBoZW5vdHlwZXMgZm9yIGlkZW50aWZ5aW5nIHF1YW50aXRhdGl2ZSB0cmFpdCBs
b2NpIGluIE1DSSBhbmQgQUQ6IEEgc3R1ZHkgb2YgdGhlIEFETkkgY29ob3J0PC90aXRsZT48c2Vj
b25kYXJ5LXRpdGxlPk5ldXJvaW1hZ2U8L3NlY29uZGFyeS10aXRsZT48L3RpdGxlcz48cGVyaW9k
aWNhbD48ZnVsbC10aXRsZT5OZXVyb2ltYWdlPC9mdWxsLXRpdGxlPjwvcGVyaW9kaWNhbD48cGFn
ZXM+MTA1MS02MzwvcGFnZXM+PHZvbHVtZT41Mzwvdm9sdW1lPjxudW1iZXI+MzwvbnVtYmVyPjxl
ZGl0aW9uPjIwMTAvMDEvMjc8L2VkaXRpb24+PGRhdGVzPjx5ZWFyPjIwMTA8L3llYXI+PHB1Yi1k
YXRlcz48ZGF0ZT5KYW4gMjU8L2RhdGU+PC9wdWItZGF0ZXM+PC9kYXRlcz48aXNibj4xMDk1LTk1
NzIgKEVsZWN0cm9uaWMpJiN4RDsxMDUzLTgxMTkgKExpbmtpbmcpPC9pc2JuPjxhY2Nlc3Npb24t
bnVtPjIwMTAwNTgxPC9hY2Nlc3Npb24tbnVtPjx1cmxzPjxyZWxhdGVkLXVybHM+PHVybD5odHRw
Oi8vd3d3Lm5jYmkubmxtLm5paC5nb3YvZW50cmV6L3F1ZXJ5LmZjZ2k/Y21kPVJldHJpZXZlJmFt
cDtkYj1QdWJNZWQmYW1wO2RvcHQ9Q2l0YXRpb24mYW1wO2xpc3RfdWlkcz0yMDEwMDU4MTwvdXJs
PjwvcmVsYXRlZC11cmxzPjwvdXJscz48ZWxlY3Ryb25pYy1yZXNvdXJjZS1udW0+UzEwNTMtODEx
OSgxMCkwMDA2NC05IFtwaWldJiN4RDsxMC4xMDE2L2oubmV1cm9pbWFnZS4yMDEwLjAxLjA0Mjwv
ZWxlY3Ryb25pYy1yZXNvdXJjZS1udW0+PGxhbmd1YWdlPkVuZzwvbGFuZ3VhZ2U+PC9yZWNvcmQ+
PC9DaXRlPjwvRW5kTm90ZT4A
</w:fldData>
        </w:fldChar>
      </w:r>
      <w:r w:rsidR="00795734">
        <w:instrText xml:space="preserve"> ADDIN EN.CITE </w:instrText>
      </w:r>
      <w:r w:rsidR="00795734">
        <w:fldChar w:fldCharType="begin">
          <w:fldData xml:space="preserve">PEVuZE5vdGU+PENpdGU+PEF1dGhvcj5TaGVuPC9BdXRob3I+PFllYXI+MjAxMDwvWWVhcj48UmVj
TnVtPjEwMjwvUmVjTnVtPjxEaXNwbGF5VGV4dD4oNjUpPC9EaXNwbGF5VGV4dD48cmVjb3JkPjxy
ZWMtbnVtYmVyPjEwMjwvcmVjLW51bWJlcj48Zm9yZWlnbi1rZXlzPjxrZXkgYXBwPSJFTiIgZGIt
aWQ9ImZkZXd4dGQ1NnYweDU1ZWZyZms1ZXgwc2UwNXR6MDB4MmQ1dyIgdGltZXN0YW1wPSIwIj4x
MDI8L2tleT48L2ZvcmVpZ24ta2V5cz48cmVmLXR5cGUgbmFtZT0iSm91cm5hbCBBcnRpY2xlIj4x
NzwvcmVmLXR5cGU+PGNvbnRyaWJ1dG9ycz48YXV0aG9ycz48YXV0aG9yPlNoZW4sIEwuPC9hdXRo
b3I+PGF1dGhvcj5LaW0sIFMuPC9hdXRob3I+PGF1dGhvcj5SaXNhY2hlciwgUy4gTC48L2F1dGhv
cj48YXV0aG9yPk5obywgSy48L2F1dGhvcj48YXV0aG9yPlN3YW1pbmF0aGFuLCBTLjwvYXV0aG9y
PjxhdXRob3I+V2VzdCwgSi4gRC48L2F1dGhvcj48YXV0aG9yPkZvcm91ZCwgVC48L2F1dGhvcj48
YXV0aG9yPlBhbmtyYXR6LCBOLjwvYXV0aG9yPjxhdXRob3I+TW9vcmUsIEouIEguPC9hdXRob3I+
PGF1dGhvcj5TbG9hbiwgQy4gRC48L2F1dGhvcj48YXV0aG9yPkh1ZW50ZWxtYW4sIE0uIEouPC9h
dXRob3I+PGF1dGhvcj5DcmFpZywgRC4gVy48L2F1dGhvcj48YXV0aG9yPkRlY2hhaXJvLCBCLiBN
LjwvYXV0aG9yPjxhdXRob3I+UG90a2luLCBTLiBHLjwvYXV0aG9yPjxhdXRob3I+SmFjaywgQy4g
Ui4sIEpyLjwvYXV0aG9yPjxhdXRob3I+V2VpbmVyLCBNLiBXLjwvYXV0aG9yPjxhdXRob3I+U2F5
a2luLCBBLiBKLjwvYXV0aG9yPjwvYXV0aG9ycz48L2NvbnRyaWJ1dG9ycz48YXV0aC1hZGRyZXNz
PkNlbnRlciBmb3IgTmV1cm9pbWFnaW5nLCBEZXBhcnRtZW50IG9mIFJhZGlvbG9neSBhbmQgSW1h
Z2luZyBTY2llbmNlcywgSW5kaWFuYSBVbml2ZXJzaXR5IFNjaG9vbCBvZiBNZWRpY2luZSwgOTUw
IFdlc3QgV2FsbnV0IFN0cmVldCBSMiBFMTI0LCBJbmRpYW5hcG9saXMsIElOIDQ2MjAyLCBVU0E7
IENlbnRlciBmb3IgQ29tcHV0YXRpb25hbCBCaW9sb2d5IGFuZCBCaW9pbmZvcm1hdGljcywgSW5k
aWFuYSBVbml2ZXJzaXR5IFNjaG9vbCBvZiBNZWRpY2luZSwgNDEwIFdlc3QgMTB0aCBTdHJlZXQs
IFN1aXRlIDUwMDAsIEluZGlhbmFwb2xpcywgSU4gNDYyMDIsIFVTQS48L2F1dGgtYWRkcmVzcz48
dGl0bGVzPjx0aXRsZT5XaG9sZSBnZW5vbWUgYXNzb2NpYXRpb24gc3R1ZHkgb2YgYnJhaW4td2lk
ZSBpbWFnaW5nIHBoZW5vdHlwZXMgZm9yIGlkZW50aWZ5aW5nIHF1YW50aXRhdGl2ZSB0cmFpdCBs
b2NpIGluIE1DSSBhbmQgQUQ6IEEgc3R1ZHkgb2YgdGhlIEFETkkgY29ob3J0PC90aXRsZT48c2Vj
b25kYXJ5LXRpdGxlPk5ldXJvaW1hZ2U8L3NlY29uZGFyeS10aXRsZT48L3RpdGxlcz48cGVyaW9k
aWNhbD48ZnVsbC10aXRsZT5OZXVyb2ltYWdlPC9mdWxsLXRpdGxlPjwvcGVyaW9kaWNhbD48cGFn
ZXM+MTA1MS02MzwvcGFnZXM+PHZvbHVtZT41Mzwvdm9sdW1lPjxudW1iZXI+MzwvbnVtYmVyPjxl
ZGl0aW9uPjIwMTAvMDEvMjc8L2VkaXRpb24+PGRhdGVzPjx5ZWFyPjIwMTA8L3llYXI+PHB1Yi1k
YXRlcz48ZGF0ZT5KYW4gMjU8L2RhdGU+PC9wdWItZGF0ZXM+PC9kYXRlcz48aXNibj4xMDk1LTk1
NzIgKEVsZWN0cm9uaWMpJiN4RDsxMDUzLTgxMTkgKExpbmtpbmcpPC9pc2JuPjxhY2Nlc3Npb24t
bnVtPjIwMTAwNTgxPC9hY2Nlc3Npb24tbnVtPjx1cmxzPjxyZWxhdGVkLXVybHM+PHVybD5odHRw
Oi8vd3d3Lm5jYmkubmxtLm5paC5nb3YvZW50cmV6L3F1ZXJ5LmZjZ2k/Y21kPVJldHJpZXZlJmFt
cDtkYj1QdWJNZWQmYW1wO2RvcHQ9Q2l0YXRpb24mYW1wO2xpc3RfdWlkcz0yMDEwMDU4MTwvdXJs
PjwvcmVsYXRlZC11cmxzPjwvdXJscz48ZWxlY3Ryb25pYy1yZXNvdXJjZS1udW0+UzEwNTMtODEx
OSgxMCkwMDA2NC05IFtwaWldJiN4RDsxMC4xMDE2L2oubmV1cm9pbWFnZS4yMDEwLjAxLjA0Mjwv
ZWxlY3Ryb25pYy1yZXNvdXJjZS1udW0+PGxhbmd1YWdlPkVuZzwvbGFuZ3VhZ2U+PC9yZWNvcmQ+
PC9DaXRlPjwvRW5kTm90ZT4A
</w:fldData>
        </w:fldChar>
      </w:r>
      <w:r w:rsidR="00795734">
        <w:instrText xml:space="preserve"> ADDIN EN.CITE.DATA </w:instrText>
      </w:r>
      <w:r w:rsidR="00795734">
        <w:fldChar w:fldCharType="end"/>
      </w:r>
      <w:r w:rsidR="00102EA5">
        <w:fldChar w:fldCharType="separate"/>
      </w:r>
      <w:r w:rsidR="00795734">
        <w:rPr>
          <w:noProof/>
        </w:rPr>
        <w:t>(</w:t>
      </w:r>
      <w:hyperlink w:anchor="_ENREF_65" w:tooltip="Shen, 2010 #102" w:history="1">
        <w:r w:rsidR="00795734">
          <w:rPr>
            <w:noProof/>
          </w:rPr>
          <w:t>65</w:t>
        </w:r>
      </w:hyperlink>
      <w:r w:rsidR="00795734">
        <w:rPr>
          <w:noProof/>
        </w:rPr>
        <w:t>)</w:t>
      </w:r>
      <w:r w:rsidR="00102EA5">
        <w:fldChar w:fldCharType="end"/>
      </w:r>
      <w:r w:rsidR="00102EA5">
        <w:t xml:space="preserve"> and voxel-based GWAS </w:t>
      </w:r>
      <w:r w:rsidR="00102EA5">
        <w:fldChar w:fldCharType="begin"/>
      </w:r>
      <w:r w:rsidR="00795734">
        <w:instrText xml:space="preserve"> ADDIN EN.CITE &lt;EndNote&gt;&lt;Cite&gt;&lt;Author&gt;Stein&lt;/Author&gt;&lt;Year&gt;2010&lt;/Year&gt;&lt;RecNum&gt;104&lt;/RecNum&gt;&lt;DisplayText&gt;(66)&lt;/DisplayText&gt;&lt;record&gt;&lt;rec-number&gt;104&lt;/rec-number&gt;&lt;foreign-keys&gt;&lt;key app="EN" db-id="fdewxtd56v0x55efrfk5ex0se05tz00x2d5w" timestamp="0"&gt;104&lt;/key&gt;&lt;/foreign-keys&gt;&lt;ref-type name="Journal Article"&gt;17&lt;/ref-type&gt;&lt;contributors&gt;&lt;authors&gt;&lt;author&gt;Stein, J. L.&lt;/author&gt;&lt;author&gt;Hua, X.&lt;/author&gt;&lt;author&gt;Lee, S.&lt;/author&gt;&lt;author&gt;Ho, A. J.&lt;/author&gt;&lt;author&gt;Leow, A. D.&lt;/author&gt;&lt;author&gt;Toga, A. W.&lt;/author&gt;&lt;author&gt;Saykin, A. J.&lt;/author&gt;&lt;author&gt;Shen, L.&lt;/author&gt;&lt;author&gt;Foroud, T.&lt;/author&gt;&lt;author&gt;Pankratz, N.&lt;/author&gt;&lt;author&gt;Huentelman, M. J.&lt;/author&gt;&lt;author&gt;Craig, D. W.&lt;/author&gt;&lt;author&gt;Gerber, J. D.&lt;/author&gt;&lt;author&gt;Allen, A. N.&lt;/author&gt;&lt;author&gt;Corneveaux, J. J.&lt;/author&gt;&lt;author&gt;Dechairo, B. M.&lt;/author&gt;&lt;author&gt;Potkin, S. G.&lt;/author&gt;&lt;author&gt;Weiner, M. W.&lt;/author&gt;&lt;author&gt;M. Thompson P&lt;/author&gt;&lt;/authors&gt;&lt;/contributors&gt;&lt;auth-address&gt;Laboratory of Neuro Imaging, Department of Neurology, University of California, Los Angeles School of Medicine, Neuroscience Research Building 225E, 635 Charles Young Drive, Los Angeles, CA 90095-1769, USA.&lt;/auth-address&gt;&lt;titles&gt;&lt;title&gt;Voxelwise genome-wide association study (vGWAS)&lt;/title&gt;&lt;secondary-title&gt;Neuroimage&lt;/secondary-title&gt;&lt;/titles&gt;&lt;periodical&gt;&lt;full-title&gt;Neuroimage&lt;/full-title&gt;&lt;/periodical&gt;&lt;pages&gt;1160-74&lt;/pages&gt;&lt;volume&gt;53&lt;/volume&gt;&lt;number&gt;3&lt;/number&gt;&lt;edition&gt;2010/02/23&lt;/edition&gt;&lt;dates&gt;&lt;year&gt;2010&lt;/year&gt;&lt;pub-dates&gt;&lt;date&gt;Feb 17&lt;/date&gt;&lt;/pub-dates&gt;&lt;/dates&gt;&lt;isbn&gt;1095-9572 (Electronic)&amp;#xD;1053-8119 (Linking)&lt;/isbn&gt;&lt;accession-num&gt;20171287&lt;/accession-num&gt;&lt;urls&gt;&lt;related-urls&gt;&lt;url&gt;http://www.ncbi.nlm.nih.gov/entrez/query.fcgi?cmd=Retrieve&amp;amp;db=PubMed&amp;amp;dopt=Citation&amp;amp;list_uids=20171287&lt;/url&gt;&lt;/related-urls&gt;&lt;/urls&gt;&lt;electronic-resource-num&gt;S1053-8119(10)00200-4 [pii]&amp;#xD;10.1016/j.neuroimage.2010.02.032&lt;/electronic-resource-num&gt;&lt;language&gt;Eng&lt;/language&gt;&lt;/record&gt;&lt;/Cite&gt;&lt;/EndNote&gt;</w:instrText>
      </w:r>
      <w:r w:rsidR="00102EA5">
        <w:fldChar w:fldCharType="separate"/>
      </w:r>
      <w:r w:rsidR="00795734">
        <w:rPr>
          <w:noProof/>
        </w:rPr>
        <w:t>(</w:t>
      </w:r>
      <w:hyperlink w:anchor="_ENREF_66" w:tooltip="Stein, 2010 #104" w:history="1">
        <w:r w:rsidR="00795734">
          <w:rPr>
            <w:noProof/>
          </w:rPr>
          <w:t>66</w:t>
        </w:r>
      </w:hyperlink>
      <w:r w:rsidR="00795734">
        <w:rPr>
          <w:noProof/>
        </w:rPr>
        <w:t>)</w:t>
      </w:r>
      <w:r w:rsidR="00102EA5">
        <w:fldChar w:fldCharType="end"/>
      </w:r>
      <w:r w:rsidR="00102EA5">
        <w:t xml:space="preserve">, </w:t>
      </w:r>
      <w:r w:rsidR="00E7564B" w:rsidRPr="008D2873">
        <w:t xml:space="preserve">the </w:t>
      </w:r>
      <w:r w:rsidR="00E7564B" w:rsidRPr="00102EA5">
        <w:t>first GWAS of longitudinal hippocampal MRI change</w:t>
      </w:r>
      <w:r w:rsidR="009F6FC7">
        <w:t xml:space="preserve"> </w:t>
      </w:r>
      <w:r w:rsidR="00102EA5">
        <w:fldChar w:fldCharType="begin"/>
      </w:r>
      <w:r w:rsidR="00795734">
        <w:instrText xml:space="preserve"> ADDIN EN.CITE &lt;EndNote&gt;&lt;Cite&gt;&lt;Author&gt;Furney&lt;/Author&gt;&lt;Year&gt;2010&lt;/Year&gt;&lt;RecNum&gt;231&lt;/RecNum&gt;&lt;DisplayText&gt;(67)&lt;/DisplayText&gt;&lt;record&gt;&lt;rec-number&gt;231&lt;/rec-number&gt;&lt;foreign-keys&gt;&lt;key app="EN" db-id="fdewxtd56v0x55efrfk5ex0se05tz00x2d5w" timestamp="1303757083"&gt;231&lt;/key&gt;&lt;/foreign-keys&gt;&lt;ref-type name="Journal Article"&gt;17&lt;/ref-type&gt;&lt;contributors&gt;&lt;authors&gt;&lt;author&gt;Furney, S. J.&lt;/author&gt;&lt;author&gt;Simmons, A.&lt;/author&gt;&lt;author&gt;Breen, G.&lt;/author&gt;&lt;author&gt;Pedroso, I.&lt;/author&gt;&lt;author&gt;Lunnon, K.&lt;/author&gt;&lt;author&gt;Proitsi, P.&lt;/author&gt;&lt;author&gt;Hodges, A.&lt;/author&gt;&lt;author&gt;Powell, J.&lt;/author&gt;&lt;author&gt;Wahlund, L. O.&lt;/author&gt;&lt;author&gt;Kloszewska, I.&lt;/author&gt;&lt;author&gt;Mecocci, P.&lt;/author&gt;&lt;author&gt;Soininen, H.&lt;/author&gt;&lt;author&gt;Tsolaki, M.&lt;/author&gt;&lt;author&gt;Vellas, B.&lt;/author&gt;&lt;author&gt;Spenger, C.&lt;/author&gt;&lt;author&gt;Lathrop, M.&lt;/author&gt;&lt;author&gt;Shen, L.&lt;/author&gt;&lt;author&gt;Kim, S.&lt;/author&gt;&lt;author&gt;Saykin, A. J.&lt;/author&gt;&lt;author&gt;Weiner, M. W.&lt;/author&gt;&lt;author&gt;Lovestone, S.&lt;/author&gt;&lt;/authors&gt;&lt;/contributors&gt;&lt;auth-address&gt;National Institute for Health Research (NIHR) Biomedical Research Centre for Mental Health, Institute of Psychiatry, King&amp;apos;s College London, London, UK.&lt;/auth-address&gt;&lt;titles&gt;&lt;title&gt;Genome-wide association with MRI atrophy measures as a quantitative trait locus for Alzheimer&amp;apos;s disease&lt;/title&gt;&lt;secondary-title&gt;Mol Psychiatry&lt;/secondary-title&gt;&lt;/titles&gt;&lt;periodical&gt;&lt;full-title&gt;Mol Psychiatry&lt;/full-title&gt;&lt;/periodical&gt;&lt;volume&gt;Epub ahead of print&lt;/volume&gt;&lt;edition&gt;2010/12/01&lt;/edition&gt;&lt;dates&gt;&lt;year&gt;2010&lt;/year&gt;&lt;pub-dates&gt;&lt;date&gt;Nov 30&lt;/date&gt;&lt;/pub-dates&gt;&lt;/dates&gt;&lt;isbn&gt;1476-5578 (Electronic)&amp;#xD;1359-4184 (Linking)&lt;/isbn&gt;&lt;accession-num&gt;21116278&lt;/accession-num&gt;&lt;urls&gt;&lt;/urls&gt;&lt;electronic-resource-num&gt;10.1038/mp.2010.123&lt;/electronic-resource-num&gt;&lt;remote-database-provider&gt;NLM&lt;/remote-database-provider&gt;&lt;language&gt;Eng&lt;/language&gt;&lt;/record&gt;&lt;/Cite&gt;&lt;/EndNote&gt;</w:instrText>
      </w:r>
      <w:r w:rsidR="00102EA5">
        <w:fldChar w:fldCharType="separate"/>
      </w:r>
      <w:r w:rsidR="00795734">
        <w:rPr>
          <w:noProof/>
        </w:rPr>
        <w:t>(</w:t>
      </w:r>
      <w:hyperlink w:anchor="_ENREF_67" w:tooltip="Furney, 2010 #231" w:history="1">
        <w:r w:rsidR="00795734">
          <w:rPr>
            <w:noProof/>
          </w:rPr>
          <w:t>67</w:t>
        </w:r>
      </w:hyperlink>
      <w:r w:rsidR="00795734">
        <w:rPr>
          <w:noProof/>
        </w:rPr>
        <w:t>)</w:t>
      </w:r>
      <w:r w:rsidR="00102EA5">
        <w:fldChar w:fldCharType="end"/>
      </w:r>
      <w:r w:rsidR="00E7564B" w:rsidRPr="008D2873">
        <w:rPr>
          <w:b/>
        </w:rPr>
        <w:t xml:space="preserve"> </w:t>
      </w:r>
      <w:r w:rsidR="00E7564B" w:rsidRPr="008D2873">
        <w:t xml:space="preserve">and one of the first studies of mitochondrial DNA variations in AD </w:t>
      </w:r>
      <w:r w:rsidR="00102EA5">
        <w:fldChar w:fldCharType="begin"/>
      </w:r>
      <w:r w:rsidR="00795734">
        <w:instrText xml:space="preserve"> ADDIN EN.CITE &lt;EndNote&gt;&lt;Cite&gt;&lt;Author&gt;Lakatos&lt;/Author&gt;&lt;Year&gt;2010&lt;/Year&gt;&lt;RecNum&gt;146&lt;/RecNum&gt;&lt;DisplayText&gt;(68)&lt;/DisplayText&gt;&lt;record&gt;&lt;rec-number&gt;146&lt;/rec-number&gt;&lt;foreign-keys&gt;&lt;key app="EN" db-id="fdewxtd56v0x55efrfk5ex0se05tz00x2d5w" timestamp="0"&gt;146&lt;/key&gt;&lt;/foreign-keys&gt;&lt;ref-type name="Journal Article"&gt;17&lt;/ref-type&gt;&lt;contributors&gt;&lt;authors&gt;&lt;author&gt;Lakatos, A.&lt;/author&gt;&lt;author&gt;Derbeneva, O.&lt;/author&gt;&lt;author&gt;Younes, D.&lt;/author&gt;&lt;author&gt;Keator, D.&lt;/author&gt;&lt;author&gt;Bakken, T.&lt;/author&gt;&lt;author&gt;Lvova, M.&lt;/author&gt;&lt;author&gt;Brandon, M.&lt;/author&gt;&lt;author&gt;Guffanti, G.&lt;/author&gt;&lt;author&gt;Reglodi, D.&lt;/author&gt;&lt;author&gt;Saykin, A.&lt;/author&gt;&lt;author&gt;Weiner, M.&lt;/author&gt;&lt;author&gt;Macciardi, F.&lt;/author&gt;&lt;author&gt;Schork, N.&lt;/author&gt;&lt;author&gt;Wallace, D. C.&lt;/author&gt;&lt;author&gt;Potkin, S. G.&lt;/author&gt;&lt;/authors&gt;&lt;/contributors&gt;&lt;auth-address&gt;Department of Psychiatry and Human Behavior, University of California, Irvine, CA, USA.&lt;/auth-address&gt;&lt;titles&gt;&lt;title&gt;Association between mitochondrial DNA variations and Alzheimer&amp;apos;s disease in the ADNI cohort&lt;/title&gt;&lt;secondary-title&gt;Neurobiol Aging&lt;/secondary-title&gt;&lt;/titles&gt;&lt;periodical&gt;&lt;full-title&gt;Neurobiol Aging&lt;/full-title&gt;&lt;/periodical&gt;&lt;pages&gt;1355-63&lt;/pages&gt;&lt;volume&gt;31&lt;/volume&gt;&lt;number&gt;8&lt;/number&gt;&lt;edition&gt;2010/06/12&lt;/edition&gt;&lt;dates&gt;&lt;year&gt;2010&lt;/year&gt;&lt;pub-dates&gt;&lt;date&gt;Aug&lt;/date&gt;&lt;/pub-dates&gt;&lt;/dates&gt;&lt;isbn&gt;1558-1497 (Electronic)&amp;#xD;0197-4580 (Linking)&lt;/isbn&gt;&lt;accession-num&gt;20538375&lt;/accession-num&gt;&lt;urls&gt;&lt;related-urls&gt;&lt;url&gt;http://www.ncbi.nlm.nih.gov/entrez/query.fcgi?cmd=Retrieve&amp;amp;db=PubMed&amp;amp;dopt=Citation&amp;amp;list_uids=20538375&lt;/url&gt;&lt;/related-urls&gt;&lt;/urls&gt;&lt;electronic-resource-num&gt;S0197-4580(10)00206-X [pii]&amp;#xD;10.1016/j.neurobiolaging.2010.04.031&lt;/electronic-resource-num&gt;&lt;language&gt;eng&lt;/language&gt;&lt;/record&gt;&lt;/Cite&gt;&lt;/EndNote&gt;</w:instrText>
      </w:r>
      <w:r w:rsidR="00102EA5">
        <w:fldChar w:fldCharType="separate"/>
      </w:r>
      <w:r w:rsidR="00795734">
        <w:rPr>
          <w:noProof/>
        </w:rPr>
        <w:t>(</w:t>
      </w:r>
      <w:hyperlink w:anchor="_ENREF_68" w:tooltip="Lakatos, 2010 #146" w:history="1">
        <w:r w:rsidR="00795734">
          <w:rPr>
            <w:noProof/>
          </w:rPr>
          <w:t>68</w:t>
        </w:r>
      </w:hyperlink>
      <w:r w:rsidR="00795734">
        <w:rPr>
          <w:noProof/>
        </w:rPr>
        <w:t>)</w:t>
      </w:r>
      <w:r w:rsidR="00102EA5">
        <w:fldChar w:fldCharType="end"/>
      </w:r>
      <w:r w:rsidR="00102EA5">
        <w:t xml:space="preserve">. </w:t>
      </w:r>
      <w:r w:rsidR="00E7564B" w:rsidRPr="008D2873">
        <w:t xml:space="preserve"> </w:t>
      </w:r>
      <w:r w:rsidR="00102EA5">
        <w:t xml:space="preserve">In 2012, ADNI studies were among the first to report </w:t>
      </w:r>
      <w:r w:rsidR="00E7564B" w:rsidRPr="008D2873">
        <w:t>copy number variation in AD or MCI</w:t>
      </w:r>
      <w:r w:rsidR="00102EA5">
        <w:t xml:space="preserve"> </w:t>
      </w:r>
      <w:r w:rsidR="009F6FC7">
        <w:t xml:space="preserve">patients </w:t>
      </w:r>
      <w:r w:rsidR="00102EA5">
        <w:fldChar w:fldCharType="begin">
          <w:fldData xml:space="preserve">PEVuZE5vdGU+PENpdGU+PEF1dGhvcj5Td2FtaW5hdGhhbjwvQXV0aG9yPjxZZWFyPjIwMTI8L1ll
YXI+PFJlY051bT4xNDQwPC9SZWNOdW0+PERpc3BsYXlUZXh0Pig2OSk8L0Rpc3BsYXlUZXh0Pjxy
ZWNvcmQ+PHJlYy1udW1iZXI+MTQ0MDwvcmVjLW51bWJlcj48Zm9yZWlnbi1rZXlzPjxrZXkgYXBw
PSJFTiIgZGItaWQ9ImZkZXd4dGQ1NnYweDU1ZWZyZms1ZXgwc2UwNXR6MDB4MmQ1dyIgdGltZXN0
YW1wPSIxMzg5MDQ0NzM4Ij4xNDQwPC9rZXk+PC9mb3JlaWduLWtleXM+PHJlZi10eXBlIG5hbWU9
IkpvdXJuYWwgQXJ0aWNsZSI+MTc8L3JlZi10eXBlPjxjb250cmlidXRvcnM+PGF1dGhvcnM+PGF1
dGhvcj5Td2FtaW5hdGhhbiwgUy48L2F1dGhvcj48YXV0aG9yPkh1ZW50ZWxtYW4sIE0uIEouPC9h
dXRob3I+PGF1dGhvcj5Db3JuZXZlYXV4LCBKLiBKLjwvYXV0aG9yPjxhdXRob3I+TXllcnMsIEEu
IEouPC9hdXRob3I+PGF1dGhvcj5GYWJlciwgSy4gTS48L2F1dGhvcj48YXV0aG9yPkZvcm91ZCwg
VC48L2F1dGhvcj48YXV0aG9yPk1heWV1eCwgUi48L2F1dGhvcj48YXV0aG9yPlNoZW4sIEwuPC9h
dXRob3I+PGF1dGhvcj5LaW0sIFMuPC9hdXRob3I+PGF1dGhvcj5UdXJrLCBNLjwvYXV0aG9yPjxh
dXRob3I+SGFyZHksIEouPC9hdXRob3I+PGF1dGhvcj5SZWltYW4sIEUuIE0uPC9hdXRob3I+PGF1
dGhvcj5TYXlraW4sIEEuIEouPC9hdXRob3I+PGF1dGhvcj5BbHpoZWltZXImYXBvcztzIERpc2Vh
c2UgTmV1cm9pbWFnaW5nLCBJbml0aWF0aXZlPC9hdXRob3I+PGF1dGhvcj5OaWEtTG9hZCBOY3Jh
ZCBGYW1pbHkgU3R1ZHkgR3JvdXA8L2F1dGhvcj48L2F1dGhvcnM+PC9jb250cmlidXRvcnM+PGF1
dGgtYWRkcmVzcz5DZW50ZXIgZm9yIE5ldXJvaW1hZ2luZywgRGVwYXJ0bWVudCBvZiBSYWRpb2xv
Z3kgYW5kIEltYWdpbmcgU2NpZW5jZXMsIEluZGlhbmEgVW5pdmVyc2l0eSBTY2hvb2wgb2YgTWVk
aWNpbmUsIEluZGlhbmFwb2xpcywgSW5kaWFuYSwgVW5pdGVkIFN0YXRlcyBvZiBBbWVyaWNhLjwv
YXV0aC1hZGRyZXNzPjx0aXRsZXM+PHRpdGxlPkFuYWx5c2lzIG9mIGNvcHkgbnVtYmVyIHZhcmlh
dGlvbiBpbiBBbHpoZWltZXImYXBvcztzIGRpc2Vhc2UgaW4gYSBjb2hvcnQgb2YgY2xpbmljYWxs
eSBjaGFyYWN0ZXJpemVkIGFuZCBuZXVyb3BhdGhvbG9naWNhbGx5IHZlcmlmaWVkIGluZGl2aWR1
YWxz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Uw
NjQwPC9wYWdlcz48dm9sdW1lPjc8L3ZvbHVtZT48bnVtYmVyPjEyPC9udW1iZXI+PGtleXdvcmRz
PjxrZXl3b3JkPkFsemhlaW1lciBEaXNlYXNlLypnZW5ldGljcy9wYXRob2xvZ3k8L2tleXdvcmQ+
PGtleXdvcmQ+Q2FzZS1Db250cm9sIFN0dWRpZXM8L2tleXdvcmQ+PGtleXdvcmQ+Q29ob3J0IFN0
dWRpZXM8L2tleXdvcmQ+PGtleXdvcmQ+KkROQSBDb3B5IE51bWJlciBWYXJpYXRpb25zPC9rZXl3
b3JkPjxrZXl3b3JkPkdlbm9tZS1XaWRlIEFzc29jaWF0aW9uIFN0dWR5PC9rZXl3b3JkPjxrZXl3
b3JkPkh1bWFuczwva2V5d29yZD48L2tleXdvcmRzPjxkYXRlcz48eWVhcj4yMDEyPC95ZWFyPjwv
ZGF0ZXM+PGlzYm4+MTkzMi02MjAzIChFbGVjdHJvbmljKSYjeEQ7MTkzMi02MjAzIChMaW5raW5n
KTwvaXNibj48YWNjZXNzaW9uLW51bT4yMzIyNzE5MzwvYWNjZXNzaW9uLW51bT48dXJscz48cmVs
YXRlZC11cmxzPjx1cmw+aHR0cDovL3d3dy5uY2JpLm5sbS5uaWguZ292L3B1Ym1lZC8yMzIyNzE5
MzwvdXJsPjwvcmVsYXRlZC11cmxzPjwvdXJscz48Y3VzdG9tMj4zNTE1NjA0PC9jdXN0b20yPjxl
bGVjdHJvbmljLXJlc291cmNlLW51bT4xMC4xMzcxL2pvdXJuYWwucG9uZS4wMDUwNjQwPC9lbGVj
dHJvbmljLXJlc291cmNlLW51bT48L3JlY29yZD48L0NpdGU+PC9FbmROb3RlPn==
</w:fldData>
        </w:fldChar>
      </w:r>
      <w:r w:rsidR="00795734">
        <w:instrText xml:space="preserve"> ADDIN EN.CITE </w:instrText>
      </w:r>
      <w:r w:rsidR="00795734">
        <w:fldChar w:fldCharType="begin">
          <w:fldData xml:space="preserve">PEVuZE5vdGU+PENpdGU+PEF1dGhvcj5Td2FtaW5hdGhhbjwvQXV0aG9yPjxZZWFyPjIwMTI8L1ll
YXI+PFJlY051bT4xNDQwPC9SZWNOdW0+PERpc3BsYXlUZXh0Pig2OSk8L0Rpc3BsYXlUZXh0Pjxy
ZWNvcmQ+PHJlYy1udW1iZXI+MTQ0MDwvcmVjLW51bWJlcj48Zm9yZWlnbi1rZXlzPjxrZXkgYXBw
PSJFTiIgZGItaWQ9ImZkZXd4dGQ1NnYweDU1ZWZyZms1ZXgwc2UwNXR6MDB4MmQ1dyIgdGltZXN0
YW1wPSIxMzg5MDQ0NzM4Ij4xNDQwPC9rZXk+PC9mb3JlaWduLWtleXM+PHJlZi10eXBlIG5hbWU9
IkpvdXJuYWwgQXJ0aWNsZSI+MTc8L3JlZi10eXBlPjxjb250cmlidXRvcnM+PGF1dGhvcnM+PGF1
dGhvcj5Td2FtaW5hdGhhbiwgUy48L2F1dGhvcj48YXV0aG9yPkh1ZW50ZWxtYW4sIE0uIEouPC9h
dXRob3I+PGF1dGhvcj5Db3JuZXZlYXV4LCBKLiBKLjwvYXV0aG9yPjxhdXRob3I+TXllcnMsIEEu
IEouPC9hdXRob3I+PGF1dGhvcj5GYWJlciwgSy4gTS48L2F1dGhvcj48YXV0aG9yPkZvcm91ZCwg
VC48L2F1dGhvcj48YXV0aG9yPk1heWV1eCwgUi48L2F1dGhvcj48YXV0aG9yPlNoZW4sIEwuPC9h
dXRob3I+PGF1dGhvcj5LaW0sIFMuPC9hdXRob3I+PGF1dGhvcj5UdXJrLCBNLjwvYXV0aG9yPjxh
dXRob3I+SGFyZHksIEouPC9hdXRob3I+PGF1dGhvcj5SZWltYW4sIEUuIE0uPC9hdXRob3I+PGF1
dGhvcj5TYXlraW4sIEEuIEouPC9hdXRob3I+PGF1dGhvcj5BbHpoZWltZXImYXBvcztzIERpc2Vh
c2UgTmV1cm9pbWFnaW5nLCBJbml0aWF0aXZlPC9hdXRob3I+PGF1dGhvcj5OaWEtTG9hZCBOY3Jh
ZCBGYW1pbHkgU3R1ZHkgR3JvdXA8L2F1dGhvcj48L2F1dGhvcnM+PC9jb250cmlidXRvcnM+PGF1
dGgtYWRkcmVzcz5DZW50ZXIgZm9yIE5ldXJvaW1hZ2luZywgRGVwYXJ0bWVudCBvZiBSYWRpb2xv
Z3kgYW5kIEltYWdpbmcgU2NpZW5jZXMsIEluZGlhbmEgVW5pdmVyc2l0eSBTY2hvb2wgb2YgTWVk
aWNpbmUsIEluZGlhbmFwb2xpcywgSW5kaWFuYSwgVW5pdGVkIFN0YXRlcyBvZiBBbWVyaWNhLjwv
YXV0aC1hZGRyZXNzPjx0aXRsZXM+PHRpdGxlPkFuYWx5c2lzIG9mIGNvcHkgbnVtYmVyIHZhcmlh
dGlvbiBpbiBBbHpoZWltZXImYXBvcztzIGRpc2Vhc2UgaW4gYSBjb2hvcnQgb2YgY2xpbmljYWxs
eSBjaGFyYWN0ZXJpemVkIGFuZCBuZXVyb3BhdGhvbG9naWNhbGx5IHZlcmlmaWVkIGluZGl2aWR1
YWxzPC90aXRsZT48c2Vjb25kYXJ5LXRpdGxlPlBMb1MgT25lPC9zZWNvbmRhcnktdGl0bGU+PGFs
dC10aXRsZT5QbG9TIG9uZTwvYWx0LXRpdGxlPjwvdGl0bGVzPjxwZXJpb2RpY2FsPjxmdWxsLXRp
dGxlPlBMb1MgT25lPC9mdWxsLXRpdGxlPjwvcGVyaW9kaWNhbD48YWx0LXBlcmlvZGljYWw+PGZ1
bGwtdGl0bGU+UExvUyBPbmU8L2Z1bGwtdGl0bGU+PC9hbHQtcGVyaW9kaWNhbD48cGFnZXM+ZTUw
NjQwPC9wYWdlcz48dm9sdW1lPjc8L3ZvbHVtZT48bnVtYmVyPjEyPC9udW1iZXI+PGtleXdvcmRz
PjxrZXl3b3JkPkFsemhlaW1lciBEaXNlYXNlLypnZW5ldGljcy9wYXRob2xvZ3k8L2tleXdvcmQ+
PGtleXdvcmQ+Q2FzZS1Db250cm9sIFN0dWRpZXM8L2tleXdvcmQ+PGtleXdvcmQ+Q29ob3J0IFN0
dWRpZXM8L2tleXdvcmQ+PGtleXdvcmQ+KkROQSBDb3B5IE51bWJlciBWYXJpYXRpb25zPC9rZXl3
b3JkPjxrZXl3b3JkPkdlbm9tZS1XaWRlIEFzc29jaWF0aW9uIFN0dWR5PC9rZXl3b3JkPjxrZXl3
b3JkPkh1bWFuczwva2V5d29yZD48L2tleXdvcmRzPjxkYXRlcz48eWVhcj4yMDEyPC95ZWFyPjwv
ZGF0ZXM+PGlzYm4+MTkzMi02MjAzIChFbGVjdHJvbmljKSYjeEQ7MTkzMi02MjAzIChMaW5raW5n
KTwvaXNibj48YWNjZXNzaW9uLW51bT4yMzIyNzE5MzwvYWNjZXNzaW9uLW51bT48dXJscz48cmVs
YXRlZC11cmxzPjx1cmw+aHR0cDovL3d3dy5uY2JpLm5sbS5uaWguZ292L3B1Ym1lZC8yMzIyNzE5
MzwvdXJsPjwvcmVsYXRlZC11cmxzPjwvdXJscz48Y3VzdG9tMj4zNTE1NjA0PC9jdXN0b20yPjxl
bGVjdHJvbmljLXJlc291cmNlLW51bT4xMC4xMzcxL2pvdXJuYWwucG9uZS4wMDUwNjQwPC9lbGVj
dHJvbmljLXJlc291cmNlLW51bT48L3JlY29yZD48L0NpdGU+PC9FbmROb3RlPn==
</w:fldData>
        </w:fldChar>
      </w:r>
      <w:r w:rsidR="00795734">
        <w:instrText xml:space="preserve"> ADDIN EN.CITE.DATA </w:instrText>
      </w:r>
      <w:r w:rsidR="00795734">
        <w:fldChar w:fldCharType="end"/>
      </w:r>
      <w:r w:rsidR="00102EA5">
        <w:fldChar w:fldCharType="separate"/>
      </w:r>
      <w:r w:rsidR="00795734">
        <w:rPr>
          <w:noProof/>
        </w:rPr>
        <w:t>(</w:t>
      </w:r>
      <w:hyperlink w:anchor="_ENREF_69" w:tooltip="Swaminathan, 2012 #1440" w:history="1">
        <w:r w:rsidR="00795734">
          <w:rPr>
            <w:noProof/>
          </w:rPr>
          <w:t>69</w:t>
        </w:r>
      </w:hyperlink>
      <w:r w:rsidR="00795734">
        <w:rPr>
          <w:noProof/>
        </w:rPr>
        <w:t>)</w:t>
      </w:r>
      <w:r w:rsidR="00102EA5">
        <w:fldChar w:fldCharType="end"/>
      </w:r>
      <w:r w:rsidR="00102EA5">
        <w:t>, and gene pathway</w:t>
      </w:r>
      <w:r w:rsidR="00E7564B">
        <w:t xml:space="preserve"> analyses of memory impairment in older adults</w:t>
      </w:r>
      <w:r w:rsidR="00102EA5">
        <w:t xml:space="preserve"> </w:t>
      </w:r>
      <w:r w:rsidR="00102EA5">
        <w:fldChar w:fldCharType="begin"/>
      </w:r>
      <w:r w:rsidR="00795734">
        <w:instrText xml:space="preserve"> ADDIN EN.CITE &lt;EndNote&gt;&lt;Cite&gt;&lt;Author&gt;Ramanan&lt;/Author&gt;&lt;Year&gt;2012&lt;/Year&gt;&lt;RecNum&gt;690&lt;/RecNum&gt;&lt;DisplayText&gt;(70)&lt;/DisplayText&gt;&lt;record&gt;&lt;rec-number&gt;690&lt;/rec-number&gt;&lt;foreign-keys&gt;&lt;key app="EN" db-id="fdewxtd56v0x55efrfk5ex0se05tz00x2d5w" timestamp="1356048512"&gt;690&lt;/key&gt;&lt;/foreign-keys&gt;&lt;ref-type name="Journal Article"&gt;17&lt;/ref-type&gt;&lt;contributors&gt;&lt;authors&gt;&lt;author&gt;Ramanan, V. K.&lt;/author&gt;&lt;author&gt;Kim, S.&lt;/author&gt;&lt;author&gt;Holohan, K.&lt;/author&gt;&lt;author&gt;Shen, L.&lt;/author&gt;&lt;author&gt;Nho, K.&lt;/author&gt;&lt;author&gt;Risacher, S. L.&lt;/author&gt;&lt;author&gt;Foroud, T. M.&lt;/author&gt;&lt;author&gt;Mukherjee, S.&lt;/author&gt;&lt;author&gt;Crane, P. K.&lt;/author&gt;&lt;author&gt;Aisen, P. S.&lt;/author&gt;&lt;author&gt;Petersen, R. C.&lt;/author&gt;&lt;author&gt;Weiner, M. W.&lt;/author&gt;&lt;author&gt;Saykin, A. J.&lt;/author&gt;&lt;/authors&gt;&lt;/contributors&gt;&lt;auth-address&gt;Center for Neuroimaging, Department of Radiology and Imaging Sciences, Indiana University School of Medicine, Indianapolis, IN, USA.&lt;/auth-address&gt;&lt;titles&gt;&lt;title&gt;Genome-wide pathway analysis of memory impairment in the Alzheimer&amp;apos;s Disease Neuroimaging Initiative (ADNI) cohort implicates gene candidates, canonical pathways, and networks&lt;/title&gt;&lt;secondary-title&gt;Brain Imaging Behav&lt;/secondary-title&gt;&lt;/titles&gt;&lt;periodical&gt;&lt;full-title&gt;Brain Imaging Behav&lt;/full-title&gt;&lt;/periodical&gt;&lt;edition&gt;2012/08/07&lt;/edition&gt;&lt;dates&gt;&lt;year&gt;2012&lt;/year&gt;&lt;pub-dates&gt;&lt;date&gt;Aug 3&lt;/date&gt;&lt;/pub-dates&gt;&lt;/dates&gt;&lt;isbn&gt;1931-7565 (Electronic)&amp;#xD;1931-7557 (Linking)&lt;/isbn&gt;&lt;accession-num&gt;22865056&lt;/accession-num&gt;&lt;urls&gt;&lt;related-urls&gt;&lt;url&gt;http://www.ncbi.nlm.nih.gov/pubmed/22865056&lt;/url&gt;&lt;/related-urls&gt;&lt;/urls&gt;&lt;electronic-resource-num&gt;10.1007/s11682-012-9196-x&lt;/electronic-resource-num&gt;&lt;language&gt;Eng&lt;/language&gt;&lt;/record&gt;&lt;/Cite&gt;&lt;/EndNote&gt;</w:instrText>
      </w:r>
      <w:r w:rsidR="00102EA5">
        <w:fldChar w:fldCharType="separate"/>
      </w:r>
      <w:r w:rsidR="00795734">
        <w:rPr>
          <w:noProof/>
        </w:rPr>
        <w:t>(</w:t>
      </w:r>
      <w:hyperlink w:anchor="_ENREF_70" w:tooltip="Ramanan, 2012 #690" w:history="1">
        <w:r w:rsidR="00795734">
          <w:rPr>
            <w:noProof/>
          </w:rPr>
          <w:t>70</w:t>
        </w:r>
      </w:hyperlink>
      <w:r w:rsidR="00795734">
        <w:rPr>
          <w:noProof/>
        </w:rPr>
        <w:t>)</w:t>
      </w:r>
      <w:r w:rsidR="00102EA5">
        <w:fldChar w:fldCharType="end"/>
      </w:r>
      <w:r w:rsidR="00E7564B">
        <w:t xml:space="preserve">. In 2013, the first MRI study of the recently discovered </w:t>
      </w:r>
      <w:r w:rsidR="00E7564B">
        <w:rPr>
          <w:i/>
        </w:rPr>
        <w:t>TREM2</w:t>
      </w:r>
      <w:r w:rsidR="00E7564B">
        <w:t xml:space="preserve"> variant </w:t>
      </w:r>
      <w:r w:rsidR="00102EA5">
        <w:fldChar w:fldCharType="begin"/>
      </w:r>
      <w:r w:rsidR="00795734">
        <w:instrText xml:space="preserve"> ADDIN EN.CITE &lt;EndNote&gt;&lt;Cite&gt;&lt;Author&gt;Rajagopalan&lt;/Author&gt;&lt;Year&gt;2013&lt;/Year&gt;&lt;RecNum&gt;1752&lt;/RecNum&gt;&lt;DisplayText&gt;(71)&lt;/DisplayText&gt;&lt;record&gt;&lt;rec-number&gt;1752&lt;/rec-number&gt;&lt;foreign-keys&gt;&lt;key app="EN" db-id="fdewxtd56v0x55efrfk5ex0se05tz00x2d5w" timestamp="1408380183"&gt;1752&lt;/key&gt;&lt;/foreign-keys&gt;&lt;ref-type name="Journal Article"&gt;17&lt;/ref-type&gt;&lt;contributors&gt;&lt;authors&gt;&lt;author&gt;Rajagopalan, P.&lt;/author&gt;&lt;author&gt;Hibar, D. P.&lt;/author&gt;&lt;author&gt;Thompson, P. M.&lt;/author&gt;&lt;/authors&gt;&lt;/contributors&gt;&lt;titles&gt;&lt;title&gt;TREM2 and neurodegenerative disease&lt;/title&gt;&lt;secondary-title&gt;N Engl J Med&lt;/secondary-title&gt;&lt;alt-title&gt;The New England journal of medicine&lt;/alt-title&gt;&lt;/titles&gt;&lt;periodical&gt;&lt;full-title&gt;N Engl J Med&lt;/full-title&gt;&lt;/periodical&gt;&lt;pages&gt;1565-7&lt;/pages&gt;&lt;volume&gt;369&lt;/volume&gt;&lt;number&gt;16&lt;/number&gt;&lt;keywords&gt;&lt;keyword&gt;Aged&lt;/keyword&gt;&lt;keyword&gt;Alzheimer Disease/*genetics/pathology&lt;/keyword&gt;&lt;keyword&gt;Atrophy&lt;/keyword&gt;&lt;keyword&gt;Brain/*pathology&lt;/keyword&gt;&lt;keyword&gt;Female&lt;/keyword&gt;&lt;keyword&gt;Humans&lt;/keyword&gt;&lt;keyword&gt;Male&lt;/keyword&gt;&lt;keyword&gt;Membrane Glycoproteins/*genetics&lt;/keyword&gt;&lt;keyword&gt;*Mutation&lt;/keyword&gt;&lt;keyword&gt;Neurodegenerative Diseases&lt;/keyword&gt;&lt;keyword&gt;Organ Size&lt;/keyword&gt;&lt;keyword&gt;Receptors, Immunologic/*genetics&lt;/keyword&gt;&lt;keyword&gt;Risk&lt;/keyword&gt;&lt;/keywords&gt;&lt;dates&gt;&lt;year&gt;2013&lt;/year&gt;&lt;pub-dates&gt;&lt;date&gt;Oct 17&lt;/date&gt;&lt;/pub-dates&gt;&lt;/dates&gt;&lt;isbn&gt;1533-4406 (Electronic)&amp;#xD;0028-4793 (Linking)&lt;/isbn&gt;&lt;accession-num&gt;24131186&lt;/accession-num&gt;&lt;urls&gt;&lt;related-urls&gt;&lt;url&gt;http://www.ncbi.nlm.nih.gov/pubmed/24131186&lt;/url&gt;&lt;/related-urls&gt;&lt;/urls&gt;&lt;custom2&gt;4024453&lt;/custom2&gt;&lt;electronic-resource-num&gt;10.1056/NEJMc1306509#SA3&lt;/electronic-resource-num&gt;&lt;/record&gt;&lt;/Cite&gt;&lt;/EndNote&gt;</w:instrText>
      </w:r>
      <w:r w:rsidR="00102EA5">
        <w:fldChar w:fldCharType="separate"/>
      </w:r>
      <w:r w:rsidR="00795734">
        <w:rPr>
          <w:noProof/>
        </w:rPr>
        <w:t>(</w:t>
      </w:r>
      <w:hyperlink w:anchor="_ENREF_71" w:tooltip="Rajagopalan, 2013 #1752" w:history="1">
        <w:r w:rsidR="00795734">
          <w:rPr>
            <w:noProof/>
          </w:rPr>
          <w:t>71</w:t>
        </w:r>
      </w:hyperlink>
      <w:r w:rsidR="00795734">
        <w:rPr>
          <w:noProof/>
        </w:rPr>
        <w:t>)</w:t>
      </w:r>
      <w:r w:rsidR="00102EA5">
        <w:fldChar w:fldCharType="end"/>
      </w:r>
      <w:r w:rsidR="00E7564B">
        <w:t xml:space="preserve"> </w:t>
      </w:r>
      <w:r w:rsidR="009F6FC7">
        <w:t>reported that</w:t>
      </w:r>
      <w:r w:rsidR="00102EA5">
        <w:rPr>
          <w:rFonts w:eastAsia="Times New Roman" w:cstheme="minorHAnsi"/>
          <w:color w:val="222222"/>
          <w:lang w:eastAsia="en-GB"/>
        </w:rPr>
        <w:t xml:space="preserve"> c</w:t>
      </w:r>
      <w:r w:rsidR="00102EA5" w:rsidRPr="005853F0">
        <w:rPr>
          <w:rFonts w:eastAsia="Times New Roman" w:cstheme="minorHAnsi"/>
          <w:color w:val="222222"/>
          <w:lang w:eastAsia="en-GB"/>
        </w:rPr>
        <w:t>arriers of variants in the </w:t>
      </w:r>
      <w:r w:rsidR="00102EA5" w:rsidRPr="005853F0">
        <w:rPr>
          <w:rFonts w:eastAsia="Times New Roman" w:cstheme="minorHAnsi"/>
          <w:i/>
          <w:iCs/>
          <w:color w:val="222222"/>
          <w:lang w:eastAsia="en-GB"/>
        </w:rPr>
        <w:t>TREM2</w:t>
      </w:r>
      <w:r w:rsidR="00102EA5" w:rsidRPr="005853F0">
        <w:rPr>
          <w:rFonts w:eastAsia="Times New Roman" w:cstheme="minorHAnsi"/>
          <w:color w:val="222222"/>
          <w:lang w:eastAsia="en-GB"/>
        </w:rPr>
        <w:t> gene</w:t>
      </w:r>
      <w:r w:rsidR="00102EA5">
        <w:rPr>
          <w:rFonts w:eastAsia="Times New Roman" w:cstheme="minorHAnsi"/>
          <w:color w:val="222222"/>
          <w:lang w:eastAsia="en-GB"/>
        </w:rPr>
        <w:t xml:space="preserve"> showed faster atrophy than non-</w:t>
      </w:r>
      <w:r w:rsidR="00102EA5" w:rsidRPr="005853F0">
        <w:rPr>
          <w:rFonts w:eastAsia="Times New Roman" w:cstheme="minorHAnsi"/>
          <w:color w:val="222222"/>
          <w:lang w:eastAsia="en-GB"/>
        </w:rPr>
        <w:t>carriers</w:t>
      </w:r>
      <w:r w:rsidR="000A4AC1">
        <w:rPr>
          <w:rFonts w:eastAsia="Times New Roman" w:cstheme="minorHAnsi"/>
          <w:color w:val="222222"/>
          <w:lang w:eastAsia="en-GB"/>
        </w:rPr>
        <w:t xml:space="preserve">, and </w:t>
      </w:r>
      <w:r w:rsidR="000A4AC1">
        <w:t>t</w:t>
      </w:r>
      <w:r w:rsidR="00E7564B">
        <w:t xml:space="preserve">he first GWAS of the healthy human structural </w:t>
      </w:r>
      <w:proofErr w:type="spellStart"/>
      <w:r w:rsidR="00E7564B">
        <w:t>connectome</w:t>
      </w:r>
      <w:proofErr w:type="spellEnd"/>
      <w:r w:rsidR="00E7564B">
        <w:t xml:space="preserve"> </w:t>
      </w:r>
      <w:r w:rsidR="000A4AC1">
        <w:t xml:space="preserve">implicated the </w:t>
      </w:r>
      <w:r w:rsidR="000A4AC1" w:rsidRPr="009F6FC7">
        <w:rPr>
          <w:i/>
        </w:rPr>
        <w:t>SPON1</w:t>
      </w:r>
      <w:r w:rsidR="000A4AC1">
        <w:t xml:space="preserve"> gene</w:t>
      </w:r>
      <w:r w:rsidR="00E7564B">
        <w:t xml:space="preserve"> </w:t>
      </w:r>
      <w:r w:rsidR="000A4AC1">
        <w:fldChar w:fldCharType="begin">
          <w:fldData xml:space="preserve">PEVuZE5vdGU+PENpdGU+PEF1dGhvcj5KYWhhbnNoYWQ8L0F1dGhvcj48WWVhcj4yMDEzPC9ZZWFy
PjxSZWNOdW0+MTg3MjwvUmVjTnVtPjxEaXNwbGF5VGV4dD4oNzIpPC9EaXNwbGF5VGV4dD48cmVj
b3JkPjxyZWMtbnVtYmVyPjE4NzI8L3JlYy1udW1iZXI+PGZvcmVpZ24ta2V5cz48a2V5IGFwcD0i
RU4iIGRiLWlkPSJmZGV3eHRkNTZ2MHg1NWVmcmZrNWV4MHNlMDV0ejAweDJkNXciIHRpbWVzdGFt
cD0iMTQxMjAxMTUwNCI+MTg3Mjwva2V5PjwvZm9yZWlnbi1rZXlzPjxyZWYtdHlwZSBuYW1lPSJK
b3VybmFsIEFydGljbGUiPjE3PC9yZWYtdHlwZT48Y29udHJpYnV0b3JzPjxhdXRob3JzPjxhdXRo
b3I+SmFoYW5zaGFkLCBOLjwvYXV0aG9yPjxhdXRob3I+UmFqYWdvcGFsYW4sIFAuPC9hdXRob3I+
PGF1dGhvcj5IdWEsIFguPC9hdXRob3I+PGF1dGhvcj5IaWJhciwgRC4gUC48L2F1dGhvcj48YXV0
aG9yPk5pciwgVC4gTS48L2F1dGhvcj48YXV0aG9yPlRvZ2EsIEEuIFcuPC9hdXRob3I+PGF1dGhv
cj5KYWNrLCBDLiBSLiwgSnIuPC9hdXRob3I+PGF1dGhvcj5TYXlraW4sIEEuIEouPC9hdXRob3I+
PGF1dGhvcj5HcmVlbiwgUi4gQy48L2F1dGhvcj48YXV0aG9yPldlaW5lciwgTS4gVy48L2F1dGhv
cj48YXV0aG9yPk1lZGxhbmQsIFMuIEUuPC9hdXRob3I+PGF1dGhvcj5Nb250Z29tZXJ5LCBHLiBX
LjwvYXV0aG9yPjxhdXRob3I+SGFuc2VsbCwgTi4gSy48L2F1dGhvcj48YXV0aG9yPk1jTWFob24s
IEsuIEwuPC9hdXRob3I+PGF1dGhvcj5kZSBadWJpY2FyYXksIEcuIEkuPC9hdXRob3I+PGF1dGhv
cj5NYXJ0aW4sIE4uIEcuPC9hdXRob3I+PGF1dGhvcj5XcmlnaHQsIE0uIEouPC9hdXRob3I+PGF1
dGhvcj5UaG9tcHNvbiwgUC4gTS48L2F1dGhvcj48YXV0aG9yPkFsemhlaW1lciZhcG9zO3MgRGlz
ZWFzZSBOZXVyb2ltYWdpbmcsIEluaXRpYXRpdmU8L2F1dGhvcj48L2F1dGhvcnM+PC9jb250cmli
dXRvcnM+PGF1dGgtYWRkcmVzcz5JbWFnaW5nIEdlbmV0aWNzIENlbnRlciwgTGFib3JhdG9yeSBv
ZiBOZXVybyBJbWFnaW5nLCBVbml2ZXJzaXR5IG9mIENhbGlmb3JuaWEgYXQgTG9zIEFuZ2VsZXMg
U2Nob29sIG9mIE1lZGljaW5lLCBMb3MgQW5nZWxlcywgQ0EgOTAwOTUsIFVTQS48L2F1dGgtYWRk
cmVzcz48dGl0bGVzPjx0aXRsZT5HZW5vbWUtd2lkZSBzY2FuIG9mIGhlYWx0aHkgaHVtYW4gY29u
bmVjdG9tZSBkaXNjb3ZlcnMgU1BPTjEgZ2VuZSB2YXJpYW50IGluZmx1ZW5jaW5nIGRlbWVudGlh
IHNldmVyaXR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Q3NjgtNzM8L3BhZ2VzPjx2
b2x1bWU+MTEwPC92b2x1bWU+PG51bWJlcj4xMjwvbnVtYmVyPjxrZXl3b3Jkcz48a2V5d29yZD5B
ZHVsdDwva2V5d29yZD48a2V5d29yZD5BbHpoZWltZXIgRGlzZWFzZS8qZ2VuZXRpY3M8L2tleXdv
cmQ+PGtleXdvcmQ+QXV0aXN0aWMgRGlzb3JkZXIvZ2VuZXRpY3MvcGh5c2lvcGF0aG9sb2d5L3Jh
ZGlvZ3JhcGh5PC9rZXl3b3JkPjxrZXl3b3JkPkJyYWluLypwaHlzaW9wYXRob2xvZ3kvcmFkaW9n
cmFwaHk8L2tleXdvcmQ+PGtleXdvcmQ+Q2hyb21vc29tZXMsIEh1bWFuLCBQYWlyIDExLypnZW5l
dGljczwva2V5d29yZD48a2V5d29yZD5FbmRvc29tYWwgU29ydGluZyBDb21wbGV4ZXMgUmVxdWly
ZWQgZm9yIFRyYW5zcG9ydC9nZW5ldGljczwva2V5d29yZD48a2V5d29yZD5FeHRyYWNlbGx1bGFy
IE1hdHJpeCBQcm90ZWlucy8qZ2VuZXRpY3M8L2tleXdvcmQ+PGtleXdvcmQ+RmVtYWxlPC9rZXl3
b3JkPjxrZXl3b3JkPipHZW5ldGljIFZhcmlhdGlvbjwva2V5d29yZD48a2V5d29yZD5HZW5vbWUt
V2lkZSBBc3NvY2lhdGlvbiBTdHVkeTwva2V5d29yZD48a2V5d29yZD5IdW1hbnM8L2tleXdvcmQ+
PGtleXdvcmQ+TWFnbmV0aWMgUmVzb25hbmNlIEltYWdpbmc8L2tleXdvcmQ+PGtleXdvcmQ+TWFs
ZTwva2V5d29yZD48a2V5d29yZD5TZXZlcml0eSBvZiBJbGxuZXNzIEluZGV4PC9rZXl3b3JkPjxr
ZXl3b3JkPipUd2lucywgRGl6eWdvdGljPC9rZXl3b3JkPjxrZXl3b3JkPipUd2lucywgTW9ub3p5
Z290aWM8L2tleXdvcmQ+PGtleXdvcmQ+VWJpcXVpdGluLUNvbmp1Z2F0aW5nIEVuenltZXMvZ2Vu
ZXRpY3M8L2tleXdvcmQ+PGtleXdvcmQ+VWJpcXVpdGluLVByb3RlaW4gTGlnYXNlcy9nZW5ldGlj
czwva2V5d29yZD48L2tleXdvcmRzPjxkYXRlcz48eWVhcj4yMDEzPC95ZWFyPjxwdWItZGF0ZXM+
PGRhdGU+TWFyIDE5PC9kYXRlPjwvcHViLWRhdGVzPjwvZGF0ZXM+PGlzYm4+MTA5MS02NDkwIChF
bGVjdHJvbmljKSYjeEQ7MDAyNy04NDI0IChMaW5raW5nKTwvaXNibj48YWNjZXNzaW9uLW51bT4y
MzQ3MTk4NTwvYWNjZXNzaW9uLW51bT48dXJscz48cmVsYXRlZC11cmxzPjx1cmw+aHR0cDovL3d3
dy5uY2JpLm5sbS5uaWguZ292L3B1Ym1lZC8yMzQ3MTk4NTwvdXJsPjwvcmVsYXRlZC11cmxzPjwv
dXJscz48Y3VzdG9tMj4zNjA2OTc3PC9jdXN0b20yPjxlbGVjdHJvbmljLXJlc291cmNlLW51bT4x
MC4xMDczL3BuYXMuMTIxNjIwNjExMDwvZWxlY3Ryb25pYy1yZXNvdXJjZS1udW0+PC9yZWNvcmQ+
PC9DaXRlPjwvRW5kTm90ZT5=
</w:fldData>
        </w:fldChar>
      </w:r>
      <w:r w:rsidR="00795734">
        <w:instrText xml:space="preserve"> ADDIN EN.CITE </w:instrText>
      </w:r>
      <w:r w:rsidR="00795734">
        <w:fldChar w:fldCharType="begin">
          <w:fldData xml:space="preserve">PEVuZE5vdGU+PENpdGU+PEF1dGhvcj5KYWhhbnNoYWQ8L0F1dGhvcj48WWVhcj4yMDEzPC9ZZWFy
PjxSZWNOdW0+MTg3MjwvUmVjTnVtPjxEaXNwbGF5VGV4dD4oNzIpPC9EaXNwbGF5VGV4dD48cmVj
b3JkPjxyZWMtbnVtYmVyPjE4NzI8L3JlYy1udW1iZXI+PGZvcmVpZ24ta2V5cz48a2V5IGFwcD0i
RU4iIGRiLWlkPSJmZGV3eHRkNTZ2MHg1NWVmcmZrNWV4MHNlMDV0ejAweDJkNXciIHRpbWVzdGFt
cD0iMTQxMjAxMTUwNCI+MTg3Mjwva2V5PjwvZm9yZWlnbi1rZXlzPjxyZWYtdHlwZSBuYW1lPSJK
b3VybmFsIEFydGljbGUiPjE3PC9yZWYtdHlwZT48Y29udHJpYnV0b3JzPjxhdXRob3JzPjxhdXRo
b3I+SmFoYW5zaGFkLCBOLjwvYXV0aG9yPjxhdXRob3I+UmFqYWdvcGFsYW4sIFAuPC9hdXRob3I+
PGF1dGhvcj5IdWEsIFguPC9hdXRob3I+PGF1dGhvcj5IaWJhciwgRC4gUC48L2F1dGhvcj48YXV0
aG9yPk5pciwgVC4gTS48L2F1dGhvcj48YXV0aG9yPlRvZ2EsIEEuIFcuPC9hdXRob3I+PGF1dGhv
cj5KYWNrLCBDLiBSLiwgSnIuPC9hdXRob3I+PGF1dGhvcj5TYXlraW4sIEEuIEouPC9hdXRob3I+
PGF1dGhvcj5HcmVlbiwgUi4gQy48L2F1dGhvcj48YXV0aG9yPldlaW5lciwgTS4gVy48L2F1dGhv
cj48YXV0aG9yPk1lZGxhbmQsIFMuIEUuPC9hdXRob3I+PGF1dGhvcj5Nb250Z29tZXJ5LCBHLiBX
LjwvYXV0aG9yPjxhdXRob3I+SGFuc2VsbCwgTi4gSy48L2F1dGhvcj48YXV0aG9yPk1jTWFob24s
IEsuIEwuPC9hdXRob3I+PGF1dGhvcj5kZSBadWJpY2FyYXksIEcuIEkuPC9hdXRob3I+PGF1dGhv
cj5NYXJ0aW4sIE4uIEcuPC9hdXRob3I+PGF1dGhvcj5XcmlnaHQsIE0uIEouPC9hdXRob3I+PGF1
dGhvcj5UaG9tcHNvbiwgUC4gTS48L2F1dGhvcj48YXV0aG9yPkFsemhlaW1lciZhcG9zO3MgRGlz
ZWFzZSBOZXVyb2ltYWdpbmcsIEluaXRpYXRpdmU8L2F1dGhvcj48L2F1dGhvcnM+PC9jb250cmli
dXRvcnM+PGF1dGgtYWRkcmVzcz5JbWFnaW5nIEdlbmV0aWNzIENlbnRlciwgTGFib3JhdG9yeSBv
ZiBOZXVybyBJbWFnaW5nLCBVbml2ZXJzaXR5IG9mIENhbGlmb3JuaWEgYXQgTG9zIEFuZ2VsZXMg
U2Nob29sIG9mIE1lZGljaW5lLCBMb3MgQW5nZWxlcywgQ0EgOTAwOTUsIFVTQS48L2F1dGgtYWRk
cmVzcz48dGl0bGVzPjx0aXRsZT5HZW5vbWUtd2lkZSBzY2FuIG9mIGhlYWx0aHkgaHVtYW4gY29u
bmVjdG9tZSBkaXNjb3ZlcnMgU1BPTjEgZ2VuZSB2YXJpYW50IGluZmx1ZW5jaW5nIGRlbWVudGlh
IHNldmVyaXR5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Q3NjgtNzM8L3BhZ2VzPjx2
b2x1bWU+MTEwPC92b2x1bWU+PG51bWJlcj4xMjwvbnVtYmVyPjxrZXl3b3Jkcz48a2V5d29yZD5B
ZHVsdDwva2V5d29yZD48a2V5d29yZD5BbHpoZWltZXIgRGlzZWFzZS8qZ2VuZXRpY3M8L2tleXdv
cmQ+PGtleXdvcmQ+QXV0aXN0aWMgRGlzb3JkZXIvZ2VuZXRpY3MvcGh5c2lvcGF0aG9sb2d5L3Jh
ZGlvZ3JhcGh5PC9rZXl3b3JkPjxrZXl3b3JkPkJyYWluLypwaHlzaW9wYXRob2xvZ3kvcmFkaW9n
cmFwaHk8L2tleXdvcmQ+PGtleXdvcmQ+Q2hyb21vc29tZXMsIEh1bWFuLCBQYWlyIDExLypnZW5l
dGljczwva2V5d29yZD48a2V5d29yZD5FbmRvc29tYWwgU29ydGluZyBDb21wbGV4ZXMgUmVxdWly
ZWQgZm9yIFRyYW5zcG9ydC9nZW5ldGljczwva2V5d29yZD48a2V5d29yZD5FeHRyYWNlbGx1bGFy
IE1hdHJpeCBQcm90ZWlucy8qZ2VuZXRpY3M8L2tleXdvcmQ+PGtleXdvcmQ+RmVtYWxlPC9rZXl3
b3JkPjxrZXl3b3JkPipHZW5ldGljIFZhcmlhdGlvbjwva2V5d29yZD48a2V5d29yZD5HZW5vbWUt
V2lkZSBBc3NvY2lhdGlvbiBTdHVkeTwva2V5d29yZD48a2V5d29yZD5IdW1hbnM8L2tleXdvcmQ+
PGtleXdvcmQ+TWFnbmV0aWMgUmVzb25hbmNlIEltYWdpbmc8L2tleXdvcmQ+PGtleXdvcmQ+TWFs
ZTwva2V5d29yZD48a2V5d29yZD5TZXZlcml0eSBvZiBJbGxuZXNzIEluZGV4PC9rZXl3b3JkPjxr
ZXl3b3JkPipUd2lucywgRGl6eWdvdGljPC9rZXl3b3JkPjxrZXl3b3JkPipUd2lucywgTW9ub3p5
Z290aWM8L2tleXdvcmQ+PGtleXdvcmQ+VWJpcXVpdGluLUNvbmp1Z2F0aW5nIEVuenltZXMvZ2Vu
ZXRpY3M8L2tleXdvcmQ+PGtleXdvcmQ+VWJpcXVpdGluLVByb3RlaW4gTGlnYXNlcy9nZW5ldGlj
czwva2V5d29yZD48L2tleXdvcmRzPjxkYXRlcz48eWVhcj4yMDEzPC95ZWFyPjxwdWItZGF0ZXM+
PGRhdGU+TWFyIDE5PC9kYXRlPjwvcHViLWRhdGVzPjwvZGF0ZXM+PGlzYm4+MTA5MS02NDkwIChF
bGVjdHJvbmljKSYjeEQ7MDAyNy04NDI0IChMaW5raW5nKTwvaXNibj48YWNjZXNzaW9uLW51bT4y
MzQ3MTk4NTwvYWNjZXNzaW9uLW51bT48dXJscz48cmVsYXRlZC11cmxzPjx1cmw+aHR0cDovL3d3
dy5uY2JpLm5sbS5uaWguZ292L3B1Ym1lZC8yMzQ3MTk4NTwvdXJsPjwvcmVsYXRlZC11cmxzPjwv
dXJscz48Y3VzdG9tMj4zNjA2OTc3PC9jdXN0b20yPjxlbGVjdHJvbmljLXJlc291cmNlLW51bT4x
MC4xMDczL3BuYXMuMTIxNjIwNjExMDwvZWxlY3Ryb25pYy1yZXNvdXJjZS1udW0+PC9yZWNvcmQ+
PC9DaXRlPjwvRW5kTm90ZT5=
</w:fldData>
        </w:fldChar>
      </w:r>
      <w:r w:rsidR="00795734">
        <w:instrText xml:space="preserve"> ADDIN EN.CITE.DATA </w:instrText>
      </w:r>
      <w:r w:rsidR="00795734">
        <w:fldChar w:fldCharType="end"/>
      </w:r>
      <w:r w:rsidR="000A4AC1">
        <w:fldChar w:fldCharType="separate"/>
      </w:r>
      <w:r w:rsidR="00795734">
        <w:rPr>
          <w:noProof/>
        </w:rPr>
        <w:t>(</w:t>
      </w:r>
      <w:hyperlink w:anchor="_ENREF_72" w:tooltip="Jahanshad, 2013 #1872" w:history="1">
        <w:r w:rsidR="00795734">
          <w:rPr>
            <w:noProof/>
          </w:rPr>
          <w:t>72</w:t>
        </w:r>
      </w:hyperlink>
      <w:r w:rsidR="00795734">
        <w:rPr>
          <w:noProof/>
        </w:rPr>
        <w:t>)</w:t>
      </w:r>
      <w:r w:rsidR="000A4AC1">
        <w:fldChar w:fldCharType="end"/>
      </w:r>
      <w:r w:rsidR="000A4AC1">
        <w:t>.</w:t>
      </w:r>
      <w:r w:rsidR="00E7564B">
        <w:t xml:space="preserve"> ADNI investigators also reported the first whole-</w:t>
      </w:r>
      <w:proofErr w:type="spellStart"/>
      <w:r w:rsidR="00E7564B">
        <w:t>exome</w:t>
      </w:r>
      <w:proofErr w:type="spellEnd"/>
      <w:r w:rsidR="00E7564B">
        <w:t xml:space="preserve"> sequencing study in MCI </w:t>
      </w:r>
      <w:r w:rsidR="00E7564B">
        <w:rPr>
          <w:rFonts w:cs="Arial"/>
        </w:rPr>
        <w:t xml:space="preserve">that </w:t>
      </w:r>
      <w:r w:rsidR="00E7564B">
        <w:t xml:space="preserve">identified functional variants for rate of change in hippocampal volume in MCI </w:t>
      </w:r>
      <w:r w:rsidR="005F2B91">
        <w:fldChar w:fldCharType="begin">
          <w:fldData xml:space="preserve">PEVuZE5vdGU+PENpdGU+PEF1dGhvcj5OaG88L0F1dGhvcj48WWVhcj4yMDEzPC9ZZWFyPjxSZWNO
dW0+ODMzPC9SZWNOdW0+PERpc3BsYXlUZXh0Pig3Myk8L0Rpc3BsYXlUZXh0PjxyZWNvcmQ+PHJl
Yy1udW1iZXI+ODMzPC9yZWMtbnVtYmVyPjxmb3JlaWduLWtleXM+PGtleSBhcHA9IkVOIiBkYi1p
ZD0iZmRld3h0ZDU2djB4NTVlZnJmazVleDBzZTA1dHowMHgyZDV3IiB0aW1lc3RhbXA9IjEzNzUy
OTg0MzAiPjgzMzwva2V5PjwvZm9yZWlnbi1rZXlzPjxyZWYtdHlwZSBuYW1lPSJKb3VybmFsIEFy
dGljbGUiPjE3PC9yZWYtdHlwZT48Y29udHJpYnV0b3JzPjxhdXRob3JzPjxhdXRob3I+TmhvLCBL
LjwvYXV0aG9yPjxhdXRob3I+Q29ybmV2ZWF1eCwgSi4gSi48L2F1dGhvcj48YXV0aG9yPktpbSwg
Uy48L2F1dGhvcj48YXV0aG9yPkxpbiwgSC48L2F1dGhvcj48YXV0aG9yPlJpc2FjaGVyLCBTLiBM
LjwvYXV0aG9yPjxhdXRob3I+U2hlbiwgTC48L2F1dGhvcj48YXV0aG9yPlN3YW1pbmF0aGFuLCBT
LjwvYXV0aG9yPjxhdXRob3I+UmFtYW5hbiwgVi4gSy48L2F1dGhvcj48YXV0aG9yPkxpdSwgWS48
L2F1dGhvcj48YXV0aG9yPkZvcm91ZCwgVC48L2F1dGhvcj48YXV0aG9yPklubG93LCBNLiBILjwv
YXV0aG9yPjxhdXRob3I+U2luaWFyZCwgQS4gTC48L2F1dGhvcj48YXV0aG9yPlJlaW1hbiwgUi4g
QS48L2F1dGhvcj48YXV0aG9yPkFpc2VuLCBQLiBTLjwvYXV0aG9yPjxhdXRob3I+UGV0ZXJzZW4s
IFIuIEMuPC9hdXRob3I+PGF1dGhvcj5HcmVlbiwgUi4gQy48L2F1dGhvcj48YXV0aG9yPkphY2ss
IEMuIFIuPC9hdXRob3I+PGF1dGhvcj5XZWluZXIsIE0uIFcuPC9hdXRob3I+PGF1dGhvcj5CYWxk
d2luLCBDLiBULjwvYXV0aG9yPjxhdXRob3I+THVuZXR0YSwgSy48L2F1dGhvcj48YXV0aG9yPkZh
cnJlciwgTC4gQS48L2F1dGhvcj48YXV0aG9yPk11bHRpLUluc3RpdHV0aW9uYWwgUmVzZWFyY2gg
b24gQWx6aGVpbWVyIEdlbmV0aWMgRXBpZGVtaW9sb2d5LCBTdHVkeTwvYXV0aG9yPjxhdXRob3I+
RnVybmV5LCBTLiBKLjwvYXV0aG9yPjxhdXRob3I+TG92ZXN0b25lLCBTLjwvYXV0aG9yPjxhdXRo
b3I+U2ltbW9ucywgQS48L2F1dGhvcj48YXV0aG9yPk1lY29jY2ksIFAuPC9hdXRob3I+PGF1dGhv
cj5WZWxsYXMsIEIuPC9hdXRob3I+PGF1dGhvcj5Uc29sYWtpLCBNLjwvYXV0aG9yPjxhdXRob3I+
S2xvc3pld3NrYSwgSS48L2F1dGhvcj48YXV0aG9yPlNvaW5pbmVuLCBILjwvYXV0aG9yPjxhdXRo
b3I+QWRkTmV1cm9NZWQsIENvbnNvcnRpdW08L2F1dGhvcj48YXV0aG9yPk1jRG9uYWxkLCBCLiBD
LjwvYXV0aG9yPjxhdXRob3I+RmFybG93LCBNLiBSLjwvYXV0aG9yPjxhdXRob3I+R2hldHRpLCBC
LjwvYXV0aG9yPjxhdXRob3I+SW5kaWFuYSwgTWVtb3J5PC9hdXRob3I+PGF1dGhvcj5BZ2luZywg
U3R1ZHk8L2F1dGhvcj48YXV0aG9yPkh1ZW50ZWxtYW4sIE0uIEouPC9hdXRob3I+PGF1dGhvcj5T
YXlraW4sIEEuIEouPC9hdXRob3I+PC9hdXRob3JzPjwvY29udHJpYnV0b3JzPjxhdXRoLWFkZHJl
c3M+RGVwYXJ0bWVudCBvZiBSYWRpb2xvZ3kgYW5kIEltYWdpbmcgU2NpZW5jZXMsIENlbnRlciBm
b3IgTmV1cm9pbWFnaW5nLCBJbmRpYW5hIFVuaXZlcnNpdHkgU2Nob29sIG9mIE1lZGljaW5lLCBJ
bmRpYW5hcG9saXMsIElOLCBVU0EuPC9hdXRoLWFkZHJlc3M+PHRpdGxlcz48dGl0bGU+V2hvbGUt
ZXhvbWUgc2VxdWVuY2luZyBhbmQgaW1hZ2luZyBnZW5ldGljcyBpZGVudGlmeSBmdW5jdGlvbmFs
IHZhcmlhbnRzIGZvciByYXRlIG9mIGNoYW5nZSBpbiBoaXBwb2NhbXBhbCB2b2x1bWUgaW4gbWls
ZCBjb2duaXRpdmUgaW1wYWlybWVudDwvdGl0bGU+PHNlY29uZGFyeS10aXRsZT5Nb2wgUHN5Y2hp
YXRyeTwvc2Vjb25kYXJ5LXRpdGxlPjxhbHQtdGl0bGU+TW9sZWN1bGFyIHBzeWNoaWF0cnk8L2Fs
dC10aXRsZT48L3RpdGxlcz48cGVyaW9kaWNhbD48ZnVsbC10aXRsZT5Nb2wgUHN5Y2hpYXRyeTwv
ZnVsbC10aXRsZT48L3BlcmlvZGljYWw+PHBhZ2VzPjc4MS03PC9wYWdlcz48dm9sdW1lPjE4PC92
b2x1bWU+PG51bWJlcj43PC9udW1iZXI+PGRhdGVzPjx5ZWFyPjIwMTM8L3llYXI+PHB1Yi1kYXRl
cz48ZGF0ZT5KdWw8L2RhdGU+PC9wdWItZGF0ZXM+PC9kYXRlcz48aXNibj4xNDc2LTU1NzggKEVs
ZWN0cm9uaWMpJiN4RDsxMzU5LTQxODQgKExpbmtpbmcpPC9pc2JuPjxhY2Nlc3Npb24tbnVtPjIz
NjA4OTE3PC9hY2Nlc3Npb24tbnVtPjx1cmxzPjxyZWxhdGVkLXVybHM+PHVybD5odHRwOi8vd3d3
Lm5jYmkubmxtLm5paC5nb3YvcHVibWVkLzIzNjA4OTE3PC91cmw+PC9yZWxhdGVkLXVybHM+PC91
cmxzPjxlbGVjdHJvbmljLXJlc291cmNlLW51bT4xMC4xMDM4L21wLjIwMTMuMjQ8L2VsZWN0cm9u
aWMtcmVzb3VyY2UtbnVtPjwvcmVjb3JkPjwvQ2l0ZT48L0VuZE5vdGU+
</w:fldData>
        </w:fldChar>
      </w:r>
      <w:r w:rsidR="00795734">
        <w:instrText xml:space="preserve"> ADDIN EN.CITE </w:instrText>
      </w:r>
      <w:r w:rsidR="00795734">
        <w:fldChar w:fldCharType="begin">
          <w:fldData xml:space="preserve">PEVuZE5vdGU+PENpdGU+PEF1dGhvcj5OaG88L0F1dGhvcj48WWVhcj4yMDEzPC9ZZWFyPjxSZWNO
dW0+ODMzPC9SZWNOdW0+PERpc3BsYXlUZXh0Pig3Myk8L0Rpc3BsYXlUZXh0PjxyZWNvcmQ+PHJl
Yy1udW1iZXI+ODMzPC9yZWMtbnVtYmVyPjxmb3JlaWduLWtleXM+PGtleSBhcHA9IkVOIiBkYi1p
ZD0iZmRld3h0ZDU2djB4NTVlZnJmazVleDBzZTA1dHowMHgyZDV3IiB0aW1lc3RhbXA9IjEzNzUy
OTg0MzAiPjgzMzwva2V5PjwvZm9yZWlnbi1rZXlzPjxyZWYtdHlwZSBuYW1lPSJKb3VybmFsIEFy
dGljbGUiPjE3PC9yZWYtdHlwZT48Y29udHJpYnV0b3JzPjxhdXRob3JzPjxhdXRob3I+TmhvLCBL
LjwvYXV0aG9yPjxhdXRob3I+Q29ybmV2ZWF1eCwgSi4gSi48L2F1dGhvcj48YXV0aG9yPktpbSwg
Uy48L2F1dGhvcj48YXV0aG9yPkxpbiwgSC48L2F1dGhvcj48YXV0aG9yPlJpc2FjaGVyLCBTLiBM
LjwvYXV0aG9yPjxhdXRob3I+U2hlbiwgTC48L2F1dGhvcj48YXV0aG9yPlN3YW1pbmF0aGFuLCBT
LjwvYXV0aG9yPjxhdXRob3I+UmFtYW5hbiwgVi4gSy48L2F1dGhvcj48YXV0aG9yPkxpdSwgWS48
L2F1dGhvcj48YXV0aG9yPkZvcm91ZCwgVC48L2F1dGhvcj48YXV0aG9yPklubG93LCBNLiBILjwv
YXV0aG9yPjxhdXRob3I+U2luaWFyZCwgQS4gTC48L2F1dGhvcj48YXV0aG9yPlJlaW1hbiwgUi4g
QS48L2F1dGhvcj48YXV0aG9yPkFpc2VuLCBQLiBTLjwvYXV0aG9yPjxhdXRob3I+UGV0ZXJzZW4s
IFIuIEMuPC9hdXRob3I+PGF1dGhvcj5HcmVlbiwgUi4gQy48L2F1dGhvcj48YXV0aG9yPkphY2ss
IEMuIFIuPC9hdXRob3I+PGF1dGhvcj5XZWluZXIsIE0uIFcuPC9hdXRob3I+PGF1dGhvcj5CYWxk
d2luLCBDLiBULjwvYXV0aG9yPjxhdXRob3I+THVuZXR0YSwgSy48L2F1dGhvcj48YXV0aG9yPkZh
cnJlciwgTC4gQS48L2F1dGhvcj48YXV0aG9yPk11bHRpLUluc3RpdHV0aW9uYWwgUmVzZWFyY2gg
b24gQWx6aGVpbWVyIEdlbmV0aWMgRXBpZGVtaW9sb2d5LCBTdHVkeTwvYXV0aG9yPjxhdXRob3I+
RnVybmV5LCBTLiBKLjwvYXV0aG9yPjxhdXRob3I+TG92ZXN0b25lLCBTLjwvYXV0aG9yPjxhdXRo
b3I+U2ltbW9ucywgQS48L2F1dGhvcj48YXV0aG9yPk1lY29jY2ksIFAuPC9hdXRob3I+PGF1dGhv
cj5WZWxsYXMsIEIuPC9hdXRob3I+PGF1dGhvcj5Uc29sYWtpLCBNLjwvYXV0aG9yPjxhdXRob3I+
S2xvc3pld3NrYSwgSS48L2F1dGhvcj48YXV0aG9yPlNvaW5pbmVuLCBILjwvYXV0aG9yPjxhdXRo
b3I+QWRkTmV1cm9NZWQsIENvbnNvcnRpdW08L2F1dGhvcj48YXV0aG9yPk1jRG9uYWxkLCBCLiBD
LjwvYXV0aG9yPjxhdXRob3I+RmFybG93LCBNLiBSLjwvYXV0aG9yPjxhdXRob3I+R2hldHRpLCBC
LjwvYXV0aG9yPjxhdXRob3I+SW5kaWFuYSwgTWVtb3J5PC9hdXRob3I+PGF1dGhvcj5BZ2luZywg
U3R1ZHk8L2F1dGhvcj48YXV0aG9yPkh1ZW50ZWxtYW4sIE0uIEouPC9hdXRob3I+PGF1dGhvcj5T
YXlraW4sIEEuIEouPC9hdXRob3I+PC9hdXRob3JzPjwvY29udHJpYnV0b3JzPjxhdXRoLWFkZHJl
c3M+RGVwYXJ0bWVudCBvZiBSYWRpb2xvZ3kgYW5kIEltYWdpbmcgU2NpZW5jZXMsIENlbnRlciBm
b3IgTmV1cm9pbWFnaW5nLCBJbmRpYW5hIFVuaXZlcnNpdHkgU2Nob29sIG9mIE1lZGljaW5lLCBJ
bmRpYW5hcG9saXMsIElOLCBVU0EuPC9hdXRoLWFkZHJlc3M+PHRpdGxlcz48dGl0bGU+V2hvbGUt
ZXhvbWUgc2VxdWVuY2luZyBhbmQgaW1hZ2luZyBnZW5ldGljcyBpZGVudGlmeSBmdW5jdGlvbmFs
IHZhcmlhbnRzIGZvciByYXRlIG9mIGNoYW5nZSBpbiBoaXBwb2NhbXBhbCB2b2x1bWUgaW4gbWls
ZCBjb2duaXRpdmUgaW1wYWlybWVudDwvdGl0bGU+PHNlY29uZGFyeS10aXRsZT5Nb2wgUHN5Y2hp
YXRyeTwvc2Vjb25kYXJ5LXRpdGxlPjxhbHQtdGl0bGU+TW9sZWN1bGFyIHBzeWNoaWF0cnk8L2Fs
dC10aXRsZT48L3RpdGxlcz48cGVyaW9kaWNhbD48ZnVsbC10aXRsZT5Nb2wgUHN5Y2hpYXRyeTwv
ZnVsbC10aXRsZT48L3BlcmlvZGljYWw+PHBhZ2VzPjc4MS03PC9wYWdlcz48dm9sdW1lPjE4PC92
b2x1bWU+PG51bWJlcj43PC9udW1iZXI+PGRhdGVzPjx5ZWFyPjIwMTM8L3llYXI+PHB1Yi1kYXRl
cz48ZGF0ZT5KdWw8L2RhdGU+PC9wdWItZGF0ZXM+PC9kYXRlcz48aXNibj4xNDc2LTU1NzggKEVs
ZWN0cm9uaWMpJiN4RDsxMzU5LTQxODQgKExpbmtpbmcpPC9pc2JuPjxhY2Nlc3Npb24tbnVtPjIz
NjA4OTE3PC9hY2Nlc3Npb24tbnVtPjx1cmxzPjxyZWxhdGVkLXVybHM+PHVybD5odHRwOi8vd3d3
Lm5jYmkubmxtLm5paC5nb3YvcHVibWVkLzIzNjA4OTE3PC91cmw+PC9yZWxhdGVkLXVybHM+PC91
cmxzPjxlbGVjdHJvbmljLXJlc291cmNlLW51bT4xMC4xMDM4L21wLjIwMTMuMjQ8L2VsZWN0cm9u
aWMtcmVzb3VyY2UtbnVtPjwvcmVjb3JkPjwvQ2l0ZT48L0VuZE5vdGU+
</w:fldData>
        </w:fldChar>
      </w:r>
      <w:r w:rsidR="00795734">
        <w:instrText xml:space="preserve"> ADDIN EN.CITE.DATA </w:instrText>
      </w:r>
      <w:r w:rsidR="00795734">
        <w:fldChar w:fldCharType="end"/>
      </w:r>
      <w:r w:rsidR="005F2B91">
        <w:fldChar w:fldCharType="separate"/>
      </w:r>
      <w:r w:rsidR="00795734">
        <w:rPr>
          <w:noProof/>
        </w:rPr>
        <w:t>(</w:t>
      </w:r>
      <w:hyperlink w:anchor="_ENREF_73" w:tooltip="Nho, 2013 #833" w:history="1">
        <w:r w:rsidR="00795734">
          <w:rPr>
            <w:noProof/>
          </w:rPr>
          <w:t>73</w:t>
        </w:r>
      </w:hyperlink>
      <w:r w:rsidR="00795734">
        <w:rPr>
          <w:noProof/>
        </w:rPr>
        <w:t>)</w:t>
      </w:r>
      <w:r w:rsidR="005F2B91">
        <w:fldChar w:fldCharType="end"/>
      </w:r>
      <w:r w:rsidR="005F2B91">
        <w:t xml:space="preserve">, and </w:t>
      </w:r>
      <w:r w:rsidR="005F2B91">
        <w:rPr>
          <w:rFonts w:cs="Arial"/>
        </w:rPr>
        <w:t xml:space="preserve">investigated </w:t>
      </w:r>
      <w:r w:rsidR="005F2B91">
        <w:t>t</w:t>
      </w:r>
      <w:r w:rsidR="005F2B91" w:rsidRPr="003C0000">
        <w:t xml:space="preserve">he role of </w:t>
      </w:r>
      <w:r w:rsidR="005F2B91" w:rsidRPr="005F2B91">
        <w:rPr>
          <w:i/>
        </w:rPr>
        <w:t>APOE</w:t>
      </w:r>
      <w:r w:rsidR="005F2B91" w:rsidRPr="003C0000">
        <w:t xml:space="preserve"> genotype in early mild cognitive impairment (E-MCI)</w:t>
      </w:r>
      <w:r w:rsidR="005F2B91">
        <w:t xml:space="preserve"> </w:t>
      </w:r>
      <w:r w:rsidR="005F2B91">
        <w:fldChar w:fldCharType="begin"/>
      </w:r>
      <w:r w:rsidR="00795734">
        <w:instrText xml:space="preserve"> ADDIN EN.CITE &lt;EndNote&gt;&lt;Cite&gt;&lt;Author&gt;Risacher&lt;/Author&gt;&lt;Year&gt;2013&lt;/Year&gt;&lt;RecNum&gt;1618&lt;/RecNum&gt;&lt;DisplayText&gt;(74)&lt;/DisplayText&gt;&lt;record&gt;&lt;rec-number&gt;1618&lt;/rec-number&gt;&lt;foreign-keys&gt;&lt;key app="EN" db-id="fdewxtd56v0x55efrfk5ex0se05tz00x2d5w" timestamp="1392782604"&gt;1618&lt;/key&gt;&lt;/foreign-keys&gt;&lt;ref-type name="Journal Article"&gt;17&lt;/ref-type&gt;&lt;contributors&gt;&lt;authors&gt;&lt;author&gt;Risacher, S. L.&lt;/author&gt;&lt;author&gt;Kim, S.&lt;/author&gt;&lt;author&gt;Shen, L.&lt;/author&gt;&lt;author&gt;Nho, K.&lt;/author&gt;&lt;author&gt;Foroud, T.&lt;/author&gt;&lt;author&gt;Green, R. C.&lt;/author&gt;&lt;author&gt;Petersen, R. C.&lt;/author&gt;&lt;author&gt;Jack, C. R., Jr.&lt;/author&gt;&lt;author&gt;Aisen, P. S.&lt;/author&gt;&lt;author&gt;Koeppe, R. A.&lt;/author&gt;&lt;author&gt;Jagust, W. J.&lt;/author&gt;&lt;author&gt;Shaw, L. M.&lt;/author&gt;&lt;author&gt;Trojanowski, J. Q.&lt;/author&gt;&lt;author&gt;Weiner, M. W.&lt;/author&gt;&lt;author&gt;Saykin, A. J.&lt;/author&gt;&lt;author&gt;Alzheimer&amp;apos;s Disease Neuroimaging Initiative, dagger&lt;/author&gt;&lt;/authors&gt;&lt;/contributors&gt;&lt;auth-address&gt;Department of Radiology and Imaging Sciences, Center for Neuroimaging, Indiana University School of Medicine Indianapolis, IN, USA.&lt;/auth-address&gt;&lt;titles&gt;&lt;title&gt;The role of apolipoprotein E (APOE) genotype in early mild cognitive impairment (E-MCI)&lt;/title&gt;&lt;secondary-title&gt;Front Aging Neurosci&lt;/secondary-title&gt;&lt;alt-title&gt;Frontiers in aging neuroscience&lt;/alt-title&gt;&lt;/titles&gt;&lt;periodical&gt;&lt;full-title&gt;Front Aging Neurosci&lt;/full-title&gt;&lt;abbr-1&gt;Frontiers in aging neuroscience&lt;/abbr-1&gt;&lt;/periodical&gt;&lt;alt-periodical&gt;&lt;full-title&gt;Front Aging Neurosci&lt;/full-title&gt;&lt;abbr-1&gt;Frontiers in aging neuroscience&lt;/abbr-1&gt;&lt;/alt-periodical&gt;&lt;pages&gt;11&lt;/pages&gt;&lt;volume&gt;5&lt;/volume&gt;&lt;dates&gt;&lt;year&gt;2013&lt;/year&gt;&lt;/dates&gt;&lt;isbn&gt;1663-4365 (Electronic)&amp;#xD;1663-4365 (Linking)&lt;/isbn&gt;&lt;accession-num&gt;23554593&lt;/accession-num&gt;&lt;urls&gt;&lt;related-urls&gt;&lt;url&gt;http://www.ncbi.nlm.nih.gov/pubmed/23554593&lt;/url&gt;&lt;/related-urls&gt;&lt;/urls&gt;&lt;custom2&gt;3612590&lt;/custom2&gt;&lt;electronic-resource-num&gt;10.3389/fnagi.2013.00011&lt;/electronic-resource-num&gt;&lt;/record&gt;&lt;/Cite&gt;&lt;/EndNote&gt;</w:instrText>
      </w:r>
      <w:r w:rsidR="005F2B91">
        <w:fldChar w:fldCharType="separate"/>
      </w:r>
      <w:r w:rsidR="00795734">
        <w:rPr>
          <w:noProof/>
        </w:rPr>
        <w:t>(</w:t>
      </w:r>
      <w:hyperlink w:anchor="_ENREF_74" w:tooltip="Risacher, 2013 #1618" w:history="1">
        <w:r w:rsidR="00795734">
          <w:rPr>
            <w:noProof/>
          </w:rPr>
          <w:t>74</w:t>
        </w:r>
      </w:hyperlink>
      <w:r w:rsidR="00795734">
        <w:rPr>
          <w:noProof/>
        </w:rPr>
        <w:t>)</w:t>
      </w:r>
      <w:r w:rsidR="005F2B91">
        <w:fldChar w:fldCharType="end"/>
      </w:r>
      <w:r w:rsidR="005F2B91">
        <w:t xml:space="preserve">. </w:t>
      </w:r>
    </w:p>
    <w:p w:rsidR="00E7564B" w:rsidRDefault="009F6FC7" w:rsidP="00015031">
      <w:pPr>
        <w:spacing w:line="360" w:lineRule="auto"/>
        <w:jc w:val="both"/>
      </w:pPr>
      <w:r>
        <w:t xml:space="preserve">ADNI genetics data continue </w:t>
      </w:r>
      <w:r w:rsidRPr="00D0253C">
        <w:t xml:space="preserve">to enhance the biological understanding </w:t>
      </w:r>
      <w:r>
        <w:t xml:space="preserve">of underlying disease mechanism in studies.  Kim et al </w:t>
      </w:r>
      <w:r>
        <w:fldChar w:fldCharType="begin"/>
      </w:r>
      <w:r w:rsidR="00795734">
        <w:instrText xml:space="preserve"> ADDIN EN.CITE &lt;EndNote&gt;&lt;Cite&gt;&lt;Author&gt;Kim&lt;/Author&gt;&lt;Year&gt;2013&lt;/Year&gt;&lt;RecNum&gt;884&lt;/RecNum&gt;&lt;DisplayText&gt;(75)&lt;/DisplayText&gt;&lt;record&gt;&lt;rec-number&gt;884&lt;/rec-number&gt;&lt;foreign-keys&gt;&lt;key app="EN" db-id="fdewxtd56v0x55efrfk5ex0se05tz00x2d5w" timestamp="1380733712"&gt;884&lt;/key&gt;&lt;/foreign-keys&gt;&lt;ref-type name="Journal Article"&gt;17&lt;/ref-type&gt;&lt;contributors&gt;&lt;authors&gt;&lt;author&gt;Kim, S.&lt;/author&gt;&lt;author&gt;Swaminathan, S.&lt;/author&gt;&lt;author&gt;Inlow, M.&lt;/author&gt;&lt;author&gt;Risacher, S. L.&lt;/author&gt;&lt;author&gt;Nho, K.&lt;/author&gt;&lt;author&gt;Shen, L.&lt;/author&gt;&lt;author&gt;Foroud, T. M.&lt;/author&gt;&lt;author&gt;Petersen, R. C.&lt;/author&gt;&lt;author&gt;Aisen, P. S.&lt;/author&gt;&lt;author&gt;Soares, H.&lt;/author&gt;&lt;author&gt;Toledo, J. B.&lt;/author&gt;&lt;author&gt;Shaw, L. M.&lt;/author&gt;&lt;author&gt;Trojanowski, J. Q.&lt;/author&gt;&lt;author&gt;Weiner, M. W.&lt;/author&gt;&lt;author&gt;McDonald, B. C.&lt;/author&gt;&lt;author&gt;Farlow, M. R.&lt;/author&gt;&lt;author&gt;Ghetti, B.&lt;/author&gt;&lt;author&gt;Saykin, A. J.&lt;/author&gt;&lt;author&gt;Alzheimer&amp;apos;s Disease Neuroimaging, Initiative&lt;/author&gt;&lt;/authors&gt;&lt;/contributors&gt;&lt;auth-address&gt;Center for Neuroimaging, Department of Radiology and Imaging Sciences, Indiana University School of Medicine, Indianapolis, Indiana, USA.&lt;/auth-address&gt;&lt;titles&gt;&lt;title&gt;Influence of genetic variation on plasma protein levels in older adults using a multi-analyte panel&lt;/title&gt;&lt;secondary-title&gt;PLoS One&lt;/secondary-title&gt;&lt;alt-title&gt;PloS one&lt;/alt-title&gt;&lt;/titles&gt;&lt;periodical&gt;&lt;full-title&gt;PLoS One&lt;/full-title&gt;&lt;/periodical&gt;&lt;alt-periodical&gt;&lt;full-title&gt;PLoS One&lt;/full-title&gt;&lt;/alt-periodical&gt;&lt;pages&gt;e70269&lt;/pages&gt;&lt;volume&gt;8&lt;/volume&gt;&lt;number&gt;7&lt;/number&gt;&lt;dates&gt;&lt;year&gt;2013&lt;/year&gt;&lt;/dates&gt;&lt;isbn&gt;1932-6203 (Electronic)&amp;#xD;1932-6203 (Linking)&lt;/isbn&gt;&lt;accession-num&gt;23894628&lt;/accession-num&gt;&lt;urls&gt;&lt;related-urls&gt;&lt;url&gt;http://www.ncbi.nlm.nih.gov/pubmed/23894628&lt;/url&gt;&lt;/related-urls&gt;&lt;/urls&gt;&lt;custom2&gt;3720913&lt;/custom2&gt;&lt;electronic-resource-num&gt;10.1371/journal.pone.0070269&lt;/electronic-resource-num&gt;&lt;/record&gt;&lt;/Cite&gt;&lt;/EndNote&gt;</w:instrText>
      </w:r>
      <w:r>
        <w:fldChar w:fldCharType="separate"/>
      </w:r>
      <w:r w:rsidR="00795734">
        <w:rPr>
          <w:noProof/>
        </w:rPr>
        <w:t>(</w:t>
      </w:r>
      <w:hyperlink w:anchor="_ENREF_75" w:tooltip="Kim, 2013 #884" w:history="1">
        <w:r w:rsidR="00795734">
          <w:rPr>
            <w:noProof/>
          </w:rPr>
          <w:t>75</w:t>
        </w:r>
      </w:hyperlink>
      <w:r w:rsidR="00795734">
        <w:rPr>
          <w:noProof/>
        </w:rPr>
        <w:t>)</w:t>
      </w:r>
      <w:r>
        <w:fldChar w:fldCharType="end"/>
      </w:r>
      <w:r>
        <w:t xml:space="preserve"> </w:t>
      </w:r>
      <w:r w:rsidR="008C09C7">
        <w:rPr>
          <w:rFonts w:cs="Arial"/>
        </w:rPr>
        <w:t xml:space="preserve">examined </w:t>
      </w:r>
      <w:r w:rsidR="008C09C7">
        <w:t>i</w:t>
      </w:r>
      <w:r w:rsidR="008C09C7" w:rsidRPr="004D43EF">
        <w:t>nfluence of genetic variation on plasma protein levels in older adults using a multi-</w:t>
      </w:r>
      <w:proofErr w:type="spellStart"/>
      <w:r w:rsidR="008C09C7" w:rsidRPr="004D43EF">
        <w:t>analyte</w:t>
      </w:r>
      <w:proofErr w:type="spellEnd"/>
      <w:r w:rsidR="008C09C7" w:rsidRPr="004D43EF">
        <w:t xml:space="preserve"> panel</w:t>
      </w:r>
      <w:r w:rsidR="008C09C7">
        <w:t xml:space="preserve">, and </w:t>
      </w:r>
      <w:r w:rsidR="008C09C7" w:rsidRPr="004D43EF">
        <w:t>confirmed previously identified gene-protein associations for interleukin-6 receptor, chemokine CC-4, angiotensin-converting enzyme, and angiotensinogen</w:t>
      </w:r>
      <w:r w:rsidR="008C09C7">
        <w:t>.</w:t>
      </w:r>
      <w:r>
        <w:t xml:space="preserve"> </w:t>
      </w:r>
      <w:r w:rsidR="005F2B91">
        <w:t xml:space="preserve"> </w:t>
      </w:r>
      <w:r w:rsidR="00E7564B">
        <w:t xml:space="preserve">In 2014, </w:t>
      </w:r>
      <w:r w:rsidR="00E7564B">
        <w:rPr>
          <w:rFonts w:cs="Arial"/>
        </w:rPr>
        <w:t xml:space="preserve">Ramanan et al </w:t>
      </w:r>
      <w:r w:rsidR="00015031">
        <w:rPr>
          <w:rFonts w:cs="Arial"/>
        </w:rPr>
        <w:fldChar w:fldCharType="begin"/>
      </w:r>
      <w:r w:rsidR="00795734">
        <w:rPr>
          <w:rFonts w:cs="Arial"/>
        </w:rPr>
        <w:instrText xml:space="preserve"> ADDIN EN.CITE &lt;EndNote&gt;&lt;Cite&gt;&lt;Author&gt;Ramanan&lt;/Author&gt;&lt;Year&gt;2013&lt;/Year&gt;&lt;RecNum&gt;1460&lt;/RecNum&gt;&lt;DisplayText&gt;(76)&lt;/DisplayText&gt;&lt;record&gt;&lt;rec-number&gt;1460&lt;/rec-number&gt;&lt;foreign-keys&gt;&lt;key app="EN" db-id="fdewxtd56v0x55efrfk5ex0se05tz00x2d5w" timestamp="1389047383"&gt;1460&lt;/key&gt;&lt;/foreign-keys&gt;&lt;ref-type name="Journal Article"&gt;17&lt;/ref-type&gt;&lt;contributors&gt;&lt;authors&gt;&lt;author&gt;Ramanan, V. K.&lt;/author&gt;&lt;author&gt;Risacher, S. L.&lt;/author&gt;&lt;author&gt;Nho, K.&lt;/author&gt;&lt;author&gt;Kim, S.&lt;/author&gt;&lt;author&gt;Swaminathan, S.&lt;/author&gt;&lt;author&gt;Shen, L.&lt;/author&gt;&lt;author&gt;Foroud, T. M.&lt;/author&gt;&lt;author&gt;Hakonarson, H.&lt;/author&gt;&lt;author&gt;Huentelman, M. J.&lt;/author&gt;&lt;author&gt;Aisen, P. S.&lt;/author&gt;&lt;author&gt;Petersen, R. C.&lt;/author&gt;&lt;author&gt;Green, R. C.&lt;/author&gt;&lt;author&gt;Jack, C. R.&lt;/author&gt;&lt;author&gt;Koeppe, R. A.&lt;/author&gt;&lt;author&gt;Jagust, W. J.&lt;/author&gt;&lt;author&gt;Weiner, M. W.&lt;/author&gt;&lt;author&gt;Saykin, A. J.&lt;/author&gt;&lt;/authors&gt;&lt;/contributors&gt;&lt;auth-address&gt;1] Center for Neuroimaging, Department of Radiology and Imaging Sciences and Indiana Alzheimer&amp;apos;s Disease Center, Indiana University School of Medicine, Indianapolis, IN, USA [2] Department of Medical and Molecular Genetics, Indiana University School of Medicine, Indianapolis, IN, USA [3] Medical Scientist Training Program, Indiana University School of Medicine, Indianapolis, IN, USA.&lt;/auth-address&gt;&lt;titles&gt;&lt;title&gt;APOE and BCHE as modulators of cerebral amyloid deposition: a florbetapir PET genome-wide association study&lt;/title&gt;&lt;secondary-title&gt;Mol Psychiatry&lt;/secondary-title&gt;&lt;alt-title&gt;Molecular psychiatry&lt;/alt-title&gt;&lt;/titles&gt;&lt;periodical&gt;&lt;full-title&gt;Mol Psychiatry&lt;/full-title&gt;&lt;/periodical&gt;&lt;dates&gt;&lt;year&gt;2013&lt;/year&gt;&lt;pub-dates&gt;&lt;date&gt;Feb 19&lt;/date&gt;&lt;/pub-dates&gt;&lt;/dates&gt;&lt;isbn&gt;1476-5578 (Electronic)&amp;#xD;1359-4184 (Linking)&lt;/isbn&gt;&lt;accession-num&gt;23419831&lt;/accession-num&gt;&lt;urls&gt;&lt;related-urls&gt;&lt;url&gt;http://www.ncbi.nlm.nih.gov/pubmed/23419831&lt;/url&gt;&lt;/related-urls&gt;&lt;/urls&gt;&lt;custom2&gt;3661739&lt;/custom2&gt;&lt;electronic-resource-num&gt;10.1038/mp.2013.19&lt;/electronic-resource-num&gt;&lt;/record&gt;&lt;/Cite&gt;&lt;/EndNote&gt;</w:instrText>
      </w:r>
      <w:r w:rsidR="00015031">
        <w:rPr>
          <w:rFonts w:cs="Arial"/>
        </w:rPr>
        <w:fldChar w:fldCharType="separate"/>
      </w:r>
      <w:r w:rsidR="00795734">
        <w:rPr>
          <w:rFonts w:cs="Arial"/>
          <w:noProof/>
        </w:rPr>
        <w:t>(</w:t>
      </w:r>
      <w:hyperlink w:anchor="_ENREF_76" w:tooltip="Ramanan, 2013 #1460" w:history="1">
        <w:r w:rsidR="00795734">
          <w:rPr>
            <w:rFonts w:cs="Arial"/>
            <w:noProof/>
          </w:rPr>
          <w:t>76</w:t>
        </w:r>
      </w:hyperlink>
      <w:r w:rsidR="00795734">
        <w:rPr>
          <w:rFonts w:cs="Arial"/>
          <w:noProof/>
        </w:rPr>
        <w:t>)</w:t>
      </w:r>
      <w:r w:rsidR="00015031">
        <w:rPr>
          <w:rFonts w:cs="Arial"/>
        </w:rPr>
        <w:fldChar w:fldCharType="end"/>
      </w:r>
      <w:r w:rsidR="00015031">
        <w:rPr>
          <w:rFonts w:cs="Arial"/>
        </w:rPr>
        <w:t xml:space="preserve"> </w:t>
      </w:r>
      <w:r w:rsidR="008C09C7">
        <w:rPr>
          <w:rFonts w:cs="Arial"/>
        </w:rPr>
        <w:t xml:space="preserve">performed the first GWAS of </w:t>
      </w:r>
      <w:r w:rsidR="008C09C7">
        <w:t xml:space="preserve">amyloid </w:t>
      </w:r>
      <w:r w:rsidR="008C09C7" w:rsidRPr="003C0000">
        <w:t xml:space="preserve">PET </w:t>
      </w:r>
      <w:r w:rsidR="008C09C7">
        <w:t xml:space="preserve">using ADNI </w:t>
      </w:r>
      <w:r w:rsidR="00015031">
        <w:t>F</w:t>
      </w:r>
      <w:r w:rsidR="008C09C7" w:rsidRPr="003C0000">
        <w:t xml:space="preserve">lorbetapir </w:t>
      </w:r>
      <w:r w:rsidR="008C09C7">
        <w:t xml:space="preserve">scans and reported that the </w:t>
      </w:r>
      <w:r w:rsidR="008C09C7" w:rsidRPr="001B63CC">
        <w:rPr>
          <w:i/>
        </w:rPr>
        <w:t>APOE</w:t>
      </w:r>
      <w:r w:rsidR="008C09C7" w:rsidRPr="003C0000">
        <w:t xml:space="preserve"> </w:t>
      </w:r>
      <w:r w:rsidR="008C09C7">
        <w:t xml:space="preserve">as well as </w:t>
      </w:r>
      <w:r w:rsidR="008C09C7" w:rsidRPr="001B63CC">
        <w:rPr>
          <w:i/>
        </w:rPr>
        <w:t>BCHE</w:t>
      </w:r>
      <w:r w:rsidR="008C09C7" w:rsidRPr="003C0000">
        <w:t xml:space="preserve"> </w:t>
      </w:r>
      <w:r w:rsidR="008C09C7">
        <w:t xml:space="preserve">genes were </w:t>
      </w:r>
      <w:r w:rsidR="008C09C7" w:rsidRPr="003C0000">
        <w:t>modulators</w:t>
      </w:r>
      <w:r w:rsidR="008C09C7">
        <w:t xml:space="preserve"> of cerebral amyloid deposition together accounting for nearly 15% of the variance in amyloid deposition. </w:t>
      </w:r>
      <w:proofErr w:type="spellStart"/>
      <w:r w:rsidR="00015031">
        <w:rPr>
          <w:rFonts w:cs="Arial"/>
        </w:rPr>
        <w:t>Swaminathan</w:t>
      </w:r>
      <w:proofErr w:type="spellEnd"/>
      <w:r w:rsidR="00015031">
        <w:rPr>
          <w:rFonts w:cs="Arial"/>
        </w:rPr>
        <w:t xml:space="preserve"> et al</w:t>
      </w:r>
      <w:r w:rsidR="008C09C7" w:rsidRPr="002C5C35">
        <w:rPr>
          <w:rFonts w:cs="Arial"/>
        </w:rPr>
        <w:t xml:space="preserve"> </w:t>
      </w:r>
      <w:r w:rsidR="008C09C7">
        <w:rPr>
          <w:rFonts w:cs="Arial"/>
        </w:rPr>
        <w:t>(</w:t>
      </w:r>
      <w:r w:rsidR="008C09C7" w:rsidRPr="002C5C35">
        <w:rPr>
          <w:rFonts w:cs="Arial"/>
        </w:rPr>
        <w:t>2014</w:t>
      </w:r>
      <w:r w:rsidR="008C09C7">
        <w:rPr>
          <w:rFonts w:cs="Arial"/>
        </w:rPr>
        <w:t>) report</w:t>
      </w:r>
      <w:r w:rsidR="00015031">
        <w:rPr>
          <w:rFonts w:cs="Arial"/>
        </w:rPr>
        <w:t>ed that the association between</w:t>
      </w:r>
      <w:r w:rsidR="008C09C7">
        <w:rPr>
          <w:rFonts w:cs="Arial"/>
        </w:rPr>
        <w:t xml:space="preserve"> </w:t>
      </w:r>
      <w:r w:rsidR="008C09C7" w:rsidRPr="008F25A4">
        <w:t xml:space="preserve">plasma </w:t>
      </w:r>
      <w:r w:rsidR="00015031">
        <w:t>A</w:t>
      </w:r>
      <w:r w:rsidR="00015031" w:rsidRPr="00015031">
        <w:rPr>
          <w:rFonts w:ascii="Symbol" w:hAnsi="Symbol"/>
        </w:rPr>
        <w:t></w:t>
      </w:r>
      <w:r w:rsidR="00015031">
        <w:t xml:space="preserve"> </w:t>
      </w:r>
      <w:r w:rsidR="008C09C7" w:rsidRPr="008F25A4">
        <w:t xml:space="preserve">and cortical amyloid </w:t>
      </w:r>
      <w:r w:rsidR="008C09C7">
        <w:t xml:space="preserve">deposition </w:t>
      </w:r>
      <w:r w:rsidR="008C09C7" w:rsidRPr="008F25A4">
        <w:t xml:space="preserve">is modulated by </w:t>
      </w:r>
      <w:r w:rsidR="008C09C7" w:rsidRPr="001B63CC">
        <w:rPr>
          <w:i/>
        </w:rPr>
        <w:t>APOE</w:t>
      </w:r>
      <w:r w:rsidR="008C09C7" w:rsidRPr="008F25A4">
        <w:t xml:space="preserve"> </w:t>
      </w:r>
      <w:r w:rsidR="00015031" w:rsidRPr="00015031">
        <w:rPr>
          <w:rFonts w:ascii="Symbol" w:hAnsi="Symbol"/>
        </w:rPr>
        <w:t></w:t>
      </w:r>
      <w:r w:rsidR="008C09C7" w:rsidRPr="008F25A4">
        <w:t>4 status</w:t>
      </w:r>
      <w:r w:rsidR="008C09C7">
        <w:t>.</w:t>
      </w:r>
    </w:p>
    <w:p w:rsidR="00955E5F" w:rsidRDefault="005853F0" w:rsidP="009F6FC7">
      <w:pPr>
        <w:spacing w:line="360" w:lineRule="auto"/>
        <w:jc w:val="both"/>
      </w:pPr>
      <w:r w:rsidRPr="005853F0">
        <w:rPr>
          <w:rFonts w:cstheme="minorHAnsi"/>
        </w:rPr>
        <w:t xml:space="preserve">Two landmark case–control GWAS of AD, published as companion reports in </w:t>
      </w:r>
      <w:r w:rsidRPr="005853F0">
        <w:rPr>
          <w:rFonts w:cstheme="minorHAnsi"/>
          <w:i/>
          <w:iCs/>
        </w:rPr>
        <w:t>Nature Genetics</w:t>
      </w:r>
      <w:r w:rsidRPr="005853F0">
        <w:rPr>
          <w:rFonts w:cstheme="minorHAnsi"/>
        </w:rPr>
        <w:t> </w:t>
      </w:r>
      <w:r w:rsidRPr="005853F0">
        <w:rPr>
          <w:rFonts w:cstheme="minorHAnsi"/>
        </w:rPr>
        <w:fldChar w:fldCharType="begin">
          <w:fldData xml:space="preserve">PEVuZE5vdGU+PENpdGU+PEF1dGhvcj5Ib2xsaW5nd29ydGg8L0F1dGhvcj48WWVhcj4yMDExPC9Z
ZWFyPjxSZWNOdW0+NDQ2PC9SZWNOdW0+PERpc3BsYXlUZXh0Pig3NywgNzgpPC9EaXNwbGF5VGV4
dD48cmVjb3JkPjxyZWMtbnVtYmVyPjQ0NjwvcmVjLW51bWJlcj48Zm9yZWlnbi1rZXlzPjxrZXkg
YXBwPSJFTiIgZGItaWQ9ImZkZXd4dGQ1NnYweDU1ZWZyZms1ZXgwc2UwNXR6MDB4MmQ1dyIgdGlt
ZXN0YW1wPSIxMzA3NTUxMDY0Ij40NDY8L2tleT48L2ZvcmVpZ24ta2V5cz48cmVmLXR5cGUgbmFt
ZT0iSm91cm5hbCBBcnRpY2xlIj4xNzwvcmVmLXR5cGU+PGNvbnRyaWJ1dG9ycz48YXV0aG9ycz48
YXV0aG9yPkhvbGxpbmd3b3J0aCwgUC48L2F1dGhvcj48YXV0aG9yPkhhcm9sZCwgRC48L2F1dGhv
cj48YXV0aG9yPlNpbXMsIFIuPC9hdXRob3I+PGF1dGhvcj5HZXJyaXNoLCBBLjwvYXV0aG9yPjxh
dXRob3I+TGFtYmVydCwgSi4gQy48L2F1dGhvcj48YXV0aG9yPkNhcnJhc3F1aWxsbywgTS4gTS48
L2F1dGhvcj48YXV0aG9yPkFicmFoYW0sIFIuPC9hdXRob3I+PGF1dGhvcj5IYW1zaGVyZSwgTS4g
TC48L2F1dGhvcj48YXV0aG9yPlBhaHdhLCBKLiBTLjwvYXV0aG9yPjxhdXRob3I+TW9za3ZpbmEs
IFYuPC9hdXRob3I+PGF1dGhvcj5Eb3d6ZWxsLCBLLjwvYXV0aG9yPjxhdXRob3I+Sm9uZXMsIE4u
PC9hdXRob3I+PGF1dGhvcj5TdHJldHRvbiwgQS48L2F1dGhvcj48YXV0aG9yPlRob21hcywgQy48
L2F1dGhvcj48YXV0aG9yPlJpY2hhcmRzLCBBLjwvYXV0aG9yPjxhdXRob3I+SXZhbm92LCBELjwv
YXV0aG9yPjxhdXRob3I+V2lkZG93c29uLCBDLjwvYXV0aG9yPjxhdXRob3I+Q2hhcG1hbiwgSi48
L2F1dGhvcj48YXV0aG9yPkxvdmVzdG9uZSwgUy48L2F1dGhvcj48YXV0aG9yPlBvd2VsbCwgSi48
L2F1dGhvcj48YXV0aG9yPlByb2l0c2ksIFAuPC9hdXRob3I+PGF1dGhvcj5MdXB0b24sIE0uIEsu
PC9hdXRob3I+PGF1dGhvcj5CcmF5bmUsIEMuPC9hdXRob3I+PGF1dGhvcj5SdWJpbnN6dGVpbiwg
RC4gQy48L2F1dGhvcj48YXV0aG9yPkdpbGwsIE0uPC9hdXRob3I+PGF1dGhvcj5MYXdsb3IsIEIu
PC9hdXRob3I+PGF1dGhvcj5MeW5jaCwgQS48L2F1dGhvcj48YXV0aG9yPkJyb3duLCBLLiBTLjwv
YXV0aG9yPjxhdXRob3I+UGFzc21vcmUsIFAuIEEuPC9hdXRob3I+PGF1dGhvcj5DcmFpZywgRC48
L2F1dGhvcj48YXV0aG9yPk1jR3Vpbm5lc3MsIEIuPC9hdXRob3I+PGF1dGhvcj5Ub2RkLCBTLjwv
YXV0aG9yPjxhdXRob3I+SG9sbWVzLCBDLjwvYXV0aG9yPjxhdXRob3I+TWFubiwgRC48L2F1dGhv
cj48YXV0aG9yPlNtaXRoLCBBLiBELjwvYXV0aG9yPjxhdXRob3I+QmVhdW1vbnQsIEguPC9hdXRo
b3I+PGF1dGhvcj5XYXJkZW4sIEQuPC9hdXRob3I+PGF1dGhvcj5XaWxjb2NrLCBHLjwvYXV0aG9y
PjxhdXRob3I+TG92ZSwgUy48L2F1dGhvcj48YXV0aG9yPktlaG9lLCBQLiBHLjwvYXV0aG9yPjxh
dXRob3I+SG9vcGVyLCBOLiBNLjwvYXV0aG9yPjxhdXRob3I+VmFyZHksIEUuIFIuPC9hdXRob3I+
PGF1dGhvcj5IYXJkeSwgSi48L2F1dGhvcj48YXV0aG9yPk1lYWQsIFMuPC9hdXRob3I+PGF1dGhv
cj5Gb3gsIE4uIEMuPC9hdXRob3I+PGF1dGhvcj5Sb3Nzb3IsIE0uPC9hdXRob3I+PGF1dGhvcj5D
b2xsaW5nZSwgSi48L2F1dGhvcj48YXV0aG9yPk1haWVyLCBXLjwvYXV0aG9yPjxhdXRob3I+SmVz
c2VuLCBGLjwvYXV0aG9yPjxhdXRob3I+UnV0aGVyLCBFLjwvYXV0aG9yPjxhdXRob3I+U2NodXJt
YW5uLCBCLjwvYXV0aG9yPjxhdXRob3I+SGV1biwgUi48L2F1dGhvcj48YXV0aG9yPktvbHNjaCwg
SC48L2F1dGhvcj48YXV0aG9yPnZhbiBkZW4gQnVzc2NoZSwgSC48L2F1dGhvcj48YXV0aG9yPkhl
dXNlciwgSS48L2F1dGhvcj48YXV0aG9yPktvcm5odWJlciwgSi48L2F1dGhvcj48YXV0aG9yPldp
bHRmYW5nLCBKLjwvYXV0aG9yPjxhdXRob3I+RGljaGdhbnMsIE0uPC9hdXRob3I+PGF1dGhvcj5G
cm9saWNoLCBMLjwvYXV0aG9yPjxhdXRob3I+SGFtcGVsLCBILjwvYXV0aG9yPjxhdXRob3I+R2Fs
bGFjaGVyLCBKLjwvYXV0aG9yPjxhdXRob3I+SHVsbCwgTS48L2F1dGhvcj48YXV0aG9yPlJ1amVz
Y3UsIEQuPC9hdXRob3I+PGF1dGhvcj5HaWVnbGluZywgSS48L2F1dGhvcj48YXV0aG9yPkdvYXRl
LCBBLiBNLjwvYXV0aG9yPjxhdXRob3I+S2F1d2UsIEouIFMuPC9hdXRob3I+PGF1dGhvcj5DcnVj
aGFnYSwgQy48L2F1dGhvcj48YXV0aG9yPk5vd290bnksIFAuPC9hdXRob3I+PGF1dGhvcj5Nb3Jy
aXMsIEouIEMuPC9hdXRob3I+PGF1dGhvcj5NYXlvLCBLLjwvYXV0aG9yPjxhdXRob3I+U2xlZWdl
cnMsIEsuPC9hdXRob3I+PGF1dGhvcj5CZXR0ZW5zLCBLLjwvYXV0aG9yPjxhdXRob3I+RW5nZWxi
b3JnaHMsIFMuPC9hdXRob3I+PGF1dGhvcj5EZSBEZXluLCBQLiBQLjwvYXV0aG9yPjxhdXRob3I+
VmFuIEJyb2Vja2hvdmVuLCBDLjwvYXV0aG9yPjxhdXRob3I+TGl2aW5nc3RvbiwgRy48L2F1dGhv
cj48YXV0aG9yPkJhc3MsIE4uIEouPC9hdXRob3I+PGF1dGhvcj5HdXJsaW5nLCBILjwvYXV0aG9y
PjxhdXRob3I+TWNRdWlsbGluLCBBLjwvYXV0aG9yPjxhdXRob3I+R3dpbGxpYW0sIFIuPC9hdXRo
b3I+PGF1dGhvcj5EZWxvdWthcywgUC48L2F1dGhvcj48YXV0aG9yPkFsLUNoYWxhYmksIEEuPC9h
dXRob3I+PGF1dGhvcj5TaGF3LCBDLiBFLjwvYXV0aG9yPjxhdXRob3I+VHNvbGFraSwgTS48L2F1
dGhvcj48YXV0aG9yPlNpbmdsZXRvbiwgQS4gQi48L2F1dGhvcj48YXV0aG9yPkd1ZXJyZWlybywg
Ui48L2F1dGhvcj48YXV0aG9yPk11aGxlaXNlbiwgVC4gVy48L2F1dGhvcj48YXV0aG9yPk5vdGhl
biwgTS4gTS48L2F1dGhvcj48YXV0aG9yPk1vZWJ1cywgUy48L2F1dGhvcj48YXV0aG9yPkpvY2tl
bCwgSy4gSC48L2F1dGhvcj48YXV0aG9yPktsb3BwLCBOLjwvYXV0aG9yPjxhdXRob3I+V2ljaG1h
bm4sIEguIEUuPC9hdXRob3I+PGF1dGhvcj5QYW5rcmF0eiwgVi4gUy48L2F1dGhvcj48YXV0aG9y
PlNhbmRvLCBTLiBCLjwvYXV0aG9yPjxhdXRob3I+QWFzbHksIEouIE8uPC9hdXRob3I+PGF1dGhv
cj5CYXJjaWtvd3NrYSwgTS48L2F1dGhvcj48YXV0aG9yPldzem9sZWssIFouIEsuPC9hdXRob3I+
PGF1dGhvcj5EaWNrc29uLCBELiBXLjwvYXV0aG9yPjxhdXRob3I+R3JhZmYtUmFkZm9yZCwgTi4g
Ui48L2F1dGhvcj48YXV0aG9yPlBldGVyc2VuLCBSLiBDLjwvYXV0aG9yPjxhdXRob3I+dmFuIER1
aWpuLCBDLiBNLjwvYXV0aG9yPjxhdXRob3I+QnJldGVsZXIsIE0uIE0uPC9hdXRob3I+PGF1dGhv
cj5Ja3JhbSwgTS4gQS48L2F1dGhvcj48YXV0aG9yPkRlc3RlZmFubywgQS4gTC48L2F1dGhvcj48
YXV0aG9yPkZpdHpwYXRyaWNrLCBBLiBMLjwvYXV0aG9yPjxhdXRob3I+TG9wZXosIE8uPC9hdXRo
b3I+PGF1dGhvcj5MYXVuZXIsIEwuIEouPC9hdXRob3I+PGF1dGhvcj5TZXNoYWRyaSwgUy48L2F1
dGhvcj48YXV0aG9yPkJlcnIsIEMuPC9hdXRob3I+PGF1dGhvcj5DYW1waW9uLCBELjwvYXV0aG9y
PjxhdXRob3I+RXBlbGJhdW0sIEouPC9hdXRob3I+PGF1dGhvcj5EYXJ0aWd1ZXMsIEouIEYuPC9h
dXRob3I+PGF1dGhvcj5Uem91cmlvLCBDLjwvYXV0aG9yPjxhdXRob3I+QWxwZXJvdml0Y2gsIEEu
PC9hdXRob3I+PGF1dGhvcj5MYXRocm9wLCBNLjwvYXV0aG9yPjxhdXRob3I+RmV1bG5lciwgVC4g
TS48L2F1dGhvcj48YXV0aG9yPkZyaWVkcmljaCwgUC48L2F1dGhvcj48YXV0aG9yPlJpZWhsZSwg
Qy48L2F1dGhvcj48YXV0aG9yPktyYXdjemFrLCBNLjwvYXV0aG9yPjxhdXRob3I+U2NocmVpYmVy
LCBTLjwvYXV0aG9yPjxhdXRob3I+TWF5aGF1cywgTS48L2F1dGhvcj48YXV0aG9yPk5pY29saGF1
cywgUy48L2F1dGhvcj48YXV0aG9yPldhZ2VucGZlaWwsIFMuPC9hdXRob3I+PGF1dGhvcj5TdGVp
bmJlcmcsIFMuPC9hdXRob3I+PGF1dGhvcj5TdGVmYW5zc29uLCBILjwvYXV0aG9yPjxhdXRob3I+
U3RlZmFuc3NvbiwgSy48L2F1dGhvcj48YXV0aG9yPlNuYWVkYWwsIEouPC9hdXRob3I+PGF1dGhv
cj5Cam9ybnNzb24sIFMuPC9hdXRob3I+PGF1dGhvcj5Kb25zc29uLCBQLiBWLjwvYXV0aG9yPjxh
dXRob3I+Q2hvdXJha2ksIFYuPC9hdXRob3I+PGF1dGhvcj5HZW5pZXItQm9sZXksIEIuPC9hdXRo
b3I+PGF1dGhvcj5IaWx0dW5lbiwgTS48L2F1dGhvcj48YXV0aG9yPlNvaW5pbmVuLCBILjwvYXV0
aG9yPjxhdXRob3I+Q29tYmFycm9zLCBPLjwvYXV0aG9yPjxhdXRob3I+WmVsZW5pa2EsIEQuPC9h
dXRob3I+PGF1dGhvcj5EZWxlcGluZSwgTS48L2F1dGhvcj48YXV0aG9yPkJ1bGxpZG8sIE0uIEou
PC9hdXRob3I+PGF1dGhvcj5QYXNxdWllciwgRi48L2F1dGhvcj48YXV0aG9yPk1hdGVvLCBJLjwv
YXV0aG9yPjxhdXRob3I+RnJhbmstR2FyY2lhLCBBLjwvYXV0aG9yPjxhdXRob3I+UG9yY2VsbGlu
aSwgRS48L2F1dGhvcj48YXV0aG9yPkhhbm9uLCBPLjwvYXV0aG9yPjxhdXRob3I+Q290bywgRS48
L2F1dGhvcj48YXV0aG9yPkFsdmFyZXosIFYuPC9hdXRob3I+PGF1dGhvcj5Cb3NjbywgUC48L2F1
dGhvcj48YXV0aG9yPlNpY2lsaWFubywgRy48L2F1dGhvcj48YXV0aG9yPk1hbmN1c28sIE0uPC9h
dXRob3I+PGF1dGhvcj5QYW56YSwgRi48L2F1dGhvcj48YXV0aG9yPlNvbGZyaXp6aSwgVi48L2F1
dGhvcj48YXV0aG9yPk5hY21pYXMsIEIuPC9hdXRob3I+PGF1dGhvcj5Tb3JiaSwgUy48L2F1dGhv
cj48YXV0aG9yPkJvc3N1LCBQLjwvYXV0aG9yPjxhdXRob3I+UGljY2FyZGksIFAuPC9hdXRob3I+
PGF1dGhvcj5Bcm9zaW8sIEIuPC9hdXRob3I+PGF1dGhvcj5Bbm5vbmksIEcuPC9hdXRob3I+PGF1
dGhvcj5TZXJpcGEsIEQuPC9hdXRob3I+PGF1dGhvcj5QaWxvdHRvLCBBLjwvYXV0aG9yPjxhdXRo
b3I+U2NhcnBpbmksIEUuPC9hdXRob3I+PGF1dGhvcj5HYWxpbWJlcnRpLCBELjwvYXV0aG9yPjxh
dXRob3I+QnJpY2UsIEEuPC9hdXRob3I+PGF1dGhvcj5IYW5uZXF1aW4sIEQuPC9hdXRob3I+PGF1
dGhvcj5MaWNhc3RybywgRi48L2F1dGhvcj48YXV0aG9yPkpvbmVzLCBMLjwvYXV0aG9yPjxhdXRo
b3I+SG9sbWFucywgUC4gQS48L2F1dGhvcj48YXV0aG9yPkpvbnNzb24sIFQuPC9hdXRob3I+PGF1
dGhvcj5SaWVtZW5zY2huZWlkZXIsIE0uPC9hdXRob3I+PGF1dGhvcj5Nb3JnYW4sIEsuPC9hdXRo
b3I+PGF1dGhvcj5Zb3Vua2luLCBTLiBHLjwvYXV0aG9yPjxhdXRob3I+T3dlbiwgTS4gSi48L2F1
dGhvcj48YXV0aG9yPk8mYXBvcztEb25vdmFuLCBNLjwvYXV0aG9yPjxhdXRob3I+QW1vdXllbCwg
UC48L2F1dGhvcj48YXV0aG9yPldpbGxpYW1zLCBKLjwvYXV0aG9yPjwvYXV0aG9ycz48L2NvbnRy
aWJ1dG9ycz48YXV0aC1hZGRyZXNzPjFdIE1lZGljYWwgUmVzZWFyY2ggQ291bmNpbCAoTVJDKSBD
ZW50cmUgZm9yIE5ldXJvcHN5Y2hpYXRyaWMgR2VuZXRpY3MgYW5kIEdlbm9taWNzLCBOZXVyb3Nj
aWVuY2VzIGFuZCBNZW50YWwgSGVhbHRoIFJlc2VhcmNoIEluc3RpdHV0ZSwgRGVwYXJ0bWVudCBv
ZiBQc3ljaG9sb2dpY2FsIE1lZGljaW5lIGFuZCBOZXVyb2xvZ3ksIFNjaG9vbCBvZiBNZWRpY2lu
ZSwgQ2FyZGlmZiBVbml2ZXJzaXR5LCBDYXJkaWZmLCBVSy4gWzJdLjwvYXV0aC1hZGRyZXNzPjx0
aXRsZXM+PHRpdGxlPkNvbW1vbiB2YXJpYW50cyBhdCBBQkNBNywgTVM0QTZBL01TNEE0RSwgRVBI
QTEsIENEMzMgYW5kIENEMkFQIGFyZSBhc3NvY2lhdGVkIHdpdGggQWx6aGVpbWVyJmFwb3M7cyBk
aXNlYXNlPC90aXRsZT48c2Vjb25kYXJ5LXRpdGxlPk5hdCBHZW5ldDwvc2Vjb25kYXJ5LXRpdGxl
PjwvdGl0bGVzPjxwZXJpb2RpY2FsPjxmdWxsLXRpdGxlPk5hdCBHZW5ldDwvZnVsbC10aXRsZT48
L3BlcmlvZGljYWw+PHBhZ2VzPjQyOS00MzU8L3BhZ2VzPjx2b2x1bWU+NDM8L3ZvbHVtZT48bnVt
YmVyPjU8L251bWJlcj48ZWRpdGlvbj4yMDExLzA0LzA1PC9lZGl0aW9uPjxkYXRlcz48eWVhcj4y
MDExPC95ZWFyPjxwdWItZGF0ZXM+PGRhdGU+TWF5PC9kYXRlPjwvcHViLWRhdGVzPjwvZGF0ZXM+
PGlzYm4+MTU0Ni0xNzE4IChFbGVjdHJvbmljKSYjeEQ7MTA2MS00MDM2IChMaW5raW5nKTwvaXNi
bj48YWNjZXNzaW9uLW51bT4yMTQ2MDg0MDwvYWNjZXNzaW9uLW51bT48dXJscz48cmVsYXRlZC11
cmxzPjx1cmw+aHR0cDovL3d3dy5uY2JpLm5sbS5uaWguZ292L3B1Ym1lZC8yMTQ2MDg0MDwvdXJs
PjwvcmVsYXRlZC11cmxzPjwvdXJscz48Y3VzdG9tMj4zMDg0MTczPC9jdXN0b20yPjxlbGVjdHJv
bmljLXJlc291cmNlLW51bT5uZy44MDMgW3BpaV0mI3hEOzEwLjEwMzgvbmcuODAzPC9lbGVjdHJv
bmljLXJlc291cmNlLW51bT48bGFuZ3VhZ2U+RW5nPC9sYW5ndWFnZT48L3JlY29yZD48L0NpdGU+
PENpdGU+PEF1dGhvcj5OYWo8L0F1dGhvcj48WWVhcj4yMDExPC9ZZWFyPjxSZWNOdW0+NDQ1PC9S
ZWNOdW0+PHJlY29yZD48cmVjLW51bWJlcj40NDU8L3JlYy1udW1iZXI+PGZvcmVpZ24ta2V5cz48
a2V5IGFwcD0iRU4iIGRiLWlkPSJmZGV3eHRkNTZ2MHg1NWVmcmZrNWV4MHNlMDV0ejAweDJkNXci
IHRpbWVzdGFtcD0iMTMwNzU1MTA0NSI+NDQ1PC9rZXk+PC9mb3JlaWduLWtleXM+PHJlZi10eXBl
IG5hbWU9IkpvdXJuYWwgQXJ0aWNsZSI+MTc8L3JlZi10eXBlPjxjb250cmlidXRvcnM+PGF1dGhv
cnM+PGF1dGhvcj5OYWosIEEuIEMuPC9hdXRob3I+PGF1dGhvcj5KdW4sIEcuPC9hdXRob3I+PGF1
dGhvcj5CZWVjaGFtLCBHLiBXLjwvYXV0aG9yPjxhdXRob3I+V2FuZywgTC4gUy48L2F1dGhvcj48
YXV0aG9yPlZhcmRhcmFqYW4sIEIuIE4uPC9hdXRob3I+PGF1dGhvcj5CdXJvcywgSi48L2F1dGhv
cj48YXV0aG9yPkdhbGxpbnMsIFAuIEouPC9hdXRob3I+PGF1dGhvcj5CdXhiYXVtLCBKLiBELjwv
YXV0aG9yPjxhdXRob3I+SmFydmlrLCBHLiBQLjwvYXV0aG9yPjxhdXRob3I+Q3JhbmUsIFAuIEsu
PC9hdXRob3I+PGF1dGhvcj5MYXJzb24sIEUuIEIuPC9hdXRob3I+PGF1dGhvcj5CaXJkLCBULiBE
LjwvYXV0aG9yPjxhdXRob3I+Qm9ldmUsIEIuIEYuPC9hdXRob3I+PGF1dGhvcj5HcmFmZi1SYWRm
b3JkLCBOLiBSLjwvYXV0aG9yPjxhdXRob3I+RGUgSmFnZXIsIFAuIEwuPC9hdXRob3I+PGF1dGhv
cj5FdmFucywgRC48L2F1dGhvcj48YXV0aG9yPlNjaG5laWRlciwgSi4gQS48L2F1dGhvcj48YXV0
aG9yPkNhcnJhc3F1aWxsbywgTS4gTS48L2F1dGhvcj48YXV0aG9yPkVydGVraW4tVGFuZXIsIE4u
PC9hdXRob3I+PGF1dGhvcj5Zb3Vua2luLCBTLiBHLjwvYXV0aG9yPjxhdXRob3I+Q3J1Y2hhZ2Es
IEMuPC9hdXRob3I+PGF1dGhvcj5LYXV3ZSwgSi4gUy48L2F1dGhvcj48YXV0aG9yPk5vd290bnks
IFAuPC9hdXRob3I+PGF1dGhvcj5LcmFtZXIsIFAuPC9hdXRob3I+PGF1dGhvcj5IYXJkeSwgSi48
L2F1dGhvcj48YXV0aG9yPkh1ZW50ZWxtYW4sIE0uIEouPC9hdXRob3I+PGF1dGhvcj5NeWVycywg
QS4gSi48L2F1dGhvcj48YXV0aG9yPkJhcm1hZGEsIE0uIE0uPC9hdXRob3I+PGF1dGhvcj5EZW1p
cmNpLCBGLiBZLjwvYXV0aG9yPjxhdXRob3I+QmFsZHdpbiwgQy4gVC48L2F1dGhvcj48YXV0aG9y
PkdyZWVuLCBSLiBDLjwvYXV0aG9yPjxhdXRob3I+Um9nYWV2YSwgRS48L2F1dGhvcj48YXV0aG9y
Pkdlb3JnZS1IeXNsb3AsIFAuIFMuPC9hdXRob3I+PGF1dGhvcj5Bcm5vbGQsIFMuIEUuPC9hdXRo
b3I+PGF1dGhvcj5CYXJiZXIsIFIuPC9hdXRob3I+PGF1dGhvcj5CZWFjaCwgVC48L2F1dGhvcj48
YXV0aG9yPkJpZ2lvLCBFLiBILjwvYXV0aG9yPjxhdXRob3I+Qm93ZW4sIEouIEQuPC9hdXRob3I+
PGF1dGhvcj5Cb3hlciwgQS48L2F1dGhvcj48YXV0aG9yPkJ1cmtlLCBKLiBSLjwvYXV0aG9yPjxh
dXRob3I+Q2Fpcm5zLCBOLiBKLjwvYXV0aG9yPjxhdXRob3I+Q2FybHNvbiwgQy4gUy48L2F1dGhv
cj48YXV0aG9yPkNhcm5leSwgUi4gTS48L2F1dGhvcj48YXV0aG9yPkNhcnJvbGwsIFMuIEwuPC9h
dXRob3I+PGF1dGhvcj5DaHVpLCBILiBDLjwvYXV0aG9yPjxhdXRob3I+Q2xhcmssIEQuIEcuPC9h
dXRob3I+PGF1dGhvcj5Db3JuZXZlYXV4LCBKLjwvYXV0aG9yPjxhdXRob3I+Q290bWFuLCBDLiBX
LjwvYXV0aG9yPjxhdXRob3I+Q3VtbWluZ3MsIEouIEwuPC9hdXRob3I+PGF1dGhvcj5EZWNhcmxp
LCBDLjwvYXV0aG9yPjxhdXRob3I+RGVrb3NreSwgUy4gVC48L2F1dGhvcj48YXV0aG9yPkRpYXot
QXJyYXN0aWEsIFIuPC9hdXRob3I+PGF1dGhvcj5EaWNrLCBNLjwvYXV0aG9yPjxhdXRob3I+RGlj
a3NvbiwgRC4gVy48L2F1dGhvcj48YXV0aG9yPkVsbGlzLCBXLiBHLjwvYXV0aG9yPjxhdXRob3I+
RmFiZXIsIEsuIE0uPC9hdXRob3I+PGF1dGhvcj5GYWxsb24sIEsuIEIuPC9hdXRob3I+PGF1dGhv
cj5GYXJsb3csIE0uIFIuPC9hdXRob3I+PGF1dGhvcj5GZXJyaXMsIFMuPC9hdXRob3I+PGF1dGhv
cj5Gcm9zY2gsIE0uIFAuPC9hdXRob3I+PGF1dGhvcj5HYWxhc2tvLCBELiBSLjwvYXV0aG9yPjxh
dXRob3I+R2FuZ3VsaSwgTS48L2F1dGhvcj48YXV0aG9yPkdlYXJpbmcsIE0uPC9hdXRob3I+PGF1
dGhvcj5HZXNjaHdpbmQsIEQuIEguPC9hdXRob3I+PGF1dGhvcj5HaGV0dGksIEIuPC9hdXRob3I+
PGF1dGhvcj5HaWxiZXJ0LCBKLiBSLjwvYXV0aG9yPjxhdXRob3I+R2lsbWFuLCBTLjwvYXV0aG9y
PjxhdXRob3I+R2lvcmRhbmksIEIuPC9hdXRob3I+PGF1dGhvcj5HbGFzcywgSi4gRC48L2F1dGhv
cj48YXV0aG9yPkdyb3dkb24sIEouIEguPC9hdXRob3I+PGF1dGhvcj5IYW1pbHRvbiwgUi4gTC48
L2F1dGhvcj48YXV0aG9yPkhhcnJlbGwsIEwuIEUuPC9hdXRob3I+PGF1dGhvcj5IZWFkLCBFLjwv
YXV0aG9yPjxhdXRob3I+SG9uaWcsIEwuIFMuPC9hdXRob3I+PGF1dGhvcj5IdWxldHRlLCBDLiBN
LjwvYXV0aG9yPjxhdXRob3I+SHltYW4sIEIuIFQuPC9hdXRob3I+PGF1dGhvcj5KaWNoYSwgRy4g
QS48L2F1dGhvcj48YXV0aG9yPkppbiwgTC4gVy48L2F1dGhvcj48YXV0aG9yPkpvaG5zb24sIE4u
PC9hdXRob3I+PGF1dGhvcj5LYXJsYXdpc2gsIEouPC9hdXRob3I+PGF1dGhvcj5LYXJ5ZGFzLCBB
LjwvYXV0aG9yPjxhdXRob3I+S2F5ZSwgSi4gQS48L2F1dGhvcj48YXV0aG9yPktpbSwgUi48L2F1
dGhvcj48YXV0aG9yPktvbywgRS4gSC48L2F1dGhvcj48YXV0aG9yPktvd2FsbCwgTi4gVy48L2F1
dGhvcj48YXV0aG9yPkxhaCwgSi4gSi48L2F1dGhvcj48YXV0aG9yPkxldmV5LCBBLiBJLjwvYXV0
aG9yPjxhdXRob3I+TGllYmVybWFuLCBBLiBQLjwvYXV0aG9yPjxhdXRob3I+TG9wZXosIE8uIEwu
PC9hdXRob3I+PGF1dGhvcj5NYWNrLCBXLiBKLjwvYXV0aG9yPjxhdXRob3I+TWFyc29uLCBELiBD
LjwvYXV0aG9yPjxhdXRob3I+TWFydGluaXVrLCBGLjwvYXV0aG9yPjxhdXRob3I+TWFzaCwgRC4g
Qy48L2F1dGhvcj48YXV0aG9yPk1hc2xpYWgsIEUuPC9hdXRob3I+PGF1dGhvcj5NY0Nvcm1pY2ss
IFcuIEMuPC9hdXRob3I+PGF1dGhvcj5NY0N1cnJ5LCBTLiBNLjwvYXV0aG9yPjxhdXRob3I+TWNE
YXZpZCwgQS4gTi48L2F1dGhvcj48YXV0aG9yPk1jS2VlLCBBLiBDLjwvYXV0aG9yPjxhdXRob3I+
TWVzdWxhbSwgTS48L2F1dGhvcj48YXV0aG9yPk1pbGxlciwgQi4gTC48L2F1dGhvcj48YXV0aG9y
Pk1pbGxlciwgQy4gQS48L2F1dGhvcj48YXV0aG9yPk1pbGxlciwgSi4gVy48L2F1dGhvcj48YXV0
aG9yPlBhcmlzaSwgSi4gRS48L2F1dGhvcj48YXV0aG9yPlBlcmwsIEQuIFAuPC9hdXRob3I+PGF1
dGhvcj5QZXNraW5kLCBFLjwvYXV0aG9yPjxhdXRob3I+UGV0ZXJzZW4sIFIuIEMuPC9hdXRob3I+
PGF1dGhvcj5Qb29uLCBXLiBXLjwvYXV0aG9yPjxhdXRob3I+UXVpbm4sIEouIEYuPC9hdXRob3I+
PGF1dGhvcj5SYWpiaGFuZGFyeSwgUi4gQS48L2F1dGhvcj48YXV0aG9yPlJhc2tpbmQsIE0uPC9h
dXRob3I+PGF1dGhvcj5SZWlzYmVyZywgQi48L2F1dGhvcj48YXV0aG9yPlJpbmdtYW4sIEouIE0u
PC9hdXRob3I+PGF1dGhvcj5Sb2JlcnNvbiwgRS4gRC48L2F1dGhvcj48YXV0aG9yPlJvc2VuYmVy
ZywgUi4gTi48L2F1dGhvcj48YXV0aG9yPlNhbm8sIE0uPC9hdXRob3I+PGF1dGhvcj5TY2huZWlk
ZXIsIEwuIFMuPC9hdXRob3I+PGF1dGhvcj5TZWVsZXksIFcuPC9hdXRob3I+PGF1dGhvcj5TaGVs
YW5za2ksIE0uIEwuPC9hdXRob3I+PGF1dGhvcj5TbGlmZXIsIE0uIEEuPC9hdXRob3I+PGF1dGhv
cj5TbWl0aCwgQy4gRC48L2F1dGhvcj48YXV0aG9yPlNvbm5lbiwgSi4gQS48L2F1dGhvcj48YXV0
aG9yPlNwaW5hLCBTLjwvYXV0aG9yPjxhdXRob3I+U3Rlcm4sIFIuIEEuPC9hdXRob3I+PGF1dGhv
cj5UYW56aSwgUi4gRS48L2F1dGhvcj48YXV0aG9yPlRyb2phbm93c2tpLCBKLiBRLjwvYXV0aG9y
PjxhdXRob3I+VHJvbmNvc28sIEouIEMuPC9hdXRob3I+PGF1dGhvcj5WYW4gRGVlcmxpbiwgVi4g
TS48L2F1dGhvcj48YXV0aG9yPlZpbnRlcnMsIEguIFYuPC9hdXRob3I+PGF1dGhvcj5Wb25zYXR0
ZWwsIEouIFAuPC9hdXRob3I+PGF1dGhvcj5XZWludHJhdWIsIFMuPC9hdXRob3I+PGF1dGhvcj5X
ZWxzaC1Cb2htZXIsIEsuIEEuPC9hdXRob3I+PGF1dGhvcj5XaWxsaWFtc29uLCBKLjwvYXV0aG9y
PjxhdXRob3I+V29sdGplciwgUi4gTC48L2F1dGhvcj48YXV0aG9yPkNhbnR3ZWxsLCBMLiBCLjwv
YXV0aG9yPjxhdXRob3I+RG9tYnJvc2tpLCBCLiBBLjwvYXV0aG9yPjxhdXRob3I+QmVla2x5LCBE
LjwvYXV0aG9yPjxhdXRob3I+THVuZXR0YSwgSy4gTC48L2F1dGhvcj48YXV0aG9yPk1hcnRpbiwg
RS4gUi48L2F1dGhvcj48YXV0aG9yPkthbWJvaCwgTS4gSS48L2F1dGhvcj48YXV0aG9yPlNheWtp
biwgQS4gSi48L2F1dGhvcj48YXV0aG9yPlJlaW1hbiwgRS4gTS48L2F1dGhvcj48YXV0aG9yPkJl
bm5ldHQsIEQuIEEuPC9hdXRob3I+PGF1dGhvcj5Nb3JyaXMsIEouIEMuPC9hdXRob3I+PGF1dGhv
cj5Nb250aW5lLCBULiBKLjwvYXV0aG9yPjxhdXRob3I+R29hdGUsIEEuIE0uPC9hdXRob3I+PGF1
dGhvcj5CbGFja2VyLCBELjwvYXV0aG9yPjxhdXRob3I+VHN1YW5nLCBELiBXLjwvYXV0aG9yPjxh
dXRob3I+SGFrb25hcnNvbiwgSC48L2F1dGhvcj48YXV0aG9yPkt1a3VsbCwgVy4gQS48L2F1dGhv
cj48YXV0aG9yPkZvcm91ZCwgVC4gTS48L2F1dGhvcj48YXV0aG9yPkhhaW5lcywgSi4gTC48L2F1
dGhvcj48YXV0aG9yPk1heWV1eCwgUi48L2F1dGhvcj48YXV0aG9yPlBlcmljYWstVmFuY2UsIE0u
IEEuPC9hdXRob3I+PGF1dGhvcj5GYXJyZXIsIEwuIEEuPC9hdXRob3I+PGF1dGhvcj5TY2hlbGxl
bmJlcmcsIEcuIEQuPC9hdXRob3I+PC9hdXRob3JzPjwvY29udHJpYnV0b3JzPjxhdXRoLWFkZHJl
c3M+MV0gVGhlIEpvaG4gUC4gSHVzc21hbiBJbnN0aXR1dGUgZm9yIEh1bWFuIEdlbm9taWNzLCBV
bml2ZXJzaXR5IG9mIE1pYW1pLCBNaWFtaSwgRmxvcmlkYSwgVVNBLiBbMl0uPC9hdXRoLWFkZHJl
c3M+PHRpdGxlcz48dGl0bGU+Q29tbW9uIHZhcmlhbnRzIGF0IE1TNEE0L01TNEE2RSwgQ0QyQVAs
IENEMzMgYW5kIEVQSEExIGFyZSBhc3NvY2lhdGVkIHdpdGggbGF0ZS1vbnNldCBBbHpoZWltZXIm
YXBvcztzIGRpc2Vhc2U8L3RpdGxlPjxzZWNvbmRhcnktdGl0bGU+TmF0IEdlbmV0PC9zZWNvbmRh
cnktdGl0bGU+PC90aXRsZXM+PHBlcmlvZGljYWw+PGZ1bGwtdGl0bGU+TmF0IEdlbmV0PC9mdWxs
LXRpdGxlPjwvcGVyaW9kaWNhbD48cGFnZXM+NDM2LTQxPC9wYWdlcz48dm9sdW1lPjQzPC92b2x1
bWU+PG51bWJlcj41PC9udW1iZXI+PGVkaXRpb24+MjAxMS8wNC8wNTwvZWRpdGlvbj48ZGF0ZXM+
PHllYXI+MjAxMTwveWVhcj48cHViLWRhdGVzPjxkYXRlPk1heTwvZGF0ZT48L3B1Yi1kYXRlcz48
L2RhdGVzPjxpc2JuPjE1NDYtMTcxOCAoRWxlY3Ryb25pYykmI3hEOzEwNjEtNDAzNiAoTGlua2lu
Zyk8L2lzYm4+PGFjY2Vzc2lvbi1udW0+MjE0NjA4NDE8L2FjY2Vzc2lvbi1udW0+PHVybHM+PHJl
bGF0ZWQtdXJscz48dXJsPmh0dHA6Ly93d3cubmNiaS5ubG0ubmloLmdvdi9wdWJtZWQvMjE0NjA4
NDE8L3VybD48L3JlbGF0ZWQtdXJscz48L3VybHM+PGN1c3RvbTI+MzA5MDc0NTwvY3VzdG9tMj48
ZWxlY3Ryb25pYy1yZXNvdXJjZS1udW0+bmcuODAxIFtwaWldJiN4RDsxMC4xMDM4L25nLjgwMTwv
ZWxlY3Ryb25pYy1yZXNvdXJjZS1udW0+PGxhbmd1YWdlPmVuZzwvbGFuZ3VhZ2U+PC9yZWNvcmQ+
PC9DaXRlPjwvRW5kTm90ZT4A
</w:fldData>
        </w:fldChar>
      </w:r>
      <w:r w:rsidR="00795734">
        <w:rPr>
          <w:rFonts w:cstheme="minorHAnsi"/>
        </w:rPr>
        <w:instrText xml:space="preserve"> ADDIN EN.CITE </w:instrText>
      </w:r>
      <w:r w:rsidR="00795734">
        <w:rPr>
          <w:rFonts w:cstheme="minorHAnsi"/>
        </w:rPr>
        <w:fldChar w:fldCharType="begin">
          <w:fldData xml:space="preserve">PEVuZE5vdGU+PENpdGU+PEF1dGhvcj5Ib2xsaW5nd29ydGg8L0F1dGhvcj48WWVhcj4yMDExPC9Z
ZWFyPjxSZWNOdW0+NDQ2PC9SZWNOdW0+PERpc3BsYXlUZXh0Pig3NywgNzgpPC9EaXNwbGF5VGV4
dD48cmVjb3JkPjxyZWMtbnVtYmVyPjQ0NjwvcmVjLW51bWJlcj48Zm9yZWlnbi1rZXlzPjxrZXkg
YXBwPSJFTiIgZGItaWQ9ImZkZXd4dGQ1NnYweDU1ZWZyZms1ZXgwc2UwNXR6MDB4MmQ1dyIgdGlt
ZXN0YW1wPSIxMzA3NTUxMDY0Ij40NDY8L2tleT48L2ZvcmVpZ24ta2V5cz48cmVmLXR5cGUgbmFt
ZT0iSm91cm5hbCBBcnRpY2xlIj4xNzwvcmVmLXR5cGU+PGNvbnRyaWJ1dG9ycz48YXV0aG9ycz48
YXV0aG9yPkhvbGxpbmd3b3J0aCwgUC48L2F1dGhvcj48YXV0aG9yPkhhcm9sZCwgRC48L2F1dGhv
cj48YXV0aG9yPlNpbXMsIFIuPC9hdXRob3I+PGF1dGhvcj5HZXJyaXNoLCBBLjwvYXV0aG9yPjxh
dXRob3I+TGFtYmVydCwgSi4gQy48L2F1dGhvcj48YXV0aG9yPkNhcnJhc3F1aWxsbywgTS4gTS48
L2F1dGhvcj48YXV0aG9yPkFicmFoYW0sIFIuPC9hdXRob3I+PGF1dGhvcj5IYW1zaGVyZSwgTS4g
TC48L2F1dGhvcj48YXV0aG9yPlBhaHdhLCBKLiBTLjwvYXV0aG9yPjxhdXRob3I+TW9za3ZpbmEs
IFYuPC9hdXRob3I+PGF1dGhvcj5Eb3d6ZWxsLCBLLjwvYXV0aG9yPjxhdXRob3I+Sm9uZXMsIE4u
PC9hdXRob3I+PGF1dGhvcj5TdHJldHRvbiwgQS48L2F1dGhvcj48YXV0aG9yPlRob21hcywgQy48
L2F1dGhvcj48YXV0aG9yPlJpY2hhcmRzLCBBLjwvYXV0aG9yPjxhdXRob3I+SXZhbm92LCBELjwv
YXV0aG9yPjxhdXRob3I+V2lkZG93c29uLCBDLjwvYXV0aG9yPjxhdXRob3I+Q2hhcG1hbiwgSi48
L2F1dGhvcj48YXV0aG9yPkxvdmVzdG9uZSwgUy48L2F1dGhvcj48YXV0aG9yPlBvd2VsbCwgSi48
L2F1dGhvcj48YXV0aG9yPlByb2l0c2ksIFAuPC9hdXRob3I+PGF1dGhvcj5MdXB0b24sIE0uIEsu
PC9hdXRob3I+PGF1dGhvcj5CcmF5bmUsIEMuPC9hdXRob3I+PGF1dGhvcj5SdWJpbnN6dGVpbiwg
RC4gQy48L2F1dGhvcj48YXV0aG9yPkdpbGwsIE0uPC9hdXRob3I+PGF1dGhvcj5MYXdsb3IsIEIu
PC9hdXRob3I+PGF1dGhvcj5MeW5jaCwgQS48L2F1dGhvcj48YXV0aG9yPkJyb3duLCBLLiBTLjwv
YXV0aG9yPjxhdXRob3I+UGFzc21vcmUsIFAuIEEuPC9hdXRob3I+PGF1dGhvcj5DcmFpZywgRC48
L2F1dGhvcj48YXV0aG9yPk1jR3Vpbm5lc3MsIEIuPC9hdXRob3I+PGF1dGhvcj5Ub2RkLCBTLjwv
YXV0aG9yPjxhdXRob3I+SG9sbWVzLCBDLjwvYXV0aG9yPjxhdXRob3I+TWFubiwgRC48L2F1dGhv
cj48YXV0aG9yPlNtaXRoLCBBLiBELjwvYXV0aG9yPjxhdXRob3I+QmVhdW1vbnQsIEguPC9hdXRo
b3I+PGF1dGhvcj5XYXJkZW4sIEQuPC9hdXRob3I+PGF1dGhvcj5XaWxjb2NrLCBHLjwvYXV0aG9y
PjxhdXRob3I+TG92ZSwgUy48L2F1dGhvcj48YXV0aG9yPktlaG9lLCBQLiBHLjwvYXV0aG9yPjxh
dXRob3I+SG9vcGVyLCBOLiBNLjwvYXV0aG9yPjxhdXRob3I+VmFyZHksIEUuIFIuPC9hdXRob3I+
PGF1dGhvcj5IYXJkeSwgSi48L2F1dGhvcj48YXV0aG9yPk1lYWQsIFMuPC9hdXRob3I+PGF1dGhv
cj5Gb3gsIE4uIEMuPC9hdXRob3I+PGF1dGhvcj5Sb3Nzb3IsIE0uPC9hdXRob3I+PGF1dGhvcj5D
b2xsaW5nZSwgSi48L2F1dGhvcj48YXV0aG9yPk1haWVyLCBXLjwvYXV0aG9yPjxhdXRob3I+SmVz
c2VuLCBGLjwvYXV0aG9yPjxhdXRob3I+UnV0aGVyLCBFLjwvYXV0aG9yPjxhdXRob3I+U2NodXJt
YW5uLCBCLjwvYXV0aG9yPjxhdXRob3I+SGV1biwgUi48L2F1dGhvcj48YXV0aG9yPktvbHNjaCwg
SC48L2F1dGhvcj48YXV0aG9yPnZhbiBkZW4gQnVzc2NoZSwgSC48L2F1dGhvcj48YXV0aG9yPkhl
dXNlciwgSS48L2F1dGhvcj48YXV0aG9yPktvcm5odWJlciwgSi48L2F1dGhvcj48YXV0aG9yPldp
bHRmYW5nLCBKLjwvYXV0aG9yPjxhdXRob3I+RGljaGdhbnMsIE0uPC9hdXRob3I+PGF1dGhvcj5G
cm9saWNoLCBMLjwvYXV0aG9yPjxhdXRob3I+SGFtcGVsLCBILjwvYXV0aG9yPjxhdXRob3I+R2Fs
bGFjaGVyLCBKLjwvYXV0aG9yPjxhdXRob3I+SHVsbCwgTS48L2F1dGhvcj48YXV0aG9yPlJ1amVz
Y3UsIEQuPC9hdXRob3I+PGF1dGhvcj5HaWVnbGluZywgSS48L2F1dGhvcj48YXV0aG9yPkdvYXRl
LCBBLiBNLjwvYXV0aG9yPjxhdXRob3I+S2F1d2UsIEouIFMuPC9hdXRob3I+PGF1dGhvcj5DcnVj
aGFnYSwgQy48L2F1dGhvcj48YXV0aG9yPk5vd290bnksIFAuPC9hdXRob3I+PGF1dGhvcj5Nb3Jy
aXMsIEouIEMuPC9hdXRob3I+PGF1dGhvcj5NYXlvLCBLLjwvYXV0aG9yPjxhdXRob3I+U2xlZWdl
cnMsIEsuPC9hdXRob3I+PGF1dGhvcj5CZXR0ZW5zLCBLLjwvYXV0aG9yPjxhdXRob3I+RW5nZWxi
b3JnaHMsIFMuPC9hdXRob3I+PGF1dGhvcj5EZSBEZXluLCBQLiBQLjwvYXV0aG9yPjxhdXRob3I+
VmFuIEJyb2Vja2hvdmVuLCBDLjwvYXV0aG9yPjxhdXRob3I+TGl2aW5nc3RvbiwgRy48L2F1dGhv
cj48YXV0aG9yPkJhc3MsIE4uIEouPC9hdXRob3I+PGF1dGhvcj5HdXJsaW5nLCBILjwvYXV0aG9y
PjxhdXRob3I+TWNRdWlsbGluLCBBLjwvYXV0aG9yPjxhdXRob3I+R3dpbGxpYW0sIFIuPC9hdXRo
b3I+PGF1dGhvcj5EZWxvdWthcywgUC48L2F1dGhvcj48YXV0aG9yPkFsLUNoYWxhYmksIEEuPC9h
dXRob3I+PGF1dGhvcj5TaGF3LCBDLiBFLjwvYXV0aG9yPjxhdXRob3I+VHNvbGFraSwgTS48L2F1
dGhvcj48YXV0aG9yPlNpbmdsZXRvbiwgQS4gQi48L2F1dGhvcj48YXV0aG9yPkd1ZXJyZWlybywg
Ui48L2F1dGhvcj48YXV0aG9yPk11aGxlaXNlbiwgVC4gVy48L2F1dGhvcj48YXV0aG9yPk5vdGhl
biwgTS4gTS48L2F1dGhvcj48YXV0aG9yPk1vZWJ1cywgUy48L2F1dGhvcj48YXV0aG9yPkpvY2tl
bCwgSy4gSC48L2F1dGhvcj48YXV0aG9yPktsb3BwLCBOLjwvYXV0aG9yPjxhdXRob3I+V2ljaG1h
bm4sIEguIEUuPC9hdXRob3I+PGF1dGhvcj5QYW5rcmF0eiwgVi4gUy48L2F1dGhvcj48YXV0aG9y
PlNhbmRvLCBTLiBCLjwvYXV0aG9yPjxhdXRob3I+QWFzbHksIEouIE8uPC9hdXRob3I+PGF1dGhv
cj5CYXJjaWtvd3NrYSwgTS48L2F1dGhvcj48YXV0aG9yPldzem9sZWssIFouIEsuPC9hdXRob3I+
PGF1dGhvcj5EaWNrc29uLCBELiBXLjwvYXV0aG9yPjxhdXRob3I+R3JhZmYtUmFkZm9yZCwgTi4g
Ui48L2F1dGhvcj48YXV0aG9yPlBldGVyc2VuLCBSLiBDLjwvYXV0aG9yPjxhdXRob3I+dmFuIER1
aWpuLCBDLiBNLjwvYXV0aG9yPjxhdXRob3I+QnJldGVsZXIsIE0uIE0uPC9hdXRob3I+PGF1dGhv
cj5Ja3JhbSwgTS4gQS48L2F1dGhvcj48YXV0aG9yPkRlc3RlZmFubywgQS4gTC48L2F1dGhvcj48
YXV0aG9yPkZpdHpwYXRyaWNrLCBBLiBMLjwvYXV0aG9yPjxhdXRob3I+TG9wZXosIE8uPC9hdXRo
b3I+PGF1dGhvcj5MYXVuZXIsIEwuIEouPC9hdXRob3I+PGF1dGhvcj5TZXNoYWRyaSwgUy48L2F1
dGhvcj48YXV0aG9yPkJlcnIsIEMuPC9hdXRob3I+PGF1dGhvcj5DYW1waW9uLCBELjwvYXV0aG9y
PjxhdXRob3I+RXBlbGJhdW0sIEouPC9hdXRob3I+PGF1dGhvcj5EYXJ0aWd1ZXMsIEouIEYuPC9h
dXRob3I+PGF1dGhvcj5Uem91cmlvLCBDLjwvYXV0aG9yPjxhdXRob3I+QWxwZXJvdml0Y2gsIEEu
PC9hdXRob3I+PGF1dGhvcj5MYXRocm9wLCBNLjwvYXV0aG9yPjxhdXRob3I+RmV1bG5lciwgVC4g
TS48L2F1dGhvcj48YXV0aG9yPkZyaWVkcmljaCwgUC48L2F1dGhvcj48YXV0aG9yPlJpZWhsZSwg
Qy48L2F1dGhvcj48YXV0aG9yPktyYXdjemFrLCBNLjwvYXV0aG9yPjxhdXRob3I+U2NocmVpYmVy
LCBTLjwvYXV0aG9yPjxhdXRob3I+TWF5aGF1cywgTS48L2F1dGhvcj48YXV0aG9yPk5pY29saGF1
cywgUy48L2F1dGhvcj48YXV0aG9yPldhZ2VucGZlaWwsIFMuPC9hdXRob3I+PGF1dGhvcj5TdGVp
bmJlcmcsIFMuPC9hdXRob3I+PGF1dGhvcj5TdGVmYW5zc29uLCBILjwvYXV0aG9yPjxhdXRob3I+
U3RlZmFuc3NvbiwgSy48L2F1dGhvcj48YXV0aG9yPlNuYWVkYWwsIEouPC9hdXRob3I+PGF1dGhv
cj5Cam9ybnNzb24sIFMuPC9hdXRob3I+PGF1dGhvcj5Kb25zc29uLCBQLiBWLjwvYXV0aG9yPjxh
dXRob3I+Q2hvdXJha2ksIFYuPC9hdXRob3I+PGF1dGhvcj5HZW5pZXItQm9sZXksIEIuPC9hdXRo
b3I+PGF1dGhvcj5IaWx0dW5lbiwgTS48L2F1dGhvcj48YXV0aG9yPlNvaW5pbmVuLCBILjwvYXV0
aG9yPjxhdXRob3I+Q29tYmFycm9zLCBPLjwvYXV0aG9yPjxhdXRob3I+WmVsZW5pa2EsIEQuPC9h
dXRob3I+PGF1dGhvcj5EZWxlcGluZSwgTS48L2F1dGhvcj48YXV0aG9yPkJ1bGxpZG8sIE0uIEou
PC9hdXRob3I+PGF1dGhvcj5QYXNxdWllciwgRi48L2F1dGhvcj48YXV0aG9yPk1hdGVvLCBJLjwv
YXV0aG9yPjxhdXRob3I+RnJhbmstR2FyY2lhLCBBLjwvYXV0aG9yPjxhdXRob3I+UG9yY2VsbGlu
aSwgRS48L2F1dGhvcj48YXV0aG9yPkhhbm9uLCBPLjwvYXV0aG9yPjxhdXRob3I+Q290bywgRS48
L2F1dGhvcj48YXV0aG9yPkFsdmFyZXosIFYuPC9hdXRob3I+PGF1dGhvcj5Cb3NjbywgUC48L2F1
dGhvcj48YXV0aG9yPlNpY2lsaWFubywgRy48L2F1dGhvcj48YXV0aG9yPk1hbmN1c28sIE0uPC9h
dXRob3I+PGF1dGhvcj5QYW56YSwgRi48L2F1dGhvcj48YXV0aG9yPlNvbGZyaXp6aSwgVi48L2F1
dGhvcj48YXV0aG9yPk5hY21pYXMsIEIuPC9hdXRob3I+PGF1dGhvcj5Tb3JiaSwgUy48L2F1dGhv
cj48YXV0aG9yPkJvc3N1LCBQLjwvYXV0aG9yPjxhdXRob3I+UGljY2FyZGksIFAuPC9hdXRob3I+
PGF1dGhvcj5Bcm9zaW8sIEIuPC9hdXRob3I+PGF1dGhvcj5Bbm5vbmksIEcuPC9hdXRob3I+PGF1
dGhvcj5TZXJpcGEsIEQuPC9hdXRob3I+PGF1dGhvcj5QaWxvdHRvLCBBLjwvYXV0aG9yPjxhdXRo
b3I+U2NhcnBpbmksIEUuPC9hdXRob3I+PGF1dGhvcj5HYWxpbWJlcnRpLCBELjwvYXV0aG9yPjxh
dXRob3I+QnJpY2UsIEEuPC9hdXRob3I+PGF1dGhvcj5IYW5uZXF1aW4sIEQuPC9hdXRob3I+PGF1
dGhvcj5MaWNhc3RybywgRi48L2F1dGhvcj48YXV0aG9yPkpvbmVzLCBMLjwvYXV0aG9yPjxhdXRo
b3I+SG9sbWFucywgUC4gQS48L2F1dGhvcj48YXV0aG9yPkpvbnNzb24sIFQuPC9hdXRob3I+PGF1
dGhvcj5SaWVtZW5zY2huZWlkZXIsIE0uPC9hdXRob3I+PGF1dGhvcj5Nb3JnYW4sIEsuPC9hdXRo
b3I+PGF1dGhvcj5Zb3Vua2luLCBTLiBHLjwvYXV0aG9yPjxhdXRob3I+T3dlbiwgTS4gSi48L2F1
dGhvcj48YXV0aG9yPk8mYXBvcztEb25vdmFuLCBNLjwvYXV0aG9yPjxhdXRob3I+QW1vdXllbCwg
UC48L2F1dGhvcj48YXV0aG9yPldpbGxpYW1zLCBKLjwvYXV0aG9yPjwvYXV0aG9ycz48L2NvbnRy
aWJ1dG9ycz48YXV0aC1hZGRyZXNzPjFdIE1lZGljYWwgUmVzZWFyY2ggQ291bmNpbCAoTVJDKSBD
ZW50cmUgZm9yIE5ldXJvcHN5Y2hpYXRyaWMgR2VuZXRpY3MgYW5kIEdlbm9taWNzLCBOZXVyb3Nj
aWVuY2VzIGFuZCBNZW50YWwgSGVhbHRoIFJlc2VhcmNoIEluc3RpdHV0ZSwgRGVwYXJ0bWVudCBv
ZiBQc3ljaG9sb2dpY2FsIE1lZGljaW5lIGFuZCBOZXVyb2xvZ3ksIFNjaG9vbCBvZiBNZWRpY2lu
ZSwgQ2FyZGlmZiBVbml2ZXJzaXR5LCBDYXJkaWZmLCBVSy4gWzJdLjwvYXV0aC1hZGRyZXNzPjx0
aXRsZXM+PHRpdGxlPkNvbW1vbiB2YXJpYW50cyBhdCBBQkNBNywgTVM0QTZBL01TNEE0RSwgRVBI
QTEsIENEMzMgYW5kIENEMkFQIGFyZSBhc3NvY2lhdGVkIHdpdGggQWx6aGVpbWVyJmFwb3M7cyBk
aXNlYXNlPC90aXRsZT48c2Vjb25kYXJ5LXRpdGxlPk5hdCBHZW5ldDwvc2Vjb25kYXJ5LXRpdGxl
PjwvdGl0bGVzPjxwZXJpb2RpY2FsPjxmdWxsLXRpdGxlPk5hdCBHZW5ldDwvZnVsbC10aXRsZT48
L3BlcmlvZGljYWw+PHBhZ2VzPjQyOS00MzU8L3BhZ2VzPjx2b2x1bWU+NDM8L3ZvbHVtZT48bnVt
YmVyPjU8L251bWJlcj48ZWRpdGlvbj4yMDExLzA0LzA1PC9lZGl0aW9uPjxkYXRlcz48eWVhcj4y
MDExPC95ZWFyPjxwdWItZGF0ZXM+PGRhdGU+TWF5PC9kYXRlPjwvcHViLWRhdGVzPjwvZGF0ZXM+
PGlzYm4+MTU0Ni0xNzE4IChFbGVjdHJvbmljKSYjeEQ7MTA2MS00MDM2IChMaW5raW5nKTwvaXNi
bj48YWNjZXNzaW9uLW51bT4yMTQ2MDg0MDwvYWNjZXNzaW9uLW51bT48dXJscz48cmVsYXRlZC11
cmxzPjx1cmw+aHR0cDovL3d3dy5uY2JpLm5sbS5uaWguZ292L3B1Ym1lZC8yMTQ2MDg0MDwvdXJs
PjwvcmVsYXRlZC11cmxzPjwvdXJscz48Y3VzdG9tMj4zMDg0MTczPC9jdXN0b20yPjxlbGVjdHJv
bmljLXJlc291cmNlLW51bT5uZy44MDMgW3BpaV0mI3hEOzEwLjEwMzgvbmcuODAzPC9lbGVjdHJv
bmljLXJlc291cmNlLW51bT48bGFuZ3VhZ2U+RW5nPC9sYW5ndWFnZT48L3JlY29yZD48L0NpdGU+
PENpdGU+PEF1dGhvcj5OYWo8L0F1dGhvcj48WWVhcj4yMDExPC9ZZWFyPjxSZWNOdW0+NDQ1PC9S
ZWNOdW0+PHJlY29yZD48cmVjLW51bWJlcj40NDU8L3JlYy1udW1iZXI+PGZvcmVpZ24ta2V5cz48
a2V5IGFwcD0iRU4iIGRiLWlkPSJmZGV3eHRkNTZ2MHg1NWVmcmZrNWV4MHNlMDV0ejAweDJkNXci
IHRpbWVzdGFtcD0iMTMwNzU1MTA0NSI+NDQ1PC9rZXk+PC9mb3JlaWduLWtleXM+PHJlZi10eXBl
IG5hbWU9IkpvdXJuYWwgQXJ0aWNsZSI+MTc8L3JlZi10eXBlPjxjb250cmlidXRvcnM+PGF1dGhv
cnM+PGF1dGhvcj5OYWosIEEuIEMuPC9hdXRob3I+PGF1dGhvcj5KdW4sIEcuPC9hdXRob3I+PGF1
dGhvcj5CZWVjaGFtLCBHLiBXLjwvYXV0aG9yPjxhdXRob3I+V2FuZywgTC4gUy48L2F1dGhvcj48
YXV0aG9yPlZhcmRhcmFqYW4sIEIuIE4uPC9hdXRob3I+PGF1dGhvcj5CdXJvcywgSi48L2F1dGhv
cj48YXV0aG9yPkdhbGxpbnMsIFAuIEouPC9hdXRob3I+PGF1dGhvcj5CdXhiYXVtLCBKLiBELjwv
YXV0aG9yPjxhdXRob3I+SmFydmlrLCBHLiBQLjwvYXV0aG9yPjxhdXRob3I+Q3JhbmUsIFAuIEsu
PC9hdXRob3I+PGF1dGhvcj5MYXJzb24sIEUuIEIuPC9hdXRob3I+PGF1dGhvcj5CaXJkLCBULiBE
LjwvYXV0aG9yPjxhdXRob3I+Qm9ldmUsIEIuIEYuPC9hdXRob3I+PGF1dGhvcj5HcmFmZi1SYWRm
b3JkLCBOLiBSLjwvYXV0aG9yPjxhdXRob3I+RGUgSmFnZXIsIFAuIEwuPC9hdXRob3I+PGF1dGhv
cj5FdmFucywgRC48L2F1dGhvcj48YXV0aG9yPlNjaG5laWRlciwgSi4gQS48L2F1dGhvcj48YXV0
aG9yPkNhcnJhc3F1aWxsbywgTS4gTS48L2F1dGhvcj48YXV0aG9yPkVydGVraW4tVGFuZXIsIE4u
PC9hdXRob3I+PGF1dGhvcj5Zb3Vua2luLCBTLiBHLjwvYXV0aG9yPjxhdXRob3I+Q3J1Y2hhZ2Es
IEMuPC9hdXRob3I+PGF1dGhvcj5LYXV3ZSwgSi4gUy48L2F1dGhvcj48YXV0aG9yPk5vd290bnks
IFAuPC9hdXRob3I+PGF1dGhvcj5LcmFtZXIsIFAuPC9hdXRob3I+PGF1dGhvcj5IYXJkeSwgSi48
L2F1dGhvcj48YXV0aG9yPkh1ZW50ZWxtYW4sIE0uIEouPC9hdXRob3I+PGF1dGhvcj5NeWVycywg
QS4gSi48L2F1dGhvcj48YXV0aG9yPkJhcm1hZGEsIE0uIE0uPC9hdXRob3I+PGF1dGhvcj5EZW1p
cmNpLCBGLiBZLjwvYXV0aG9yPjxhdXRob3I+QmFsZHdpbiwgQy4gVC48L2F1dGhvcj48YXV0aG9y
PkdyZWVuLCBSLiBDLjwvYXV0aG9yPjxhdXRob3I+Um9nYWV2YSwgRS48L2F1dGhvcj48YXV0aG9y
Pkdlb3JnZS1IeXNsb3AsIFAuIFMuPC9hdXRob3I+PGF1dGhvcj5Bcm5vbGQsIFMuIEUuPC9hdXRo
b3I+PGF1dGhvcj5CYXJiZXIsIFIuPC9hdXRob3I+PGF1dGhvcj5CZWFjaCwgVC48L2F1dGhvcj48
YXV0aG9yPkJpZ2lvLCBFLiBILjwvYXV0aG9yPjxhdXRob3I+Qm93ZW4sIEouIEQuPC9hdXRob3I+
PGF1dGhvcj5Cb3hlciwgQS48L2F1dGhvcj48YXV0aG9yPkJ1cmtlLCBKLiBSLjwvYXV0aG9yPjxh
dXRob3I+Q2Fpcm5zLCBOLiBKLjwvYXV0aG9yPjxhdXRob3I+Q2FybHNvbiwgQy4gUy48L2F1dGhv
cj48YXV0aG9yPkNhcm5leSwgUi4gTS48L2F1dGhvcj48YXV0aG9yPkNhcnJvbGwsIFMuIEwuPC9h
dXRob3I+PGF1dGhvcj5DaHVpLCBILiBDLjwvYXV0aG9yPjxhdXRob3I+Q2xhcmssIEQuIEcuPC9h
dXRob3I+PGF1dGhvcj5Db3JuZXZlYXV4LCBKLjwvYXV0aG9yPjxhdXRob3I+Q290bWFuLCBDLiBX
LjwvYXV0aG9yPjxhdXRob3I+Q3VtbWluZ3MsIEouIEwuPC9hdXRob3I+PGF1dGhvcj5EZWNhcmxp
LCBDLjwvYXV0aG9yPjxhdXRob3I+RGVrb3NreSwgUy4gVC48L2F1dGhvcj48YXV0aG9yPkRpYXot
QXJyYXN0aWEsIFIuPC9hdXRob3I+PGF1dGhvcj5EaWNrLCBNLjwvYXV0aG9yPjxhdXRob3I+RGlj
a3NvbiwgRC4gVy48L2F1dGhvcj48YXV0aG9yPkVsbGlzLCBXLiBHLjwvYXV0aG9yPjxhdXRob3I+
RmFiZXIsIEsuIE0uPC9hdXRob3I+PGF1dGhvcj5GYWxsb24sIEsuIEIuPC9hdXRob3I+PGF1dGhv
cj5GYXJsb3csIE0uIFIuPC9hdXRob3I+PGF1dGhvcj5GZXJyaXMsIFMuPC9hdXRob3I+PGF1dGhv
cj5Gcm9zY2gsIE0uIFAuPC9hdXRob3I+PGF1dGhvcj5HYWxhc2tvLCBELiBSLjwvYXV0aG9yPjxh
dXRob3I+R2FuZ3VsaSwgTS48L2F1dGhvcj48YXV0aG9yPkdlYXJpbmcsIE0uPC9hdXRob3I+PGF1
dGhvcj5HZXNjaHdpbmQsIEQuIEguPC9hdXRob3I+PGF1dGhvcj5HaGV0dGksIEIuPC9hdXRob3I+
PGF1dGhvcj5HaWxiZXJ0LCBKLiBSLjwvYXV0aG9yPjxhdXRob3I+R2lsbWFuLCBTLjwvYXV0aG9y
PjxhdXRob3I+R2lvcmRhbmksIEIuPC9hdXRob3I+PGF1dGhvcj5HbGFzcywgSi4gRC48L2F1dGhv
cj48YXV0aG9yPkdyb3dkb24sIEouIEguPC9hdXRob3I+PGF1dGhvcj5IYW1pbHRvbiwgUi4gTC48
L2F1dGhvcj48YXV0aG9yPkhhcnJlbGwsIEwuIEUuPC9hdXRob3I+PGF1dGhvcj5IZWFkLCBFLjwv
YXV0aG9yPjxhdXRob3I+SG9uaWcsIEwuIFMuPC9hdXRob3I+PGF1dGhvcj5IdWxldHRlLCBDLiBN
LjwvYXV0aG9yPjxhdXRob3I+SHltYW4sIEIuIFQuPC9hdXRob3I+PGF1dGhvcj5KaWNoYSwgRy4g
QS48L2F1dGhvcj48YXV0aG9yPkppbiwgTC4gVy48L2F1dGhvcj48YXV0aG9yPkpvaG5zb24sIE4u
PC9hdXRob3I+PGF1dGhvcj5LYXJsYXdpc2gsIEouPC9hdXRob3I+PGF1dGhvcj5LYXJ5ZGFzLCBB
LjwvYXV0aG9yPjxhdXRob3I+S2F5ZSwgSi4gQS48L2F1dGhvcj48YXV0aG9yPktpbSwgUi48L2F1
dGhvcj48YXV0aG9yPktvbywgRS4gSC48L2F1dGhvcj48YXV0aG9yPktvd2FsbCwgTi4gVy48L2F1
dGhvcj48YXV0aG9yPkxhaCwgSi4gSi48L2F1dGhvcj48YXV0aG9yPkxldmV5LCBBLiBJLjwvYXV0
aG9yPjxhdXRob3I+TGllYmVybWFuLCBBLiBQLjwvYXV0aG9yPjxhdXRob3I+TG9wZXosIE8uIEwu
PC9hdXRob3I+PGF1dGhvcj5NYWNrLCBXLiBKLjwvYXV0aG9yPjxhdXRob3I+TWFyc29uLCBELiBD
LjwvYXV0aG9yPjxhdXRob3I+TWFydGluaXVrLCBGLjwvYXV0aG9yPjxhdXRob3I+TWFzaCwgRC4g
Qy48L2F1dGhvcj48YXV0aG9yPk1hc2xpYWgsIEUuPC9hdXRob3I+PGF1dGhvcj5NY0Nvcm1pY2ss
IFcuIEMuPC9hdXRob3I+PGF1dGhvcj5NY0N1cnJ5LCBTLiBNLjwvYXV0aG9yPjxhdXRob3I+TWNE
YXZpZCwgQS4gTi48L2F1dGhvcj48YXV0aG9yPk1jS2VlLCBBLiBDLjwvYXV0aG9yPjxhdXRob3I+
TWVzdWxhbSwgTS48L2F1dGhvcj48YXV0aG9yPk1pbGxlciwgQi4gTC48L2F1dGhvcj48YXV0aG9y
Pk1pbGxlciwgQy4gQS48L2F1dGhvcj48YXV0aG9yPk1pbGxlciwgSi4gVy48L2F1dGhvcj48YXV0
aG9yPlBhcmlzaSwgSi4gRS48L2F1dGhvcj48YXV0aG9yPlBlcmwsIEQuIFAuPC9hdXRob3I+PGF1
dGhvcj5QZXNraW5kLCBFLjwvYXV0aG9yPjxhdXRob3I+UGV0ZXJzZW4sIFIuIEMuPC9hdXRob3I+
PGF1dGhvcj5Qb29uLCBXLiBXLjwvYXV0aG9yPjxhdXRob3I+UXVpbm4sIEouIEYuPC9hdXRob3I+
PGF1dGhvcj5SYWpiaGFuZGFyeSwgUi4gQS48L2F1dGhvcj48YXV0aG9yPlJhc2tpbmQsIE0uPC9h
dXRob3I+PGF1dGhvcj5SZWlzYmVyZywgQi48L2F1dGhvcj48YXV0aG9yPlJpbmdtYW4sIEouIE0u
PC9hdXRob3I+PGF1dGhvcj5Sb2JlcnNvbiwgRS4gRC48L2F1dGhvcj48YXV0aG9yPlJvc2VuYmVy
ZywgUi4gTi48L2F1dGhvcj48YXV0aG9yPlNhbm8sIE0uPC9hdXRob3I+PGF1dGhvcj5TY2huZWlk
ZXIsIEwuIFMuPC9hdXRob3I+PGF1dGhvcj5TZWVsZXksIFcuPC9hdXRob3I+PGF1dGhvcj5TaGVs
YW5za2ksIE0uIEwuPC9hdXRob3I+PGF1dGhvcj5TbGlmZXIsIE0uIEEuPC9hdXRob3I+PGF1dGhv
cj5TbWl0aCwgQy4gRC48L2F1dGhvcj48YXV0aG9yPlNvbm5lbiwgSi4gQS48L2F1dGhvcj48YXV0
aG9yPlNwaW5hLCBTLjwvYXV0aG9yPjxhdXRob3I+U3Rlcm4sIFIuIEEuPC9hdXRob3I+PGF1dGhv
cj5UYW56aSwgUi4gRS48L2F1dGhvcj48YXV0aG9yPlRyb2phbm93c2tpLCBKLiBRLjwvYXV0aG9y
PjxhdXRob3I+VHJvbmNvc28sIEouIEMuPC9hdXRob3I+PGF1dGhvcj5WYW4gRGVlcmxpbiwgVi4g
TS48L2F1dGhvcj48YXV0aG9yPlZpbnRlcnMsIEguIFYuPC9hdXRob3I+PGF1dGhvcj5Wb25zYXR0
ZWwsIEouIFAuPC9hdXRob3I+PGF1dGhvcj5XZWludHJhdWIsIFMuPC9hdXRob3I+PGF1dGhvcj5X
ZWxzaC1Cb2htZXIsIEsuIEEuPC9hdXRob3I+PGF1dGhvcj5XaWxsaWFtc29uLCBKLjwvYXV0aG9y
PjxhdXRob3I+V29sdGplciwgUi4gTC48L2F1dGhvcj48YXV0aG9yPkNhbnR3ZWxsLCBMLiBCLjwv
YXV0aG9yPjxhdXRob3I+RG9tYnJvc2tpLCBCLiBBLjwvYXV0aG9yPjxhdXRob3I+QmVla2x5LCBE
LjwvYXV0aG9yPjxhdXRob3I+THVuZXR0YSwgSy4gTC48L2F1dGhvcj48YXV0aG9yPk1hcnRpbiwg
RS4gUi48L2F1dGhvcj48YXV0aG9yPkthbWJvaCwgTS4gSS48L2F1dGhvcj48YXV0aG9yPlNheWtp
biwgQS4gSi48L2F1dGhvcj48YXV0aG9yPlJlaW1hbiwgRS4gTS48L2F1dGhvcj48YXV0aG9yPkJl
bm5ldHQsIEQuIEEuPC9hdXRob3I+PGF1dGhvcj5Nb3JyaXMsIEouIEMuPC9hdXRob3I+PGF1dGhv
cj5Nb250aW5lLCBULiBKLjwvYXV0aG9yPjxhdXRob3I+R29hdGUsIEEuIE0uPC9hdXRob3I+PGF1
dGhvcj5CbGFja2VyLCBELjwvYXV0aG9yPjxhdXRob3I+VHN1YW5nLCBELiBXLjwvYXV0aG9yPjxh
dXRob3I+SGFrb25hcnNvbiwgSC48L2F1dGhvcj48YXV0aG9yPkt1a3VsbCwgVy4gQS48L2F1dGhv
cj48YXV0aG9yPkZvcm91ZCwgVC4gTS48L2F1dGhvcj48YXV0aG9yPkhhaW5lcywgSi4gTC48L2F1
dGhvcj48YXV0aG9yPk1heWV1eCwgUi48L2F1dGhvcj48YXV0aG9yPlBlcmljYWstVmFuY2UsIE0u
IEEuPC9hdXRob3I+PGF1dGhvcj5GYXJyZXIsIEwuIEEuPC9hdXRob3I+PGF1dGhvcj5TY2hlbGxl
bmJlcmcsIEcuIEQuPC9hdXRob3I+PC9hdXRob3JzPjwvY29udHJpYnV0b3JzPjxhdXRoLWFkZHJl
c3M+MV0gVGhlIEpvaG4gUC4gSHVzc21hbiBJbnN0aXR1dGUgZm9yIEh1bWFuIEdlbm9taWNzLCBV
bml2ZXJzaXR5IG9mIE1pYW1pLCBNaWFtaSwgRmxvcmlkYSwgVVNBLiBbMl0uPC9hdXRoLWFkZHJl
c3M+PHRpdGxlcz48dGl0bGU+Q29tbW9uIHZhcmlhbnRzIGF0IE1TNEE0L01TNEE2RSwgQ0QyQVAs
IENEMzMgYW5kIEVQSEExIGFyZSBhc3NvY2lhdGVkIHdpdGggbGF0ZS1vbnNldCBBbHpoZWltZXIm
YXBvcztzIGRpc2Vhc2U8L3RpdGxlPjxzZWNvbmRhcnktdGl0bGU+TmF0IEdlbmV0PC9zZWNvbmRh
cnktdGl0bGU+PC90aXRsZXM+PHBlcmlvZGljYWw+PGZ1bGwtdGl0bGU+TmF0IEdlbmV0PC9mdWxs
LXRpdGxlPjwvcGVyaW9kaWNhbD48cGFnZXM+NDM2LTQxPC9wYWdlcz48dm9sdW1lPjQzPC92b2x1
bWU+PG51bWJlcj41PC9udW1iZXI+PGVkaXRpb24+MjAxMS8wNC8wNTwvZWRpdGlvbj48ZGF0ZXM+
PHllYXI+MjAxMTwveWVhcj48cHViLWRhdGVzPjxkYXRlPk1heTwvZGF0ZT48L3B1Yi1kYXRlcz48
L2RhdGVzPjxpc2JuPjE1NDYtMTcxOCAoRWxlY3Ryb25pYykmI3hEOzEwNjEtNDAzNiAoTGlua2lu
Zyk8L2lzYm4+PGFjY2Vzc2lvbi1udW0+MjE0NjA4NDE8L2FjY2Vzc2lvbi1udW0+PHVybHM+PHJl
bGF0ZWQtdXJscz48dXJsPmh0dHA6Ly93d3cubmNiaS5ubG0ubmloLmdvdi9wdWJtZWQvMjE0NjA4
NDE8L3VybD48L3JlbGF0ZWQtdXJscz48L3VybHM+PGN1c3RvbTI+MzA5MDc0NTwvY3VzdG9tMj48
ZWxlY3Ryb25pYy1yZXNvdXJjZS1udW0+bmcuODAxIFtwaWldJiN4RDsxMC4xMDM4L25nLjgwMTwv
ZWxlY3Ryb25pYy1yZXNvdXJjZS1udW0+PGxhbmd1YWdlPmVuZzwvbGFuZ3VhZ2U+PC9yZWNvcmQ+
PC9DaXRlPjwvRW5kTm90ZT4A
</w:fldData>
        </w:fldChar>
      </w:r>
      <w:r w:rsidR="00795734">
        <w:rPr>
          <w:rFonts w:cstheme="minorHAnsi"/>
        </w:rPr>
        <w:instrText xml:space="preserve"> ADDIN EN.CITE.DATA </w:instrText>
      </w:r>
      <w:r w:rsidR="00795734">
        <w:rPr>
          <w:rFonts w:cstheme="minorHAnsi"/>
        </w:rPr>
      </w:r>
      <w:r w:rsidR="00795734">
        <w:rPr>
          <w:rFonts w:cstheme="minorHAnsi"/>
        </w:rPr>
        <w:fldChar w:fldCharType="end"/>
      </w:r>
      <w:r w:rsidRPr="005853F0">
        <w:rPr>
          <w:rFonts w:cstheme="minorHAnsi"/>
        </w:rPr>
      </w:r>
      <w:r w:rsidRPr="005853F0">
        <w:rPr>
          <w:rFonts w:cstheme="minorHAnsi"/>
        </w:rPr>
        <w:fldChar w:fldCharType="separate"/>
      </w:r>
      <w:r w:rsidR="00795734">
        <w:rPr>
          <w:rFonts w:cstheme="minorHAnsi"/>
          <w:noProof/>
        </w:rPr>
        <w:t>(</w:t>
      </w:r>
      <w:hyperlink w:anchor="_ENREF_77" w:tooltip="Hollingworth, 2011 #446" w:history="1">
        <w:r w:rsidR="00795734">
          <w:rPr>
            <w:rFonts w:cstheme="minorHAnsi"/>
            <w:noProof/>
          </w:rPr>
          <w:t>77</w:t>
        </w:r>
      </w:hyperlink>
      <w:r w:rsidR="00795734">
        <w:rPr>
          <w:rFonts w:cstheme="minorHAnsi"/>
          <w:noProof/>
        </w:rPr>
        <w:t xml:space="preserve">, </w:t>
      </w:r>
      <w:hyperlink w:anchor="_ENREF_78" w:tooltip="Naj, 2011 #445" w:history="1">
        <w:r w:rsidR="00795734">
          <w:rPr>
            <w:rFonts w:cstheme="minorHAnsi"/>
            <w:noProof/>
          </w:rPr>
          <w:t>78</w:t>
        </w:r>
      </w:hyperlink>
      <w:r w:rsidR="00795734">
        <w:rPr>
          <w:rFonts w:cstheme="minorHAnsi"/>
          <w:noProof/>
        </w:rPr>
        <w:t>)</w:t>
      </w:r>
      <w:r w:rsidRPr="005853F0">
        <w:rPr>
          <w:rFonts w:cstheme="minorHAnsi"/>
        </w:rPr>
        <w:fldChar w:fldCharType="end"/>
      </w:r>
      <w:r w:rsidRPr="005853F0">
        <w:rPr>
          <w:rFonts w:cstheme="minorHAnsi"/>
        </w:rPr>
        <w:t xml:space="preserve">, included the ADNI-1 data in their replication data sets. </w:t>
      </w:r>
      <w:proofErr w:type="spellStart"/>
      <w:r w:rsidRPr="005853F0">
        <w:rPr>
          <w:rFonts w:cstheme="minorHAnsi"/>
        </w:rPr>
        <w:t>Hollingworth</w:t>
      </w:r>
      <w:proofErr w:type="spellEnd"/>
      <w:r w:rsidRPr="005853F0">
        <w:rPr>
          <w:rFonts w:cstheme="minorHAnsi"/>
        </w:rPr>
        <w:t xml:space="preserve"> et al </w:t>
      </w:r>
      <w:r w:rsidRPr="005853F0">
        <w:rPr>
          <w:rFonts w:cstheme="minorHAnsi"/>
        </w:rPr>
        <w:fldChar w:fldCharType="begin">
          <w:fldData xml:space="preserve">PEVuZE5vdGU+PENpdGU+PEF1dGhvcj5Ib2xsaW5nd29ydGg8L0F1dGhvcj48WWVhcj4yMDExPC9Z
ZWFyPjxSZWNOdW0+NDQ2PC9SZWNOdW0+PERpc3BsYXlUZXh0Pig3Nyk8L0Rpc3BsYXlUZXh0Pjxy
ZWNvcmQ+PHJlYy1udW1iZXI+NDQ2PC9yZWMtbnVtYmVyPjxmb3JlaWduLWtleXM+PGtleSBhcHA9
IkVOIiBkYi1pZD0iZmRld3h0ZDU2djB4NTVlZnJmazVleDBzZTA1dHowMHgyZDV3IiB0aW1lc3Rh
bXA9IjEzMDc1NTEwNjQiPjQ0Njwva2V5PjwvZm9yZWlnbi1rZXlzPjxyZWYtdHlwZSBuYW1lPSJK
b3VybmFsIEFydGljbGUiPjE3PC9yZWYtdHlwZT48Y29udHJpYnV0b3JzPjxhdXRob3JzPjxhdXRo
b3I+SG9sbGluZ3dvcnRoLCBQLjwvYXV0aG9yPjxhdXRob3I+SGFyb2xkLCBELjwvYXV0aG9yPjxh
dXRob3I+U2ltcywgUi48L2F1dGhvcj48YXV0aG9yPkdlcnJpc2gsIEEuPC9hdXRob3I+PGF1dGhv
cj5MYW1iZXJ0LCBKLiBDLjwvYXV0aG9yPjxhdXRob3I+Q2FycmFzcXVpbGxvLCBNLiBNLjwvYXV0
aG9yPjxhdXRob3I+QWJyYWhhbSwgUi48L2F1dGhvcj48YXV0aG9yPkhhbXNoZXJlLCBNLiBMLjwv
YXV0aG9yPjxhdXRob3I+UGFod2EsIEouIFMuPC9hdXRob3I+PGF1dGhvcj5Nb3NrdmluYSwgVi48
L2F1dGhvcj48YXV0aG9yPkRvd3plbGwsIEsuPC9hdXRob3I+PGF1dGhvcj5Kb25lcywgTi48L2F1
dGhvcj48YXV0aG9yPlN0cmV0dG9uLCBBLjwvYXV0aG9yPjxhdXRob3I+VGhvbWFzLCBDLjwvYXV0
aG9yPjxhdXRob3I+UmljaGFyZHMsIEEuPC9hdXRob3I+PGF1dGhvcj5JdmFub3YsIEQuPC9hdXRo
b3I+PGF1dGhvcj5XaWRkb3dzb24sIEMuPC9hdXRob3I+PGF1dGhvcj5DaGFwbWFuLCBKLjwvYXV0
aG9yPjxhdXRob3I+TG92ZXN0b25lLCBTLjwvYXV0aG9yPjxhdXRob3I+UG93ZWxsLCBKLjwvYXV0
aG9yPjxhdXRob3I+UHJvaXRzaSwgUC48L2F1dGhvcj48YXV0aG9yPkx1cHRvbiwgTS4gSy48L2F1
dGhvcj48YXV0aG9yPkJyYXluZSwgQy48L2F1dGhvcj48YXV0aG9yPlJ1Ymluc3p0ZWluLCBELiBD
LjwvYXV0aG9yPjxhdXRob3I+R2lsbCwgTS48L2F1dGhvcj48YXV0aG9yPkxhd2xvciwgQi48L2F1
dGhvcj48YXV0aG9yPkx5bmNoLCBBLjwvYXV0aG9yPjxhdXRob3I+QnJvd24sIEsuIFMuPC9hdXRo
b3I+PGF1dGhvcj5QYXNzbW9yZSwgUC4gQS48L2F1dGhvcj48YXV0aG9yPkNyYWlnLCBELjwvYXV0
aG9yPjxhdXRob3I+TWNHdWlubmVzcywgQi48L2F1dGhvcj48YXV0aG9yPlRvZGQsIFMuPC9hdXRo
b3I+PGF1dGhvcj5Ib2xtZXMsIEMuPC9hdXRob3I+PGF1dGhvcj5NYW5uLCBELjwvYXV0aG9yPjxh
dXRob3I+U21pdGgsIEEuIEQuPC9hdXRob3I+PGF1dGhvcj5CZWF1bW9udCwgSC48L2F1dGhvcj48
YXV0aG9yPldhcmRlbiwgRC48L2F1dGhvcj48YXV0aG9yPldpbGNvY2ssIEcuPC9hdXRob3I+PGF1
dGhvcj5Mb3ZlLCBTLjwvYXV0aG9yPjxhdXRob3I+S2Vob2UsIFAuIEcuPC9hdXRob3I+PGF1dGhv
cj5Ib29wZXIsIE4uIE0uPC9hdXRob3I+PGF1dGhvcj5WYXJkeSwgRS4gUi48L2F1dGhvcj48YXV0
aG9yPkhhcmR5LCBKLjwvYXV0aG9yPjxhdXRob3I+TWVhZCwgUy48L2F1dGhvcj48YXV0aG9yPkZv
eCwgTi4gQy48L2F1dGhvcj48YXV0aG9yPlJvc3NvciwgTS48L2F1dGhvcj48YXV0aG9yPkNvbGxp
bmdlLCBKLjwvYXV0aG9yPjxhdXRob3I+TWFpZXIsIFcuPC9hdXRob3I+PGF1dGhvcj5KZXNzZW4s
IEYuPC9hdXRob3I+PGF1dGhvcj5SdXRoZXIsIEUuPC9hdXRob3I+PGF1dGhvcj5TY2h1cm1hbm4s
IEIuPC9hdXRob3I+PGF1dGhvcj5IZXVuLCBSLjwvYXV0aG9yPjxhdXRob3I+S29sc2NoLCBILjwv
YXV0aG9yPjxhdXRob3I+dmFuIGRlbiBCdXNzY2hlLCBILjwvYXV0aG9yPjxhdXRob3I+SGV1c2Vy
LCBJLjwvYXV0aG9yPjxhdXRob3I+S29ybmh1YmVyLCBKLjwvYXV0aG9yPjxhdXRob3I+V2lsdGZh
bmcsIEouPC9hdXRob3I+PGF1dGhvcj5EaWNoZ2FucywgTS48L2F1dGhvcj48YXV0aG9yPkZyb2xp
Y2gsIEwuPC9hdXRob3I+PGF1dGhvcj5IYW1wZWwsIEguPC9hdXRob3I+PGF1dGhvcj5HYWxsYWNo
ZXIsIEouPC9hdXRob3I+PGF1dGhvcj5IdWxsLCBNLjwvYXV0aG9yPjxhdXRob3I+UnVqZXNjdSwg
RC48L2F1dGhvcj48YXV0aG9yPkdpZWdsaW5nLCBJLjwvYXV0aG9yPjxhdXRob3I+R29hdGUsIEEu
IE0uPC9hdXRob3I+PGF1dGhvcj5LYXV3ZSwgSi4gUy48L2F1dGhvcj48YXV0aG9yPkNydWNoYWdh
LCBDLjwvYXV0aG9yPjxhdXRob3I+Tm93b3RueSwgUC48L2F1dGhvcj48YXV0aG9yPk1vcnJpcywg
Si4gQy48L2F1dGhvcj48YXV0aG9yPk1heW8sIEsuPC9hdXRob3I+PGF1dGhvcj5TbGVlZ2Vycywg
Sy48L2F1dGhvcj48YXV0aG9yPkJldHRlbnMsIEsuPC9hdXRob3I+PGF1dGhvcj5FbmdlbGJvcmdo
cywgUy48L2F1dGhvcj48YXV0aG9yPkRlIERleW4sIFAuIFAuPC9hdXRob3I+PGF1dGhvcj5WYW4g
QnJvZWNraG92ZW4sIEMuPC9hdXRob3I+PGF1dGhvcj5MaXZpbmdzdG9uLCBHLjwvYXV0aG9yPjxh
dXRob3I+QmFzcywgTi4gSi48L2F1dGhvcj48YXV0aG9yPkd1cmxpbmcsIEguPC9hdXRob3I+PGF1
dGhvcj5NY1F1aWxsaW4sIEEuPC9hdXRob3I+PGF1dGhvcj5Hd2lsbGlhbSwgUi48L2F1dGhvcj48
YXV0aG9yPkRlbG91a2FzLCBQLjwvYXV0aG9yPjxhdXRob3I+QWwtQ2hhbGFiaSwgQS48L2F1dGhv
cj48YXV0aG9yPlNoYXcsIEMuIEUuPC9hdXRob3I+PGF1dGhvcj5Uc29sYWtpLCBNLjwvYXV0aG9y
PjxhdXRob3I+U2luZ2xldG9uLCBBLiBCLjwvYXV0aG9yPjxhdXRob3I+R3VlcnJlaXJvLCBSLjwv
YXV0aG9yPjxhdXRob3I+TXVobGVpc2VuLCBULiBXLjwvYXV0aG9yPjxhdXRob3I+Tm90aGVuLCBN
LiBNLjwvYXV0aG9yPjxhdXRob3I+TW9lYnVzLCBTLjwvYXV0aG9yPjxhdXRob3I+Sm9ja2VsLCBL
LiBILjwvYXV0aG9yPjxhdXRob3I+S2xvcHAsIE4uPC9hdXRob3I+PGF1dGhvcj5XaWNobWFubiwg
SC4gRS48L2F1dGhvcj48YXV0aG9yPlBhbmtyYXR6LCBWLiBTLjwvYXV0aG9yPjxhdXRob3I+U2Fu
ZG8sIFMuIEIuPC9hdXRob3I+PGF1dGhvcj5BYXNseSwgSi4gTy48L2F1dGhvcj48YXV0aG9yPkJh
cmNpa293c2thLCBNLjwvYXV0aG9yPjxhdXRob3I+V3N6b2xlaywgWi4gSy48L2F1dGhvcj48YXV0
aG9yPkRpY2tzb24sIEQuIFcuPC9hdXRob3I+PGF1dGhvcj5HcmFmZi1SYWRmb3JkLCBOLiBSLjwv
YXV0aG9yPjxhdXRob3I+UGV0ZXJzZW4sIFIuIEMuPC9hdXRob3I+PGF1dGhvcj52YW4gRHVpam4s
IEMuIE0uPC9hdXRob3I+PGF1dGhvcj5CcmV0ZWxlciwgTS4gTS48L2F1dGhvcj48YXV0aG9yPklr
cmFtLCBNLiBBLjwvYXV0aG9yPjxhdXRob3I+RGVzdGVmYW5vLCBBLiBMLjwvYXV0aG9yPjxhdXRo
b3I+Rml0enBhdHJpY2ssIEEuIEwuPC9hdXRob3I+PGF1dGhvcj5Mb3BleiwgTy48L2F1dGhvcj48
YXV0aG9yPkxhdW5lciwgTC4gSi48L2F1dGhvcj48YXV0aG9yPlNlc2hhZHJpLCBTLjwvYXV0aG9y
PjxhdXRob3I+QmVyciwgQy48L2F1dGhvcj48YXV0aG9yPkNhbXBpb24sIEQuPC9hdXRob3I+PGF1
dGhvcj5FcGVsYmF1bSwgSi48L2F1dGhvcj48YXV0aG9yPkRhcnRpZ3VlcywgSi4gRi48L2F1dGhv
cj48YXV0aG9yPlR6b3VyaW8sIEMuPC9hdXRob3I+PGF1dGhvcj5BbHBlcm92aXRjaCwgQS48L2F1
dGhvcj48YXV0aG9yPkxhdGhyb3AsIE0uPC9hdXRob3I+PGF1dGhvcj5GZXVsbmVyLCBULiBNLjwv
YXV0aG9yPjxhdXRob3I+RnJpZWRyaWNoLCBQLjwvYXV0aG9yPjxhdXRob3I+UmllaGxlLCBDLjwv
YXV0aG9yPjxhdXRob3I+S3Jhd2N6YWssIE0uPC9hdXRob3I+PGF1dGhvcj5TY2hyZWliZXIsIFMu
PC9hdXRob3I+PGF1dGhvcj5NYXloYXVzLCBNLjwvYXV0aG9yPjxhdXRob3I+Tmljb2xoYXVzLCBT
LjwvYXV0aG9yPjxhdXRob3I+V2FnZW5wZmVpbCwgUy48L2F1dGhvcj48YXV0aG9yPlN0ZWluYmVy
ZywgUy48L2F1dGhvcj48YXV0aG9yPlN0ZWZhbnNzb24sIEguPC9hdXRob3I+PGF1dGhvcj5TdGVm
YW5zc29uLCBLLjwvYXV0aG9yPjxhdXRob3I+U25hZWRhbCwgSi48L2F1dGhvcj48YXV0aG9yPkJq
b3Juc3NvbiwgUy48L2F1dGhvcj48YXV0aG9yPkpvbnNzb24sIFAuIFYuPC9hdXRob3I+PGF1dGhv
cj5DaG91cmFraSwgVi48L2F1dGhvcj48YXV0aG9yPkdlbmllci1Cb2xleSwgQi48L2F1dGhvcj48
YXV0aG9yPkhpbHR1bmVuLCBNLjwvYXV0aG9yPjxhdXRob3I+U29pbmluZW4sIEguPC9hdXRob3I+
PGF1dGhvcj5Db21iYXJyb3MsIE8uPC9hdXRob3I+PGF1dGhvcj5aZWxlbmlrYSwgRC48L2F1dGhv
cj48YXV0aG9yPkRlbGVwaW5lLCBNLjwvYXV0aG9yPjxhdXRob3I+QnVsbGlkbywgTS4gSi48L2F1
dGhvcj48YXV0aG9yPlBhc3F1aWVyLCBGLjwvYXV0aG9yPjxhdXRob3I+TWF0ZW8sIEkuPC9hdXRo
b3I+PGF1dGhvcj5GcmFuay1HYXJjaWEsIEEuPC9hdXRob3I+PGF1dGhvcj5Qb3JjZWxsaW5pLCBF
LjwvYXV0aG9yPjxhdXRob3I+SGFub24sIE8uPC9hdXRob3I+PGF1dGhvcj5Db3RvLCBFLjwvYXV0
aG9yPjxhdXRob3I+QWx2YXJleiwgVi48L2F1dGhvcj48YXV0aG9yPkJvc2NvLCBQLjwvYXV0aG9y
PjxhdXRob3I+U2ljaWxpYW5vLCBHLjwvYXV0aG9yPjxhdXRob3I+TWFuY3VzbywgTS48L2F1dGhv
cj48YXV0aG9yPlBhbnphLCBGLjwvYXV0aG9yPjxhdXRob3I+U29sZnJpenppLCBWLjwvYXV0aG9y
PjxhdXRob3I+TmFjbWlhcywgQi48L2F1dGhvcj48YXV0aG9yPlNvcmJpLCBTLjwvYXV0aG9yPjxh
dXRob3I+Qm9zc3UsIFAuPC9hdXRob3I+PGF1dGhvcj5QaWNjYXJkaSwgUC48L2F1dGhvcj48YXV0
aG9yPkFyb3NpbywgQi48L2F1dGhvcj48YXV0aG9yPkFubm9uaSwgRy48L2F1dGhvcj48YXV0aG9y
PlNlcmlwYSwgRC48L2F1dGhvcj48YXV0aG9yPlBpbG90dG8sIEEuPC9hdXRob3I+PGF1dGhvcj5T
Y2FycGluaSwgRS48L2F1dGhvcj48YXV0aG9yPkdhbGltYmVydGksIEQuPC9hdXRob3I+PGF1dGhv
cj5CcmljZSwgQS48L2F1dGhvcj48YXV0aG9yPkhhbm5lcXVpbiwgRC48L2F1dGhvcj48YXV0aG9y
PkxpY2FzdHJvLCBGLjwvYXV0aG9yPjxhdXRob3I+Sm9uZXMsIEwuPC9hdXRob3I+PGF1dGhvcj5I
b2xtYW5zLCBQLiBBLjwvYXV0aG9yPjxhdXRob3I+Sm9uc3NvbiwgVC48L2F1dGhvcj48YXV0aG9y
PlJpZW1lbnNjaG5laWRlciwgTS48L2F1dGhvcj48YXV0aG9yPk1vcmdhbiwgSy48L2F1dGhvcj48
YXV0aG9yPllvdW5raW4sIFMuIEcuPC9hdXRob3I+PGF1dGhvcj5Pd2VuLCBNLiBKLjwvYXV0aG9y
PjxhdXRob3I+TyZhcG9zO0Rvbm92YW4sIE0uPC9hdXRob3I+PGF1dGhvcj5BbW91eWVsLCBQLjwv
YXV0aG9yPjxhdXRob3I+V2lsbGlhbXMsIEouPC9hdXRob3I+PC9hdXRob3JzPjwvY29udHJpYnV0
b3JzPjxhdXRoLWFkZHJlc3M+MV0gTWVkaWNhbCBSZXNlYXJjaCBDb3VuY2lsIChNUkMpIENlbnRy
ZSBmb3IgTmV1cm9wc3ljaGlhdHJpYyBHZW5ldGljcyBhbmQgR2Vub21pY3MsIE5ldXJvc2NpZW5j
ZXMgYW5kIE1lbnRhbCBIZWFsdGggUmVzZWFyY2ggSW5zdGl0dXRlLCBEZXBhcnRtZW50IG9mIFBz
eWNob2xvZ2ljYWwgTWVkaWNpbmUgYW5kIE5ldXJvbG9neSwgU2Nob29sIG9mIE1lZGljaW5lLCBD
YXJkaWZmIFVuaXZlcnNpdHksIENhcmRpZmYsIFVLLiBbMl0uPC9hdXRoLWFkZHJlc3M+PHRpdGxl
cz48dGl0bGU+Q29tbW9uIHZhcmlhbnRzIGF0IEFCQ0E3LCBNUzRBNkEvTVM0QTRFLCBFUEhBMSwg
Q0QzMyBhbmQgQ0QyQVAgYXJlIGFzc29jaWF0ZWQgd2l0aCBBbHpoZWltZXImYXBvcztzIGRpc2Vh
c2U8L3RpdGxlPjxzZWNvbmRhcnktdGl0bGU+TmF0IEdlbmV0PC9zZWNvbmRhcnktdGl0bGU+PC90
aXRsZXM+PHBlcmlvZGljYWw+PGZ1bGwtdGl0bGU+TmF0IEdlbmV0PC9mdWxsLXRpdGxlPjwvcGVy
aW9kaWNhbD48cGFnZXM+NDI5LTQzNTwvcGFnZXM+PHZvbHVtZT40Mzwvdm9sdW1lPjxudW1iZXI+
NTwvbnVtYmVyPjxlZGl0aW9uPjIwMTEvMDQvMDU8L2VkaXRpb24+PGRhdGVzPjx5ZWFyPjIwMTE8
L3llYXI+PHB1Yi1kYXRlcz48ZGF0ZT5NYXk8L2RhdGU+PC9wdWItZGF0ZXM+PC9kYXRlcz48aXNi
bj4xNTQ2LTE3MTggKEVsZWN0cm9uaWMpJiN4RDsxMDYxLTQwMzYgKExpbmtpbmcpPC9pc2JuPjxh
Y2Nlc3Npb24tbnVtPjIxNDYwODQwPC9hY2Nlc3Npb24tbnVtPjx1cmxzPjxyZWxhdGVkLXVybHM+
PHVybD5odHRwOi8vd3d3Lm5jYmkubmxtLm5paC5nb3YvcHVibWVkLzIxNDYwODQwPC91cmw+PC9y
ZWxhdGVkLXVybHM+PC91cmxzPjxjdXN0b20yPjMwODQxNzM8L2N1c3RvbTI+PGVsZWN0cm9uaWMt
cmVzb3VyY2UtbnVtPm5nLjgwMyBbcGlpXSYjeEQ7MTAuMTAzOC9uZy44MDM8L2VsZWN0cm9uaWMt
cmVzb3VyY2UtbnVtPjxsYW5ndWFnZT5Fbmc8L2xhbmd1YWdlPjwvcmVjb3JkPjwvQ2l0ZT48L0Vu
ZE5vdGU+
</w:fldData>
        </w:fldChar>
      </w:r>
      <w:r w:rsidR="00795734">
        <w:rPr>
          <w:rFonts w:cstheme="minorHAnsi"/>
        </w:rPr>
        <w:instrText xml:space="preserve"> ADDIN EN.CITE </w:instrText>
      </w:r>
      <w:r w:rsidR="00795734">
        <w:rPr>
          <w:rFonts w:cstheme="minorHAnsi"/>
        </w:rPr>
        <w:fldChar w:fldCharType="begin">
          <w:fldData xml:space="preserve">PEVuZE5vdGU+PENpdGU+PEF1dGhvcj5Ib2xsaW5nd29ydGg8L0F1dGhvcj48WWVhcj4yMDExPC9Z
ZWFyPjxSZWNOdW0+NDQ2PC9SZWNOdW0+PERpc3BsYXlUZXh0Pig3Nyk8L0Rpc3BsYXlUZXh0Pjxy
ZWNvcmQ+PHJlYy1udW1iZXI+NDQ2PC9yZWMtbnVtYmVyPjxmb3JlaWduLWtleXM+PGtleSBhcHA9
IkVOIiBkYi1pZD0iZmRld3h0ZDU2djB4NTVlZnJmazVleDBzZTA1dHowMHgyZDV3IiB0aW1lc3Rh
bXA9IjEzMDc1NTEwNjQiPjQ0Njwva2V5PjwvZm9yZWlnbi1rZXlzPjxyZWYtdHlwZSBuYW1lPSJK
b3VybmFsIEFydGljbGUiPjE3PC9yZWYtdHlwZT48Y29udHJpYnV0b3JzPjxhdXRob3JzPjxhdXRo
b3I+SG9sbGluZ3dvcnRoLCBQLjwvYXV0aG9yPjxhdXRob3I+SGFyb2xkLCBELjwvYXV0aG9yPjxh
dXRob3I+U2ltcywgUi48L2F1dGhvcj48YXV0aG9yPkdlcnJpc2gsIEEuPC9hdXRob3I+PGF1dGhv
cj5MYW1iZXJ0LCBKLiBDLjwvYXV0aG9yPjxhdXRob3I+Q2FycmFzcXVpbGxvLCBNLiBNLjwvYXV0
aG9yPjxhdXRob3I+QWJyYWhhbSwgUi48L2F1dGhvcj48YXV0aG9yPkhhbXNoZXJlLCBNLiBMLjwv
YXV0aG9yPjxhdXRob3I+UGFod2EsIEouIFMuPC9hdXRob3I+PGF1dGhvcj5Nb3NrdmluYSwgVi48
L2F1dGhvcj48YXV0aG9yPkRvd3plbGwsIEsuPC9hdXRob3I+PGF1dGhvcj5Kb25lcywgTi48L2F1
dGhvcj48YXV0aG9yPlN0cmV0dG9uLCBBLjwvYXV0aG9yPjxhdXRob3I+VGhvbWFzLCBDLjwvYXV0
aG9yPjxhdXRob3I+UmljaGFyZHMsIEEuPC9hdXRob3I+PGF1dGhvcj5JdmFub3YsIEQuPC9hdXRo
b3I+PGF1dGhvcj5XaWRkb3dzb24sIEMuPC9hdXRob3I+PGF1dGhvcj5DaGFwbWFuLCBKLjwvYXV0
aG9yPjxhdXRob3I+TG92ZXN0b25lLCBTLjwvYXV0aG9yPjxhdXRob3I+UG93ZWxsLCBKLjwvYXV0
aG9yPjxhdXRob3I+UHJvaXRzaSwgUC48L2F1dGhvcj48YXV0aG9yPkx1cHRvbiwgTS4gSy48L2F1
dGhvcj48YXV0aG9yPkJyYXluZSwgQy48L2F1dGhvcj48YXV0aG9yPlJ1Ymluc3p0ZWluLCBELiBD
LjwvYXV0aG9yPjxhdXRob3I+R2lsbCwgTS48L2F1dGhvcj48YXV0aG9yPkxhd2xvciwgQi48L2F1
dGhvcj48YXV0aG9yPkx5bmNoLCBBLjwvYXV0aG9yPjxhdXRob3I+QnJvd24sIEsuIFMuPC9hdXRo
b3I+PGF1dGhvcj5QYXNzbW9yZSwgUC4gQS48L2F1dGhvcj48YXV0aG9yPkNyYWlnLCBELjwvYXV0
aG9yPjxhdXRob3I+TWNHdWlubmVzcywgQi48L2F1dGhvcj48YXV0aG9yPlRvZGQsIFMuPC9hdXRo
b3I+PGF1dGhvcj5Ib2xtZXMsIEMuPC9hdXRob3I+PGF1dGhvcj5NYW5uLCBELjwvYXV0aG9yPjxh
dXRob3I+U21pdGgsIEEuIEQuPC9hdXRob3I+PGF1dGhvcj5CZWF1bW9udCwgSC48L2F1dGhvcj48
YXV0aG9yPldhcmRlbiwgRC48L2F1dGhvcj48YXV0aG9yPldpbGNvY2ssIEcuPC9hdXRob3I+PGF1
dGhvcj5Mb3ZlLCBTLjwvYXV0aG9yPjxhdXRob3I+S2Vob2UsIFAuIEcuPC9hdXRob3I+PGF1dGhv
cj5Ib29wZXIsIE4uIE0uPC9hdXRob3I+PGF1dGhvcj5WYXJkeSwgRS4gUi48L2F1dGhvcj48YXV0
aG9yPkhhcmR5LCBKLjwvYXV0aG9yPjxhdXRob3I+TWVhZCwgUy48L2F1dGhvcj48YXV0aG9yPkZv
eCwgTi4gQy48L2F1dGhvcj48YXV0aG9yPlJvc3NvciwgTS48L2F1dGhvcj48YXV0aG9yPkNvbGxp
bmdlLCBKLjwvYXV0aG9yPjxhdXRob3I+TWFpZXIsIFcuPC9hdXRob3I+PGF1dGhvcj5KZXNzZW4s
IEYuPC9hdXRob3I+PGF1dGhvcj5SdXRoZXIsIEUuPC9hdXRob3I+PGF1dGhvcj5TY2h1cm1hbm4s
IEIuPC9hdXRob3I+PGF1dGhvcj5IZXVuLCBSLjwvYXV0aG9yPjxhdXRob3I+S29sc2NoLCBILjwv
YXV0aG9yPjxhdXRob3I+dmFuIGRlbiBCdXNzY2hlLCBILjwvYXV0aG9yPjxhdXRob3I+SGV1c2Vy
LCBJLjwvYXV0aG9yPjxhdXRob3I+S29ybmh1YmVyLCBKLjwvYXV0aG9yPjxhdXRob3I+V2lsdGZh
bmcsIEouPC9hdXRob3I+PGF1dGhvcj5EaWNoZ2FucywgTS48L2F1dGhvcj48YXV0aG9yPkZyb2xp
Y2gsIEwuPC9hdXRob3I+PGF1dGhvcj5IYW1wZWwsIEguPC9hdXRob3I+PGF1dGhvcj5HYWxsYWNo
ZXIsIEouPC9hdXRob3I+PGF1dGhvcj5IdWxsLCBNLjwvYXV0aG9yPjxhdXRob3I+UnVqZXNjdSwg
RC48L2F1dGhvcj48YXV0aG9yPkdpZWdsaW5nLCBJLjwvYXV0aG9yPjxhdXRob3I+R29hdGUsIEEu
IE0uPC9hdXRob3I+PGF1dGhvcj5LYXV3ZSwgSi4gUy48L2F1dGhvcj48YXV0aG9yPkNydWNoYWdh
LCBDLjwvYXV0aG9yPjxhdXRob3I+Tm93b3RueSwgUC48L2F1dGhvcj48YXV0aG9yPk1vcnJpcywg
Si4gQy48L2F1dGhvcj48YXV0aG9yPk1heW8sIEsuPC9hdXRob3I+PGF1dGhvcj5TbGVlZ2Vycywg
Sy48L2F1dGhvcj48YXV0aG9yPkJldHRlbnMsIEsuPC9hdXRob3I+PGF1dGhvcj5FbmdlbGJvcmdo
cywgUy48L2F1dGhvcj48YXV0aG9yPkRlIERleW4sIFAuIFAuPC9hdXRob3I+PGF1dGhvcj5WYW4g
QnJvZWNraG92ZW4sIEMuPC9hdXRob3I+PGF1dGhvcj5MaXZpbmdzdG9uLCBHLjwvYXV0aG9yPjxh
dXRob3I+QmFzcywgTi4gSi48L2F1dGhvcj48YXV0aG9yPkd1cmxpbmcsIEguPC9hdXRob3I+PGF1
dGhvcj5NY1F1aWxsaW4sIEEuPC9hdXRob3I+PGF1dGhvcj5Hd2lsbGlhbSwgUi48L2F1dGhvcj48
YXV0aG9yPkRlbG91a2FzLCBQLjwvYXV0aG9yPjxhdXRob3I+QWwtQ2hhbGFiaSwgQS48L2F1dGhv
cj48YXV0aG9yPlNoYXcsIEMuIEUuPC9hdXRob3I+PGF1dGhvcj5Uc29sYWtpLCBNLjwvYXV0aG9y
PjxhdXRob3I+U2luZ2xldG9uLCBBLiBCLjwvYXV0aG9yPjxhdXRob3I+R3VlcnJlaXJvLCBSLjwv
YXV0aG9yPjxhdXRob3I+TXVobGVpc2VuLCBULiBXLjwvYXV0aG9yPjxhdXRob3I+Tm90aGVuLCBN
LiBNLjwvYXV0aG9yPjxhdXRob3I+TW9lYnVzLCBTLjwvYXV0aG9yPjxhdXRob3I+Sm9ja2VsLCBL
LiBILjwvYXV0aG9yPjxhdXRob3I+S2xvcHAsIE4uPC9hdXRob3I+PGF1dGhvcj5XaWNobWFubiwg
SC4gRS48L2F1dGhvcj48YXV0aG9yPlBhbmtyYXR6LCBWLiBTLjwvYXV0aG9yPjxhdXRob3I+U2Fu
ZG8sIFMuIEIuPC9hdXRob3I+PGF1dGhvcj5BYXNseSwgSi4gTy48L2F1dGhvcj48YXV0aG9yPkJh
cmNpa293c2thLCBNLjwvYXV0aG9yPjxhdXRob3I+V3N6b2xlaywgWi4gSy48L2F1dGhvcj48YXV0
aG9yPkRpY2tzb24sIEQuIFcuPC9hdXRob3I+PGF1dGhvcj5HcmFmZi1SYWRmb3JkLCBOLiBSLjwv
YXV0aG9yPjxhdXRob3I+UGV0ZXJzZW4sIFIuIEMuPC9hdXRob3I+PGF1dGhvcj52YW4gRHVpam4s
IEMuIE0uPC9hdXRob3I+PGF1dGhvcj5CcmV0ZWxlciwgTS4gTS48L2F1dGhvcj48YXV0aG9yPklr
cmFtLCBNLiBBLjwvYXV0aG9yPjxhdXRob3I+RGVzdGVmYW5vLCBBLiBMLjwvYXV0aG9yPjxhdXRo
b3I+Rml0enBhdHJpY2ssIEEuIEwuPC9hdXRob3I+PGF1dGhvcj5Mb3BleiwgTy48L2F1dGhvcj48
YXV0aG9yPkxhdW5lciwgTC4gSi48L2F1dGhvcj48YXV0aG9yPlNlc2hhZHJpLCBTLjwvYXV0aG9y
PjxhdXRob3I+QmVyciwgQy48L2F1dGhvcj48YXV0aG9yPkNhbXBpb24sIEQuPC9hdXRob3I+PGF1
dGhvcj5FcGVsYmF1bSwgSi48L2F1dGhvcj48YXV0aG9yPkRhcnRpZ3VlcywgSi4gRi48L2F1dGhv
cj48YXV0aG9yPlR6b3VyaW8sIEMuPC9hdXRob3I+PGF1dGhvcj5BbHBlcm92aXRjaCwgQS48L2F1
dGhvcj48YXV0aG9yPkxhdGhyb3AsIE0uPC9hdXRob3I+PGF1dGhvcj5GZXVsbmVyLCBULiBNLjwv
YXV0aG9yPjxhdXRob3I+RnJpZWRyaWNoLCBQLjwvYXV0aG9yPjxhdXRob3I+UmllaGxlLCBDLjwv
YXV0aG9yPjxhdXRob3I+S3Jhd2N6YWssIE0uPC9hdXRob3I+PGF1dGhvcj5TY2hyZWliZXIsIFMu
PC9hdXRob3I+PGF1dGhvcj5NYXloYXVzLCBNLjwvYXV0aG9yPjxhdXRob3I+Tmljb2xoYXVzLCBT
LjwvYXV0aG9yPjxhdXRob3I+V2FnZW5wZmVpbCwgUy48L2F1dGhvcj48YXV0aG9yPlN0ZWluYmVy
ZywgUy48L2F1dGhvcj48YXV0aG9yPlN0ZWZhbnNzb24sIEguPC9hdXRob3I+PGF1dGhvcj5TdGVm
YW5zc29uLCBLLjwvYXV0aG9yPjxhdXRob3I+U25hZWRhbCwgSi48L2F1dGhvcj48YXV0aG9yPkJq
b3Juc3NvbiwgUy48L2F1dGhvcj48YXV0aG9yPkpvbnNzb24sIFAuIFYuPC9hdXRob3I+PGF1dGhv
cj5DaG91cmFraSwgVi48L2F1dGhvcj48YXV0aG9yPkdlbmllci1Cb2xleSwgQi48L2F1dGhvcj48
YXV0aG9yPkhpbHR1bmVuLCBNLjwvYXV0aG9yPjxhdXRob3I+U29pbmluZW4sIEguPC9hdXRob3I+
PGF1dGhvcj5Db21iYXJyb3MsIE8uPC9hdXRob3I+PGF1dGhvcj5aZWxlbmlrYSwgRC48L2F1dGhv
cj48YXV0aG9yPkRlbGVwaW5lLCBNLjwvYXV0aG9yPjxhdXRob3I+QnVsbGlkbywgTS4gSi48L2F1
dGhvcj48YXV0aG9yPlBhc3F1aWVyLCBGLjwvYXV0aG9yPjxhdXRob3I+TWF0ZW8sIEkuPC9hdXRo
b3I+PGF1dGhvcj5GcmFuay1HYXJjaWEsIEEuPC9hdXRob3I+PGF1dGhvcj5Qb3JjZWxsaW5pLCBF
LjwvYXV0aG9yPjxhdXRob3I+SGFub24sIE8uPC9hdXRob3I+PGF1dGhvcj5Db3RvLCBFLjwvYXV0
aG9yPjxhdXRob3I+QWx2YXJleiwgVi48L2F1dGhvcj48YXV0aG9yPkJvc2NvLCBQLjwvYXV0aG9y
PjxhdXRob3I+U2ljaWxpYW5vLCBHLjwvYXV0aG9yPjxhdXRob3I+TWFuY3VzbywgTS48L2F1dGhv
cj48YXV0aG9yPlBhbnphLCBGLjwvYXV0aG9yPjxhdXRob3I+U29sZnJpenppLCBWLjwvYXV0aG9y
PjxhdXRob3I+TmFjbWlhcywgQi48L2F1dGhvcj48YXV0aG9yPlNvcmJpLCBTLjwvYXV0aG9yPjxh
dXRob3I+Qm9zc3UsIFAuPC9hdXRob3I+PGF1dGhvcj5QaWNjYXJkaSwgUC48L2F1dGhvcj48YXV0
aG9yPkFyb3NpbywgQi48L2F1dGhvcj48YXV0aG9yPkFubm9uaSwgRy48L2F1dGhvcj48YXV0aG9y
PlNlcmlwYSwgRC48L2F1dGhvcj48YXV0aG9yPlBpbG90dG8sIEEuPC9hdXRob3I+PGF1dGhvcj5T
Y2FycGluaSwgRS48L2F1dGhvcj48YXV0aG9yPkdhbGltYmVydGksIEQuPC9hdXRob3I+PGF1dGhv
cj5CcmljZSwgQS48L2F1dGhvcj48YXV0aG9yPkhhbm5lcXVpbiwgRC48L2F1dGhvcj48YXV0aG9y
PkxpY2FzdHJvLCBGLjwvYXV0aG9yPjxhdXRob3I+Sm9uZXMsIEwuPC9hdXRob3I+PGF1dGhvcj5I
b2xtYW5zLCBQLiBBLjwvYXV0aG9yPjxhdXRob3I+Sm9uc3NvbiwgVC48L2F1dGhvcj48YXV0aG9y
PlJpZW1lbnNjaG5laWRlciwgTS48L2F1dGhvcj48YXV0aG9yPk1vcmdhbiwgSy48L2F1dGhvcj48
YXV0aG9yPllvdW5raW4sIFMuIEcuPC9hdXRob3I+PGF1dGhvcj5Pd2VuLCBNLiBKLjwvYXV0aG9y
PjxhdXRob3I+TyZhcG9zO0Rvbm92YW4sIE0uPC9hdXRob3I+PGF1dGhvcj5BbW91eWVsLCBQLjwv
YXV0aG9yPjxhdXRob3I+V2lsbGlhbXMsIEouPC9hdXRob3I+PC9hdXRob3JzPjwvY29udHJpYnV0
b3JzPjxhdXRoLWFkZHJlc3M+MV0gTWVkaWNhbCBSZXNlYXJjaCBDb3VuY2lsIChNUkMpIENlbnRy
ZSBmb3IgTmV1cm9wc3ljaGlhdHJpYyBHZW5ldGljcyBhbmQgR2Vub21pY3MsIE5ldXJvc2NpZW5j
ZXMgYW5kIE1lbnRhbCBIZWFsdGggUmVzZWFyY2ggSW5zdGl0dXRlLCBEZXBhcnRtZW50IG9mIFBz
eWNob2xvZ2ljYWwgTWVkaWNpbmUgYW5kIE5ldXJvbG9neSwgU2Nob29sIG9mIE1lZGljaW5lLCBD
YXJkaWZmIFVuaXZlcnNpdHksIENhcmRpZmYsIFVLLiBbMl0uPC9hdXRoLWFkZHJlc3M+PHRpdGxl
cz48dGl0bGU+Q29tbW9uIHZhcmlhbnRzIGF0IEFCQ0E3LCBNUzRBNkEvTVM0QTRFLCBFUEhBMSwg
Q0QzMyBhbmQgQ0QyQVAgYXJlIGFzc29jaWF0ZWQgd2l0aCBBbHpoZWltZXImYXBvcztzIGRpc2Vh
c2U8L3RpdGxlPjxzZWNvbmRhcnktdGl0bGU+TmF0IEdlbmV0PC9zZWNvbmRhcnktdGl0bGU+PC90
aXRsZXM+PHBlcmlvZGljYWw+PGZ1bGwtdGl0bGU+TmF0IEdlbmV0PC9mdWxsLXRpdGxlPjwvcGVy
aW9kaWNhbD48cGFnZXM+NDI5LTQzNTwvcGFnZXM+PHZvbHVtZT40Mzwvdm9sdW1lPjxudW1iZXI+
NTwvbnVtYmVyPjxlZGl0aW9uPjIwMTEvMDQvMDU8L2VkaXRpb24+PGRhdGVzPjx5ZWFyPjIwMTE8
L3llYXI+PHB1Yi1kYXRlcz48ZGF0ZT5NYXk8L2RhdGU+PC9wdWItZGF0ZXM+PC9kYXRlcz48aXNi
bj4xNTQ2LTE3MTggKEVsZWN0cm9uaWMpJiN4RDsxMDYxLTQwMzYgKExpbmtpbmcpPC9pc2JuPjxh
Y2Nlc3Npb24tbnVtPjIxNDYwODQwPC9hY2Nlc3Npb24tbnVtPjx1cmxzPjxyZWxhdGVkLXVybHM+
PHVybD5odHRwOi8vd3d3Lm5jYmkubmxtLm5paC5nb3YvcHVibWVkLzIxNDYwODQwPC91cmw+PC9y
ZWxhdGVkLXVybHM+PC91cmxzPjxjdXN0b20yPjMwODQxNzM8L2N1c3RvbTI+PGVsZWN0cm9uaWMt
cmVzb3VyY2UtbnVtPm5nLjgwMyBbcGlpXSYjeEQ7MTAuMTAzOC9uZy44MDM8L2VsZWN0cm9uaWMt
cmVzb3VyY2UtbnVtPjxsYW5ndWFnZT5Fbmc8L2xhbmd1YWdlPjwvcmVjb3JkPjwvQ2l0ZT48L0Vu
ZE5vdGU+
</w:fldData>
        </w:fldChar>
      </w:r>
      <w:r w:rsidR="00795734">
        <w:rPr>
          <w:rFonts w:cstheme="minorHAnsi"/>
        </w:rPr>
        <w:instrText xml:space="preserve"> ADDIN EN.CITE.DATA </w:instrText>
      </w:r>
      <w:r w:rsidR="00795734">
        <w:rPr>
          <w:rFonts w:cstheme="minorHAnsi"/>
        </w:rPr>
      </w:r>
      <w:r w:rsidR="00795734">
        <w:rPr>
          <w:rFonts w:cstheme="minorHAnsi"/>
        </w:rPr>
        <w:fldChar w:fldCharType="end"/>
      </w:r>
      <w:r w:rsidRPr="005853F0">
        <w:rPr>
          <w:rFonts w:cstheme="minorHAnsi"/>
        </w:rPr>
      </w:r>
      <w:r w:rsidRPr="005853F0">
        <w:rPr>
          <w:rFonts w:cstheme="minorHAnsi"/>
        </w:rPr>
        <w:fldChar w:fldCharType="separate"/>
      </w:r>
      <w:r w:rsidR="00795734">
        <w:rPr>
          <w:rFonts w:cstheme="minorHAnsi"/>
          <w:noProof/>
        </w:rPr>
        <w:t>(</w:t>
      </w:r>
      <w:hyperlink w:anchor="_ENREF_77" w:tooltip="Hollingworth, 2011 #446" w:history="1">
        <w:r w:rsidR="00795734">
          <w:rPr>
            <w:rFonts w:cstheme="minorHAnsi"/>
            <w:noProof/>
          </w:rPr>
          <w:t>77</w:t>
        </w:r>
      </w:hyperlink>
      <w:r w:rsidR="00795734">
        <w:rPr>
          <w:rFonts w:cstheme="minorHAnsi"/>
          <w:noProof/>
        </w:rPr>
        <w:t>)</w:t>
      </w:r>
      <w:r w:rsidRPr="005853F0">
        <w:rPr>
          <w:rFonts w:cstheme="minorHAnsi"/>
        </w:rPr>
        <w:fldChar w:fldCharType="end"/>
      </w:r>
      <w:r w:rsidRPr="005853F0">
        <w:rPr>
          <w:rFonts w:cstheme="minorHAnsi"/>
        </w:rPr>
        <w:t xml:space="preserve"> reported five novel risk variants: </w:t>
      </w:r>
      <w:r w:rsidRPr="005853F0">
        <w:rPr>
          <w:rFonts w:cstheme="minorHAnsi"/>
          <w:i/>
        </w:rPr>
        <w:t>ABCA7, MS4A6A/MS4A4E, EPHA1, CD33</w:t>
      </w:r>
      <w:r w:rsidRPr="005853F0">
        <w:rPr>
          <w:rFonts w:cstheme="minorHAnsi"/>
        </w:rPr>
        <w:t xml:space="preserve"> and </w:t>
      </w:r>
      <w:r w:rsidRPr="005853F0">
        <w:rPr>
          <w:rFonts w:cstheme="minorHAnsi"/>
          <w:i/>
        </w:rPr>
        <w:t>CD2AP</w:t>
      </w:r>
      <w:r w:rsidRPr="005853F0">
        <w:rPr>
          <w:rFonts w:cstheme="minorHAnsi"/>
        </w:rPr>
        <w:t xml:space="preserve">, while </w:t>
      </w:r>
      <w:proofErr w:type="spellStart"/>
      <w:r w:rsidRPr="005853F0">
        <w:rPr>
          <w:rFonts w:cstheme="minorHAnsi"/>
        </w:rPr>
        <w:t>Naj</w:t>
      </w:r>
      <w:proofErr w:type="spellEnd"/>
      <w:r w:rsidRPr="005853F0">
        <w:rPr>
          <w:rFonts w:cstheme="minorHAnsi"/>
        </w:rPr>
        <w:t xml:space="preserve"> et al </w:t>
      </w:r>
      <w:r w:rsidRPr="005853F0">
        <w:rPr>
          <w:rFonts w:cstheme="minorHAnsi"/>
        </w:rPr>
        <w:fldChar w:fldCharType="begin">
          <w:fldData xml:space="preserve">PEVuZE5vdGU+PENpdGU+PEF1dGhvcj5OYWo8L0F1dGhvcj48WWVhcj4yMDExPC9ZZWFyPjxSZWNO
dW0+NDQ1PC9SZWNOdW0+PERpc3BsYXlUZXh0Pig3OCk8L0Rpc3BsYXlUZXh0PjxyZWNvcmQ+PHJl
Yy1udW1iZXI+NDQ1PC9yZWMtbnVtYmVyPjxmb3JlaWduLWtleXM+PGtleSBhcHA9IkVOIiBkYi1p
ZD0iZmRld3h0ZDU2djB4NTVlZnJmazVleDBzZTA1dHowMHgyZDV3IiB0aW1lc3RhbXA9IjEzMDc1
NTEwNDUiPjQ0NTwva2V5PjwvZm9yZWlnbi1rZXlzPjxyZWYtdHlwZSBuYW1lPSJKb3VybmFsIEFy
dGljbGUiPjE3PC9yZWYtdHlwZT48Y29udHJpYnV0b3JzPjxhdXRob3JzPjxhdXRob3I+TmFqLCBB
LiBDLjwvYXV0aG9yPjxhdXRob3I+SnVuLCBHLjwvYXV0aG9yPjxhdXRob3I+QmVlY2hhbSwgRy4g
Vy48L2F1dGhvcj48YXV0aG9yPldhbmcsIEwuIFMuPC9hdXRob3I+PGF1dGhvcj5WYXJkYXJhamFu
LCBCLiBOLjwvYXV0aG9yPjxhdXRob3I+QnVyb3MsIEouPC9hdXRob3I+PGF1dGhvcj5HYWxsaW5z
LCBQLiBKLjwvYXV0aG9yPjxhdXRob3I+QnV4YmF1bSwgSi4gRC48L2F1dGhvcj48YXV0aG9yPkph
cnZpaywgRy4gUC48L2F1dGhvcj48YXV0aG9yPkNyYW5lLCBQLiBLLjwvYXV0aG9yPjxhdXRob3I+
TGFyc29uLCBFLiBCLjwvYXV0aG9yPjxhdXRob3I+QmlyZCwgVC4gRC48L2F1dGhvcj48YXV0aG9y
PkJvZXZlLCBCLiBGLjwvYXV0aG9yPjxhdXRob3I+R3JhZmYtUmFkZm9yZCwgTi4gUi48L2F1dGhv
cj48YXV0aG9yPkRlIEphZ2VyLCBQLiBMLjwvYXV0aG9yPjxhdXRob3I+RXZhbnMsIEQuPC9hdXRo
b3I+PGF1dGhvcj5TY2huZWlkZXIsIEouIEEuPC9hdXRob3I+PGF1dGhvcj5DYXJyYXNxdWlsbG8s
IE0uIE0uPC9hdXRob3I+PGF1dGhvcj5FcnRla2luLVRhbmVyLCBOLjwvYXV0aG9yPjxhdXRob3I+
WW91bmtpbiwgUy4gRy48L2F1dGhvcj48YXV0aG9yPkNydWNoYWdhLCBDLjwvYXV0aG9yPjxhdXRo
b3I+S2F1d2UsIEouIFMuPC9hdXRob3I+PGF1dGhvcj5Ob3dvdG55LCBQLjwvYXV0aG9yPjxhdXRo
b3I+S3JhbWVyLCBQLjwvYXV0aG9yPjxhdXRob3I+SGFyZHksIEouPC9hdXRob3I+PGF1dGhvcj5I
dWVudGVsbWFuLCBNLiBKLjwvYXV0aG9yPjxhdXRob3I+TXllcnMsIEEuIEouPC9hdXRob3I+PGF1
dGhvcj5CYXJtYWRhLCBNLiBNLjwvYXV0aG9yPjxhdXRob3I+RGVtaXJjaSwgRi4gWS48L2F1dGhv
cj48YXV0aG9yPkJhbGR3aW4sIEMuIFQuPC9hdXRob3I+PGF1dGhvcj5HcmVlbiwgUi4gQy48L2F1
dGhvcj48YXV0aG9yPlJvZ2FldmEsIEUuPC9hdXRob3I+PGF1dGhvcj5HZW9yZ2UtSHlzbG9wLCBQ
LiBTLjwvYXV0aG9yPjxhdXRob3I+QXJub2xkLCBTLiBFLjwvYXV0aG9yPjxhdXRob3I+QmFyYmVy
LCBSLjwvYXV0aG9yPjxhdXRob3I+QmVhY2gsIFQuPC9hdXRob3I+PGF1dGhvcj5CaWdpbywgRS4g
SC48L2F1dGhvcj48YXV0aG9yPkJvd2VuLCBKLiBELjwvYXV0aG9yPjxhdXRob3I+Qm94ZXIsIEEu
PC9hdXRob3I+PGF1dGhvcj5CdXJrZSwgSi4gUi48L2F1dGhvcj48YXV0aG9yPkNhaXJucywgTi4g
Si48L2F1dGhvcj48YXV0aG9yPkNhcmxzb24sIEMuIFMuPC9hdXRob3I+PGF1dGhvcj5DYXJuZXks
IFIuIE0uPC9hdXRob3I+PGF1dGhvcj5DYXJyb2xsLCBTLiBMLjwvYXV0aG9yPjxhdXRob3I+Q2h1
aSwgSC4gQy48L2F1dGhvcj48YXV0aG9yPkNsYXJrLCBELiBHLjwvYXV0aG9yPjxhdXRob3I+Q29y
bmV2ZWF1eCwgSi48L2F1dGhvcj48YXV0aG9yPkNvdG1hbiwgQy4gVy48L2F1dGhvcj48YXV0aG9y
PkN1bW1pbmdzLCBKLiBMLjwvYXV0aG9yPjxhdXRob3I+RGVjYXJsaSwgQy48L2F1dGhvcj48YXV0
aG9yPkRla29za3ksIFMuIFQuPC9hdXRob3I+PGF1dGhvcj5EaWF6LUFycmFzdGlhLCBSLjwvYXV0
aG9yPjxhdXRob3I+RGljaywgTS48L2F1dGhvcj48YXV0aG9yPkRpY2tzb24sIEQuIFcuPC9hdXRo
b3I+PGF1dGhvcj5FbGxpcywgVy4gRy48L2F1dGhvcj48YXV0aG9yPkZhYmVyLCBLLiBNLjwvYXV0
aG9yPjxhdXRob3I+RmFsbG9uLCBLLiBCLjwvYXV0aG9yPjxhdXRob3I+RmFybG93LCBNLiBSLjwv
YXV0aG9yPjxhdXRob3I+RmVycmlzLCBTLjwvYXV0aG9yPjxhdXRob3I+RnJvc2NoLCBNLiBQLjwv
YXV0aG9yPjxhdXRob3I+R2FsYXNrbywgRC4gUi48L2F1dGhvcj48YXV0aG9yPkdhbmd1bGksIE0u
PC9hdXRob3I+PGF1dGhvcj5HZWFyaW5nLCBNLjwvYXV0aG9yPjxhdXRob3I+R2VzY2h3aW5kLCBE
LiBILjwvYXV0aG9yPjxhdXRob3I+R2hldHRpLCBCLjwvYXV0aG9yPjxhdXRob3I+R2lsYmVydCwg
Si4gUi48L2F1dGhvcj48YXV0aG9yPkdpbG1hbiwgUy48L2F1dGhvcj48YXV0aG9yPkdpb3JkYW5p
LCBCLjwvYXV0aG9yPjxhdXRob3I+R2xhc3MsIEouIEQuPC9hdXRob3I+PGF1dGhvcj5Hcm93ZG9u
LCBKLiBILjwvYXV0aG9yPjxhdXRob3I+SGFtaWx0b24sIFIuIEwuPC9hdXRob3I+PGF1dGhvcj5I
YXJyZWxsLCBMLiBFLjwvYXV0aG9yPjxhdXRob3I+SGVhZCwgRS48L2F1dGhvcj48YXV0aG9yPkhv
bmlnLCBMLiBTLjwvYXV0aG9yPjxhdXRob3I+SHVsZXR0ZSwgQy4gTS48L2F1dGhvcj48YXV0aG9y
Pkh5bWFuLCBCLiBULjwvYXV0aG9yPjxhdXRob3I+SmljaGEsIEcuIEEuPC9hdXRob3I+PGF1dGhv
cj5KaW4sIEwuIFcuPC9hdXRob3I+PGF1dGhvcj5Kb2huc29uLCBOLjwvYXV0aG9yPjxhdXRob3I+
S2FybGF3aXNoLCBKLjwvYXV0aG9yPjxhdXRob3I+S2FyeWRhcywgQS48L2F1dGhvcj48YXV0aG9y
PktheWUsIEouIEEuPC9hdXRob3I+PGF1dGhvcj5LaW0sIFIuPC9hdXRob3I+PGF1dGhvcj5Lb28s
IEUuIEguPC9hdXRob3I+PGF1dGhvcj5Lb3dhbGwsIE4uIFcuPC9hdXRob3I+PGF1dGhvcj5MYWgs
IEouIEouPC9hdXRob3I+PGF1dGhvcj5MZXZleSwgQS4gSS48L2F1dGhvcj48YXV0aG9yPkxpZWJl
cm1hbiwgQS4gUC48L2F1dGhvcj48YXV0aG9yPkxvcGV6LCBPLiBMLjwvYXV0aG9yPjxhdXRob3I+
TWFjaywgVy4gSi48L2F1dGhvcj48YXV0aG9yPk1hcnNvbiwgRC4gQy48L2F1dGhvcj48YXV0aG9y
Pk1hcnRpbml1aywgRi48L2F1dGhvcj48YXV0aG9yPk1hc2gsIEQuIEMuPC9hdXRob3I+PGF1dGhv
cj5NYXNsaWFoLCBFLjwvYXV0aG9yPjxhdXRob3I+TWNDb3JtaWNrLCBXLiBDLjwvYXV0aG9yPjxh
dXRob3I+TWNDdXJyeSwgUy4gTS48L2F1dGhvcj48YXV0aG9yPk1jRGF2aWQsIEEuIE4uPC9hdXRo
b3I+PGF1dGhvcj5NY0tlZSwgQS4gQy48L2F1dGhvcj48YXV0aG9yPk1lc3VsYW0sIE0uPC9hdXRo
b3I+PGF1dGhvcj5NaWxsZXIsIEIuIEwuPC9hdXRob3I+PGF1dGhvcj5NaWxsZXIsIEMuIEEuPC9h
dXRob3I+PGF1dGhvcj5NaWxsZXIsIEouIFcuPC9hdXRob3I+PGF1dGhvcj5QYXJpc2ksIEouIEUu
PC9hdXRob3I+PGF1dGhvcj5QZXJsLCBELiBQLjwvYXV0aG9yPjxhdXRob3I+UGVza2luZCwgRS48
L2F1dGhvcj48YXV0aG9yPlBldGVyc2VuLCBSLiBDLjwvYXV0aG9yPjxhdXRob3I+UG9vbiwgVy4g
Vy48L2F1dGhvcj48YXV0aG9yPlF1aW5uLCBKLiBGLjwvYXV0aG9yPjxhdXRob3I+UmFqYmhhbmRh
cnksIFIuIEEuPC9hdXRob3I+PGF1dGhvcj5SYXNraW5kLCBNLjwvYXV0aG9yPjxhdXRob3I+UmVp
c2JlcmcsIEIuPC9hdXRob3I+PGF1dGhvcj5SaW5nbWFuLCBKLiBNLjwvYXV0aG9yPjxhdXRob3I+
Um9iZXJzb24sIEUuIEQuPC9hdXRob3I+PGF1dGhvcj5Sb3NlbmJlcmcsIFIuIE4uPC9hdXRob3I+
PGF1dGhvcj5TYW5vLCBNLjwvYXV0aG9yPjxhdXRob3I+U2NobmVpZGVyLCBMLiBTLjwvYXV0aG9y
PjxhdXRob3I+U2VlbGV5LCBXLjwvYXV0aG9yPjxhdXRob3I+U2hlbGFuc2tpLCBNLiBMLjwvYXV0
aG9yPjxhdXRob3I+U2xpZmVyLCBNLiBBLjwvYXV0aG9yPjxhdXRob3I+U21pdGgsIEMuIEQuPC9h
dXRob3I+PGF1dGhvcj5Tb25uZW4sIEouIEEuPC9hdXRob3I+PGF1dGhvcj5TcGluYSwgUy48L2F1
dGhvcj48YXV0aG9yPlN0ZXJuLCBSLiBBLjwvYXV0aG9yPjxhdXRob3I+VGFuemksIFIuIEUuPC9h
dXRob3I+PGF1dGhvcj5Ucm9qYW5vd3NraSwgSi4gUS48L2F1dGhvcj48YXV0aG9yPlRyb25jb3Nv
LCBKLiBDLjwvYXV0aG9yPjxhdXRob3I+VmFuIERlZXJsaW4sIFYuIE0uPC9hdXRob3I+PGF1dGhv
cj5WaW50ZXJzLCBILiBWLjwvYXV0aG9yPjxhdXRob3I+Vm9uc2F0dGVsLCBKLiBQLjwvYXV0aG9y
PjxhdXRob3I+V2VpbnRyYXViLCBTLjwvYXV0aG9yPjxhdXRob3I+V2Vsc2gtQm9obWVyLCBLLiBB
LjwvYXV0aG9yPjxhdXRob3I+V2lsbGlhbXNvbiwgSi48L2F1dGhvcj48YXV0aG9yPldvbHRqZXIs
IFIuIEwuPC9hdXRob3I+PGF1dGhvcj5DYW50d2VsbCwgTC4gQi48L2F1dGhvcj48YXV0aG9yPkRv
bWJyb3NraSwgQi4gQS48L2F1dGhvcj48YXV0aG9yPkJlZWtseSwgRC48L2F1dGhvcj48YXV0aG9y
Pkx1bmV0dGEsIEsuIEwuPC9hdXRob3I+PGF1dGhvcj5NYXJ0aW4sIEUuIFIuPC9hdXRob3I+PGF1
dGhvcj5LYW1ib2gsIE0uIEkuPC9hdXRob3I+PGF1dGhvcj5TYXlraW4sIEEuIEouPC9hdXRob3I+
PGF1dGhvcj5SZWltYW4sIEUuIE0uPC9hdXRob3I+PGF1dGhvcj5CZW5uZXR0LCBELiBBLjwvYXV0
aG9yPjxhdXRob3I+TW9ycmlzLCBKLiBDLjwvYXV0aG9yPjxhdXRob3I+TW9udGluZSwgVC4gSi48
L2F1dGhvcj48YXV0aG9yPkdvYXRlLCBBLiBNLjwvYXV0aG9yPjxhdXRob3I+QmxhY2tlciwgRC48
L2F1dGhvcj48YXV0aG9yPlRzdWFuZywgRC4gVy48L2F1dGhvcj48YXV0aG9yPkhha29uYXJzb24s
IEguPC9hdXRob3I+PGF1dGhvcj5LdWt1bGwsIFcuIEEuPC9hdXRob3I+PGF1dGhvcj5Gb3JvdWQs
IFQuIE0uPC9hdXRob3I+PGF1dGhvcj5IYWluZXMsIEouIEwuPC9hdXRob3I+PGF1dGhvcj5NYXll
dXgsIFIuPC9hdXRob3I+PGF1dGhvcj5QZXJpY2FrLVZhbmNlLCBNLiBBLjwvYXV0aG9yPjxhdXRo
b3I+RmFycmVyLCBMLiBBLjwvYXV0aG9yPjxhdXRob3I+U2NoZWxsZW5iZXJnLCBHLiBELjwvYXV0
aG9yPjwvYXV0aG9ycz48L2NvbnRyaWJ1dG9ycz48YXV0aC1hZGRyZXNzPjFdIFRoZSBKb2huIFAu
IEh1c3NtYW4gSW5zdGl0dXRlIGZvciBIdW1hbiBHZW5vbWljcywgVW5pdmVyc2l0eSBvZiBNaWFt
aSwgTWlhbWksIEZsb3JpZGEsIFVTQS4gWzJdLjwvYXV0aC1hZGRyZXNzPjx0aXRsZXM+PHRpdGxl
PkNvbW1vbiB2YXJpYW50cyBhdCBNUzRBNC9NUzRBNkUsIENEMkFQLCBDRDMzIGFuZCBFUEhBMSBh
cmUgYXNzb2NpYXRlZCB3aXRoIGxhdGUtb25zZXQgQWx6aGVpbWVyJmFwb3M7cyBkaXNlYXNlPC90
aXRsZT48c2Vjb25kYXJ5LXRpdGxlPk5hdCBHZW5ldDwvc2Vjb25kYXJ5LXRpdGxlPjwvdGl0bGVz
PjxwZXJpb2RpY2FsPjxmdWxsLXRpdGxlPk5hdCBHZW5ldDwvZnVsbC10aXRsZT48L3BlcmlvZGlj
YWw+PHBhZ2VzPjQzNi00MTwvcGFnZXM+PHZvbHVtZT40Mzwvdm9sdW1lPjxudW1iZXI+NTwvbnVt
YmVyPjxlZGl0aW9uPjIwMTEvMDQvMDU8L2VkaXRpb24+PGRhdGVzPjx5ZWFyPjIwMTE8L3llYXI+
PHB1Yi1kYXRlcz48ZGF0ZT5NYXk8L2RhdGU+PC9wdWItZGF0ZXM+PC9kYXRlcz48aXNibj4xNTQ2
LTE3MTggKEVsZWN0cm9uaWMpJiN4RDsxMDYxLTQwMzYgKExpbmtpbmcpPC9pc2JuPjxhY2Nlc3Np
b24tbnVtPjIxNDYwODQxPC9hY2Nlc3Npb24tbnVtPjx1cmxzPjxyZWxhdGVkLXVybHM+PHVybD5o
dHRwOi8vd3d3Lm5jYmkubmxtLm5paC5nb3YvcHVibWVkLzIxNDYwODQxPC91cmw+PC9yZWxhdGVk
LXVybHM+PC91cmxzPjxjdXN0b20yPjMwOTA3NDU8L2N1c3RvbTI+PGVsZWN0cm9uaWMtcmVzb3Vy
Y2UtbnVtPm5nLjgwMSBbcGlpXSYjeEQ7MTAuMTAzOC9uZy44MDE8L2VsZWN0cm9uaWMtcmVzb3Vy
Y2UtbnVtPjxsYW5ndWFnZT5lbmc8L2xhbmd1YWdlPjwvcmVjb3JkPjwvQ2l0ZT48L0VuZE5vdGU+
AG==
</w:fldData>
        </w:fldChar>
      </w:r>
      <w:r w:rsidR="00795734">
        <w:rPr>
          <w:rFonts w:cstheme="minorHAnsi"/>
        </w:rPr>
        <w:instrText xml:space="preserve"> ADDIN EN.CITE </w:instrText>
      </w:r>
      <w:r w:rsidR="00795734">
        <w:rPr>
          <w:rFonts w:cstheme="minorHAnsi"/>
        </w:rPr>
        <w:fldChar w:fldCharType="begin">
          <w:fldData xml:space="preserve">PEVuZE5vdGU+PENpdGU+PEF1dGhvcj5OYWo8L0F1dGhvcj48WWVhcj4yMDExPC9ZZWFyPjxSZWNO
dW0+NDQ1PC9SZWNOdW0+PERpc3BsYXlUZXh0Pig3OCk8L0Rpc3BsYXlUZXh0PjxyZWNvcmQ+PHJl
Yy1udW1iZXI+NDQ1PC9yZWMtbnVtYmVyPjxmb3JlaWduLWtleXM+PGtleSBhcHA9IkVOIiBkYi1p
ZD0iZmRld3h0ZDU2djB4NTVlZnJmazVleDBzZTA1dHowMHgyZDV3IiB0aW1lc3RhbXA9IjEzMDc1
NTEwNDUiPjQ0NTwva2V5PjwvZm9yZWlnbi1rZXlzPjxyZWYtdHlwZSBuYW1lPSJKb3VybmFsIEFy
dGljbGUiPjE3PC9yZWYtdHlwZT48Y29udHJpYnV0b3JzPjxhdXRob3JzPjxhdXRob3I+TmFqLCBB
LiBDLjwvYXV0aG9yPjxhdXRob3I+SnVuLCBHLjwvYXV0aG9yPjxhdXRob3I+QmVlY2hhbSwgRy4g
Vy48L2F1dGhvcj48YXV0aG9yPldhbmcsIEwuIFMuPC9hdXRob3I+PGF1dGhvcj5WYXJkYXJhamFu
LCBCLiBOLjwvYXV0aG9yPjxhdXRob3I+QnVyb3MsIEouPC9hdXRob3I+PGF1dGhvcj5HYWxsaW5z
LCBQLiBKLjwvYXV0aG9yPjxhdXRob3I+QnV4YmF1bSwgSi4gRC48L2F1dGhvcj48YXV0aG9yPkph
cnZpaywgRy4gUC48L2F1dGhvcj48YXV0aG9yPkNyYW5lLCBQLiBLLjwvYXV0aG9yPjxhdXRob3I+
TGFyc29uLCBFLiBCLjwvYXV0aG9yPjxhdXRob3I+QmlyZCwgVC4gRC48L2F1dGhvcj48YXV0aG9y
PkJvZXZlLCBCLiBGLjwvYXV0aG9yPjxhdXRob3I+R3JhZmYtUmFkZm9yZCwgTi4gUi48L2F1dGhv
cj48YXV0aG9yPkRlIEphZ2VyLCBQLiBMLjwvYXV0aG9yPjxhdXRob3I+RXZhbnMsIEQuPC9hdXRo
b3I+PGF1dGhvcj5TY2huZWlkZXIsIEouIEEuPC9hdXRob3I+PGF1dGhvcj5DYXJyYXNxdWlsbG8s
IE0uIE0uPC9hdXRob3I+PGF1dGhvcj5FcnRla2luLVRhbmVyLCBOLjwvYXV0aG9yPjxhdXRob3I+
WW91bmtpbiwgUy4gRy48L2F1dGhvcj48YXV0aG9yPkNydWNoYWdhLCBDLjwvYXV0aG9yPjxhdXRo
b3I+S2F1d2UsIEouIFMuPC9hdXRob3I+PGF1dGhvcj5Ob3dvdG55LCBQLjwvYXV0aG9yPjxhdXRo
b3I+S3JhbWVyLCBQLjwvYXV0aG9yPjxhdXRob3I+SGFyZHksIEouPC9hdXRob3I+PGF1dGhvcj5I
dWVudGVsbWFuLCBNLiBKLjwvYXV0aG9yPjxhdXRob3I+TXllcnMsIEEuIEouPC9hdXRob3I+PGF1
dGhvcj5CYXJtYWRhLCBNLiBNLjwvYXV0aG9yPjxhdXRob3I+RGVtaXJjaSwgRi4gWS48L2F1dGhv
cj48YXV0aG9yPkJhbGR3aW4sIEMuIFQuPC9hdXRob3I+PGF1dGhvcj5HcmVlbiwgUi4gQy48L2F1
dGhvcj48YXV0aG9yPlJvZ2FldmEsIEUuPC9hdXRob3I+PGF1dGhvcj5HZW9yZ2UtSHlzbG9wLCBQ
LiBTLjwvYXV0aG9yPjxhdXRob3I+QXJub2xkLCBTLiBFLjwvYXV0aG9yPjxhdXRob3I+QmFyYmVy
LCBSLjwvYXV0aG9yPjxhdXRob3I+QmVhY2gsIFQuPC9hdXRob3I+PGF1dGhvcj5CaWdpbywgRS4g
SC48L2F1dGhvcj48YXV0aG9yPkJvd2VuLCBKLiBELjwvYXV0aG9yPjxhdXRob3I+Qm94ZXIsIEEu
PC9hdXRob3I+PGF1dGhvcj5CdXJrZSwgSi4gUi48L2F1dGhvcj48YXV0aG9yPkNhaXJucywgTi4g
Si48L2F1dGhvcj48YXV0aG9yPkNhcmxzb24sIEMuIFMuPC9hdXRob3I+PGF1dGhvcj5DYXJuZXks
IFIuIE0uPC9hdXRob3I+PGF1dGhvcj5DYXJyb2xsLCBTLiBMLjwvYXV0aG9yPjxhdXRob3I+Q2h1
aSwgSC4gQy48L2F1dGhvcj48YXV0aG9yPkNsYXJrLCBELiBHLjwvYXV0aG9yPjxhdXRob3I+Q29y
bmV2ZWF1eCwgSi48L2F1dGhvcj48YXV0aG9yPkNvdG1hbiwgQy4gVy48L2F1dGhvcj48YXV0aG9y
PkN1bW1pbmdzLCBKLiBMLjwvYXV0aG9yPjxhdXRob3I+RGVjYXJsaSwgQy48L2F1dGhvcj48YXV0
aG9yPkRla29za3ksIFMuIFQuPC9hdXRob3I+PGF1dGhvcj5EaWF6LUFycmFzdGlhLCBSLjwvYXV0
aG9yPjxhdXRob3I+RGljaywgTS48L2F1dGhvcj48YXV0aG9yPkRpY2tzb24sIEQuIFcuPC9hdXRo
b3I+PGF1dGhvcj5FbGxpcywgVy4gRy48L2F1dGhvcj48YXV0aG9yPkZhYmVyLCBLLiBNLjwvYXV0
aG9yPjxhdXRob3I+RmFsbG9uLCBLLiBCLjwvYXV0aG9yPjxhdXRob3I+RmFybG93LCBNLiBSLjwv
YXV0aG9yPjxhdXRob3I+RmVycmlzLCBTLjwvYXV0aG9yPjxhdXRob3I+RnJvc2NoLCBNLiBQLjwv
YXV0aG9yPjxhdXRob3I+R2FsYXNrbywgRC4gUi48L2F1dGhvcj48YXV0aG9yPkdhbmd1bGksIE0u
PC9hdXRob3I+PGF1dGhvcj5HZWFyaW5nLCBNLjwvYXV0aG9yPjxhdXRob3I+R2VzY2h3aW5kLCBE
LiBILjwvYXV0aG9yPjxhdXRob3I+R2hldHRpLCBCLjwvYXV0aG9yPjxhdXRob3I+R2lsYmVydCwg
Si4gUi48L2F1dGhvcj48YXV0aG9yPkdpbG1hbiwgUy48L2F1dGhvcj48YXV0aG9yPkdpb3JkYW5p
LCBCLjwvYXV0aG9yPjxhdXRob3I+R2xhc3MsIEouIEQuPC9hdXRob3I+PGF1dGhvcj5Hcm93ZG9u
LCBKLiBILjwvYXV0aG9yPjxhdXRob3I+SGFtaWx0b24sIFIuIEwuPC9hdXRob3I+PGF1dGhvcj5I
YXJyZWxsLCBMLiBFLjwvYXV0aG9yPjxhdXRob3I+SGVhZCwgRS48L2F1dGhvcj48YXV0aG9yPkhv
bmlnLCBMLiBTLjwvYXV0aG9yPjxhdXRob3I+SHVsZXR0ZSwgQy4gTS48L2F1dGhvcj48YXV0aG9y
Pkh5bWFuLCBCLiBULjwvYXV0aG9yPjxhdXRob3I+SmljaGEsIEcuIEEuPC9hdXRob3I+PGF1dGhv
cj5KaW4sIEwuIFcuPC9hdXRob3I+PGF1dGhvcj5Kb2huc29uLCBOLjwvYXV0aG9yPjxhdXRob3I+
S2FybGF3aXNoLCBKLjwvYXV0aG9yPjxhdXRob3I+S2FyeWRhcywgQS48L2F1dGhvcj48YXV0aG9y
PktheWUsIEouIEEuPC9hdXRob3I+PGF1dGhvcj5LaW0sIFIuPC9hdXRob3I+PGF1dGhvcj5Lb28s
IEUuIEguPC9hdXRob3I+PGF1dGhvcj5Lb3dhbGwsIE4uIFcuPC9hdXRob3I+PGF1dGhvcj5MYWgs
IEouIEouPC9hdXRob3I+PGF1dGhvcj5MZXZleSwgQS4gSS48L2F1dGhvcj48YXV0aG9yPkxpZWJl
cm1hbiwgQS4gUC48L2F1dGhvcj48YXV0aG9yPkxvcGV6LCBPLiBMLjwvYXV0aG9yPjxhdXRob3I+
TWFjaywgVy4gSi48L2F1dGhvcj48YXV0aG9yPk1hcnNvbiwgRC4gQy48L2F1dGhvcj48YXV0aG9y
Pk1hcnRpbml1aywgRi48L2F1dGhvcj48YXV0aG9yPk1hc2gsIEQuIEMuPC9hdXRob3I+PGF1dGhv
cj5NYXNsaWFoLCBFLjwvYXV0aG9yPjxhdXRob3I+TWNDb3JtaWNrLCBXLiBDLjwvYXV0aG9yPjxh
dXRob3I+TWNDdXJyeSwgUy4gTS48L2F1dGhvcj48YXV0aG9yPk1jRGF2aWQsIEEuIE4uPC9hdXRo
b3I+PGF1dGhvcj5NY0tlZSwgQS4gQy48L2F1dGhvcj48YXV0aG9yPk1lc3VsYW0sIE0uPC9hdXRo
b3I+PGF1dGhvcj5NaWxsZXIsIEIuIEwuPC9hdXRob3I+PGF1dGhvcj5NaWxsZXIsIEMuIEEuPC9h
dXRob3I+PGF1dGhvcj5NaWxsZXIsIEouIFcuPC9hdXRob3I+PGF1dGhvcj5QYXJpc2ksIEouIEUu
PC9hdXRob3I+PGF1dGhvcj5QZXJsLCBELiBQLjwvYXV0aG9yPjxhdXRob3I+UGVza2luZCwgRS48
L2F1dGhvcj48YXV0aG9yPlBldGVyc2VuLCBSLiBDLjwvYXV0aG9yPjxhdXRob3I+UG9vbiwgVy4g
Vy48L2F1dGhvcj48YXV0aG9yPlF1aW5uLCBKLiBGLjwvYXV0aG9yPjxhdXRob3I+UmFqYmhhbmRh
cnksIFIuIEEuPC9hdXRob3I+PGF1dGhvcj5SYXNraW5kLCBNLjwvYXV0aG9yPjxhdXRob3I+UmVp
c2JlcmcsIEIuPC9hdXRob3I+PGF1dGhvcj5SaW5nbWFuLCBKLiBNLjwvYXV0aG9yPjxhdXRob3I+
Um9iZXJzb24sIEUuIEQuPC9hdXRob3I+PGF1dGhvcj5Sb3NlbmJlcmcsIFIuIE4uPC9hdXRob3I+
PGF1dGhvcj5TYW5vLCBNLjwvYXV0aG9yPjxhdXRob3I+U2NobmVpZGVyLCBMLiBTLjwvYXV0aG9y
PjxhdXRob3I+U2VlbGV5LCBXLjwvYXV0aG9yPjxhdXRob3I+U2hlbGFuc2tpLCBNLiBMLjwvYXV0
aG9yPjxhdXRob3I+U2xpZmVyLCBNLiBBLjwvYXV0aG9yPjxhdXRob3I+U21pdGgsIEMuIEQuPC9h
dXRob3I+PGF1dGhvcj5Tb25uZW4sIEouIEEuPC9hdXRob3I+PGF1dGhvcj5TcGluYSwgUy48L2F1
dGhvcj48YXV0aG9yPlN0ZXJuLCBSLiBBLjwvYXV0aG9yPjxhdXRob3I+VGFuemksIFIuIEUuPC9h
dXRob3I+PGF1dGhvcj5Ucm9qYW5vd3NraSwgSi4gUS48L2F1dGhvcj48YXV0aG9yPlRyb25jb3Nv
LCBKLiBDLjwvYXV0aG9yPjxhdXRob3I+VmFuIERlZXJsaW4sIFYuIE0uPC9hdXRob3I+PGF1dGhv
cj5WaW50ZXJzLCBILiBWLjwvYXV0aG9yPjxhdXRob3I+Vm9uc2F0dGVsLCBKLiBQLjwvYXV0aG9y
PjxhdXRob3I+V2VpbnRyYXViLCBTLjwvYXV0aG9yPjxhdXRob3I+V2Vsc2gtQm9obWVyLCBLLiBB
LjwvYXV0aG9yPjxhdXRob3I+V2lsbGlhbXNvbiwgSi48L2F1dGhvcj48YXV0aG9yPldvbHRqZXIs
IFIuIEwuPC9hdXRob3I+PGF1dGhvcj5DYW50d2VsbCwgTC4gQi48L2F1dGhvcj48YXV0aG9yPkRv
bWJyb3NraSwgQi4gQS48L2F1dGhvcj48YXV0aG9yPkJlZWtseSwgRC48L2F1dGhvcj48YXV0aG9y
Pkx1bmV0dGEsIEsuIEwuPC9hdXRob3I+PGF1dGhvcj5NYXJ0aW4sIEUuIFIuPC9hdXRob3I+PGF1
dGhvcj5LYW1ib2gsIE0uIEkuPC9hdXRob3I+PGF1dGhvcj5TYXlraW4sIEEuIEouPC9hdXRob3I+
PGF1dGhvcj5SZWltYW4sIEUuIE0uPC9hdXRob3I+PGF1dGhvcj5CZW5uZXR0LCBELiBBLjwvYXV0
aG9yPjxhdXRob3I+TW9ycmlzLCBKLiBDLjwvYXV0aG9yPjxhdXRob3I+TW9udGluZSwgVC4gSi48
L2F1dGhvcj48YXV0aG9yPkdvYXRlLCBBLiBNLjwvYXV0aG9yPjxhdXRob3I+QmxhY2tlciwgRC48
L2F1dGhvcj48YXV0aG9yPlRzdWFuZywgRC4gVy48L2F1dGhvcj48YXV0aG9yPkhha29uYXJzb24s
IEguPC9hdXRob3I+PGF1dGhvcj5LdWt1bGwsIFcuIEEuPC9hdXRob3I+PGF1dGhvcj5Gb3JvdWQs
IFQuIE0uPC9hdXRob3I+PGF1dGhvcj5IYWluZXMsIEouIEwuPC9hdXRob3I+PGF1dGhvcj5NYXll
dXgsIFIuPC9hdXRob3I+PGF1dGhvcj5QZXJpY2FrLVZhbmNlLCBNLiBBLjwvYXV0aG9yPjxhdXRo
b3I+RmFycmVyLCBMLiBBLjwvYXV0aG9yPjxhdXRob3I+U2NoZWxsZW5iZXJnLCBHLiBELjwvYXV0
aG9yPjwvYXV0aG9ycz48L2NvbnRyaWJ1dG9ycz48YXV0aC1hZGRyZXNzPjFdIFRoZSBKb2huIFAu
IEh1c3NtYW4gSW5zdGl0dXRlIGZvciBIdW1hbiBHZW5vbWljcywgVW5pdmVyc2l0eSBvZiBNaWFt
aSwgTWlhbWksIEZsb3JpZGEsIFVTQS4gWzJdLjwvYXV0aC1hZGRyZXNzPjx0aXRsZXM+PHRpdGxl
PkNvbW1vbiB2YXJpYW50cyBhdCBNUzRBNC9NUzRBNkUsIENEMkFQLCBDRDMzIGFuZCBFUEhBMSBh
cmUgYXNzb2NpYXRlZCB3aXRoIGxhdGUtb25zZXQgQWx6aGVpbWVyJmFwb3M7cyBkaXNlYXNlPC90
aXRsZT48c2Vjb25kYXJ5LXRpdGxlPk5hdCBHZW5ldDwvc2Vjb25kYXJ5LXRpdGxlPjwvdGl0bGVz
PjxwZXJpb2RpY2FsPjxmdWxsLXRpdGxlPk5hdCBHZW5ldDwvZnVsbC10aXRsZT48L3BlcmlvZGlj
YWw+PHBhZ2VzPjQzNi00MTwvcGFnZXM+PHZvbHVtZT40Mzwvdm9sdW1lPjxudW1iZXI+NTwvbnVt
YmVyPjxlZGl0aW9uPjIwMTEvMDQvMDU8L2VkaXRpb24+PGRhdGVzPjx5ZWFyPjIwMTE8L3llYXI+
PHB1Yi1kYXRlcz48ZGF0ZT5NYXk8L2RhdGU+PC9wdWItZGF0ZXM+PC9kYXRlcz48aXNibj4xNTQ2
LTE3MTggKEVsZWN0cm9uaWMpJiN4RDsxMDYxLTQwMzYgKExpbmtpbmcpPC9pc2JuPjxhY2Nlc3Np
b24tbnVtPjIxNDYwODQxPC9hY2Nlc3Npb24tbnVtPjx1cmxzPjxyZWxhdGVkLXVybHM+PHVybD5o
dHRwOi8vd3d3Lm5jYmkubmxtLm5paC5nb3YvcHVibWVkLzIxNDYwODQxPC91cmw+PC9yZWxhdGVk
LXVybHM+PC91cmxzPjxjdXN0b20yPjMwOTA3NDU8L2N1c3RvbTI+PGVsZWN0cm9uaWMtcmVzb3Vy
Y2UtbnVtPm5nLjgwMSBbcGlpXSYjeEQ7MTAuMTAzOC9uZy44MDE8L2VsZWN0cm9uaWMtcmVzb3Vy
Y2UtbnVtPjxsYW5ndWFnZT5lbmc8L2xhbmd1YWdlPjwvcmVjb3JkPjwvQ2l0ZT48L0VuZE5vdGU+
AG==
</w:fldData>
        </w:fldChar>
      </w:r>
      <w:r w:rsidR="00795734">
        <w:rPr>
          <w:rFonts w:cstheme="minorHAnsi"/>
        </w:rPr>
        <w:instrText xml:space="preserve"> ADDIN EN.CITE.DATA </w:instrText>
      </w:r>
      <w:r w:rsidR="00795734">
        <w:rPr>
          <w:rFonts w:cstheme="minorHAnsi"/>
        </w:rPr>
      </w:r>
      <w:r w:rsidR="00795734">
        <w:rPr>
          <w:rFonts w:cstheme="minorHAnsi"/>
        </w:rPr>
        <w:fldChar w:fldCharType="end"/>
      </w:r>
      <w:r w:rsidRPr="005853F0">
        <w:rPr>
          <w:rFonts w:cstheme="minorHAnsi"/>
        </w:rPr>
      </w:r>
      <w:r w:rsidRPr="005853F0">
        <w:rPr>
          <w:rFonts w:cstheme="minorHAnsi"/>
        </w:rPr>
        <w:fldChar w:fldCharType="separate"/>
      </w:r>
      <w:r w:rsidR="00795734">
        <w:rPr>
          <w:rFonts w:cstheme="minorHAnsi"/>
          <w:noProof/>
        </w:rPr>
        <w:t>(</w:t>
      </w:r>
      <w:hyperlink w:anchor="_ENREF_78" w:tooltip="Naj, 2011 #445" w:history="1">
        <w:r w:rsidR="00795734">
          <w:rPr>
            <w:rFonts w:cstheme="minorHAnsi"/>
            <w:noProof/>
          </w:rPr>
          <w:t>78</w:t>
        </w:r>
      </w:hyperlink>
      <w:r w:rsidR="00795734">
        <w:rPr>
          <w:rFonts w:cstheme="minorHAnsi"/>
          <w:noProof/>
        </w:rPr>
        <w:t>)</w:t>
      </w:r>
      <w:r w:rsidRPr="005853F0">
        <w:rPr>
          <w:rFonts w:cstheme="minorHAnsi"/>
        </w:rPr>
        <w:fldChar w:fldCharType="end"/>
      </w:r>
      <w:r w:rsidRPr="005853F0">
        <w:rPr>
          <w:rFonts w:cstheme="minorHAnsi"/>
        </w:rPr>
        <w:t xml:space="preserve"> independently reported </w:t>
      </w:r>
      <w:r w:rsidRPr="005853F0">
        <w:rPr>
          <w:rFonts w:cstheme="minorHAnsi"/>
          <w:i/>
        </w:rPr>
        <w:t>CD2AP, EPHA1</w:t>
      </w:r>
      <w:r w:rsidRPr="005853F0">
        <w:rPr>
          <w:rFonts w:cstheme="minorHAnsi"/>
        </w:rPr>
        <w:t xml:space="preserve">, and </w:t>
      </w:r>
      <w:r w:rsidRPr="005853F0">
        <w:rPr>
          <w:rFonts w:cstheme="minorHAnsi"/>
          <w:i/>
        </w:rPr>
        <w:t>CD33</w:t>
      </w:r>
      <w:r w:rsidRPr="005853F0">
        <w:rPr>
          <w:rFonts w:cstheme="minorHAnsi"/>
        </w:rPr>
        <w:t xml:space="preserve"> in addition to confirming the previously identified risk variants, </w:t>
      </w:r>
      <w:r w:rsidRPr="005853F0">
        <w:rPr>
          <w:rFonts w:cstheme="minorHAnsi"/>
          <w:i/>
        </w:rPr>
        <w:t>CR1, CLU, BIN1 and PICALM</w:t>
      </w:r>
      <w:r w:rsidRPr="005853F0">
        <w:rPr>
          <w:rFonts w:cstheme="minorHAnsi"/>
        </w:rPr>
        <w:t xml:space="preserve">.  All variants identified in these reports have now been confirmed and make up a substantial proportion of the over 20 risk variants now identified for the disease </w:t>
      </w:r>
      <w:r w:rsidRPr="005853F0">
        <w:rPr>
          <w:rFonts w:cstheme="minorHAnsi"/>
        </w:rPr>
        <w:fldChar w:fldCharType="begin"/>
      </w:r>
      <w:r w:rsidR="00795734">
        <w:rPr>
          <w:rFonts w:cstheme="minorHAnsi"/>
        </w:rPr>
        <w:instrText xml:space="preserve"> ADDIN EN.CITE &lt;EndNote&gt;&lt;Cite&gt;&lt;Author&gt;Karch&lt;/Author&gt;&lt;Year&gt;2014&lt;/Year&gt;&lt;RecNum&gt;1737&lt;/RecNum&gt;&lt;DisplayText&gt;(79)&lt;/DisplayText&gt;&lt;record&gt;&lt;rec-number&gt;1737&lt;/rec-number&gt;&lt;foreign-keys&gt;&lt;key app="EN" db-id="fdewxtd56v0x55efrfk5ex0se05tz00x2d5w" timestamp="1405105057"&gt;1737&lt;/key&gt;&lt;/foreign-keys&gt;&lt;ref-type name="Journal Article"&gt;17&lt;/ref-type&gt;&lt;contributors&gt;&lt;authors&gt;&lt;author&gt;Karch, C. M.&lt;/author&gt;&lt;author&gt;Goate, A. M.&lt;/author&gt;&lt;/authors&gt;&lt;/contributors&gt;&lt;auth-address&gt;Department of Psychiatry and Hope Center for Neurological Disorders, Washington University School of Medicine, St. Louis, Missouri.&amp;#xD;Department of Psychiatry and Hope Center for Neurological Disorders, Washington University School of Medicine, St. Louis, Missouri.. Electronic address: goatea@psychiatry.wustl.edu.&lt;/auth-address&gt;&lt;titles&gt;&lt;title&gt;Alzheimer&amp;apos;s Disease Risk Genes and Mechanisms of Disease Pathogenesis&lt;/title&gt;&lt;secondary-title&gt;Biol Psychiatry&lt;/secondary-title&gt;&lt;alt-title&gt;Biological psychiatry&lt;/alt-title&gt;&lt;/titles&gt;&lt;periodical&gt;&lt;full-title&gt;Biol Psychiatry&lt;/full-title&gt;&lt;/periodical&gt;&lt;dates&gt;&lt;year&gt;2014&lt;/year&gt;&lt;pub-dates&gt;&lt;date&gt;May 17&lt;/date&gt;&lt;/pub-dates&gt;&lt;/dates&gt;&lt;isbn&gt;1873-2402 (Electronic)&amp;#xD;0006-3223 (Linking)&lt;/isbn&gt;&lt;accession-num&gt;24951455&lt;/accession-num&gt;&lt;urls&gt;&lt;related-urls&gt;&lt;url&gt;http://www.ncbi.nlm.nih.gov/pubmed/24951455&lt;/url&gt;&lt;/related-urls&gt;&lt;/urls&gt;&lt;electronic-resource-num&gt;10.1016/j.biopsych.2014.05.006&lt;/electronic-resource-num&gt;&lt;/record&gt;&lt;/Cite&gt;&lt;/EndNote&gt;</w:instrText>
      </w:r>
      <w:r w:rsidRPr="005853F0">
        <w:rPr>
          <w:rFonts w:cstheme="minorHAnsi"/>
        </w:rPr>
        <w:fldChar w:fldCharType="separate"/>
      </w:r>
      <w:r w:rsidR="00795734">
        <w:rPr>
          <w:rFonts w:cstheme="minorHAnsi"/>
          <w:noProof/>
        </w:rPr>
        <w:t>(</w:t>
      </w:r>
      <w:hyperlink w:anchor="_ENREF_79" w:tooltip="Karch, 2014 #1737" w:history="1">
        <w:r w:rsidR="00795734">
          <w:rPr>
            <w:rFonts w:cstheme="minorHAnsi"/>
            <w:noProof/>
          </w:rPr>
          <w:t>79</w:t>
        </w:r>
      </w:hyperlink>
      <w:r w:rsidR="00795734">
        <w:rPr>
          <w:rFonts w:cstheme="minorHAnsi"/>
          <w:noProof/>
        </w:rPr>
        <w:t>)</w:t>
      </w:r>
      <w:r w:rsidRPr="005853F0">
        <w:rPr>
          <w:rFonts w:cstheme="minorHAnsi"/>
        </w:rPr>
        <w:fldChar w:fldCharType="end"/>
      </w:r>
      <w:r w:rsidRPr="005853F0">
        <w:rPr>
          <w:rFonts w:cstheme="minorHAnsi"/>
        </w:rPr>
        <w:t>.</w:t>
      </w:r>
      <w:r w:rsidR="00C9495F">
        <w:rPr>
          <w:rFonts w:cstheme="minorHAnsi"/>
        </w:rPr>
        <w:t xml:space="preserve"> </w:t>
      </w:r>
      <w:r w:rsidR="00C9495F">
        <w:rPr>
          <w:rFonts w:eastAsia="Times New Roman" w:cstheme="minorHAnsi"/>
          <w:color w:val="222222"/>
          <w:lang w:eastAsia="en-GB"/>
        </w:rPr>
        <w:t>T</w:t>
      </w:r>
      <w:r w:rsidR="00C9495F" w:rsidRPr="005853F0">
        <w:rPr>
          <w:rFonts w:eastAsia="Times New Roman" w:cstheme="minorHAnsi"/>
          <w:color w:val="222222"/>
          <w:lang w:eastAsia="en-GB"/>
        </w:rPr>
        <w:t xml:space="preserve">he ADNI cohort was </w:t>
      </w:r>
      <w:r w:rsidR="00C9495F">
        <w:rPr>
          <w:rFonts w:eastAsia="Times New Roman" w:cstheme="minorHAnsi"/>
          <w:color w:val="222222"/>
          <w:lang w:eastAsia="en-GB"/>
        </w:rPr>
        <w:t xml:space="preserve">also </w:t>
      </w:r>
      <w:r w:rsidR="00C9495F" w:rsidRPr="005853F0">
        <w:rPr>
          <w:rFonts w:eastAsia="Times New Roman" w:cstheme="minorHAnsi"/>
          <w:color w:val="222222"/>
          <w:lang w:eastAsia="en-GB"/>
        </w:rPr>
        <w:t>included in studies of almost 30,000 individuals with MRI</w:t>
      </w:r>
      <w:r w:rsidR="000942E6">
        <w:rPr>
          <w:rFonts w:eastAsia="Times New Roman" w:cstheme="minorHAnsi"/>
          <w:color w:val="222222"/>
          <w:lang w:eastAsia="en-GB"/>
        </w:rPr>
        <w:t xml:space="preserve"> scans</w:t>
      </w:r>
      <w:r w:rsidR="00C9495F">
        <w:rPr>
          <w:rFonts w:eastAsia="Times New Roman" w:cstheme="minorHAnsi"/>
          <w:color w:val="222222"/>
          <w:lang w:eastAsia="en-GB"/>
        </w:rPr>
        <w:t xml:space="preserve"> </w:t>
      </w:r>
      <w:r w:rsidR="00C9495F" w:rsidRPr="005853F0">
        <w:rPr>
          <w:rFonts w:eastAsia="Times New Roman" w:cstheme="minorHAnsi"/>
          <w:color w:val="222222"/>
          <w:lang w:eastAsia="en-GB"/>
        </w:rPr>
        <w:t xml:space="preserve">by the ENIGMA and CHARGE consortia </w:t>
      </w:r>
      <w:r w:rsidR="005B7B8C">
        <w:rPr>
          <w:rFonts w:eastAsia="Times New Roman" w:cstheme="minorHAnsi"/>
          <w:color w:val="222222"/>
          <w:lang w:eastAsia="en-GB"/>
        </w:rPr>
        <w:fldChar w:fldCharType="begin">
          <w:fldData xml:space="preserve">PEVuZE5vdGU+PENpdGU+PEF1dGhvcj5TdGVpbjwvQXV0aG9yPjxZZWFyPjIwMTI8L1llYXI+PFJl
Y051bT42OTQ8L1JlY051bT48RGlzcGxheVRleHQ+KDgwLCA4MSk8L0Rpc3BsYXlUZXh0PjxyZWNv
cmQ+PHJlYy1udW1iZXI+Njk0PC9yZWMtbnVtYmVyPjxmb3JlaWduLWtleXM+PGtleSBhcHA9IkVO
IiBkYi1pZD0iZmRld3h0ZDU2djB4NTVlZnJmazVleDBzZTA1dHowMHgyZDV3IiB0aW1lc3RhbXA9
IjEzNTYwNDg5NzQiPjY5NDwva2V5PjwvZm9yZWlnbi1rZXlzPjxyZWYtdHlwZSBuYW1lPSJKb3Vy
bmFsIEFydGljbGUiPjE3PC9yZWYtdHlwZT48Y29udHJpYnV0b3JzPjxhdXRob3JzPjxhdXRob3I+
U3RlaW4sIEouIEwuPC9hdXRob3I+PGF1dGhvcj5NZWRsYW5kLCBTLiBFLjwvYXV0aG9yPjxhdXRo
b3I+VmFzcXVleiwgQS4gQS48L2F1dGhvcj48YXV0aG9yPkhpYmFyLCBELiBQLjwvYXV0aG9yPjxh
dXRob3I+U2Vuc3RhZCwgUi4gRS48L2F1dGhvcj48YXV0aG9yPldpbmtsZXIsIEEuIE0uPC9hdXRo
b3I+PGF1dGhvcj5Ub3JvLCBSLjwvYXV0aG9yPjxhdXRob3I+QXBwZWwsIEsuPC9hdXRob3I+PGF1
dGhvcj5CYXJ0ZWNlaywgUi48L2F1dGhvcj48YXV0aG9yPkJlcmdtYW5uLCBPLjwvYXV0aG9yPjxh
dXRob3I+QmVybmFyZCwgTS48L2F1dGhvcj48YXV0aG9yPkJyb3duLCBBLiBBLjwvYXV0aG9yPjxh
dXRob3I+Q2Fubm9uLCBELiBNLjwvYXV0aG9yPjxhdXRob3I+Q2hha3JhdmFydHksIE0uIE0uPC9h
dXRob3I+PGF1dGhvcj5DaHJpc3RvZm9yb3UsIEEuPC9hdXRob3I+PGF1dGhvcj5Eb21pbiwgTS48
L2F1dGhvcj48YXV0aG9yPkdyaW1tLCBPLjwvYXV0aG9yPjxhdXRob3I+SG9sbGluc2hlYWQsIE0u
PC9hdXRob3I+PGF1dGhvcj5Ib2xtZXMsIEEuIEouPC9hdXRob3I+PGF1dGhvcj5Ib211dGgsIEcu
PC9hdXRob3I+PGF1dGhvcj5Ib3R0ZW5nYSwgSi4gSi48L2F1dGhvcj48YXV0aG9yPkxhbmdhbiwg
Qy48L2F1dGhvcj48YXV0aG9yPkxvcGV6LCBMLiBNLjwvYXV0aG9yPjxhdXRob3I+SGFuc2VsbCwg
Ti4gSy48L2F1dGhvcj48YXV0aG9yPkh3YW5nLCBLLiBTLjwvYXV0aG9yPjxhdXRob3I+S2ltLCBT
LjwvYXV0aG9yPjxhdXRob3I+TGFqZSwgRy48L2F1dGhvcj48YXV0aG9yPkxlZSwgUC4gSC48L2F1
dGhvcj48YXV0aG9yPkxpdSwgWC48L2F1dGhvcj48YXV0aG9yPkxvdGgsIEUuPC9hdXRob3I+PGF1
dGhvcj5Mb3VyZHVzYW15LCBBLjwvYXV0aG9yPjxhdXRob3I+TWF0dGluZ3NkYWwsIE0uPC9hdXRo
b3I+PGF1dGhvcj5Nb2hua2UsIFMuPC9hdXRob3I+PGF1dGhvcj5NYW5pZWdhLCBTLiBNLjwvYXV0
aG9yPjxhdXRob3I+TmhvLCBLLjwvYXV0aG9yPjxhdXRob3I+TnVnZW50LCBBLiBDLjwvYXV0aG9y
PjxhdXRob3I+TyZhcG9zO0JyaWVuLCBDLjwvYXV0aG9yPjxhdXRob3I+UGFwbWV5ZXIsIE0uPC9h
dXRob3I+PGF1dGhvcj5QdXR6LCBCLjwvYXV0aG9yPjxhdXRob3I+UmFtYXNhbXksIEEuPC9hdXRo
b3I+PGF1dGhvcj5SYXNtdXNzZW4sIEouPC9hdXRob3I+PGF1dGhvcj5SaWpwa2VtYSwgTS48L2F1
dGhvcj48YXV0aG9yPlJpc2FjaGVyLCBTLiBMLjwvYXV0aG9yPjxhdXRob3I+Um9kZGV5LCBKLiBD
LjwvYXV0aG9yPjxhdXRob3I+Um9zZSwgRS4gSi48L2F1dGhvcj48YXV0aG9yPlJ5dGVuLCBNLjwv
YXV0aG9yPjxhdXRob3I+U2hlbiwgTC48L2F1dGhvcj48YXV0aG9yPlNwcm9vdGVuLCBFLjwvYXV0
aG9yPjxhdXRob3I+U3RyZW5nbWFuLCBFLjwvYXV0aG9yPjxhdXRob3I+VGV1bWVyLCBBLjwvYXV0
aG9yPjxhdXRob3I+VHJhYnp1bmksIEQuPC9hdXRob3I+PGF1dGhvcj5UdXJuZXIsIEouPC9hdXRo
b3I+PGF1dGhvcj52YW4gRWlqaywgSy48L2F1dGhvcj48YXV0aG9yPnZhbiBFcnAsIFQuIEcuPC9h
dXRob3I+PGF1dGhvcj52YW4gVG9sLCBNLiBKLjwvYXV0aG9yPjxhdXRob3I+V2l0dGZlbGQsIEsu
PC9hdXRob3I+PGF1dGhvcj5Xb2xmLCBDLjwvYXV0aG9yPjxhdXRob3I+V291ZHN0cmEsIFMuPC9h
dXRob3I+PGF1dGhvcj5BbGVtYW4sIEEuPC9hdXRob3I+PGF1dGhvcj5BbGh1c2FpbmksIFMuPC9h
dXRob3I+PGF1dGhvcj5BbG1hc3ksIEwuPC9hdXRob3I+PGF1dGhvcj5CaW5kZXIsIEUuIEIuPC9h
dXRob3I+PGF1dGhvcj5Ccm9oYXduLCBELiBHLjwvYXV0aG9yPjxhdXRob3I+Q2FudG9yLCBSLiBN
LjwvYXV0aG9yPjxhdXRob3I+Q2FybGVzcywgTS4gQS48L2F1dGhvcj48YXV0aG9yPkNvcnZpbiwg
QS48L2F1dGhvcj48YXV0aG9yPkN6aXNjaCwgTS48L2F1dGhvcj48YXV0aG9yPkN1cnJhbiwgSi4g
RS48L2F1dGhvcj48YXV0aG9yPkRhdmllcywgRy48L2F1dGhvcj48YXV0aG9yPmRlIEFsbWVpZGEs
IE0uIEEuPC9hdXRob3I+PGF1dGhvcj5EZWxhbnR5LCBOLjwvYXV0aG9yPjxhdXRob3I+RGVwb25k
dCwgQy48L2F1dGhvcj48YXV0aG9yPkR1Z2dpcmFsYSwgUi48L2F1dGhvcj48YXV0aG9yPkR5ZXIs
IFQuIEQuPC9hdXRob3I+PGF1dGhvcj5FcmssIFMuPC9hdXRob3I+PGF1dGhvcj5GYWdlcm5lc3Ms
IEouPC9hdXRob3I+PGF1dGhvcj5Gb3gsIFAuIFQuPC9hdXRob3I+PGF1dGhvcj5GcmVpbWVyLCBO
LiBCLjwvYXV0aG9yPjxhdXRob3I+R2lsbCwgTS48L2F1dGhvcj48YXV0aG9yPkdvcmluZywgSC4g
SC48L2F1dGhvcj48YXV0aG9yPkhhZ2xlciwgRC4gSi48L2F1dGhvcj48YXV0aG9yPkhvZWhuLCBE
LjwvYXV0aG9yPjxhdXRob3I+SG9sc2JvZXIsIEYuPC9hdXRob3I+PGF1dGhvcj5Ib29nbWFuLCBN
LjwvYXV0aG9yPjxhdXRob3I+SG9zdGVuLCBOLjwvYXV0aG9yPjxhdXRob3I+SmFoYW5zaGFkLCBO
LjwvYXV0aG9yPjxhdXRob3I+Sm9obnNvbiwgTS4gUC48L2F1dGhvcj48YXV0aG9yPkthc3BlcmF2
aWNpdXRlLCBELjwvYXV0aG9yPjxhdXRob3I+S2VudCwgSi4gVy4sIEpyLjwvYXV0aG9yPjxhdXRo
b3I+S29jaHVub3YsIFAuPC9hdXRob3I+PGF1dGhvcj5MYW5jYXN0ZXIsIEouIEwuPC9hdXRob3I+
PGF1dGhvcj5MYXdyaWUsIFMuIE0uPC9hdXRob3I+PGF1dGhvcj5MaWV3YWxkLCBELiBDLjwvYXV0
aG9yPjxhdXRob3I+TWFuZGwsIFIuPC9hdXRob3I+PGF1dGhvcj5NYXRhcmluLCBNLjwvYXV0aG9y
PjxhdXRob3I+TWF0dGhlaXNlbiwgTS48L2F1dGhvcj48YXV0aG9yPk1laXNlbnphaGwsIEUuPC9h
dXRob3I+PGF1dGhvcj5NZWxsZSwgSS48L2F1dGhvcj48YXV0aG9yPk1vc2VzLCBFLiBLLjwvYXV0
aG9yPjxhdXRob3I+TXVobGVpc2VuLCBULiBXLjwvYXV0aG9yPjxhdXRob3I+TmF1Y2ssIE0uPC9h
dXRob3I+PGF1dGhvcj5Ob3RoZW4sIE0uIE0uPC9hdXRob3I+PGF1dGhvcj5PbHZlcmEsIFIuIEwu
PC9hdXRob3I+PGF1dGhvcj5QYW5kb2xmbywgTS48L2F1dGhvcj48YXV0aG9yPlBpa2UsIEcuIEIu
PC9hdXRob3I+PGF1dGhvcj5QdWxzLCBSLjwvYXV0aG9yPjxhdXRob3I+UmVpbnZhbmcsIEkuPC9h
dXRob3I+PGF1dGhvcj5SZW50ZXJpYSwgTS4gRS48L2F1dGhvcj48YXV0aG9yPlJpZXRzY2hlbCwg
TS48L2F1dGhvcj48YXV0aG9yPlJvZmZtYW4sIEouIEwuPC9hdXRob3I+PGF1dGhvcj5Sb3lsZSwg
Ti4gQS48L2F1dGhvcj48YXV0aG9yPlJ1amVzY3UsIEQuPC9hdXRob3I+PGF1dGhvcj5TYXZpdHos
IEouPC9hdXRob3I+PGF1dGhvcj5TY2huYWNrLCBILiBHLjwvYXV0aG9yPjxhdXRob3I+U2NobmVs
bCwgSy48L2F1dGhvcj48YXV0aG9yPlNlaWZlcnRoLCBOLjwvYXV0aG9yPjxhdXRob3I+U21pdGgs
IEMuPC9hdXRob3I+PGF1dGhvcj5TdGVlbiwgVi4gTS48L2F1dGhvcj48YXV0aG9yPlZhbGRlcyBI
ZXJuYW5kZXosIE0uIEMuPC9hdXRob3I+PGF1dGhvcj5WYW4gZGVuIEhldXZlbCwgTS48L2F1dGhv
cj48YXV0aG9yPnZhbiBkZXIgV2VlLCBOLiBKLjwvYXV0aG9yPjxhdXRob3I+VmFuIEhhcmVuLCBO
LiBFLjwvYXV0aG9yPjxhdXRob3I+VmVsdG1hbiwgSi4gQS48L2F1dGhvcj48YXV0aG9yPlZvbHpr
ZSwgSC48L2F1dGhvcj48YXV0aG9yPldhbGtlciwgUi48L2F1dGhvcj48YXV0aG9yPldlc3RseWUs
IEwuIFQuPC9hdXRob3I+PGF1dGhvcj5XaGVsYW4sIEMuIEQuPC9hdXRob3I+PGF1dGhvcj5BZ2Fy
dHosIEkuPC9hdXRob3I+PGF1dGhvcj5Cb29tc21hLCBELiBJLjwvYXV0aG9yPjxhdXRob3I+Q2F2
YWxsZXJpLCBHLiBMLjwvYXV0aG9yPjxhdXRob3I+RGFsZSwgQS4gTS48L2F1dGhvcj48YXV0aG9y
PkRqdXJvdmljLCBTLjwvYXV0aG9yPjxhdXRob3I+RHJldmV0cywgVy4gQy48L2F1dGhvcj48YXV0
aG9yPkhhZ29vcnQsIFAuPC9hdXRob3I+PGF1dGhvcj5IYWxsLCBKLjwvYXV0aG9yPjxhdXRob3I+
SGVpbnosIEEuPC9hdXRob3I+PGF1dGhvcj5KYWNrLCBDLiBSLiwgSnIuPC9hdXRob3I+PGF1dGhv
cj5Gb3JvdWQsIFQuIE0uPC9hdXRob3I+PGF1dGhvcj5MZSBIZWxsYXJkLCBTLjwvYXV0aG9yPjxh
dXRob3I+TWFjY2lhcmRpLCBGLjwvYXV0aG9yPjxhdXRob3I+TW9udGdvbWVyeSwgRy4gVy48L2F1
dGhvcj48YXV0aG9yPlBvbGluZSwgSi4gQi48L2F1dGhvcj48YXV0aG9yPlBvcnRlb3VzLCBELiBK
LjwvYXV0aG9yPjxhdXRob3I+U2lzb2RpeWEsIFMuIE0uPC9hdXRob3I+PGF1dGhvcj5TdGFyciwg
Si4gTS48L2F1dGhvcj48YXV0aG9yPlN1c3NtYW5uLCBKLjwvYXV0aG9yPjxhdXRob3I+VG9nYSwg
QS4gVy48L2F1dGhvcj48YXV0aG9yPlZlbHRtYW4sIEQuIEouPC9hdXRob3I+PGF1dGhvcj5XYWx0
ZXIsIEguPC9hdXRob3I+PGF1dGhvcj5XZWluZXIsIE0uIFcuPC9hdXRob3I+PGF1dGhvcj5CaXMs
IEouIEMuPC9hdXRob3I+PGF1dGhvcj5Ja3JhbSwgTS4gQS48L2F1dGhvcj48YXV0aG9yPlNtaXRo
LCBBLiBWLjwvYXV0aG9yPjxhdXRob3I+R3VkbmFzb24sIFYuPC9hdXRob3I+PGF1dGhvcj5Uem91
cmlvLCBDLjwvYXV0aG9yPjxhdXRob3I+VmVybm9vaWosIE0uIFcuPC9hdXRob3I+PGF1dGhvcj5M
YXVuZXIsIEwuIEouPC9hdXRob3I+PGF1dGhvcj5EZUNhcmxpLCBDLjwvYXV0aG9yPjxhdXRob3I+
U2VzaGFkcmksIFMuPC9hdXRob3I+PGF1dGhvcj5BbmRyZWFzc2VuLCBPLiBBLjwvYXV0aG9yPjxh
dXRob3I+QXBvc3RvbG92YSwgTC4gRy48L2F1dGhvcj48YXV0aG9yPkJhc3RpbiwgTS4gRS48L2F1
dGhvcj48YXV0aG9yPkJsYW5nZXJvLCBKLjwvYXV0aG9yPjxhdXRob3I+QnJ1bm5lciwgSC4gRy48
L2F1dGhvcj48YXV0aG9yPkJ1Y2tuZXIsIFIuIEwuPC9hdXRob3I+PGF1dGhvcj5DaWNob24sIFMu
PC9hdXRob3I+PGF1dGhvcj5Db3Bwb2xhLCBHLjwvYXV0aG9yPjxhdXRob3I+ZGUgWnViaWNhcmF5
LCBHLiBJLjwvYXV0aG9yPjxhdXRob3I+RGVhcnksIEkuIEouPC9hdXRob3I+PGF1dGhvcj5Eb25v
aG9lLCBHLjwvYXV0aG9yPjxhdXRob3I+ZGUgR2V1cywgRS4gSi48L2F1dGhvcj48YXV0aG9yPkVz
cGVzZXRoLCBULjwvYXV0aG9yPjxhdXRob3I+RmVybmFuZGV6LCBHLjwvYXV0aG9yPjxhdXRob3I+
R2xhaG4sIEQuIEMuPC9hdXRob3I+PGF1dGhvcj5HcmFiZSwgSC4gSi48L2F1dGhvcj48YXV0aG9y
PkhhcmR5LCBKLjwvYXV0aG9yPjxhdXRob3I+SHVsc2hvZmYgUG9sLCBILiBFLjwvYXV0aG9yPjxh
dXRob3I+SmVua2luc29uLCBNLjwvYXV0aG9yPjxhdXRob3I+S2FobiwgUi4gUy48L2F1dGhvcj48
YXV0aG9yPk1jRG9uYWxkLCBDLjwvYXV0aG9yPjxhdXRob3I+TWNJbnRvc2gsIEEuIE0uPC9hdXRo
b3I+PGF1dGhvcj5NY01haG9uLCBGLiBKLjwvYXV0aG9yPjxhdXRob3I+TWNNYWhvbiwgSy4gTC48
L2F1dGhvcj48YXV0aG9yPk1leWVyLUxpbmRlbmJlcmcsIEEuPC9hdXRob3I+PGF1dGhvcj5Nb3Jy
aXMsIEQuIFcuPC9hdXRob3I+PGF1dGhvcj5NdWxsZXItTXloc29rLCBCLjwvYXV0aG9yPjxhdXRo
b3I+TmljaG9scywgVC4gRS48L2F1dGhvcj48YXV0aG9yPk9waG9mZiwgUi4gQS48L2F1dGhvcj48
YXV0aG9yPlBhdXMsIFQuPC9hdXRob3I+PGF1dGhvcj5QYXVzb3ZhLCBaLjwvYXV0aG9yPjxhdXRo
b3I+UGVubmlueCwgQi4gVy48L2F1dGhvcj48YXV0aG9yPlBvdGtpbiwgUy4gRy48L2F1dGhvcj48
YXV0aG9yPlNhbWFubiwgUC4gRy48L2F1dGhvcj48YXV0aG9yPlNheWtpbiwgQS4gSi48L2F1dGhv
cj48YXV0aG9yPlNjaHVtYW5uLCBHLjwvYXV0aG9yPjxhdXRob3I+U21vbGxlciwgSi4gVy48L2F1
dGhvcj48YXV0aG9yPldhcmRsYXcsIEouIE0uPC9hdXRob3I+PGF1dGhvcj5XZWFsZSwgTS4gRS48
L2F1dGhvcj48YXV0aG9yPk1hcnRpbiwgTi4gRy48L2F1dGhvcj48YXV0aG9yPkZyYW5rZSwgQi48
L2F1dGhvcj48YXV0aG9yPldyaWdodCwgTS4gSi48L2F1dGhvcj48YXV0aG9yPlRob21wc29uLCBQ
LiBNLjwvYXV0aG9yPjwvYXV0aG9ycz48L2NvbnRyaWJ1dG9ycz48YXV0aC1hZGRyZXNzPkxhYm9y
YXRvcnkgb2YgTmV1cm8gSW1hZ2luZywgRGF2aWQgR2VmZmVuIFNjaG9vbCBvZiBNZWRpY2luZSwg
VW5pdmVyc2l0eSBvZiBDYWxpZm9ybmlhLCBMb3MgQW5nZWxlcywgQ2FsaWZvcm5pYSwgVVNBLjwv
YXV0aC1hZGRyZXNzPjx0aXRsZXM+PHRpdGxlPklkZW50aWZpY2F0aW9uIG9mIGNvbW1vbiB2YXJp
YW50cyBhc3NvY2lhdGVkIHdpdGggaHVtYW4gaGlwcG9jYW1wYWwgYW5kIGludHJhY3JhbmlhbCB2
b2x1bWVzPC90aXRsZT48c2Vjb25kYXJ5LXRpdGxlPk5hdCBHZW5ldDwvc2Vjb25kYXJ5LXRpdGxl
PjwvdGl0bGVzPjxwZXJpb2RpY2FsPjxmdWxsLXRpdGxlPk5hdCBHZW5ldDwvZnVsbC10aXRsZT48
L3BlcmlvZGljYWw+PHBhZ2VzPjU1Mi02MTwvcGFnZXM+PHZvbHVtZT40NDwvdm9sdW1lPjxudW1i
ZXI+NTwvbnVtYmVyPjxlZGl0aW9uPjIwMTIvMDQvMTc8L2VkaXRpb24+PGtleXdvcmRzPjxrZXl3
b3JkPkJyYWluLypwaHlzaW9wYXRob2xvZ3k8L2tleXdvcmQ+PGtleXdvcmQ+Q2hyb21vc29tZXMs
IEh1bWFuLCBQYWlyIDEyLypnZW5ldGljczwva2V5d29yZD48a2V5d29yZD5HZW5ldGljIExvY2k8
L2tleXdvcmQ+PGtleXdvcmQ+R2VuZXRpYyBNYXJrZXJzPC9rZXl3b3JkPjxrZXl3b3JkPkdlbm9t
ZS1XaWRlIEFzc29jaWF0aW9uIFN0dWR5PC9rZXl3b3JkPjxrZXl3b3JkPkhpcHBvY2FtcHVzLypw
aHlzaW9wYXRob2xvZ3k8L2tleXdvcmQ+PGtleXdvcmQ+SHVtYW5zPC9rZXl3b3JkPjxrZXl3b3Jk
Pk1ldGEtQW5hbHlzaXMgYXMgVG9waWM8L2tleXdvcmQ+PGtleXdvcmQ+Kk5ldXJvaW1hZ2luZzwv
a2V5d29yZD48a2V5d29yZD5Qb2x5bW9ycGhpc20sIFNpbmdsZSBOdWNsZW90aWRlLypnZW5ldGlj
czwva2V5d29yZD48L2tleXdvcmRzPjxkYXRlcz48eWVhcj4yMDEyPC95ZWFyPjxwdWItZGF0ZXM+
PGRhdGU+TWF5PC9kYXRlPjwvcHViLWRhdGVzPjwvZGF0ZXM+PGlzYm4+MTU0Ni0xNzE4IChFbGVj
dHJvbmljKSYjeEQ7MTA2MS00MDM2IChMaW5raW5nKTwvaXNibj48YWNjZXNzaW9uLW51bT4yMjUw
NDQxNzwvYWNjZXNzaW9uLW51bT48dXJscz48cmVsYXRlZC11cmxzPjx1cmw+aHR0cDovL3d3dy5u
Y2JpLm5sbS5uaWguZ292L3B1Ym1lZC8yMjUwNDQxNzwvdXJsPjwvcmVsYXRlZC11cmxzPjwvdXJs
cz48ZWxlY3Ryb25pYy1yZXNvdXJjZS1udW0+MTAuMTAzOC9uZy4yMjUwJiN4RDtuZy4yMjUwIFtw
aWldPC9lbGVjdHJvbmljLXJlc291cmNlLW51bT48bGFuZ3VhZ2U+ZW5nPC9sYW5ndWFnZT48L3Jl
Y29yZD48L0NpdGU+PENpdGU+PEF1dGhvcj5CaXM8L0F1dGhvcj48WWVhcj4yMDEyPC9ZZWFyPjxS
ZWNOdW0+MTc0OTwvUmVjTnVtPjxyZWNvcmQ+PHJlYy1udW1iZXI+MTc0OTwvcmVjLW51bWJlcj48
Zm9yZWlnbi1rZXlzPjxrZXkgYXBwPSJFTiIgZGItaWQ9ImZkZXd4dGQ1NnYweDU1ZWZyZms1ZXgw
c2UwNXR6MDB4MmQ1dyIgdGltZXN0YW1wPSIxNDA4Mzc5ODcyIj4xNzQ5PC9rZXk+PC9mb3JlaWdu
LWtleXM+PHJlZi10eXBlIG5hbWU9IkpvdXJuYWwgQXJ0aWNsZSI+MTc8L3JlZi10eXBlPjxjb250
cmlidXRvcnM+PGF1dGhvcnM+PGF1dGhvcj5CaXMsIEouIEMuPC9hdXRob3I+PGF1dGhvcj5EZUNh
cmxpLCBDLjwvYXV0aG9yPjxhdXRob3I+U21pdGgsIEEuIFYuPC9hdXRob3I+PGF1dGhvcj52YW4g
ZGVyIExpam4sIEYuPC9hdXRob3I+PGF1dGhvcj5Dcml2ZWxsbywgRi48L2F1dGhvcj48YXV0aG9y
PkZvcm5hZ2UsIE0uPC9hdXRob3I+PGF1dGhvcj5EZWJldHRlLCBTLjwvYXV0aG9yPjxhdXRob3I+
U2h1bG1hbiwgSi4gTS48L2F1dGhvcj48YXV0aG9yPlNjaG1pZHQsIEguPC9hdXRob3I+PGF1dGhv
cj5TcmlrYW50aCwgVi48L2F1dGhvcj48YXV0aG9yPlNjaHV1ciwgTS48L2F1dGhvcj48YXV0aG9y
Pll1LCBMLjwvYXV0aG9yPjxhdXRob3I+Q2hvaSwgUy4gSC48L2F1dGhvcj48YXV0aG9yPlNpZ3Vy
ZHNzb24sIFMuPC9hdXRob3I+PGF1dGhvcj5WZXJoYWFyZW4sIEIuIEYuPC9hdXRob3I+PGF1dGhv
cj5EZVN0ZWZhbm8sIEEuIEwuPC9hdXRob3I+PGF1dGhvcj5MYW1iZXJ0LCBKLiBDLjwvYXV0aG9y
PjxhdXRob3I+SmFjaywgQy4gUi4sIEpyLjwvYXV0aG9yPjxhdXRob3I+U3RydWNoYWxpbiwgTS48
L2F1dGhvcj48YXV0aG9yPlN0YW5rb3ZpY2gsIEouPC9hdXRob3I+PGF1dGhvcj5JYnJhaGltLVZl
cmJhYXMsIEMuIEEuPC9hdXRob3I+PGF1dGhvcj5GbGVpc2NobWFuLCBELjwvYXV0aG9yPjxhdXRo
b3I+WmlqZGVuYm9zLCBBLjwvYXV0aG9yPjxhdXRob3I+ZGVuIEhlaWplciwgVC48L2F1dGhvcj48
YXV0aG9yPk1hem95ZXIsIEIuPC9hdXRob3I+PGF1dGhvcj5Db2tlciwgTC4gSC48L2F1dGhvcj48
YXV0aG9yPkVuemluZ2VyLCBDLjwvYXV0aG9yPjxhdXRob3I+RGFub3ksIFAuPC9hdXRob3I+PGF1
dGhvcj5BbWluLCBOLjwvYXV0aG9yPjxhdXRob3I+QXJmYW5ha2lzLCBLLjwvYXV0aG9yPjxhdXRo
b3I+dmFuIEJ1Y2hlbSwgTS4gQS48L2F1dGhvcj48YXV0aG9yPmRlIEJydWlqbiwgUi4gRi48L2F1
dGhvcj48YXV0aG9yPkJlaXNlciwgQS48L2F1dGhvcj48YXV0aG9yPkR1Zm91aWwsIEMuPC9hdXRo
b3I+PGF1dGhvcj5IdWFuZywgSi48L2F1dGhvcj48YXV0aG9yPkNhdmFsaWVyaSwgTS48L2F1dGhv
cj48YXV0aG9yPlRob21zb24sIFIuPC9hdXRob3I+PGF1dGhvcj5OaWVzc2VuLCBXLiBKLjwvYXV0
aG9yPjxhdXRob3I+Q2hpYm5paywgTC4gQi48L2F1dGhvcj48YXV0aG9yPkdpc2xhc29uLCBHLiBL
LjwvYXV0aG9yPjxhdXRob3I+SG9mbWFuLCBBLjwvYXV0aG9yPjxhdXRob3I+UGlrdWxhLCBBLjwv
YXV0aG9yPjxhdXRob3I+QW1vdXllbCwgUC48L2F1dGhvcj48YXV0aG9yPkZyZWVtYW4sIEsuIEIu
PC9hdXRob3I+PGF1dGhvcj5QaGFuLCBULiBHLjwvYXV0aG9yPjxhdXRob3I+T29zdHJhLCBCLiBB
LjwvYXV0aG9yPjxhdXRob3I+U3RlaW4sIEouIEwuPC9hdXRob3I+PGF1dGhvcj5NZWRsYW5kLCBT
LiBFLjwvYXV0aG9yPjxhdXRob3I+VmFzcXVleiwgQS4gQS48L2F1dGhvcj48YXV0aG9yPkhpYmFy
LCBELiBQLjwvYXV0aG9yPjxhdXRob3I+V3JpZ2h0LCBNLiBKLjwvYXV0aG9yPjxhdXRob3I+RnJh
bmtlLCBCLjwvYXV0aG9yPjxhdXRob3I+TWFydGluLCBOLiBHLjwvYXV0aG9yPjxhdXRob3I+VGhv
bXBzb24sIFAuIE0uPC9hdXRob3I+PGF1dGhvcj5FbmhhbmNpbmcgTmV1cm8gSW1hZ2luZyBHZW5l
dGljcyB0aHJvdWdoIE1ldGEtQW5hbHlzaXMsIENvbnNvcnRpdW08L2F1dGhvcj48YXV0aG9yPk5h
bGxzLCBNLiBBLjwvYXV0aG9yPjxhdXRob3I+VWl0dGVybGluZGVuLCBBLiBHLjwvYXV0aG9yPjxh
dXRob3I+QXUsIFIuPC9hdXRob3I+PGF1dGhvcj5FbGJheiwgQS48L2F1dGhvcj48YXV0aG9yPkJl
YXJlLCBSLiBKLjwvYXV0aG9yPjxhdXRob3I+dmFuIFN3aWV0ZW4sIEouIEMuPC9hdXRob3I+PGF1
dGhvcj5Mb3BleiwgTy4gTC48L2F1dGhvcj48YXV0aG9yPkhhcnJpcywgVC4gQi48L2F1dGhvcj48
YXV0aG9yPkNob3VyYWtpLCBWLjwvYXV0aG9yPjxhdXRob3I+QnJldGVsZXIsIE0uIE0uPC9hdXRo
b3I+PGF1dGhvcj5EZSBKYWdlciwgUC4gTC48L2F1dGhvcj48YXV0aG9yPkJlY2tlciwgSi4gVC48
L2F1dGhvcj48YXV0aG9yPlZlcm5vb2lqLCBNLiBXLjwvYXV0aG9yPjxhdXRob3I+S25vcG1hbiwg
RC48L2F1dGhvcj48YXV0aG9yPkZhemVrYXMsIEYuPC9hdXRob3I+PGF1dGhvcj5Xb2xmLCBQLiBB
LjwvYXV0aG9yPjxhdXRob3I+dmFuIGRlciBMdWd0LCBBLjwvYXV0aG9yPjxhdXRob3I+R3VkbmFz
b24sIFYuPC9hdXRob3I+PGF1dGhvcj5Mb25nc3RyZXRoLCBXLiBULiwgSnIuPC9hdXRob3I+PGF1
dGhvcj5Ccm93biwgTS4gQS48L2F1dGhvcj48YXV0aG9yPkJlbm5ldHQsIEQuIEEuPC9hdXRob3I+
PGF1dGhvcj52YW4gRHVpam4sIEMuIE0uPC9hdXRob3I+PGF1dGhvcj5Nb3NsZXksIFQuIEguPC9h
dXRob3I+PGF1dGhvcj5TY2htaWR0LCBSLjwvYXV0aG9yPjxhdXRob3I+VHpvdXJpbywgQy48L2F1
dGhvcj48YXV0aG9yPkxhdW5lciwgTC4gSi48L2F1dGhvcj48YXV0aG9yPklrcmFtLCBNLiBBLjwv
YXV0aG9yPjxhdXRob3I+U2VzaGFkcmksIFMuPC9hdXRob3I+PGF1dGhvcj5Db2hvcnRzIGZvciwg
SGVhcnQ8L2F1dGhvcj48YXV0aG9yPkFnaW5nIFJlc2VhcmNoIGluIEdlbm9taWMgRXBpZGVtaW9s
b2d5LCBDb25zb3J0aXVtPC9hdXRob3I+PC9hdXRob3JzPjwvY29udHJpYnV0b3JzPjxhdXRoLWFk
ZHJlc3M+Q2FyZGlvdmFzY3VsYXIgSGVhbHRoIFJlc2VhcmNoIFVuaXQsIERlcGFydG1lbnQgb2Yg
TWVkaWNpbmUsIFVuaXZlcnNpdHkgb2YgV2FzaGluZ3RvbiwgU2VhdHRsZSwgV2FzaGluZ3Rvbiwg
VVNBLjwvYXV0aC1hZGRyZXNzPjx0aXRsZXM+PHRpdGxlPkNvbW1vbiB2YXJpYW50cyBhdCAxMnEx
NCBhbmQgMTJxMjQgYXJlIGFzc29jaWF0ZWQgd2l0aCBoaXBwb2NhbXBhbCB2b2x1bWU8L3RpdGxl
PjxzZWNvbmRhcnktdGl0bGU+TmF0IEdlbmV0PC9zZWNvbmRhcnktdGl0bGU+PGFsdC10aXRsZT5O
YXR1cmUgZ2VuZXRpY3M8L2FsdC10aXRsZT48L3RpdGxlcz48cGVyaW9kaWNhbD48ZnVsbC10aXRs
ZT5OYXQgR2VuZXQ8L2Z1bGwtdGl0bGU+PC9wZXJpb2RpY2FsPjxwYWdlcz41NDUtNTE8L3BhZ2Vz
Pjx2b2x1bWU+NDQ8L3ZvbHVtZT48bnVtYmVyPjU8L251bWJlcj48a2V5d29yZHM+PGtleXdvcmQ+
QWx6aGVpbWVyIERpc2Vhc2UvZ2VuZXRpY3M8L2tleXdvcmQ+PGtleXdvcmQ+Q2hyb21vc29tZXMs
IEh1bWFuLCBQYWlyIDEyLypnZW5ldGljczwva2V5d29yZD48a2V5d29yZD5Db2duaXRpb24gRGlz
b3JkZXJzLypnZW5ldGljczwva2V5d29yZD48a2V5d29yZD5EZW1lbnRpYS8qZ2VuZXRpY3M8L2tl
eXdvcmQ+PGtleXdvcmQ+R2VuZXRpYyBMb2NpPC9rZXl3b3JkPjxrZXl3b3JkPkdlbmV0aWMgTWFy
a2Vyczwva2V5d29yZD48a2V5d29yZD5HZW5vbWUtV2lkZSBBc3NvY2lhdGlvbiBTdHVkeTwva2V5
d29yZD48a2V5d29yZD5IaXBwb2NhbXB1cy8qcGh5c2lvcGF0aG9sb2d5PC9rZXl3b3JkPjxrZXl3
b3JkPkh1bWFuczwva2V5d29yZD48a2V5d29yZD5NZXRhLUFuYWx5c2lzIGFzIFRvcGljPC9rZXl3
b3JkPjxrZXl3b3JkPlBvbHltb3JwaGlzbSwgU2luZ2xlIE51Y2xlb3RpZGUvKmdlbmV0aWNzPC9r
ZXl3b3JkPjwva2V5d29yZHM+PGRhdGVzPjx5ZWFyPjIwMTI8L3llYXI+PHB1Yi1kYXRlcz48ZGF0
ZT5NYXk8L2RhdGU+PC9wdWItZGF0ZXM+PC9kYXRlcz48aXNibj4xNTQ2LTE3MTggKEVsZWN0cm9u
aWMpJiN4RDsxMDYxLTQwMzYgKExpbmtpbmcpPC9pc2JuPjxhY2Nlc3Npb24tbnVtPjIyNTA0NDIx
PC9hY2Nlc3Npb24tbnVtPjx1cmxzPjxyZWxhdGVkLXVybHM+PHVybD5odHRwOi8vd3d3Lm5jYmku
bmxtLm5paC5nb3YvcHVibWVkLzIyNTA0NDIxPC91cmw+PC9yZWxhdGVkLXVybHM+PC91cmxzPjxj
dXN0b20yPjM0Mjc3Mjk8L2N1c3RvbTI+PGVsZWN0cm9uaWMtcmVzb3VyY2UtbnVtPjEwLjEwMzgv
bmcuMjIzNzwvZWxlY3Ryb25pYy1yZXNvdXJjZS1udW0+PC9yZWNvcmQ+PC9DaXRlPjwvRW5kTm90
ZT5=
</w:fldData>
        </w:fldChar>
      </w:r>
      <w:r w:rsidR="00795734">
        <w:rPr>
          <w:rFonts w:eastAsia="Times New Roman" w:cstheme="minorHAnsi"/>
          <w:color w:val="222222"/>
          <w:lang w:eastAsia="en-GB"/>
        </w:rPr>
        <w:instrText xml:space="preserve"> ADDIN EN.CITE </w:instrText>
      </w:r>
      <w:r w:rsidR="00795734">
        <w:rPr>
          <w:rFonts w:eastAsia="Times New Roman" w:cstheme="minorHAnsi"/>
          <w:color w:val="222222"/>
          <w:lang w:eastAsia="en-GB"/>
        </w:rPr>
        <w:fldChar w:fldCharType="begin">
          <w:fldData xml:space="preserve">PEVuZE5vdGU+PENpdGU+PEF1dGhvcj5TdGVpbjwvQXV0aG9yPjxZZWFyPjIwMTI8L1llYXI+PFJl
Y051bT42OTQ8L1JlY051bT48RGlzcGxheVRleHQ+KDgwLCA4MSk8L0Rpc3BsYXlUZXh0PjxyZWNv
cmQ+PHJlYy1udW1iZXI+Njk0PC9yZWMtbnVtYmVyPjxmb3JlaWduLWtleXM+PGtleSBhcHA9IkVO
IiBkYi1pZD0iZmRld3h0ZDU2djB4NTVlZnJmazVleDBzZTA1dHowMHgyZDV3IiB0aW1lc3RhbXA9
IjEzNTYwNDg5NzQiPjY5NDwva2V5PjwvZm9yZWlnbi1rZXlzPjxyZWYtdHlwZSBuYW1lPSJKb3Vy
bmFsIEFydGljbGUiPjE3PC9yZWYtdHlwZT48Y29udHJpYnV0b3JzPjxhdXRob3JzPjxhdXRob3I+
U3RlaW4sIEouIEwuPC9hdXRob3I+PGF1dGhvcj5NZWRsYW5kLCBTLiBFLjwvYXV0aG9yPjxhdXRo
b3I+VmFzcXVleiwgQS4gQS48L2F1dGhvcj48YXV0aG9yPkhpYmFyLCBELiBQLjwvYXV0aG9yPjxh
dXRob3I+U2Vuc3RhZCwgUi4gRS48L2F1dGhvcj48YXV0aG9yPldpbmtsZXIsIEEuIE0uPC9hdXRo
b3I+PGF1dGhvcj5Ub3JvLCBSLjwvYXV0aG9yPjxhdXRob3I+QXBwZWwsIEsuPC9hdXRob3I+PGF1
dGhvcj5CYXJ0ZWNlaywgUi48L2F1dGhvcj48YXV0aG9yPkJlcmdtYW5uLCBPLjwvYXV0aG9yPjxh
dXRob3I+QmVybmFyZCwgTS48L2F1dGhvcj48YXV0aG9yPkJyb3duLCBBLiBBLjwvYXV0aG9yPjxh
dXRob3I+Q2Fubm9uLCBELiBNLjwvYXV0aG9yPjxhdXRob3I+Q2hha3JhdmFydHksIE0uIE0uPC9h
dXRob3I+PGF1dGhvcj5DaHJpc3RvZm9yb3UsIEEuPC9hdXRob3I+PGF1dGhvcj5Eb21pbiwgTS48
L2F1dGhvcj48YXV0aG9yPkdyaW1tLCBPLjwvYXV0aG9yPjxhdXRob3I+SG9sbGluc2hlYWQsIE0u
PC9hdXRob3I+PGF1dGhvcj5Ib2xtZXMsIEEuIEouPC9hdXRob3I+PGF1dGhvcj5Ib211dGgsIEcu
PC9hdXRob3I+PGF1dGhvcj5Ib3R0ZW5nYSwgSi4gSi48L2F1dGhvcj48YXV0aG9yPkxhbmdhbiwg
Qy48L2F1dGhvcj48YXV0aG9yPkxvcGV6LCBMLiBNLjwvYXV0aG9yPjxhdXRob3I+SGFuc2VsbCwg
Ti4gSy48L2F1dGhvcj48YXV0aG9yPkh3YW5nLCBLLiBTLjwvYXV0aG9yPjxhdXRob3I+S2ltLCBT
LjwvYXV0aG9yPjxhdXRob3I+TGFqZSwgRy48L2F1dGhvcj48YXV0aG9yPkxlZSwgUC4gSC48L2F1
dGhvcj48YXV0aG9yPkxpdSwgWC48L2F1dGhvcj48YXV0aG9yPkxvdGgsIEUuPC9hdXRob3I+PGF1
dGhvcj5Mb3VyZHVzYW15LCBBLjwvYXV0aG9yPjxhdXRob3I+TWF0dGluZ3NkYWwsIE0uPC9hdXRo
b3I+PGF1dGhvcj5Nb2hua2UsIFMuPC9hdXRob3I+PGF1dGhvcj5NYW5pZWdhLCBTLiBNLjwvYXV0
aG9yPjxhdXRob3I+TmhvLCBLLjwvYXV0aG9yPjxhdXRob3I+TnVnZW50LCBBLiBDLjwvYXV0aG9y
PjxhdXRob3I+TyZhcG9zO0JyaWVuLCBDLjwvYXV0aG9yPjxhdXRob3I+UGFwbWV5ZXIsIE0uPC9h
dXRob3I+PGF1dGhvcj5QdXR6LCBCLjwvYXV0aG9yPjxhdXRob3I+UmFtYXNhbXksIEEuPC9hdXRo
b3I+PGF1dGhvcj5SYXNtdXNzZW4sIEouPC9hdXRob3I+PGF1dGhvcj5SaWpwa2VtYSwgTS48L2F1
dGhvcj48YXV0aG9yPlJpc2FjaGVyLCBTLiBMLjwvYXV0aG9yPjxhdXRob3I+Um9kZGV5LCBKLiBD
LjwvYXV0aG9yPjxhdXRob3I+Um9zZSwgRS4gSi48L2F1dGhvcj48YXV0aG9yPlJ5dGVuLCBNLjwv
YXV0aG9yPjxhdXRob3I+U2hlbiwgTC48L2F1dGhvcj48YXV0aG9yPlNwcm9vdGVuLCBFLjwvYXV0
aG9yPjxhdXRob3I+U3RyZW5nbWFuLCBFLjwvYXV0aG9yPjxhdXRob3I+VGV1bWVyLCBBLjwvYXV0
aG9yPjxhdXRob3I+VHJhYnp1bmksIEQuPC9hdXRob3I+PGF1dGhvcj5UdXJuZXIsIEouPC9hdXRo
b3I+PGF1dGhvcj52YW4gRWlqaywgSy48L2F1dGhvcj48YXV0aG9yPnZhbiBFcnAsIFQuIEcuPC9h
dXRob3I+PGF1dGhvcj52YW4gVG9sLCBNLiBKLjwvYXV0aG9yPjxhdXRob3I+V2l0dGZlbGQsIEsu
PC9hdXRob3I+PGF1dGhvcj5Xb2xmLCBDLjwvYXV0aG9yPjxhdXRob3I+V291ZHN0cmEsIFMuPC9h
dXRob3I+PGF1dGhvcj5BbGVtYW4sIEEuPC9hdXRob3I+PGF1dGhvcj5BbGh1c2FpbmksIFMuPC9h
dXRob3I+PGF1dGhvcj5BbG1hc3ksIEwuPC9hdXRob3I+PGF1dGhvcj5CaW5kZXIsIEUuIEIuPC9h
dXRob3I+PGF1dGhvcj5Ccm9oYXduLCBELiBHLjwvYXV0aG9yPjxhdXRob3I+Q2FudG9yLCBSLiBN
LjwvYXV0aG9yPjxhdXRob3I+Q2FybGVzcywgTS4gQS48L2F1dGhvcj48YXV0aG9yPkNvcnZpbiwg
QS48L2F1dGhvcj48YXV0aG9yPkN6aXNjaCwgTS48L2F1dGhvcj48YXV0aG9yPkN1cnJhbiwgSi4g
RS48L2F1dGhvcj48YXV0aG9yPkRhdmllcywgRy48L2F1dGhvcj48YXV0aG9yPmRlIEFsbWVpZGEs
IE0uIEEuPC9hdXRob3I+PGF1dGhvcj5EZWxhbnR5LCBOLjwvYXV0aG9yPjxhdXRob3I+RGVwb25k
dCwgQy48L2F1dGhvcj48YXV0aG9yPkR1Z2dpcmFsYSwgUi48L2F1dGhvcj48YXV0aG9yPkR5ZXIs
IFQuIEQuPC9hdXRob3I+PGF1dGhvcj5FcmssIFMuPC9hdXRob3I+PGF1dGhvcj5GYWdlcm5lc3Ms
IEouPC9hdXRob3I+PGF1dGhvcj5Gb3gsIFAuIFQuPC9hdXRob3I+PGF1dGhvcj5GcmVpbWVyLCBO
LiBCLjwvYXV0aG9yPjxhdXRob3I+R2lsbCwgTS48L2F1dGhvcj48YXV0aG9yPkdvcmluZywgSC4g
SC48L2F1dGhvcj48YXV0aG9yPkhhZ2xlciwgRC4gSi48L2F1dGhvcj48YXV0aG9yPkhvZWhuLCBE
LjwvYXV0aG9yPjxhdXRob3I+SG9sc2JvZXIsIEYuPC9hdXRob3I+PGF1dGhvcj5Ib29nbWFuLCBN
LjwvYXV0aG9yPjxhdXRob3I+SG9zdGVuLCBOLjwvYXV0aG9yPjxhdXRob3I+SmFoYW5zaGFkLCBO
LjwvYXV0aG9yPjxhdXRob3I+Sm9obnNvbiwgTS4gUC48L2F1dGhvcj48YXV0aG9yPkthc3BlcmF2
aWNpdXRlLCBELjwvYXV0aG9yPjxhdXRob3I+S2VudCwgSi4gVy4sIEpyLjwvYXV0aG9yPjxhdXRo
b3I+S29jaHVub3YsIFAuPC9hdXRob3I+PGF1dGhvcj5MYW5jYXN0ZXIsIEouIEwuPC9hdXRob3I+
PGF1dGhvcj5MYXdyaWUsIFMuIE0uPC9hdXRob3I+PGF1dGhvcj5MaWV3YWxkLCBELiBDLjwvYXV0
aG9yPjxhdXRob3I+TWFuZGwsIFIuPC9hdXRob3I+PGF1dGhvcj5NYXRhcmluLCBNLjwvYXV0aG9y
PjxhdXRob3I+TWF0dGhlaXNlbiwgTS48L2F1dGhvcj48YXV0aG9yPk1laXNlbnphaGwsIEUuPC9h
dXRob3I+PGF1dGhvcj5NZWxsZSwgSS48L2F1dGhvcj48YXV0aG9yPk1vc2VzLCBFLiBLLjwvYXV0
aG9yPjxhdXRob3I+TXVobGVpc2VuLCBULiBXLjwvYXV0aG9yPjxhdXRob3I+TmF1Y2ssIE0uPC9h
dXRob3I+PGF1dGhvcj5Ob3RoZW4sIE0uIE0uPC9hdXRob3I+PGF1dGhvcj5PbHZlcmEsIFIuIEwu
PC9hdXRob3I+PGF1dGhvcj5QYW5kb2xmbywgTS48L2F1dGhvcj48YXV0aG9yPlBpa2UsIEcuIEIu
PC9hdXRob3I+PGF1dGhvcj5QdWxzLCBSLjwvYXV0aG9yPjxhdXRob3I+UmVpbnZhbmcsIEkuPC9h
dXRob3I+PGF1dGhvcj5SZW50ZXJpYSwgTS4gRS48L2F1dGhvcj48YXV0aG9yPlJpZXRzY2hlbCwg
TS48L2F1dGhvcj48YXV0aG9yPlJvZmZtYW4sIEouIEwuPC9hdXRob3I+PGF1dGhvcj5Sb3lsZSwg
Ti4gQS48L2F1dGhvcj48YXV0aG9yPlJ1amVzY3UsIEQuPC9hdXRob3I+PGF1dGhvcj5TYXZpdHos
IEouPC9hdXRob3I+PGF1dGhvcj5TY2huYWNrLCBILiBHLjwvYXV0aG9yPjxhdXRob3I+U2NobmVs
bCwgSy48L2F1dGhvcj48YXV0aG9yPlNlaWZlcnRoLCBOLjwvYXV0aG9yPjxhdXRob3I+U21pdGgs
IEMuPC9hdXRob3I+PGF1dGhvcj5TdGVlbiwgVi4gTS48L2F1dGhvcj48YXV0aG9yPlZhbGRlcyBI
ZXJuYW5kZXosIE0uIEMuPC9hdXRob3I+PGF1dGhvcj5WYW4gZGVuIEhldXZlbCwgTS48L2F1dGhv
cj48YXV0aG9yPnZhbiBkZXIgV2VlLCBOLiBKLjwvYXV0aG9yPjxhdXRob3I+VmFuIEhhcmVuLCBO
LiBFLjwvYXV0aG9yPjxhdXRob3I+VmVsdG1hbiwgSi4gQS48L2F1dGhvcj48YXV0aG9yPlZvbHpr
ZSwgSC48L2F1dGhvcj48YXV0aG9yPldhbGtlciwgUi48L2F1dGhvcj48YXV0aG9yPldlc3RseWUs
IEwuIFQuPC9hdXRob3I+PGF1dGhvcj5XaGVsYW4sIEMuIEQuPC9hdXRob3I+PGF1dGhvcj5BZ2Fy
dHosIEkuPC9hdXRob3I+PGF1dGhvcj5Cb29tc21hLCBELiBJLjwvYXV0aG9yPjxhdXRob3I+Q2F2
YWxsZXJpLCBHLiBMLjwvYXV0aG9yPjxhdXRob3I+RGFsZSwgQS4gTS48L2F1dGhvcj48YXV0aG9y
PkRqdXJvdmljLCBTLjwvYXV0aG9yPjxhdXRob3I+RHJldmV0cywgVy4gQy48L2F1dGhvcj48YXV0
aG9yPkhhZ29vcnQsIFAuPC9hdXRob3I+PGF1dGhvcj5IYWxsLCBKLjwvYXV0aG9yPjxhdXRob3I+
SGVpbnosIEEuPC9hdXRob3I+PGF1dGhvcj5KYWNrLCBDLiBSLiwgSnIuPC9hdXRob3I+PGF1dGhv
cj5Gb3JvdWQsIFQuIE0uPC9hdXRob3I+PGF1dGhvcj5MZSBIZWxsYXJkLCBTLjwvYXV0aG9yPjxh
dXRob3I+TWFjY2lhcmRpLCBGLjwvYXV0aG9yPjxhdXRob3I+TW9udGdvbWVyeSwgRy4gVy48L2F1
dGhvcj48YXV0aG9yPlBvbGluZSwgSi4gQi48L2F1dGhvcj48YXV0aG9yPlBvcnRlb3VzLCBELiBK
LjwvYXV0aG9yPjxhdXRob3I+U2lzb2RpeWEsIFMuIE0uPC9hdXRob3I+PGF1dGhvcj5TdGFyciwg
Si4gTS48L2F1dGhvcj48YXV0aG9yPlN1c3NtYW5uLCBKLjwvYXV0aG9yPjxhdXRob3I+VG9nYSwg
QS4gVy48L2F1dGhvcj48YXV0aG9yPlZlbHRtYW4sIEQuIEouPC9hdXRob3I+PGF1dGhvcj5XYWx0
ZXIsIEguPC9hdXRob3I+PGF1dGhvcj5XZWluZXIsIE0uIFcuPC9hdXRob3I+PGF1dGhvcj5CaXMs
IEouIEMuPC9hdXRob3I+PGF1dGhvcj5Ja3JhbSwgTS4gQS48L2F1dGhvcj48YXV0aG9yPlNtaXRo
LCBBLiBWLjwvYXV0aG9yPjxhdXRob3I+R3VkbmFzb24sIFYuPC9hdXRob3I+PGF1dGhvcj5Uem91
cmlvLCBDLjwvYXV0aG9yPjxhdXRob3I+VmVybm9vaWosIE0uIFcuPC9hdXRob3I+PGF1dGhvcj5M
YXVuZXIsIEwuIEouPC9hdXRob3I+PGF1dGhvcj5EZUNhcmxpLCBDLjwvYXV0aG9yPjxhdXRob3I+
U2VzaGFkcmksIFMuPC9hdXRob3I+PGF1dGhvcj5BbmRyZWFzc2VuLCBPLiBBLjwvYXV0aG9yPjxh
dXRob3I+QXBvc3RvbG92YSwgTC4gRy48L2F1dGhvcj48YXV0aG9yPkJhc3RpbiwgTS4gRS48L2F1
dGhvcj48YXV0aG9yPkJsYW5nZXJvLCBKLjwvYXV0aG9yPjxhdXRob3I+QnJ1bm5lciwgSC4gRy48
L2F1dGhvcj48YXV0aG9yPkJ1Y2tuZXIsIFIuIEwuPC9hdXRob3I+PGF1dGhvcj5DaWNob24sIFMu
PC9hdXRob3I+PGF1dGhvcj5Db3Bwb2xhLCBHLjwvYXV0aG9yPjxhdXRob3I+ZGUgWnViaWNhcmF5
LCBHLiBJLjwvYXV0aG9yPjxhdXRob3I+RGVhcnksIEkuIEouPC9hdXRob3I+PGF1dGhvcj5Eb25v
aG9lLCBHLjwvYXV0aG9yPjxhdXRob3I+ZGUgR2V1cywgRS4gSi48L2F1dGhvcj48YXV0aG9yPkVz
cGVzZXRoLCBULjwvYXV0aG9yPjxhdXRob3I+RmVybmFuZGV6LCBHLjwvYXV0aG9yPjxhdXRob3I+
R2xhaG4sIEQuIEMuPC9hdXRob3I+PGF1dGhvcj5HcmFiZSwgSC4gSi48L2F1dGhvcj48YXV0aG9y
PkhhcmR5LCBKLjwvYXV0aG9yPjxhdXRob3I+SHVsc2hvZmYgUG9sLCBILiBFLjwvYXV0aG9yPjxh
dXRob3I+SmVua2luc29uLCBNLjwvYXV0aG9yPjxhdXRob3I+S2FobiwgUi4gUy48L2F1dGhvcj48
YXV0aG9yPk1jRG9uYWxkLCBDLjwvYXV0aG9yPjxhdXRob3I+TWNJbnRvc2gsIEEuIE0uPC9hdXRo
b3I+PGF1dGhvcj5NY01haG9uLCBGLiBKLjwvYXV0aG9yPjxhdXRob3I+TWNNYWhvbiwgSy4gTC48
L2F1dGhvcj48YXV0aG9yPk1leWVyLUxpbmRlbmJlcmcsIEEuPC9hdXRob3I+PGF1dGhvcj5Nb3Jy
aXMsIEQuIFcuPC9hdXRob3I+PGF1dGhvcj5NdWxsZXItTXloc29rLCBCLjwvYXV0aG9yPjxhdXRo
b3I+TmljaG9scywgVC4gRS48L2F1dGhvcj48YXV0aG9yPk9waG9mZiwgUi4gQS48L2F1dGhvcj48
YXV0aG9yPlBhdXMsIFQuPC9hdXRob3I+PGF1dGhvcj5QYXVzb3ZhLCBaLjwvYXV0aG9yPjxhdXRo
b3I+UGVubmlueCwgQi4gVy48L2F1dGhvcj48YXV0aG9yPlBvdGtpbiwgUy4gRy48L2F1dGhvcj48
YXV0aG9yPlNhbWFubiwgUC4gRy48L2F1dGhvcj48YXV0aG9yPlNheWtpbiwgQS4gSi48L2F1dGhv
cj48YXV0aG9yPlNjaHVtYW5uLCBHLjwvYXV0aG9yPjxhdXRob3I+U21vbGxlciwgSi4gVy48L2F1
dGhvcj48YXV0aG9yPldhcmRsYXcsIEouIE0uPC9hdXRob3I+PGF1dGhvcj5XZWFsZSwgTS4gRS48
L2F1dGhvcj48YXV0aG9yPk1hcnRpbiwgTi4gRy48L2F1dGhvcj48YXV0aG9yPkZyYW5rZSwgQi48
L2F1dGhvcj48YXV0aG9yPldyaWdodCwgTS4gSi48L2F1dGhvcj48YXV0aG9yPlRob21wc29uLCBQ
LiBNLjwvYXV0aG9yPjwvYXV0aG9ycz48L2NvbnRyaWJ1dG9ycz48YXV0aC1hZGRyZXNzPkxhYm9y
YXRvcnkgb2YgTmV1cm8gSW1hZ2luZywgRGF2aWQgR2VmZmVuIFNjaG9vbCBvZiBNZWRpY2luZSwg
VW5pdmVyc2l0eSBvZiBDYWxpZm9ybmlhLCBMb3MgQW5nZWxlcywgQ2FsaWZvcm5pYSwgVVNBLjwv
YXV0aC1hZGRyZXNzPjx0aXRsZXM+PHRpdGxlPklkZW50aWZpY2F0aW9uIG9mIGNvbW1vbiB2YXJp
YW50cyBhc3NvY2lhdGVkIHdpdGggaHVtYW4gaGlwcG9jYW1wYWwgYW5kIGludHJhY3JhbmlhbCB2
b2x1bWVzPC90aXRsZT48c2Vjb25kYXJ5LXRpdGxlPk5hdCBHZW5ldDwvc2Vjb25kYXJ5LXRpdGxl
PjwvdGl0bGVzPjxwZXJpb2RpY2FsPjxmdWxsLXRpdGxlPk5hdCBHZW5ldDwvZnVsbC10aXRsZT48
L3BlcmlvZGljYWw+PHBhZ2VzPjU1Mi02MTwvcGFnZXM+PHZvbHVtZT40NDwvdm9sdW1lPjxudW1i
ZXI+NTwvbnVtYmVyPjxlZGl0aW9uPjIwMTIvMDQvMTc8L2VkaXRpb24+PGtleXdvcmRzPjxrZXl3
b3JkPkJyYWluLypwaHlzaW9wYXRob2xvZ3k8L2tleXdvcmQ+PGtleXdvcmQ+Q2hyb21vc29tZXMs
IEh1bWFuLCBQYWlyIDEyLypnZW5ldGljczwva2V5d29yZD48a2V5d29yZD5HZW5ldGljIExvY2k8
L2tleXdvcmQ+PGtleXdvcmQ+R2VuZXRpYyBNYXJrZXJzPC9rZXl3b3JkPjxrZXl3b3JkPkdlbm9t
ZS1XaWRlIEFzc29jaWF0aW9uIFN0dWR5PC9rZXl3b3JkPjxrZXl3b3JkPkhpcHBvY2FtcHVzLypw
aHlzaW9wYXRob2xvZ3k8L2tleXdvcmQ+PGtleXdvcmQ+SHVtYW5zPC9rZXl3b3JkPjxrZXl3b3Jk
Pk1ldGEtQW5hbHlzaXMgYXMgVG9waWM8L2tleXdvcmQ+PGtleXdvcmQ+Kk5ldXJvaW1hZ2luZzwv
a2V5d29yZD48a2V5d29yZD5Qb2x5bW9ycGhpc20sIFNpbmdsZSBOdWNsZW90aWRlLypnZW5ldGlj
czwva2V5d29yZD48L2tleXdvcmRzPjxkYXRlcz48eWVhcj4yMDEyPC95ZWFyPjxwdWItZGF0ZXM+
PGRhdGU+TWF5PC9kYXRlPjwvcHViLWRhdGVzPjwvZGF0ZXM+PGlzYm4+MTU0Ni0xNzE4IChFbGVj
dHJvbmljKSYjeEQ7MTA2MS00MDM2IChMaW5raW5nKTwvaXNibj48YWNjZXNzaW9uLW51bT4yMjUw
NDQxNzwvYWNjZXNzaW9uLW51bT48dXJscz48cmVsYXRlZC11cmxzPjx1cmw+aHR0cDovL3d3dy5u
Y2JpLm5sbS5uaWguZ292L3B1Ym1lZC8yMjUwNDQxNzwvdXJsPjwvcmVsYXRlZC11cmxzPjwvdXJs
cz48ZWxlY3Ryb25pYy1yZXNvdXJjZS1udW0+MTAuMTAzOC9uZy4yMjUwJiN4RDtuZy4yMjUwIFtw
aWldPC9lbGVjdHJvbmljLXJlc291cmNlLW51bT48bGFuZ3VhZ2U+ZW5nPC9sYW5ndWFnZT48L3Jl
Y29yZD48L0NpdGU+PENpdGU+PEF1dGhvcj5CaXM8L0F1dGhvcj48WWVhcj4yMDEyPC9ZZWFyPjxS
ZWNOdW0+MTc0OTwvUmVjTnVtPjxyZWNvcmQ+PHJlYy1udW1iZXI+MTc0OTwvcmVjLW51bWJlcj48
Zm9yZWlnbi1rZXlzPjxrZXkgYXBwPSJFTiIgZGItaWQ9ImZkZXd4dGQ1NnYweDU1ZWZyZms1ZXgw
c2UwNXR6MDB4MmQ1dyIgdGltZXN0YW1wPSIxNDA4Mzc5ODcyIj4xNzQ5PC9rZXk+PC9mb3JlaWdu
LWtleXM+PHJlZi10eXBlIG5hbWU9IkpvdXJuYWwgQXJ0aWNsZSI+MTc8L3JlZi10eXBlPjxjb250
cmlidXRvcnM+PGF1dGhvcnM+PGF1dGhvcj5CaXMsIEouIEMuPC9hdXRob3I+PGF1dGhvcj5EZUNh
cmxpLCBDLjwvYXV0aG9yPjxhdXRob3I+U21pdGgsIEEuIFYuPC9hdXRob3I+PGF1dGhvcj52YW4g
ZGVyIExpam4sIEYuPC9hdXRob3I+PGF1dGhvcj5Dcml2ZWxsbywgRi48L2F1dGhvcj48YXV0aG9y
PkZvcm5hZ2UsIE0uPC9hdXRob3I+PGF1dGhvcj5EZWJldHRlLCBTLjwvYXV0aG9yPjxhdXRob3I+
U2h1bG1hbiwgSi4gTS48L2F1dGhvcj48YXV0aG9yPlNjaG1pZHQsIEguPC9hdXRob3I+PGF1dGhv
cj5TcmlrYW50aCwgVi48L2F1dGhvcj48YXV0aG9yPlNjaHV1ciwgTS48L2F1dGhvcj48YXV0aG9y
Pll1LCBMLjwvYXV0aG9yPjxhdXRob3I+Q2hvaSwgUy4gSC48L2F1dGhvcj48YXV0aG9yPlNpZ3Vy
ZHNzb24sIFMuPC9hdXRob3I+PGF1dGhvcj5WZXJoYWFyZW4sIEIuIEYuPC9hdXRob3I+PGF1dGhv
cj5EZVN0ZWZhbm8sIEEuIEwuPC9hdXRob3I+PGF1dGhvcj5MYW1iZXJ0LCBKLiBDLjwvYXV0aG9y
PjxhdXRob3I+SmFjaywgQy4gUi4sIEpyLjwvYXV0aG9yPjxhdXRob3I+U3RydWNoYWxpbiwgTS48
L2F1dGhvcj48YXV0aG9yPlN0YW5rb3ZpY2gsIEouPC9hdXRob3I+PGF1dGhvcj5JYnJhaGltLVZl
cmJhYXMsIEMuIEEuPC9hdXRob3I+PGF1dGhvcj5GbGVpc2NobWFuLCBELjwvYXV0aG9yPjxhdXRo
b3I+WmlqZGVuYm9zLCBBLjwvYXV0aG9yPjxhdXRob3I+ZGVuIEhlaWplciwgVC48L2F1dGhvcj48
YXV0aG9yPk1hem95ZXIsIEIuPC9hdXRob3I+PGF1dGhvcj5Db2tlciwgTC4gSC48L2F1dGhvcj48
YXV0aG9yPkVuemluZ2VyLCBDLjwvYXV0aG9yPjxhdXRob3I+RGFub3ksIFAuPC9hdXRob3I+PGF1
dGhvcj5BbWluLCBOLjwvYXV0aG9yPjxhdXRob3I+QXJmYW5ha2lzLCBLLjwvYXV0aG9yPjxhdXRo
b3I+dmFuIEJ1Y2hlbSwgTS4gQS48L2F1dGhvcj48YXV0aG9yPmRlIEJydWlqbiwgUi4gRi48L2F1
dGhvcj48YXV0aG9yPkJlaXNlciwgQS48L2F1dGhvcj48YXV0aG9yPkR1Zm91aWwsIEMuPC9hdXRo
b3I+PGF1dGhvcj5IdWFuZywgSi48L2F1dGhvcj48YXV0aG9yPkNhdmFsaWVyaSwgTS48L2F1dGhv
cj48YXV0aG9yPlRob21zb24sIFIuPC9hdXRob3I+PGF1dGhvcj5OaWVzc2VuLCBXLiBKLjwvYXV0
aG9yPjxhdXRob3I+Q2hpYm5paywgTC4gQi48L2F1dGhvcj48YXV0aG9yPkdpc2xhc29uLCBHLiBL
LjwvYXV0aG9yPjxhdXRob3I+SG9mbWFuLCBBLjwvYXV0aG9yPjxhdXRob3I+UGlrdWxhLCBBLjwv
YXV0aG9yPjxhdXRob3I+QW1vdXllbCwgUC48L2F1dGhvcj48YXV0aG9yPkZyZWVtYW4sIEsuIEIu
PC9hdXRob3I+PGF1dGhvcj5QaGFuLCBULiBHLjwvYXV0aG9yPjxhdXRob3I+T29zdHJhLCBCLiBB
LjwvYXV0aG9yPjxhdXRob3I+U3RlaW4sIEouIEwuPC9hdXRob3I+PGF1dGhvcj5NZWRsYW5kLCBT
LiBFLjwvYXV0aG9yPjxhdXRob3I+VmFzcXVleiwgQS4gQS48L2F1dGhvcj48YXV0aG9yPkhpYmFy
LCBELiBQLjwvYXV0aG9yPjxhdXRob3I+V3JpZ2h0LCBNLiBKLjwvYXV0aG9yPjxhdXRob3I+RnJh
bmtlLCBCLjwvYXV0aG9yPjxhdXRob3I+TWFydGluLCBOLiBHLjwvYXV0aG9yPjxhdXRob3I+VGhv
bXBzb24sIFAuIE0uPC9hdXRob3I+PGF1dGhvcj5FbmhhbmNpbmcgTmV1cm8gSW1hZ2luZyBHZW5l
dGljcyB0aHJvdWdoIE1ldGEtQW5hbHlzaXMsIENvbnNvcnRpdW08L2F1dGhvcj48YXV0aG9yPk5h
bGxzLCBNLiBBLjwvYXV0aG9yPjxhdXRob3I+VWl0dGVybGluZGVuLCBBLiBHLjwvYXV0aG9yPjxh
dXRob3I+QXUsIFIuPC9hdXRob3I+PGF1dGhvcj5FbGJheiwgQS48L2F1dGhvcj48YXV0aG9yPkJl
YXJlLCBSLiBKLjwvYXV0aG9yPjxhdXRob3I+dmFuIFN3aWV0ZW4sIEouIEMuPC9hdXRob3I+PGF1
dGhvcj5Mb3BleiwgTy4gTC48L2F1dGhvcj48YXV0aG9yPkhhcnJpcywgVC4gQi48L2F1dGhvcj48
YXV0aG9yPkNob3VyYWtpLCBWLjwvYXV0aG9yPjxhdXRob3I+QnJldGVsZXIsIE0uIE0uPC9hdXRo
b3I+PGF1dGhvcj5EZSBKYWdlciwgUC4gTC48L2F1dGhvcj48YXV0aG9yPkJlY2tlciwgSi4gVC48
L2F1dGhvcj48YXV0aG9yPlZlcm5vb2lqLCBNLiBXLjwvYXV0aG9yPjxhdXRob3I+S25vcG1hbiwg
RC48L2F1dGhvcj48YXV0aG9yPkZhemVrYXMsIEYuPC9hdXRob3I+PGF1dGhvcj5Xb2xmLCBQLiBB
LjwvYXV0aG9yPjxhdXRob3I+dmFuIGRlciBMdWd0LCBBLjwvYXV0aG9yPjxhdXRob3I+R3VkbmFz
b24sIFYuPC9hdXRob3I+PGF1dGhvcj5Mb25nc3RyZXRoLCBXLiBULiwgSnIuPC9hdXRob3I+PGF1
dGhvcj5Ccm93biwgTS4gQS48L2F1dGhvcj48YXV0aG9yPkJlbm5ldHQsIEQuIEEuPC9hdXRob3I+
PGF1dGhvcj52YW4gRHVpam4sIEMuIE0uPC9hdXRob3I+PGF1dGhvcj5Nb3NsZXksIFQuIEguPC9h
dXRob3I+PGF1dGhvcj5TY2htaWR0LCBSLjwvYXV0aG9yPjxhdXRob3I+VHpvdXJpbywgQy48L2F1
dGhvcj48YXV0aG9yPkxhdW5lciwgTC4gSi48L2F1dGhvcj48YXV0aG9yPklrcmFtLCBNLiBBLjwv
YXV0aG9yPjxhdXRob3I+U2VzaGFkcmksIFMuPC9hdXRob3I+PGF1dGhvcj5Db2hvcnRzIGZvciwg
SGVhcnQ8L2F1dGhvcj48YXV0aG9yPkFnaW5nIFJlc2VhcmNoIGluIEdlbm9taWMgRXBpZGVtaW9s
b2d5LCBDb25zb3J0aXVtPC9hdXRob3I+PC9hdXRob3JzPjwvY29udHJpYnV0b3JzPjxhdXRoLWFk
ZHJlc3M+Q2FyZGlvdmFzY3VsYXIgSGVhbHRoIFJlc2VhcmNoIFVuaXQsIERlcGFydG1lbnQgb2Yg
TWVkaWNpbmUsIFVuaXZlcnNpdHkgb2YgV2FzaGluZ3RvbiwgU2VhdHRsZSwgV2FzaGluZ3Rvbiwg
VVNBLjwvYXV0aC1hZGRyZXNzPjx0aXRsZXM+PHRpdGxlPkNvbW1vbiB2YXJpYW50cyBhdCAxMnEx
NCBhbmQgMTJxMjQgYXJlIGFzc29jaWF0ZWQgd2l0aCBoaXBwb2NhbXBhbCB2b2x1bWU8L3RpdGxl
PjxzZWNvbmRhcnktdGl0bGU+TmF0IEdlbmV0PC9zZWNvbmRhcnktdGl0bGU+PGFsdC10aXRsZT5O
YXR1cmUgZ2VuZXRpY3M8L2FsdC10aXRsZT48L3RpdGxlcz48cGVyaW9kaWNhbD48ZnVsbC10aXRs
ZT5OYXQgR2VuZXQ8L2Z1bGwtdGl0bGU+PC9wZXJpb2RpY2FsPjxwYWdlcz41NDUtNTE8L3BhZ2Vz
Pjx2b2x1bWU+NDQ8L3ZvbHVtZT48bnVtYmVyPjU8L251bWJlcj48a2V5d29yZHM+PGtleXdvcmQ+
QWx6aGVpbWVyIERpc2Vhc2UvZ2VuZXRpY3M8L2tleXdvcmQ+PGtleXdvcmQ+Q2hyb21vc29tZXMs
IEh1bWFuLCBQYWlyIDEyLypnZW5ldGljczwva2V5d29yZD48a2V5d29yZD5Db2duaXRpb24gRGlz
b3JkZXJzLypnZW5ldGljczwva2V5d29yZD48a2V5d29yZD5EZW1lbnRpYS8qZ2VuZXRpY3M8L2tl
eXdvcmQ+PGtleXdvcmQ+R2VuZXRpYyBMb2NpPC9rZXl3b3JkPjxrZXl3b3JkPkdlbmV0aWMgTWFy
a2Vyczwva2V5d29yZD48a2V5d29yZD5HZW5vbWUtV2lkZSBBc3NvY2lhdGlvbiBTdHVkeTwva2V5
d29yZD48a2V5d29yZD5IaXBwb2NhbXB1cy8qcGh5c2lvcGF0aG9sb2d5PC9rZXl3b3JkPjxrZXl3
b3JkPkh1bWFuczwva2V5d29yZD48a2V5d29yZD5NZXRhLUFuYWx5c2lzIGFzIFRvcGljPC9rZXl3
b3JkPjxrZXl3b3JkPlBvbHltb3JwaGlzbSwgU2luZ2xlIE51Y2xlb3RpZGUvKmdlbmV0aWNzPC9r
ZXl3b3JkPjwva2V5d29yZHM+PGRhdGVzPjx5ZWFyPjIwMTI8L3llYXI+PHB1Yi1kYXRlcz48ZGF0
ZT5NYXk8L2RhdGU+PC9wdWItZGF0ZXM+PC9kYXRlcz48aXNibj4xNTQ2LTE3MTggKEVsZWN0cm9u
aWMpJiN4RDsxMDYxLTQwMzYgKExpbmtpbmcpPC9pc2JuPjxhY2Nlc3Npb24tbnVtPjIyNTA0NDIx
PC9hY2Nlc3Npb24tbnVtPjx1cmxzPjxyZWxhdGVkLXVybHM+PHVybD5odHRwOi8vd3d3Lm5jYmku
bmxtLm5paC5nb3YvcHVibWVkLzIyNTA0NDIxPC91cmw+PC9yZWxhdGVkLXVybHM+PC91cmxzPjxj
dXN0b20yPjM0Mjc3Mjk8L2N1c3RvbTI+PGVsZWN0cm9uaWMtcmVzb3VyY2UtbnVtPjEwLjEwMzgv
bmcuMjIzNzwvZWxlY3Ryb25pYy1yZXNvdXJjZS1udW0+PC9yZWNvcmQ+PC9DaXRlPjwvRW5kTm90
ZT5=
</w:fldData>
        </w:fldChar>
      </w:r>
      <w:r w:rsidR="00795734">
        <w:rPr>
          <w:rFonts w:eastAsia="Times New Roman" w:cstheme="minorHAnsi"/>
          <w:color w:val="222222"/>
          <w:lang w:eastAsia="en-GB"/>
        </w:rPr>
        <w:instrText xml:space="preserve"> ADDIN EN.CITE.DATA </w:instrText>
      </w:r>
      <w:r w:rsidR="00795734">
        <w:rPr>
          <w:rFonts w:eastAsia="Times New Roman" w:cstheme="minorHAnsi"/>
          <w:color w:val="222222"/>
          <w:lang w:eastAsia="en-GB"/>
        </w:rPr>
      </w:r>
      <w:r w:rsidR="00795734">
        <w:rPr>
          <w:rFonts w:eastAsia="Times New Roman" w:cstheme="minorHAnsi"/>
          <w:color w:val="222222"/>
          <w:lang w:eastAsia="en-GB"/>
        </w:rPr>
        <w:fldChar w:fldCharType="end"/>
      </w:r>
      <w:r w:rsidR="005B7B8C">
        <w:rPr>
          <w:rFonts w:eastAsia="Times New Roman" w:cstheme="minorHAnsi"/>
          <w:color w:val="222222"/>
          <w:lang w:eastAsia="en-GB"/>
        </w:rPr>
      </w:r>
      <w:r w:rsidR="005B7B8C">
        <w:rPr>
          <w:rFonts w:eastAsia="Times New Roman" w:cstheme="minorHAnsi"/>
          <w:color w:val="222222"/>
          <w:lang w:eastAsia="en-GB"/>
        </w:rPr>
        <w:fldChar w:fldCharType="separate"/>
      </w:r>
      <w:r w:rsidR="00795734">
        <w:rPr>
          <w:rFonts w:eastAsia="Times New Roman" w:cstheme="minorHAnsi"/>
          <w:noProof/>
          <w:color w:val="222222"/>
          <w:lang w:eastAsia="en-GB"/>
        </w:rPr>
        <w:t>(</w:t>
      </w:r>
      <w:hyperlink w:anchor="_ENREF_80" w:tooltip="Stein, 2012 #694" w:history="1">
        <w:r w:rsidR="00795734">
          <w:rPr>
            <w:rFonts w:eastAsia="Times New Roman" w:cstheme="minorHAnsi"/>
            <w:noProof/>
            <w:color w:val="222222"/>
            <w:lang w:eastAsia="en-GB"/>
          </w:rPr>
          <w:t>80</w:t>
        </w:r>
      </w:hyperlink>
      <w:r w:rsidR="00795734">
        <w:rPr>
          <w:rFonts w:eastAsia="Times New Roman" w:cstheme="minorHAnsi"/>
          <w:noProof/>
          <w:color w:val="222222"/>
          <w:lang w:eastAsia="en-GB"/>
        </w:rPr>
        <w:t xml:space="preserve">, </w:t>
      </w:r>
      <w:hyperlink w:anchor="_ENREF_81" w:tooltip="Bis, 2012 #1749" w:history="1">
        <w:r w:rsidR="00795734">
          <w:rPr>
            <w:rFonts w:eastAsia="Times New Roman" w:cstheme="minorHAnsi"/>
            <w:noProof/>
            <w:color w:val="222222"/>
            <w:lang w:eastAsia="en-GB"/>
          </w:rPr>
          <w:t>81</w:t>
        </w:r>
      </w:hyperlink>
      <w:r w:rsidR="00795734">
        <w:rPr>
          <w:rFonts w:eastAsia="Times New Roman" w:cstheme="minorHAnsi"/>
          <w:noProof/>
          <w:color w:val="222222"/>
          <w:lang w:eastAsia="en-GB"/>
        </w:rPr>
        <w:t>)</w:t>
      </w:r>
      <w:r w:rsidR="005B7B8C">
        <w:rPr>
          <w:rFonts w:eastAsia="Times New Roman" w:cstheme="minorHAnsi"/>
          <w:color w:val="222222"/>
          <w:lang w:eastAsia="en-GB"/>
        </w:rPr>
        <w:fldChar w:fldCharType="end"/>
      </w:r>
      <w:r w:rsidR="00C9495F" w:rsidRPr="005853F0">
        <w:rPr>
          <w:rFonts w:eastAsia="Times New Roman" w:cstheme="minorHAnsi"/>
          <w:color w:val="222222"/>
          <w:lang w:eastAsia="en-GB"/>
        </w:rPr>
        <w:t xml:space="preserve"> </w:t>
      </w:r>
      <w:proofErr w:type="spellStart"/>
      <w:r w:rsidR="00C9495F" w:rsidRPr="005853F0">
        <w:rPr>
          <w:rFonts w:eastAsia="Times New Roman" w:cstheme="minorHAnsi"/>
          <w:color w:val="222222"/>
          <w:lang w:eastAsia="en-GB"/>
        </w:rPr>
        <w:t>Hibar</w:t>
      </w:r>
      <w:proofErr w:type="spellEnd"/>
      <w:r w:rsidR="00C9495F" w:rsidRPr="005853F0">
        <w:rPr>
          <w:rFonts w:eastAsia="Times New Roman" w:cstheme="minorHAnsi"/>
          <w:color w:val="222222"/>
          <w:lang w:eastAsia="en-GB"/>
        </w:rPr>
        <w:t xml:space="preserve"> et al 2014, Nature [under revision]). These studies found common variants influencing hippocampal</w:t>
      </w:r>
      <w:r w:rsidR="00C9495F">
        <w:rPr>
          <w:rFonts w:eastAsia="Times New Roman" w:cstheme="minorHAnsi"/>
          <w:color w:val="222222"/>
          <w:lang w:eastAsia="en-GB"/>
        </w:rPr>
        <w:t xml:space="preserve"> </w:t>
      </w:r>
      <w:r w:rsidR="00C9495F" w:rsidRPr="005853F0">
        <w:rPr>
          <w:rFonts w:eastAsia="Times New Roman" w:cstheme="minorHAnsi"/>
          <w:color w:val="222222"/>
          <w:lang w:eastAsia="en-GB"/>
        </w:rPr>
        <w:t>volume, brain volume and numerous other subcortical volumes, meas</w:t>
      </w:r>
      <w:r w:rsidR="00C9495F">
        <w:rPr>
          <w:rFonts w:eastAsia="Times New Roman" w:cstheme="minorHAnsi"/>
          <w:color w:val="222222"/>
          <w:lang w:eastAsia="en-GB"/>
        </w:rPr>
        <w:t>ured from MRI; carriers and non-</w:t>
      </w:r>
      <w:r w:rsidR="00C9495F" w:rsidRPr="005853F0">
        <w:rPr>
          <w:rFonts w:eastAsia="Times New Roman" w:cstheme="minorHAnsi"/>
          <w:color w:val="222222"/>
          <w:lang w:eastAsia="en-GB"/>
        </w:rPr>
        <w:t xml:space="preserve">carriers of specific SNPs differed in </w:t>
      </w:r>
      <w:r w:rsidR="00C9495F" w:rsidRPr="005853F0">
        <w:rPr>
          <w:rFonts w:eastAsia="Times New Roman" w:cstheme="minorHAnsi"/>
          <w:color w:val="222222"/>
          <w:lang w:eastAsia="en-GB"/>
        </w:rPr>
        <w:lastRenderedPageBreak/>
        <w:t>hippocampal volume, on average, by an amount equivalent to about 3 years of normal aging. </w:t>
      </w:r>
      <w:r w:rsidR="000942E6" w:rsidRPr="005853F0">
        <w:rPr>
          <w:rFonts w:cstheme="minorHAnsi"/>
        </w:rPr>
        <w:t xml:space="preserve"> </w:t>
      </w:r>
      <w:proofErr w:type="spellStart"/>
      <w:r w:rsidR="000942E6" w:rsidRPr="005853F0">
        <w:rPr>
          <w:rFonts w:cstheme="minorHAnsi"/>
        </w:rPr>
        <w:t>Rhinn</w:t>
      </w:r>
      <w:proofErr w:type="spellEnd"/>
      <w:r w:rsidR="000942E6" w:rsidRPr="005853F0">
        <w:rPr>
          <w:rFonts w:cstheme="minorHAnsi"/>
        </w:rPr>
        <w:t xml:space="preserve"> et al </w:t>
      </w:r>
      <w:r w:rsidR="000942E6" w:rsidRPr="005853F0">
        <w:rPr>
          <w:rFonts w:cstheme="minorHAnsi"/>
        </w:rPr>
        <w:fldChar w:fldCharType="begin">
          <w:fldData xml:space="preserve">PEVuZE5vdGU+PENpdGU+PEF1dGhvcj5SaGlubjwvQXV0aG9yPjxZZWFyPjIwMTM8L1llYXI+PFJl
Y051bT4xNDU4PC9SZWNOdW0+PERpc3BsYXlUZXh0Pig4Mik8L0Rpc3BsYXlUZXh0PjxyZWNvcmQ+
PHJlYy1udW1iZXI+MTQ1ODwvcmVjLW51bWJlcj48Zm9yZWlnbi1rZXlzPjxrZXkgYXBwPSJFTiIg
ZGItaWQ9ImZkZXd4dGQ1NnYweDU1ZWZyZms1ZXgwc2UwNXR6MDB4MmQ1dyIgdGltZXN0YW1wPSIx
Mzg5MDQ3MTk1Ij4xNDU4PC9rZXk+PC9mb3JlaWduLWtleXM+PHJlZi10eXBlIG5hbWU9IkpvdXJu
YWwgQXJ0aWNsZSI+MTc8L3JlZi10eXBlPjxjb250cmlidXRvcnM+PGF1dGhvcnM+PGF1dGhvcj5S
aGlubiwgSC48L2F1dGhvcj48YXV0aG9yPkZ1aml0YSwgUi48L2F1dGhvcj48YXV0aG9yPlFpYW5n
LCBMLjwvYXV0aG9yPjxhdXRob3I+Q2hlbmcsIFIuPC9hdXRob3I+PGF1dGhvcj5MZWUsIEouIEgu
PC9hdXRob3I+PGF1dGhvcj5BYmVsaW92aWNoLCBBLjwvYXV0aG9yPjwvYXV0aG9ycz48L2NvbnRy
aWJ1dG9ycz48YXV0aC1hZGRyZXNzPkRlcGFydG1lbnQgb2YgUGF0aG9sb2d5LCBDb2x1bWJpYSBV
bml2ZXJzaXR5LCA2NTAgVy4gMTY4dGggU3RyZWV0LCBOZXcgWW9yaywgTmV3IFlvcmsgMTAwMzIs
IFVTQS48L2F1dGgtYWRkcmVzcz48dGl0bGVzPjx0aXRsZT5JbnRlZ3JhdGl2ZSBnZW5vbWljcyBp
ZGVudGlmaWVzIEFQT0UgZXBzaWxvbjQgZWZmZWN0b3JzIGluIEFsemhlaW1lciZhcG9zO3MgZGlz
ZWFzZ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0NS01MDwvcGFn
ZXM+PHZvbHVtZT41MDA8L3ZvbHVtZT48bnVtYmVyPjc0NjA8L251bWJlcj48a2V5d29yZHM+PGtl
eXdvcmQ+QWdlIG9mIE9uc2V0PC9rZXl3b3JkPjxrZXl3b3JkPkFnZWQ8L2tleXdvcmQ+PGtleXdv
cmQ+QWxsZWxlczwva2V5d29yZD48a2V5d29yZD5BbHpoZWltZXIgRGlzZWFzZS9lcGlkZW1pb2xv
Z3kvKmdlbmV0aWNzPC9rZXl3b3JkPjxrZXl3b3JkPkFteWxvaWQgYmV0YS1Qcm90ZWluIFByZWN1
cnNvci9tZXRhYm9saXNtPC9rZXl3b3JkPjxrZXl3b3JkPkFwb2xpcG9wcm90ZWluIEU0LypnZW5l
dGljczwva2V5d29yZD48a2V5d29yZD5CcmFpbi9kcnVnIGVmZmVjdHMvbWV0YWJvbGlzbTwva2V5
d29yZD48a2V5d29yZD5DZWxscywgQ3VsdHVyZWQ8L2tleXdvcmQ+PGtleXdvcmQ+Q2VyZWJyYWwg
Q29ydGV4L21ldGFib2xpc208L2tleXdvcmQ+PGtleXdvcmQ+RW5kb2N5dG9zaXM8L2tleXdvcmQ+
PGtleXdvcmQ+RXBpc3Rhc2lzLCBHZW5ldGljPC9rZXl3b3JkPjxrZXl3b3JkPkZlbWFsZTwva2V5
d29yZD48a2V5d29yZD5GaWJyb2JsYXN0czwva2V5d29yZD48a2V5d29yZD5HZW5lIEV4cHJlc3Np
b24gUHJvZmlsaW5nPC9rZXl3b3JkPjxrZXl3b3JkPkdlbm9tZSwgSHVtYW4vKmdlbmV0aWNzPC9r
ZXl3b3JkPjxrZXl3b3JkPkdlbm9tZS1XaWRlIEFzc29jaWF0aW9uIFN0dWR5PC9rZXl3b3JkPjxr
ZXl3b3JkPipHZW5vbWljczwva2V5d29yZD48a2V5d29yZD5IZXRlcm96eWdvdGU8L2tleXdvcmQ+
PGtleXdvcmQ+SHVtYW5zPC9rZXl3b3JkPjxrZXl3b3JkPk1lbWJyYW5lIEdseWNvcHJvdGVpbnMv
YW50YWdvbmlzdHMgJmFtcDsgaW5oaWJpdG9ycy9nZW5ldGljcy9tZXRhYm9saXNtPC9rZXl3b3Jk
PjxrZXl3b3JkPk5lcnZlIFRpc3N1ZSBQcm90ZWlucy9hbnRhZ29uaXN0cyAmYW1wOyBpbmhpYml0
b3JzL2dlbmV0aWNzL21ldGFib2xpc208L2tleXdvcmQ+PGtleXdvcmQ+TmV1cm9ucy9kcnVnIGVm
ZmVjdHMvbWV0YWJvbGlzbTwva2V5d29yZD48a2V5d29yZD5QaGVub3R5cGU8L2tleXdvcmQ+PGtl
eXdvcmQ+UGlyYWNldGFtL2FuYWxvZ3MgJmFtcDsgZGVyaXZhdGl2ZXMvcGhhcm1hY29sb2d5PC9r
ZXl3b3JkPjxrZXl3b3JkPlBvbHltb3JwaGlzbSwgR2VuZXRpYy9nZW5ldGljczwva2V5d29yZD48
a2V5d29yZD5Qcm90ZW9seXNpcy9kcnVnIGVmZmVjdHM8L2tleXdvcmQ+PGtleXdvcmQ+VHJhbnNj
cmlwdG9tZS9nZW5ldGljczwva2V5d29yZD48L2tleXdvcmRzPjxkYXRlcz48eWVhcj4yMDEzPC95
ZWFyPjxwdWItZGF0ZXM+PGRhdGU+QXVnIDE8L2RhdGU+PC9wdWItZGF0ZXM+PC9kYXRlcz48aXNi
bj4xNDc2LTQ2ODcgKEVsZWN0cm9uaWMpJiN4RDswMDI4LTA4MzYgKExpbmtpbmcpPC9pc2JuPjxh
Y2Nlc3Npb24tbnVtPjIzODgzOTM2PC9hY2Nlc3Npb24tbnVtPjx1cmxzPjxyZWxhdGVkLXVybHM+
PHVybD5odHRwOi8vd3d3Lm5jYmkubmxtLm5paC5nb3YvcHVibWVkLzIzODgzOTM2PC91cmw+PC9y
ZWxhdGVkLXVybHM+PC91cmxzPjxlbGVjdHJvbmljLXJlc291cmNlLW51bT4xMC4xMDM4L25hdHVy
ZTEyNDE1PC9lbGVjdHJvbmljLXJlc291cmNlLW51bT48L3JlY29yZD48L0NpdGU+PC9FbmROb3Rl
Pn==
</w:fldData>
        </w:fldChar>
      </w:r>
      <w:r w:rsidR="00795734">
        <w:rPr>
          <w:rFonts w:cstheme="minorHAnsi"/>
        </w:rPr>
        <w:instrText xml:space="preserve"> ADDIN EN.CITE </w:instrText>
      </w:r>
      <w:r w:rsidR="00795734">
        <w:rPr>
          <w:rFonts w:cstheme="minorHAnsi"/>
        </w:rPr>
        <w:fldChar w:fldCharType="begin">
          <w:fldData xml:space="preserve">PEVuZE5vdGU+PENpdGU+PEF1dGhvcj5SaGlubjwvQXV0aG9yPjxZZWFyPjIwMTM8L1llYXI+PFJl
Y051bT4xNDU4PC9SZWNOdW0+PERpc3BsYXlUZXh0Pig4Mik8L0Rpc3BsYXlUZXh0PjxyZWNvcmQ+
PHJlYy1udW1iZXI+MTQ1ODwvcmVjLW51bWJlcj48Zm9yZWlnbi1rZXlzPjxrZXkgYXBwPSJFTiIg
ZGItaWQ9ImZkZXd4dGQ1NnYweDU1ZWZyZms1ZXgwc2UwNXR6MDB4MmQ1dyIgdGltZXN0YW1wPSIx
Mzg5MDQ3MTk1Ij4xNDU4PC9rZXk+PC9mb3JlaWduLWtleXM+PHJlZi10eXBlIG5hbWU9IkpvdXJu
YWwgQXJ0aWNsZSI+MTc8L3JlZi10eXBlPjxjb250cmlidXRvcnM+PGF1dGhvcnM+PGF1dGhvcj5S
aGlubiwgSC48L2F1dGhvcj48YXV0aG9yPkZ1aml0YSwgUi48L2F1dGhvcj48YXV0aG9yPlFpYW5n
LCBMLjwvYXV0aG9yPjxhdXRob3I+Q2hlbmcsIFIuPC9hdXRob3I+PGF1dGhvcj5MZWUsIEouIEgu
PC9hdXRob3I+PGF1dGhvcj5BYmVsaW92aWNoLCBBLjwvYXV0aG9yPjwvYXV0aG9ycz48L2NvbnRy
aWJ1dG9ycz48YXV0aC1hZGRyZXNzPkRlcGFydG1lbnQgb2YgUGF0aG9sb2d5LCBDb2x1bWJpYSBV
bml2ZXJzaXR5LCA2NTAgVy4gMTY4dGggU3RyZWV0LCBOZXcgWW9yaywgTmV3IFlvcmsgMTAwMzIs
IFVTQS48L2F1dGgtYWRkcmVzcz48dGl0bGVzPjx0aXRsZT5JbnRlZ3JhdGl2ZSBnZW5vbWljcyBp
ZGVudGlmaWVzIEFQT0UgZXBzaWxvbjQgZWZmZWN0b3JzIGluIEFsemhlaW1lciZhcG9zO3MgZGlz
ZWFzZTwvdGl0bGU+PHNlY29uZGFyeS10aXRsZT5OYXR1cmU8L3NlY29uZGFyeS10aXRsZT48YWx0
LXRpdGxlPk5hdHVyZTwvYWx0LXRpdGxlPjwvdGl0bGVzPjxwZXJpb2RpY2FsPjxmdWxsLXRpdGxl
Pk5hdHVyZTwvZnVsbC10aXRsZT48L3BlcmlvZGljYWw+PGFsdC1wZXJpb2RpY2FsPjxmdWxsLXRp
dGxlPk5hdHVyZTwvZnVsbC10aXRsZT48L2FsdC1wZXJpb2RpY2FsPjxwYWdlcz40NS01MDwvcGFn
ZXM+PHZvbHVtZT41MDA8L3ZvbHVtZT48bnVtYmVyPjc0NjA8L251bWJlcj48a2V5d29yZHM+PGtl
eXdvcmQ+QWdlIG9mIE9uc2V0PC9rZXl3b3JkPjxrZXl3b3JkPkFnZWQ8L2tleXdvcmQ+PGtleXdv
cmQ+QWxsZWxlczwva2V5d29yZD48a2V5d29yZD5BbHpoZWltZXIgRGlzZWFzZS9lcGlkZW1pb2xv
Z3kvKmdlbmV0aWNzPC9rZXl3b3JkPjxrZXl3b3JkPkFteWxvaWQgYmV0YS1Qcm90ZWluIFByZWN1
cnNvci9tZXRhYm9saXNtPC9rZXl3b3JkPjxrZXl3b3JkPkFwb2xpcG9wcm90ZWluIEU0LypnZW5l
dGljczwva2V5d29yZD48a2V5d29yZD5CcmFpbi9kcnVnIGVmZmVjdHMvbWV0YWJvbGlzbTwva2V5
d29yZD48a2V5d29yZD5DZWxscywgQ3VsdHVyZWQ8L2tleXdvcmQ+PGtleXdvcmQ+Q2VyZWJyYWwg
Q29ydGV4L21ldGFib2xpc208L2tleXdvcmQ+PGtleXdvcmQ+RW5kb2N5dG9zaXM8L2tleXdvcmQ+
PGtleXdvcmQ+RXBpc3Rhc2lzLCBHZW5ldGljPC9rZXl3b3JkPjxrZXl3b3JkPkZlbWFsZTwva2V5
d29yZD48a2V5d29yZD5GaWJyb2JsYXN0czwva2V5d29yZD48a2V5d29yZD5HZW5lIEV4cHJlc3Np
b24gUHJvZmlsaW5nPC9rZXl3b3JkPjxrZXl3b3JkPkdlbm9tZSwgSHVtYW4vKmdlbmV0aWNzPC9r
ZXl3b3JkPjxrZXl3b3JkPkdlbm9tZS1XaWRlIEFzc29jaWF0aW9uIFN0dWR5PC9rZXl3b3JkPjxr
ZXl3b3JkPipHZW5vbWljczwva2V5d29yZD48a2V5d29yZD5IZXRlcm96eWdvdGU8L2tleXdvcmQ+
PGtleXdvcmQ+SHVtYW5zPC9rZXl3b3JkPjxrZXl3b3JkPk1lbWJyYW5lIEdseWNvcHJvdGVpbnMv
YW50YWdvbmlzdHMgJmFtcDsgaW5oaWJpdG9ycy9nZW5ldGljcy9tZXRhYm9saXNtPC9rZXl3b3Jk
PjxrZXl3b3JkPk5lcnZlIFRpc3N1ZSBQcm90ZWlucy9hbnRhZ29uaXN0cyAmYW1wOyBpbmhpYml0
b3JzL2dlbmV0aWNzL21ldGFib2xpc208L2tleXdvcmQ+PGtleXdvcmQ+TmV1cm9ucy9kcnVnIGVm
ZmVjdHMvbWV0YWJvbGlzbTwva2V5d29yZD48a2V5d29yZD5QaGVub3R5cGU8L2tleXdvcmQ+PGtl
eXdvcmQ+UGlyYWNldGFtL2FuYWxvZ3MgJmFtcDsgZGVyaXZhdGl2ZXMvcGhhcm1hY29sb2d5PC9r
ZXl3b3JkPjxrZXl3b3JkPlBvbHltb3JwaGlzbSwgR2VuZXRpYy9nZW5ldGljczwva2V5d29yZD48
a2V5d29yZD5Qcm90ZW9seXNpcy9kcnVnIGVmZmVjdHM8L2tleXdvcmQ+PGtleXdvcmQ+VHJhbnNj
cmlwdG9tZS9nZW5ldGljczwva2V5d29yZD48L2tleXdvcmRzPjxkYXRlcz48eWVhcj4yMDEzPC95
ZWFyPjxwdWItZGF0ZXM+PGRhdGU+QXVnIDE8L2RhdGU+PC9wdWItZGF0ZXM+PC9kYXRlcz48aXNi
bj4xNDc2LTQ2ODcgKEVsZWN0cm9uaWMpJiN4RDswMDI4LTA4MzYgKExpbmtpbmcpPC9pc2JuPjxh
Y2Nlc3Npb24tbnVtPjIzODgzOTM2PC9hY2Nlc3Npb24tbnVtPjx1cmxzPjxyZWxhdGVkLXVybHM+
PHVybD5odHRwOi8vd3d3Lm5jYmkubmxtLm5paC5nb3YvcHVibWVkLzIzODgzOTM2PC91cmw+PC9y
ZWxhdGVkLXVybHM+PC91cmxzPjxlbGVjdHJvbmljLXJlc291cmNlLW51bT4xMC4xMDM4L25hdHVy
ZTEyNDE1PC9lbGVjdHJvbmljLXJlc291cmNlLW51bT48L3JlY29yZD48L0NpdGU+PC9FbmROb3Rl
Pn==
</w:fldData>
        </w:fldChar>
      </w:r>
      <w:r w:rsidR="00795734">
        <w:rPr>
          <w:rFonts w:cstheme="minorHAnsi"/>
        </w:rPr>
        <w:instrText xml:space="preserve"> ADDIN EN.CITE.DATA </w:instrText>
      </w:r>
      <w:r w:rsidR="00795734">
        <w:rPr>
          <w:rFonts w:cstheme="minorHAnsi"/>
        </w:rPr>
      </w:r>
      <w:r w:rsidR="00795734">
        <w:rPr>
          <w:rFonts w:cstheme="minorHAnsi"/>
        </w:rPr>
        <w:fldChar w:fldCharType="end"/>
      </w:r>
      <w:r w:rsidR="000942E6" w:rsidRPr="005853F0">
        <w:rPr>
          <w:rFonts w:cstheme="minorHAnsi"/>
        </w:rPr>
      </w:r>
      <w:r w:rsidR="000942E6" w:rsidRPr="005853F0">
        <w:rPr>
          <w:rFonts w:cstheme="minorHAnsi"/>
        </w:rPr>
        <w:fldChar w:fldCharType="separate"/>
      </w:r>
      <w:r w:rsidR="00795734">
        <w:rPr>
          <w:rFonts w:cstheme="minorHAnsi"/>
          <w:noProof/>
        </w:rPr>
        <w:t>(</w:t>
      </w:r>
      <w:hyperlink w:anchor="_ENREF_82" w:tooltip="Rhinn, 2013 #1458" w:history="1">
        <w:r w:rsidR="00795734">
          <w:rPr>
            <w:rFonts w:cstheme="minorHAnsi"/>
            <w:noProof/>
          </w:rPr>
          <w:t>82</w:t>
        </w:r>
      </w:hyperlink>
      <w:r w:rsidR="00795734">
        <w:rPr>
          <w:rFonts w:cstheme="minorHAnsi"/>
          <w:noProof/>
        </w:rPr>
        <w:t>)</w:t>
      </w:r>
      <w:r w:rsidR="000942E6" w:rsidRPr="005853F0">
        <w:rPr>
          <w:rFonts w:cstheme="minorHAnsi"/>
        </w:rPr>
        <w:fldChar w:fldCharType="end"/>
      </w:r>
      <w:r w:rsidR="000942E6" w:rsidRPr="005853F0">
        <w:rPr>
          <w:rFonts w:cstheme="minorHAnsi"/>
        </w:rPr>
        <w:t xml:space="preserve"> used an </w:t>
      </w:r>
      <w:r w:rsidR="000942E6" w:rsidRPr="005853F0">
        <w:rPr>
          <w:rFonts w:cstheme="minorHAnsi"/>
          <w:color w:val="222222"/>
          <w:shd w:val="clear" w:color="auto" w:fill="FFFFFF"/>
        </w:rPr>
        <w:t>integrative genomic approach</w:t>
      </w:r>
      <w:r w:rsidR="000942E6" w:rsidRPr="005853F0">
        <w:rPr>
          <w:rStyle w:val="apple-converted-space"/>
          <w:rFonts w:cstheme="minorHAnsi"/>
          <w:color w:val="222222"/>
          <w:shd w:val="clear" w:color="auto" w:fill="FFFFFF"/>
        </w:rPr>
        <w:t> </w:t>
      </w:r>
      <w:r w:rsidR="000942E6" w:rsidRPr="005853F0">
        <w:rPr>
          <w:rFonts w:cstheme="minorHAnsi"/>
          <w:color w:val="222222"/>
          <w:shd w:val="clear" w:color="auto" w:fill="FFFFFF"/>
        </w:rPr>
        <w:t xml:space="preserve">based on analysis of transcriptional networks in the human brain </w:t>
      </w:r>
      <w:r w:rsidR="000942E6" w:rsidRPr="005853F0">
        <w:rPr>
          <w:rFonts w:cstheme="minorHAnsi"/>
        </w:rPr>
        <w:t xml:space="preserve">to identify candidate genes predicted to mediate transcriptional changes in carriers of the </w:t>
      </w:r>
      <w:r w:rsidR="000942E6" w:rsidRPr="005853F0">
        <w:rPr>
          <w:rFonts w:cstheme="minorHAnsi"/>
          <w:i/>
        </w:rPr>
        <w:t>APOE</w:t>
      </w:r>
      <w:r w:rsidR="000942E6" w:rsidRPr="005853F0">
        <w:rPr>
          <w:rFonts w:cstheme="minorHAnsi"/>
        </w:rPr>
        <w:t xml:space="preserve"> </w:t>
      </w:r>
      <w:r w:rsidR="000942E6" w:rsidRPr="000942E6">
        <w:rPr>
          <w:rFonts w:ascii="Symbol" w:hAnsi="Symbol" w:cstheme="minorHAnsi"/>
        </w:rPr>
        <w:t></w:t>
      </w:r>
      <w:r w:rsidR="000942E6" w:rsidRPr="005853F0">
        <w:rPr>
          <w:rFonts w:cstheme="minorHAnsi"/>
        </w:rPr>
        <w:t xml:space="preserve">4 allele. Two genes of interest that affect amyloid deposition and age of onset in </w:t>
      </w:r>
      <w:r w:rsidR="000942E6" w:rsidRPr="005853F0">
        <w:rPr>
          <w:rFonts w:cstheme="minorHAnsi"/>
          <w:i/>
        </w:rPr>
        <w:t>APOE</w:t>
      </w:r>
      <w:r w:rsidR="000942E6" w:rsidRPr="000942E6">
        <w:rPr>
          <w:rFonts w:ascii="Symbol" w:hAnsi="Symbol" w:cstheme="minorHAnsi"/>
        </w:rPr>
        <w:t></w:t>
      </w:r>
      <w:r w:rsidR="000942E6" w:rsidRPr="000942E6">
        <w:rPr>
          <w:rFonts w:ascii="Symbol" w:hAnsi="Symbol" w:cstheme="minorHAnsi"/>
        </w:rPr>
        <w:t></w:t>
      </w:r>
      <w:r w:rsidR="000942E6" w:rsidRPr="005853F0">
        <w:rPr>
          <w:rFonts w:cstheme="minorHAnsi"/>
        </w:rPr>
        <w:t xml:space="preserve">4 carriers, </w:t>
      </w:r>
      <w:r w:rsidR="000942E6" w:rsidRPr="005853F0">
        <w:rPr>
          <w:rFonts w:cstheme="minorHAnsi"/>
          <w:i/>
        </w:rPr>
        <w:t>FYN</w:t>
      </w:r>
      <w:r w:rsidR="000942E6" w:rsidRPr="005853F0">
        <w:rPr>
          <w:rFonts w:cstheme="minorHAnsi"/>
        </w:rPr>
        <w:t xml:space="preserve"> and </w:t>
      </w:r>
      <w:r w:rsidR="000942E6" w:rsidRPr="005853F0">
        <w:rPr>
          <w:rFonts w:cstheme="minorHAnsi"/>
          <w:i/>
        </w:rPr>
        <w:t>RNF2 19</w:t>
      </w:r>
      <w:r w:rsidR="000942E6" w:rsidRPr="005853F0">
        <w:rPr>
          <w:rFonts w:cstheme="minorHAnsi"/>
        </w:rPr>
        <w:t>, were subsequently confirmed using a meta-analytic GWAS using ADNI data.</w:t>
      </w:r>
      <w:r w:rsidR="00D004EA">
        <w:rPr>
          <w:rFonts w:cstheme="minorHAnsi"/>
        </w:rPr>
        <w:t xml:space="preserve">  </w:t>
      </w:r>
      <w:r w:rsidR="008C09C7">
        <w:rPr>
          <w:rFonts w:cs="Arial"/>
        </w:rPr>
        <w:t xml:space="preserve">Lambert et al </w:t>
      </w:r>
      <w:r w:rsidR="00015031">
        <w:rPr>
          <w:rFonts w:cs="Arial"/>
        </w:rPr>
        <w:fldChar w:fldCharType="begin">
          <w:fldData xml:space="preserve">PEVuZE5vdGU+PENpdGU+PEF1dGhvcj5MYW1iZXJ0PC9BdXRob3I+PFllYXI+MjAxMzwvWWVhcj48
UmVjTnVtPjE2MDM8L1JlY051bT48RGlzcGxheVRleHQ+KDgzKTwvRGlzcGxheVRleHQ+PHJlY29y
ZD48cmVjLW51bWJlcj4xNjAzPC9yZWMtbnVtYmVyPjxmb3JlaWduLWtleXM+PGtleSBhcHA9IkVO
IiBkYi1pZD0iZmRld3h0ZDU2djB4NTVlZnJmazVleDBzZTA1dHowMHgyZDV3IiB0aW1lc3RhbXA9
IjEzOTA0Mjc0MzEiPjE2MDM8L2tleT48L2ZvcmVpZ24ta2V5cz48cmVmLXR5cGUgbmFtZT0iSm91
cm5hbCBBcnRpY2xlIj4xNzwvcmVmLXR5cGU+PGNvbnRyaWJ1dG9ycz48YXV0aG9ycz48YXV0aG9y
PkxhbWJlcnQsIEouIEMuPC9hdXRob3I+PGF1dGhvcj5JYnJhaGltLVZlcmJhYXMsIEMuIEEuPC9h
dXRob3I+PGF1dGhvcj5IYXJvbGQsIEQuPC9hdXRob3I+PGF1dGhvcj5OYWosIEEuIEMuPC9hdXRo
b3I+PGF1dGhvcj5TaW1zLCBSLjwvYXV0aG9yPjxhdXRob3I+QmVsbGVuZ3VleiwgQy48L2F1dGhv
cj48YXV0aG9yPkp1biwgRy48L2F1dGhvcj48YXV0aG9yPkRlc3RlZmFubywgQS4gTC48L2F1dGhv
cj48YXV0aG9yPkJpcywgSi4gQy48L2F1dGhvcj48YXV0aG9yPkJlZWNoYW0sIEcuIFcuPC9hdXRo
b3I+PGF1dGhvcj5HcmVuaWVyLUJvbGV5LCBCLjwvYXV0aG9yPjxhdXRob3I+UnVzc28sIEcuPC9h
dXRob3I+PGF1dGhvcj5UaG9ybnRvbi1XZWxscywgVC4gQS48L2F1dGhvcj48YXV0aG9yPkpvbmVz
LCBOLjwvYXV0aG9yPjxhdXRob3I+U21pdGgsIEEuIFYuPC9hdXRob3I+PGF1dGhvcj5DaG91cmFr
aSwgVi48L2F1dGhvcj48YXV0aG9yPlRob21hcywgQy48L2F1dGhvcj48YXV0aG9yPklrcmFtLCBN
LiBBLjwvYXV0aG9yPjxhdXRob3I+WmVsZW5pa2EsIEQuPC9hdXRob3I+PGF1dGhvcj5WYXJkYXJh
amFuLCBCLiBOLjwvYXV0aG9yPjxhdXRob3I+S2FtYXRhbmksIFkuPC9hdXRob3I+PGF1dGhvcj5M
aW4sIEMuIEYuPC9hdXRob3I+PGF1dGhvcj5HZXJyaXNoLCBBLjwvYXV0aG9yPjxhdXRob3I+U2No
bWlkdCwgSC48L2F1dGhvcj48YXV0aG9yPkt1bmtsZSwgQi48L2F1dGhvcj48YXV0aG9yPkR1bnN0
YW4sIE0uIEwuPC9hdXRob3I+PGF1dGhvcj5SdWl6LCBBLjwvYXV0aG9yPjxhdXRob3I+Qmlob3Jl
YXUsIE0uIFQuPC9hdXRob3I+PGF1dGhvcj5DaG9pLCBTLiBILjwvYXV0aG9yPjxhdXRob3I+UmVp
dHosIEMuPC9hdXRob3I+PGF1dGhvcj5QYXNxdWllciwgRi48L2F1dGhvcj48YXV0aG9yPkhvbGxp
bmd3b3J0aCwgUC48L2F1dGhvcj48YXV0aG9yPlJhbWlyZXosIEEuPC9hdXRob3I+PGF1dGhvcj5I
YW5vbiwgTy48L2F1dGhvcj48YXV0aG9yPkZpdHpwYXRyaWNrLCBBLiBMLjwvYXV0aG9yPjxhdXRo
b3I+QnV4YmF1bSwgSi4gRC48L2F1dGhvcj48YXV0aG9yPkNhbXBpb24sIEQuPC9hdXRob3I+PGF1
dGhvcj5DcmFuZSwgUC4gSy48L2F1dGhvcj48YXV0aG9yPkJhbGR3aW4sIEMuPC9hdXRob3I+PGF1
dGhvcj5CZWNrZXIsIFQuPC9hdXRob3I+PGF1dGhvcj5HdWRuYXNvbiwgVi48L2F1dGhvcj48YXV0
aG9yPkNydWNoYWdhLCBDLjwvYXV0aG9yPjxhdXRob3I+Q3JhaWcsIEQuPC9hdXRob3I+PGF1dGhv
cj5BbWluLCBOLjwvYXV0aG9yPjxhdXRob3I+QmVyciwgQy48L2F1dGhvcj48YXV0aG9yPkxvcGV6
LCBPLiBMLjwvYXV0aG9yPjxhdXRob3I+RGUgSmFnZXIsIFAuIEwuPC9hdXRob3I+PGF1dGhvcj5E
ZXJhbWVjb3VydCwgVi48L2F1dGhvcj48YXV0aG9yPkpvaG5zdG9uLCBKLiBBLjwvYXV0aG9yPjxh
dXRob3I+RXZhbnMsIEQuPC9hdXRob3I+PGF1dGhvcj5Mb3Zlc3RvbmUsIFMuPC9hdXRob3I+PGF1
dGhvcj5MZXRlbm5ldXIsIEwuPC9hdXRob3I+PGF1dGhvcj5Nb3JvbiwgRi4gSi48L2F1dGhvcj48
YXV0aG9yPlJ1Ymluc3p0ZWluLCBELiBDLjwvYXV0aG9yPjxhdXRob3I+RWlyaWtzZG90dGlyLCBH
LjwvYXV0aG9yPjxhdXRob3I+U2xlZWdlcnMsIEsuPC9hdXRob3I+PGF1dGhvcj5Hb2F0ZSwgQS4g
TS48L2F1dGhvcj48YXV0aG9yPkZpZXZldCwgTi48L2F1dGhvcj48YXV0aG9yPkh1ZW50ZWxtYW4s
IE0uIEouPC9hdXRob3I+PGF1dGhvcj5HaWxsLCBNLjwvYXV0aG9yPjxhdXRob3I+QnJvd24sIEsu
PC9hdXRob3I+PGF1dGhvcj5LYW1ib2gsIE0uIEkuPC9hdXRob3I+PGF1dGhvcj5LZWxsZXIsIEwu
PC9hdXRob3I+PGF1dGhvcj5CYXJiZXJnZXItR2F0ZWF1LCBQLjwvYXV0aG9yPjxhdXRob3I+TWNH
dWlubmVzcywgQi48L2F1dGhvcj48YXV0aG9yPkxhcnNvbiwgRS4gQi48L2F1dGhvcj48YXV0aG9y
PkdyZWVuLCBSLjwvYXV0aG9yPjxhdXRob3I+TXllcnMsIEEuIEouPC9hdXRob3I+PGF1dGhvcj5E
dWZvdWlsLCBDLjwvYXV0aG9yPjxhdXRob3I+VG9kZCwgUy48L2F1dGhvcj48YXV0aG9yPldhbGxv
biwgRC48L2F1dGhvcj48YXV0aG9yPkxvdmUsIFMuPC9hdXRob3I+PGF1dGhvcj5Sb2dhZXZhLCBF
LjwvYXV0aG9yPjxhdXRob3I+R2FsbGFjaGVyLCBKLjwvYXV0aG9yPjxhdXRob3I+U3QgR2Vvcmdl
LUh5c2xvcCwgUC48L2F1dGhvcj48YXV0aG9yPkNsYXJpbW9uLCBKLjwvYXV0aG9yPjxhdXRob3I+
TGxlbywgQS48L2F1dGhvcj48YXV0aG9yPkJheWVyLCBBLjwvYXV0aG9yPjxhdXRob3I+VHN1YW5n
LCBELiBXLjwvYXV0aG9yPjxhdXRob3I+WXUsIEwuPC9hdXRob3I+PGF1dGhvcj5Uc29sYWtpLCBN
LjwvYXV0aG9yPjxhdXRob3I+Qm9zc3UsIFAuPC9hdXRob3I+PGF1dGhvcj5TcGFsbGV0dGEsIEcu
PC9hdXRob3I+PGF1dGhvcj5Qcm9pdHNpLCBQLjwvYXV0aG9yPjxhdXRob3I+Q29sbGluZ2UsIEou
PC9hdXRob3I+PGF1dGhvcj5Tb3JiaSwgUy48L2F1dGhvcj48YXV0aG9yPlNhbmNoZXotR2FyY2lh
LCBGLjwvYXV0aG9yPjxhdXRob3I+Rm94LCBOLiBDLjwvYXV0aG9yPjxhdXRob3I+SGFyZHksIEou
PC9hdXRob3I+PGF1dGhvcj5OYXJhbmpvLCBNLiBDLjwvYXV0aG9yPjxhdXRob3I+Qm9zY28sIFAu
PC9hdXRob3I+PGF1dGhvcj5DbGFya2UsIFIuPC9hdXRob3I+PGF1dGhvcj5CcmF5bmUsIEMuPC9h
dXRob3I+PGF1dGhvcj5HYWxpbWJlcnRpLCBELjwvYXV0aG9yPjxhdXRob3I+TWFuY3VzbywgTS48
L2F1dGhvcj48YXV0aG9yPk1hdHRoZXdzLCBGLjwvYXV0aG9yPjxhdXRob3I+RXVyb3BlYW4gQWx6
aGVpbWVyJmFwb3M7cyBEaXNlYXNlLCBJbml0aWF0aXZlPC9hdXRob3I+PGF1dGhvcj5HZW5ldGlj
LDwvYXV0aG9yPjxhdXRob3I+RW52aXJvbm1lbnRhbCBSaXNrIGluIEFsemhlaW1lciZhcG9zO3Ms
IERpc2Vhc2U8L2F1dGhvcj48YXV0aG9yPkFsemhlaW1lciZhcG9zO3MgRGlzZWFzZSBHZW5ldGlj
LCBDb25zb3J0aXVtPC9hdXRob3I+PGF1dGhvcj5Db2hvcnRzIGZvciwgSGVhcnQ8L2F1dGhvcj48
YXV0aG9yPkFnaW5nIFJlc2VhcmNoIGluIEdlbm9taWMsIEVwaWRlbWlvbG9neTwvYXV0aG9yPjxh
dXRob3I+TW9lYnVzLCBTLjwvYXV0aG9yPjxhdXRob3I+TWVjb2NjaSwgUC48L2F1dGhvcj48YXV0
aG9yPkRlbCBab21wbywgTS48L2F1dGhvcj48YXV0aG9yPk1haWVyLCBXLjwvYXV0aG9yPjxhdXRo
b3I+SGFtcGVsLCBILjwvYXV0aG9yPjxhdXRob3I+UGlsb3R0bywgQS48L2F1dGhvcj48YXV0aG9y
PkJ1bGxpZG8sIE0uPC9hdXRob3I+PGF1dGhvcj5QYW56YSwgRi48L2F1dGhvcj48YXV0aG9yPkNh
ZmZhcnJhLCBQLjwvYXV0aG9yPjxhdXRob3I+TmFjbWlhcywgQi48L2F1dGhvcj48YXV0aG9yPkdp
bGJlcnQsIEouIFIuPC9hdXRob3I+PGF1dGhvcj5NYXloYXVzLCBNLjwvYXV0aG9yPjxhdXRob3I+
TGFubmZlbHQsIEwuPC9hdXRob3I+PGF1dGhvcj5IYWtvbmFyc29uLCBILjwvYXV0aG9yPjxhdXRo
b3I+UGljaGxlciwgUy48L2F1dGhvcj48YXV0aG9yPkNhcnJhc3F1aWxsbywgTS4gTS48L2F1dGhv
cj48YXV0aG9yPkluZ2Vsc3NvbiwgTS48L2F1dGhvcj48YXV0aG9yPkJlZWtseSwgRC48L2F1dGhv
cj48YXV0aG9yPkFsdmFyZXosIFYuPC9hdXRob3I+PGF1dGhvcj5ab3UsIEYuPC9hdXRob3I+PGF1
dGhvcj5WYWxsYWRhcmVzLCBPLjwvYXV0aG9yPjxhdXRob3I+WW91bmtpbiwgUy4gRy48L2F1dGhv
cj48YXV0aG9yPkNvdG8sIEUuPC9hdXRob3I+PGF1dGhvcj5IYW1pbHRvbi1OZWxzb24sIEsuIEwu
PC9hdXRob3I+PGF1dGhvcj5HdSwgVy48L2F1dGhvcj48YXV0aG9yPlJhenF1aW4sIEMuPC9hdXRo
b3I+PGF1dGhvcj5QYXN0b3IsIFAuPC9hdXRob3I+PGF1dGhvcj5NYXRlbywgSS48L2F1dGhvcj48
YXV0aG9yPk93ZW4sIE0uIEouPC9hdXRob3I+PGF1dGhvcj5GYWJlciwgSy4gTS48L2F1dGhvcj48
YXV0aG9yPkpvbnNzb24sIFAuIFYuPC9hdXRob3I+PGF1dGhvcj5Db21iYXJyb3MsIE8uPC9hdXRo
b3I+PGF1dGhvcj5PJmFwb3M7RG9ub3ZhbiwgTS4gQy48L2F1dGhvcj48YXV0aG9yPkNhbnR3ZWxs
LCBMLiBCLjwvYXV0aG9yPjxhdXRob3I+U29pbmluZW4sIEguPC9hdXRob3I+PGF1dGhvcj5CbGFj
a2VyLCBELjwvYXV0aG9yPjxhdXRob3I+TWVhZCwgUy48L2F1dGhvcj48YXV0aG9yPk1vc2xleSwg
VC4gSC4sIEpyLjwvYXV0aG9yPjxhdXRob3I+QmVubmV0dCwgRC4gQS48L2F1dGhvcj48YXV0aG9y
PkhhcnJpcywgVC4gQi48L2F1dGhvcj48YXV0aG9yPkZyYXRpZ2xpb25pLCBMLjwvYXV0aG9yPjxh
dXRob3I+SG9sbWVzLCBDLjwvYXV0aG9yPjxhdXRob3I+ZGUgQnJ1aWpuLCBSLiBGLjwvYXV0aG9y
PjxhdXRob3I+UGFzc21vcmUsIFAuPC9hdXRob3I+PGF1dGhvcj5Nb250aW5lLCBULiBKLjwvYXV0
aG9yPjxhdXRob3I+QmV0dGVucywgSy48L2F1dGhvcj48YXV0aG9yPlJvdHRlciwgSi4gSS48L2F1
dGhvcj48YXV0aG9yPkJyaWNlLCBBLjwvYXV0aG9yPjxhdXRob3I+TW9yZ2FuLCBLLjwvYXV0aG9y
PjxhdXRob3I+Rm9yb3VkLCBULiBNLjwvYXV0aG9yPjxhdXRob3I+S3VrdWxsLCBXLiBBLjwvYXV0
aG9yPjxhdXRob3I+SGFubmVxdWluLCBELjwvYXV0aG9yPjxhdXRob3I+UG93ZWxsLCBKLiBGLjwv
YXV0aG9yPjxhdXRob3I+TmFsbHMsIE0uIEEuPC9hdXRob3I+PGF1dGhvcj5SaXRjaGllLCBLLjwv
YXV0aG9yPjxhdXRob3I+THVuZXR0YSwgSy4gTC48L2F1dGhvcj48YXV0aG9yPkthdXdlLCBKLiBT
LjwvYXV0aG9yPjxhdXRob3I+Qm9lcndpbmtsZSwgRS48L2F1dGhvcj48YXV0aG9yPlJpZW1lbnNj
aG5laWRlciwgTS48L2F1dGhvcj48YXV0aG9yPkJvYWRhLCBNLjwvYXV0aG9yPjxhdXRob3I+SGls
dHVuZW4sIE0uPC9hdXRob3I+PGF1dGhvcj5NYXJ0aW4sIEUuIFIuPC9hdXRob3I+PGF1dGhvcj5T
Y2htaWR0LCBSLjwvYXV0aG9yPjxhdXRob3I+UnVqZXNjdSwgRC48L2F1dGhvcj48YXV0aG9yPldh
bmcsIEwuIFMuPC9hdXRob3I+PGF1dGhvcj5EYXJ0aWd1ZXMsIEouIEYuPC9hdXRob3I+PGF1dGhv
cj5NYXlldXgsIFIuPC9hdXRob3I+PGF1dGhvcj5Uem91cmlvLCBDLjwvYXV0aG9yPjxhdXRob3I+
SG9mbWFuLCBBLjwvYXV0aG9yPjxhdXRob3I+Tm90aGVuLCBNLiBNLjwvYXV0aG9yPjxhdXRob3I+
R3JhZmYsIEMuPC9hdXRob3I+PGF1dGhvcj5Qc2F0eSwgQi4gTS48L2F1dGhvcj48YXV0aG9yPkpv
bmVzLCBMLjwvYXV0aG9yPjxhdXRob3I+SGFpbmVzLCBKLiBMLjwvYXV0aG9yPjxhdXRob3I+SG9s
bWFucywgUC4gQS48L2F1dGhvcj48YXV0aG9yPkxhdGhyb3AsIE0uPC9hdXRob3I+PGF1dGhvcj5Q
ZXJpY2FrLVZhbmNlLCBNLiBBLjwvYXV0aG9yPjxhdXRob3I+TGF1bmVyLCBMLiBKLjwvYXV0aG9y
PjxhdXRob3I+RmFycmVyLCBMLiBBLjwvYXV0aG9yPjxhdXRob3I+dmFuIER1aWpuLCBDLiBNLjwv
YXV0aG9yPjxhdXRob3I+VmFuIEJyb2Vja2hvdmVuLCBDLjwvYXV0aG9yPjxhdXRob3I+TW9za3Zp
bmEsIFYuPC9hdXRob3I+PGF1dGhvcj5TZXNoYWRyaSwgUy48L2F1dGhvcj48YXV0aG9yPldpbGxp
YW1zLCBKLjwvYXV0aG9yPjxhdXRob3I+U2NoZWxsZW5iZXJnLCBHLiBELjwvYXV0aG9yPjxhdXRo
b3I+QW1vdXllbCwgUC48L2F1dGhvcj48L2F1dGhvcnM+PC9jb250cmlidXRvcnM+PGF1dGgtYWRk
cmVzcz4xXSBJTlNFUk0sIFU3NDQsIExpbGxlLCBGcmFuY2UuIFsyXSBVbml2ZXJzaXRlIExpbGxl
IDIsIExpbGxlLCBGcmFuY2UuIFszXSBJbnN0aXR1dCBQYXN0ZXVyIGRlIExpbGxlLCBMaWxsZSwg
RnJhbmNlLiBbNF0uPC9hdXRoLWFkZHJlc3M+PHRpdGxlcz48dGl0bGU+TWV0YS1hbmFseXNpcyBv
ZiA3NCwwNDYgaW5kaXZpZHVhbHMgaWRlbnRpZmllcyAxMSBuZXcgc3VzY2VwdGliaWxpdHkgbG9j
aSBmb3IgQWx6aGVpbWVyJmFwb3M7cyBkaXNlYXNlPC90aXRsZT48c2Vjb25kYXJ5LXRpdGxlPk5h
dCBHZW5ldDwvc2Vjb25kYXJ5LXRpdGxlPjxhbHQtdGl0bGU+TmF0dXJlIGdlbmV0aWNzPC9hbHQt
dGl0bGU+PC90aXRsZXM+PHBlcmlvZGljYWw+PGZ1bGwtdGl0bGU+TmF0IEdlbmV0PC9mdWxsLXRp
dGxlPjwvcGVyaW9kaWNhbD48cGFnZXM+MTQ1Mi04PC9wYWdlcz48dm9sdW1lPjQ1PC92b2x1bWU+
PG51bWJlcj4xMjwvbnVtYmVyPjxkYXRlcz48eWVhcj4yMDEzPC95ZWFyPjxwdWItZGF0ZXM+PGRh
dGU+RGVjPC9kYXRlPjwvcHViLWRhdGVzPjwvZGF0ZXM+PGlzYm4+MTU0Ni0xNzE4IChFbGVjdHJv
bmljKSYjeEQ7MTA2MS00MDM2IChMaW5raW5nKTwvaXNibj48YWNjZXNzaW9uLW51bT4yNDE2Mjcz
NzwvYWNjZXNzaW9uLW51bT48dXJscz48cmVsYXRlZC11cmxzPjx1cmw+aHR0cDovL3d3dy5uY2Jp
Lm5sbS5uaWguZ292L3B1Ym1lZC8yNDE2MjczNzwvdXJsPjwvcmVsYXRlZC11cmxzPjwvdXJscz48
Y3VzdG9tMj4zODk2MjU5PC9jdXN0b20yPjxlbGVjdHJvbmljLXJlc291cmNlLW51bT4xMC4xMDM4
L25nLjI4MDI8L2VsZWN0cm9uaWMtcmVzb3VyY2UtbnVtPjwvcmVjb3JkPjwvQ2l0ZT48L0VuZE5v
dGU+AG==
</w:fldData>
        </w:fldChar>
      </w:r>
      <w:r w:rsidR="00795734">
        <w:rPr>
          <w:rFonts w:cs="Arial"/>
        </w:rPr>
        <w:instrText xml:space="preserve"> ADDIN EN.CITE </w:instrText>
      </w:r>
      <w:r w:rsidR="00795734">
        <w:rPr>
          <w:rFonts w:cs="Arial"/>
        </w:rPr>
        <w:fldChar w:fldCharType="begin">
          <w:fldData xml:space="preserve">PEVuZE5vdGU+PENpdGU+PEF1dGhvcj5MYW1iZXJ0PC9BdXRob3I+PFllYXI+MjAxMzwvWWVhcj48
UmVjTnVtPjE2MDM8L1JlY051bT48RGlzcGxheVRleHQ+KDgzKTwvRGlzcGxheVRleHQ+PHJlY29y
ZD48cmVjLW51bWJlcj4xNjAzPC9yZWMtbnVtYmVyPjxmb3JlaWduLWtleXM+PGtleSBhcHA9IkVO
IiBkYi1pZD0iZmRld3h0ZDU2djB4NTVlZnJmazVleDBzZTA1dHowMHgyZDV3IiB0aW1lc3RhbXA9
IjEzOTA0Mjc0MzEiPjE2MDM8L2tleT48L2ZvcmVpZ24ta2V5cz48cmVmLXR5cGUgbmFtZT0iSm91
cm5hbCBBcnRpY2xlIj4xNzwvcmVmLXR5cGU+PGNvbnRyaWJ1dG9ycz48YXV0aG9ycz48YXV0aG9y
PkxhbWJlcnQsIEouIEMuPC9hdXRob3I+PGF1dGhvcj5JYnJhaGltLVZlcmJhYXMsIEMuIEEuPC9h
dXRob3I+PGF1dGhvcj5IYXJvbGQsIEQuPC9hdXRob3I+PGF1dGhvcj5OYWosIEEuIEMuPC9hdXRo
b3I+PGF1dGhvcj5TaW1zLCBSLjwvYXV0aG9yPjxhdXRob3I+QmVsbGVuZ3VleiwgQy48L2F1dGhv
cj48YXV0aG9yPkp1biwgRy48L2F1dGhvcj48YXV0aG9yPkRlc3RlZmFubywgQS4gTC48L2F1dGhv
cj48YXV0aG9yPkJpcywgSi4gQy48L2F1dGhvcj48YXV0aG9yPkJlZWNoYW0sIEcuIFcuPC9hdXRo
b3I+PGF1dGhvcj5HcmVuaWVyLUJvbGV5LCBCLjwvYXV0aG9yPjxhdXRob3I+UnVzc28sIEcuPC9h
dXRob3I+PGF1dGhvcj5UaG9ybnRvbi1XZWxscywgVC4gQS48L2F1dGhvcj48YXV0aG9yPkpvbmVz
LCBOLjwvYXV0aG9yPjxhdXRob3I+U21pdGgsIEEuIFYuPC9hdXRob3I+PGF1dGhvcj5DaG91cmFr
aSwgVi48L2F1dGhvcj48YXV0aG9yPlRob21hcywgQy48L2F1dGhvcj48YXV0aG9yPklrcmFtLCBN
LiBBLjwvYXV0aG9yPjxhdXRob3I+WmVsZW5pa2EsIEQuPC9hdXRob3I+PGF1dGhvcj5WYXJkYXJh
amFuLCBCLiBOLjwvYXV0aG9yPjxhdXRob3I+S2FtYXRhbmksIFkuPC9hdXRob3I+PGF1dGhvcj5M
aW4sIEMuIEYuPC9hdXRob3I+PGF1dGhvcj5HZXJyaXNoLCBBLjwvYXV0aG9yPjxhdXRob3I+U2No
bWlkdCwgSC48L2F1dGhvcj48YXV0aG9yPkt1bmtsZSwgQi48L2F1dGhvcj48YXV0aG9yPkR1bnN0
YW4sIE0uIEwuPC9hdXRob3I+PGF1dGhvcj5SdWl6LCBBLjwvYXV0aG9yPjxhdXRob3I+Qmlob3Jl
YXUsIE0uIFQuPC9hdXRob3I+PGF1dGhvcj5DaG9pLCBTLiBILjwvYXV0aG9yPjxhdXRob3I+UmVp
dHosIEMuPC9hdXRob3I+PGF1dGhvcj5QYXNxdWllciwgRi48L2F1dGhvcj48YXV0aG9yPkhvbGxp
bmd3b3J0aCwgUC48L2F1dGhvcj48YXV0aG9yPlJhbWlyZXosIEEuPC9hdXRob3I+PGF1dGhvcj5I
YW5vbiwgTy48L2F1dGhvcj48YXV0aG9yPkZpdHpwYXRyaWNrLCBBLiBMLjwvYXV0aG9yPjxhdXRo
b3I+QnV4YmF1bSwgSi4gRC48L2F1dGhvcj48YXV0aG9yPkNhbXBpb24sIEQuPC9hdXRob3I+PGF1
dGhvcj5DcmFuZSwgUC4gSy48L2F1dGhvcj48YXV0aG9yPkJhbGR3aW4sIEMuPC9hdXRob3I+PGF1
dGhvcj5CZWNrZXIsIFQuPC9hdXRob3I+PGF1dGhvcj5HdWRuYXNvbiwgVi48L2F1dGhvcj48YXV0
aG9yPkNydWNoYWdhLCBDLjwvYXV0aG9yPjxhdXRob3I+Q3JhaWcsIEQuPC9hdXRob3I+PGF1dGhv
cj5BbWluLCBOLjwvYXV0aG9yPjxhdXRob3I+QmVyciwgQy48L2F1dGhvcj48YXV0aG9yPkxvcGV6
LCBPLiBMLjwvYXV0aG9yPjxhdXRob3I+RGUgSmFnZXIsIFAuIEwuPC9hdXRob3I+PGF1dGhvcj5E
ZXJhbWVjb3VydCwgVi48L2F1dGhvcj48YXV0aG9yPkpvaG5zdG9uLCBKLiBBLjwvYXV0aG9yPjxh
dXRob3I+RXZhbnMsIEQuPC9hdXRob3I+PGF1dGhvcj5Mb3Zlc3RvbmUsIFMuPC9hdXRob3I+PGF1
dGhvcj5MZXRlbm5ldXIsIEwuPC9hdXRob3I+PGF1dGhvcj5Nb3JvbiwgRi4gSi48L2F1dGhvcj48
YXV0aG9yPlJ1Ymluc3p0ZWluLCBELiBDLjwvYXV0aG9yPjxhdXRob3I+RWlyaWtzZG90dGlyLCBH
LjwvYXV0aG9yPjxhdXRob3I+U2xlZWdlcnMsIEsuPC9hdXRob3I+PGF1dGhvcj5Hb2F0ZSwgQS4g
TS48L2F1dGhvcj48YXV0aG9yPkZpZXZldCwgTi48L2F1dGhvcj48YXV0aG9yPkh1ZW50ZWxtYW4s
IE0uIEouPC9hdXRob3I+PGF1dGhvcj5HaWxsLCBNLjwvYXV0aG9yPjxhdXRob3I+QnJvd24sIEsu
PC9hdXRob3I+PGF1dGhvcj5LYW1ib2gsIE0uIEkuPC9hdXRob3I+PGF1dGhvcj5LZWxsZXIsIEwu
PC9hdXRob3I+PGF1dGhvcj5CYXJiZXJnZXItR2F0ZWF1LCBQLjwvYXV0aG9yPjxhdXRob3I+TWNH
dWlubmVzcywgQi48L2F1dGhvcj48YXV0aG9yPkxhcnNvbiwgRS4gQi48L2F1dGhvcj48YXV0aG9y
PkdyZWVuLCBSLjwvYXV0aG9yPjxhdXRob3I+TXllcnMsIEEuIEouPC9hdXRob3I+PGF1dGhvcj5E
dWZvdWlsLCBDLjwvYXV0aG9yPjxhdXRob3I+VG9kZCwgUy48L2F1dGhvcj48YXV0aG9yPldhbGxv
biwgRC48L2F1dGhvcj48YXV0aG9yPkxvdmUsIFMuPC9hdXRob3I+PGF1dGhvcj5Sb2dhZXZhLCBF
LjwvYXV0aG9yPjxhdXRob3I+R2FsbGFjaGVyLCBKLjwvYXV0aG9yPjxhdXRob3I+U3QgR2Vvcmdl
LUh5c2xvcCwgUC48L2F1dGhvcj48YXV0aG9yPkNsYXJpbW9uLCBKLjwvYXV0aG9yPjxhdXRob3I+
TGxlbywgQS48L2F1dGhvcj48YXV0aG9yPkJheWVyLCBBLjwvYXV0aG9yPjxhdXRob3I+VHN1YW5n
LCBELiBXLjwvYXV0aG9yPjxhdXRob3I+WXUsIEwuPC9hdXRob3I+PGF1dGhvcj5Uc29sYWtpLCBN
LjwvYXV0aG9yPjxhdXRob3I+Qm9zc3UsIFAuPC9hdXRob3I+PGF1dGhvcj5TcGFsbGV0dGEsIEcu
PC9hdXRob3I+PGF1dGhvcj5Qcm9pdHNpLCBQLjwvYXV0aG9yPjxhdXRob3I+Q29sbGluZ2UsIEou
PC9hdXRob3I+PGF1dGhvcj5Tb3JiaSwgUy48L2F1dGhvcj48YXV0aG9yPlNhbmNoZXotR2FyY2lh
LCBGLjwvYXV0aG9yPjxhdXRob3I+Rm94LCBOLiBDLjwvYXV0aG9yPjxhdXRob3I+SGFyZHksIEou
PC9hdXRob3I+PGF1dGhvcj5OYXJhbmpvLCBNLiBDLjwvYXV0aG9yPjxhdXRob3I+Qm9zY28sIFAu
PC9hdXRob3I+PGF1dGhvcj5DbGFya2UsIFIuPC9hdXRob3I+PGF1dGhvcj5CcmF5bmUsIEMuPC9h
dXRob3I+PGF1dGhvcj5HYWxpbWJlcnRpLCBELjwvYXV0aG9yPjxhdXRob3I+TWFuY3VzbywgTS48
L2F1dGhvcj48YXV0aG9yPk1hdHRoZXdzLCBGLjwvYXV0aG9yPjxhdXRob3I+RXVyb3BlYW4gQWx6
aGVpbWVyJmFwb3M7cyBEaXNlYXNlLCBJbml0aWF0aXZlPC9hdXRob3I+PGF1dGhvcj5HZW5ldGlj
LDwvYXV0aG9yPjxhdXRob3I+RW52aXJvbm1lbnRhbCBSaXNrIGluIEFsemhlaW1lciZhcG9zO3Ms
IERpc2Vhc2U8L2F1dGhvcj48YXV0aG9yPkFsemhlaW1lciZhcG9zO3MgRGlzZWFzZSBHZW5ldGlj
LCBDb25zb3J0aXVtPC9hdXRob3I+PGF1dGhvcj5Db2hvcnRzIGZvciwgSGVhcnQ8L2F1dGhvcj48
YXV0aG9yPkFnaW5nIFJlc2VhcmNoIGluIEdlbm9taWMsIEVwaWRlbWlvbG9neTwvYXV0aG9yPjxh
dXRob3I+TW9lYnVzLCBTLjwvYXV0aG9yPjxhdXRob3I+TWVjb2NjaSwgUC48L2F1dGhvcj48YXV0
aG9yPkRlbCBab21wbywgTS48L2F1dGhvcj48YXV0aG9yPk1haWVyLCBXLjwvYXV0aG9yPjxhdXRo
b3I+SGFtcGVsLCBILjwvYXV0aG9yPjxhdXRob3I+UGlsb3R0bywgQS48L2F1dGhvcj48YXV0aG9y
PkJ1bGxpZG8sIE0uPC9hdXRob3I+PGF1dGhvcj5QYW56YSwgRi48L2F1dGhvcj48YXV0aG9yPkNh
ZmZhcnJhLCBQLjwvYXV0aG9yPjxhdXRob3I+TmFjbWlhcywgQi48L2F1dGhvcj48YXV0aG9yPkdp
bGJlcnQsIEouIFIuPC9hdXRob3I+PGF1dGhvcj5NYXloYXVzLCBNLjwvYXV0aG9yPjxhdXRob3I+
TGFubmZlbHQsIEwuPC9hdXRob3I+PGF1dGhvcj5IYWtvbmFyc29uLCBILjwvYXV0aG9yPjxhdXRo
b3I+UGljaGxlciwgUy48L2F1dGhvcj48YXV0aG9yPkNhcnJhc3F1aWxsbywgTS4gTS48L2F1dGhv
cj48YXV0aG9yPkluZ2Vsc3NvbiwgTS48L2F1dGhvcj48YXV0aG9yPkJlZWtseSwgRC48L2F1dGhv
cj48YXV0aG9yPkFsdmFyZXosIFYuPC9hdXRob3I+PGF1dGhvcj5ab3UsIEYuPC9hdXRob3I+PGF1
dGhvcj5WYWxsYWRhcmVzLCBPLjwvYXV0aG9yPjxhdXRob3I+WW91bmtpbiwgUy4gRy48L2F1dGhv
cj48YXV0aG9yPkNvdG8sIEUuPC9hdXRob3I+PGF1dGhvcj5IYW1pbHRvbi1OZWxzb24sIEsuIEwu
PC9hdXRob3I+PGF1dGhvcj5HdSwgVy48L2F1dGhvcj48YXV0aG9yPlJhenF1aW4sIEMuPC9hdXRo
b3I+PGF1dGhvcj5QYXN0b3IsIFAuPC9hdXRob3I+PGF1dGhvcj5NYXRlbywgSS48L2F1dGhvcj48
YXV0aG9yPk93ZW4sIE0uIEouPC9hdXRob3I+PGF1dGhvcj5GYWJlciwgSy4gTS48L2F1dGhvcj48
YXV0aG9yPkpvbnNzb24sIFAuIFYuPC9hdXRob3I+PGF1dGhvcj5Db21iYXJyb3MsIE8uPC9hdXRo
b3I+PGF1dGhvcj5PJmFwb3M7RG9ub3ZhbiwgTS4gQy48L2F1dGhvcj48YXV0aG9yPkNhbnR3ZWxs
LCBMLiBCLjwvYXV0aG9yPjxhdXRob3I+U29pbmluZW4sIEguPC9hdXRob3I+PGF1dGhvcj5CbGFj
a2VyLCBELjwvYXV0aG9yPjxhdXRob3I+TWVhZCwgUy48L2F1dGhvcj48YXV0aG9yPk1vc2xleSwg
VC4gSC4sIEpyLjwvYXV0aG9yPjxhdXRob3I+QmVubmV0dCwgRC4gQS48L2F1dGhvcj48YXV0aG9y
PkhhcnJpcywgVC4gQi48L2F1dGhvcj48YXV0aG9yPkZyYXRpZ2xpb25pLCBMLjwvYXV0aG9yPjxh
dXRob3I+SG9sbWVzLCBDLjwvYXV0aG9yPjxhdXRob3I+ZGUgQnJ1aWpuLCBSLiBGLjwvYXV0aG9y
PjxhdXRob3I+UGFzc21vcmUsIFAuPC9hdXRob3I+PGF1dGhvcj5Nb250aW5lLCBULiBKLjwvYXV0
aG9yPjxhdXRob3I+QmV0dGVucywgSy48L2F1dGhvcj48YXV0aG9yPlJvdHRlciwgSi4gSS48L2F1
dGhvcj48YXV0aG9yPkJyaWNlLCBBLjwvYXV0aG9yPjxhdXRob3I+TW9yZ2FuLCBLLjwvYXV0aG9y
PjxhdXRob3I+Rm9yb3VkLCBULiBNLjwvYXV0aG9yPjxhdXRob3I+S3VrdWxsLCBXLiBBLjwvYXV0
aG9yPjxhdXRob3I+SGFubmVxdWluLCBELjwvYXV0aG9yPjxhdXRob3I+UG93ZWxsLCBKLiBGLjwv
YXV0aG9yPjxhdXRob3I+TmFsbHMsIE0uIEEuPC9hdXRob3I+PGF1dGhvcj5SaXRjaGllLCBLLjwv
YXV0aG9yPjxhdXRob3I+THVuZXR0YSwgSy4gTC48L2F1dGhvcj48YXV0aG9yPkthdXdlLCBKLiBT
LjwvYXV0aG9yPjxhdXRob3I+Qm9lcndpbmtsZSwgRS48L2F1dGhvcj48YXV0aG9yPlJpZW1lbnNj
aG5laWRlciwgTS48L2F1dGhvcj48YXV0aG9yPkJvYWRhLCBNLjwvYXV0aG9yPjxhdXRob3I+SGls
dHVuZW4sIE0uPC9hdXRob3I+PGF1dGhvcj5NYXJ0aW4sIEUuIFIuPC9hdXRob3I+PGF1dGhvcj5T
Y2htaWR0LCBSLjwvYXV0aG9yPjxhdXRob3I+UnVqZXNjdSwgRC48L2F1dGhvcj48YXV0aG9yPldh
bmcsIEwuIFMuPC9hdXRob3I+PGF1dGhvcj5EYXJ0aWd1ZXMsIEouIEYuPC9hdXRob3I+PGF1dGhv
cj5NYXlldXgsIFIuPC9hdXRob3I+PGF1dGhvcj5Uem91cmlvLCBDLjwvYXV0aG9yPjxhdXRob3I+
SG9mbWFuLCBBLjwvYXV0aG9yPjxhdXRob3I+Tm90aGVuLCBNLiBNLjwvYXV0aG9yPjxhdXRob3I+
R3JhZmYsIEMuPC9hdXRob3I+PGF1dGhvcj5Qc2F0eSwgQi4gTS48L2F1dGhvcj48YXV0aG9yPkpv
bmVzLCBMLjwvYXV0aG9yPjxhdXRob3I+SGFpbmVzLCBKLiBMLjwvYXV0aG9yPjxhdXRob3I+SG9s
bWFucywgUC4gQS48L2F1dGhvcj48YXV0aG9yPkxhdGhyb3AsIE0uPC9hdXRob3I+PGF1dGhvcj5Q
ZXJpY2FrLVZhbmNlLCBNLiBBLjwvYXV0aG9yPjxhdXRob3I+TGF1bmVyLCBMLiBKLjwvYXV0aG9y
PjxhdXRob3I+RmFycmVyLCBMLiBBLjwvYXV0aG9yPjxhdXRob3I+dmFuIER1aWpuLCBDLiBNLjwv
YXV0aG9yPjxhdXRob3I+VmFuIEJyb2Vja2hvdmVuLCBDLjwvYXV0aG9yPjxhdXRob3I+TW9za3Zp
bmEsIFYuPC9hdXRob3I+PGF1dGhvcj5TZXNoYWRyaSwgUy48L2F1dGhvcj48YXV0aG9yPldpbGxp
YW1zLCBKLjwvYXV0aG9yPjxhdXRob3I+U2NoZWxsZW5iZXJnLCBHLiBELjwvYXV0aG9yPjxhdXRo
b3I+QW1vdXllbCwgUC48L2F1dGhvcj48L2F1dGhvcnM+PC9jb250cmlidXRvcnM+PGF1dGgtYWRk
cmVzcz4xXSBJTlNFUk0sIFU3NDQsIExpbGxlLCBGcmFuY2UuIFsyXSBVbml2ZXJzaXRlIExpbGxl
IDIsIExpbGxlLCBGcmFuY2UuIFszXSBJbnN0aXR1dCBQYXN0ZXVyIGRlIExpbGxlLCBMaWxsZSwg
RnJhbmNlLiBbNF0uPC9hdXRoLWFkZHJlc3M+PHRpdGxlcz48dGl0bGU+TWV0YS1hbmFseXNpcyBv
ZiA3NCwwNDYgaW5kaXZpZHVhbHMgaWRlbnRpZmllcyAxMSBuZXcgc3VzY2VwdGliaWxpdHkgbG9j
aSBmb3IgQWx6aGVpbWVyJmFwb3M7cyBkaXNlYXNlPC90aXRsZT48c2Vjb25kYXJ5LXRpdGxlPk5h
dCBHZW5ldDwvc2Vjb25kYXJ5LXRpdGxlPjxhbHQtdGl0bGU+TmF0dXJlIGdlbmV0aWNzPC9hbHQt
dGl0bGU+PC90aXRsZXM+PHBlcmlvZGljYWw+PGZ1bGwtdGl0bGU+TmF0IEdlbmV0PC9mdWxsLXRp
dGxlPjwvcGVyaW9kaWNhbD48cGFnZXM+MTQ1Mi04PC9wYWdlcz48dm9sdW1lPjQ1PC92b2x1bWU+
PG51bWJlcj4xMjwvbnVtYmVyPjxkYXRlcz48eWVhcj4yMDEzPC95ZWFyPjxwdWItZGF0ZXM+PGRh
dGU+RGVjPC9kYXRlPjwvcHViLWRhdGVzPjwvZGF0ZXM+PGlzYm4+MTU0Ni0xNzE4IChFbGVjdHJv
bmljKSYjeEQ7MTA2MS00MDM2IChMaW5raW5nKTwvaXNibj48YWNjZXNzaW9uLW51bT4yNDE2Mjcz
NzwvYWNjZXNzaW9uLW51bT48dXJscz48cmVsYXRlZC11cmxzPjx1cmw+aHR0cDovL3d3dy5uY2Jp
Lm5sbS5uaWguZ292L3B1Ym1lZC8yNDE2MjczNzwvdXJsPjwvcmVsYXRlZC11cmxzPjwvdXJscz48
Y3VzdG9tMj4zODk2MjU5PC9jdXN0b20yPjxlbGVjdHJvbmljLXJlc291cmNlLW51bT4xMC4xMDM4
L25nLjI4MDI8L2VsZWN0cm9uaWMtcmVzb3VyY2UtbnVtPjwvcmVjb3JkPjwvQ2l0ZT48L0VuZE5v
dGU+AG==
</w:fldData>
        </w:fldChar>
      </w:r>
      <w:r w:rsidR="00795734">
        <w:rPr>
          <w:rFonts w:cs="Arial"/>
        </w:rPr>
        <w:instrText xml:space="preserve"> ADDIN EN.CITE.DATA </w:instrText>
      </w:r>
      <w:r w:rsidR="00795734">
        <w:rPr>
          <w:rFonts w:cs="Arial"/>
        </w:rPr>
      </w:r>
      <w:r w:rsidR="00795734">
        <w:rPr>
          <w:rFonts w:cs="Arial"/>
        </w:rPr>
        <w:fldChar w:fldCharType="end"/>
      </w:r>
      <w:r w:rsidR="00015031">
        <w:rPr>
          <w:rFonts w:cs="Arial"/>
        </w:rPr>
      </w:r>
      <w:r w:rsidR="00015031">
        <w:rPr>
          <w:rFonts w:cs="Arial"/>
        </w:rPr>
        <w:fldChar w:fldCharType="separate"/>
      </w:r>
      <w:r w:rsidR="00795734">
        <w:rPr>
          <w:rFonts w:cs="Arial"/>
          <w:noProof/>
        </w:rPr>
        <w:t>(</w:t>
      </w:r>
      <w:hyperlink w:anchor="_ENREF_83" w:tooltip="Lambert, 2013 #1603" w:history="1">
        <w:r w:rsidR="00795734">
          <w:rPr>
            <w:rFonts w:cs="Arial"/>
            <w:noProof/>
          </w:rPr>
          <w:t>83</w:t>
        </w:r>
      </w:hyperlink>
      <w:r w:rsidR="00795734">
        <w:rPr>
          <w:rFonts w:cs="Arial"/>
          <w:noProof/>
        </w:rPr>
        <w:t>)</w:t>
      </w:r>
      <w:r w:rsidR="00015031">
        <w:rPr>
          <w:rFonts w:cs="Arial"/>
        </w:rPr>
        <w:fldChar w:fldCharType="end"/>
      </w:r>
      <w:r w:rsidR="00015031">
        <w:rPr>
          <w:rFonts w:cs="Arial"/>
        </w:rPr>
        <w:t xml:space="preserve"> </w:t>
      </w:r>
      <w:r w:rsidR="008C09C7">
        <w:rPr>
          <w:rFonts w:cs="Arial"/>
        </w:rPr>
        <w:t xml:space="preserve">performed a </w:t>
      </w:r>
      <w:r w:rsidR="008C09C7">
        <w:t xml:space="preserve">meta-analysis of 74,046 individuals including the ADNI cohort, and identified 11 new susceptibility loci for Alzheimer's disease. ADNI </w:t>
      </w:r>
      <w:r w:rsidR="00015031">
        <w:t xml:space="preserve">also </w:t>
      </w:r>
      <w:r w:rsidR="008C09C7">
        <w:t xml:space="preserve">played a prominent role in the largest GWAS of human memory to date including the NIA </w:t>
      </w:r>
      <w:r w:rsidR="008C09C7">
        <w:rPr>
          <w:rFonts w:cs="Arial"/>
          <w:lang w:eastAsia="ko-KR"/>
        </w:rPr>
        <w:t xml:space="preserve">Health and Retirement Study </w:t>
      </w:r>
      <w:r w:rsidR="008C09C7">
        <w:t xml:space="preserve">cohort plus ADNI, ROS/MAP and other samples (Ramanan et al </w:t>
      </w:r>
      <w:r w:rsidR="008C09C7">
        <w:rPr>
          <w:i/>
        </w:rPr>
        <w:t>in press</w:t>
      </w:r>
      <w:r w:rsidR="008C09C7">
        <w:t xml:space="preserve">). This GWAS implicated the </w:t>
      </w:r>
      <w:r w:rsidR="008C09C7">
        <w:rPr>
          <w:i/>
        </w:rPr>
        <w:t>FASTKD2</w:t>
      </w:r>
      <w:r w:rsidR="008C09C7">
        <w:t xml:space="preserve"> gene for both episodic memory and hippocampal structure on MRI and nominated this gene as a potential </w:t>
      </w:r>
      <w:proofErr w:type="spellStart"/>
      <w:r w:rsidR="008C09C7">
        <w:t>neuroprotective</w:t>
      </w:r>
      <w:proofErr w:type="spellEnd"/>
      <w:r w:rsidR="008C09C7">
        <w:t xml:space="preserve"> target.</w:t>
      </w:r>
    </w:p>
    <w:p w:rsidR="00015031" w:rsidRDefault="00015031" w:rsidP="00015031">
      <w:pPr>
        <w:spacing w:line="360" w:lineRule="auto"/>
        <w:jc w:val="both"/>
      </w:pPr>
      <w:r>
        <w:t xml:space="preserve">Numerous discovery, replication and methods publications using ADNI genetics data continue to appear from groups around the world at an accelerating pace. Overall, </w:t>
      </w:r>
      <w:r w:rsidR="00E05C2F">
        <w:t>the papers outlined above along with</w:t>
      </w:r>
      <w:r>
        <w:t xml:space="preserve"> dozens of other repo</w:t>
      </w:r>
      <w:r w:rsidR="00E05C2F">
        <w:t xml:space="preserve">rts </w:t>
      </w:r>
      <w:r>
        <w:t xml:space="preserve">using multidimensional phenotypes from several ADNI data sets, have confirmed key findings in the genetics of AD and also identified a number of novel candidate genes warranting further investigation in independent cohorts.  </w:t>
      </w:r>
    </w:p>
    <w:p w:rsidR="00701674" w:rsidRPr="00DD09F8" w:rsidRDefault="00701674" w:rsidP="00C504B7">
      <w:pPr>
        <w:pStyle w:val="EndNoteBibliography"/>
        <w:spacing w:line="360" w:lineRule="auto"/>
        <w:rPr>
          <w:rStyle w:val="Emphasis"/>
        </w:rPr>
      </w:pPr>
      <w:r w:rsidRPr="00DD09F8">
        <w:rPr>
          <w:rStyle w:val="Emphasis"/>
        </w:rPr>
        <w:t>ADNI review</w:t>
      </w:r>
    </w:p>
    <w:p w:rsidR="00701674" w:rsidRDefault="00701674" w:rsidP="00C504B7">
      <w:pPr>
        <w:spacing w:line="360" w:lineRule="auto"/>
        <w:jc w:val="both"/>
      </w:pPr>
      <w:r>
        <w:t xml:space="preserve">The proliferation of papers published using ADNI data is undoubtedly a measure of the success of the initiative. However these studies represent a sometimes overwhelming volume of information to the average researcher. The review of ADNI papers by Weiner et al </w:t>
      </w:r>
      <w:r>
        <w:fldChar w:fldCharType="begin">
          <w:fldData xml:space="preserve">PEVuZE5vdGU+PENpdGU+PEF1dGhvcj5XZWluZXI8L0F1dGhvcj48WWVhcj4yMDEyPC9ZZWFyPjxS
ZWNOdW0+Njk5PC9SZWNOdW0+PERpc3BsYXlUZXh0Pig1KTwvRGlzcGxheVRleHQ+PHJlY29yZD48
cmVjLW51bWJlcj42OTk8L3JlYy1udW1iZXI+PGZvcmVpZ24ta2V5cz48a2V5IGFwcD0iRU4iIGRi
LWlkPSJmZGV3eHRkNTZ2MHg1NWVmcmZrNWV4MHNlMDV0ejAweDJkNXciIHRpbWVzdGFtcD0iMTM1
NjA0OTU4MCI+Njk5PC9rZXk+PC9mb3JlaWduLWtleXM+PHJlZi10eXBlIG5hbWU9IkpvdXJuYWwg
QXJ0aWNsZSI+MTc8L3JlZi10eXBlPjxjb250cmlidXRvcnM+PGF1dGhvcnM+PGF1dGhvcj5XZWlu
ZXIsIE0uIFcuPC9hdXRob3I+PGF1dGhvcj5WZWl0Y2gsIEQuIFAuPC9hdXRob3I+PGF1dGhvcj5B
aXNlbiwgUC4gUy48L2F1dGhvcj48YXV0aG9yPkJlY2tldHQsIEwuIEEuPC9hdXRob3I+PGF1dGhv
cj5DYWlybnMsIE4uIEouPC9hdXRob3I+PGF1dGhvcj5HcmVlbiwgUi4gQy48L2F1dGhvcj48YXV0
aG9yPkhhcnZleSwgRC48L2F1dGhvcj48YXV0aG9yPkphY2ssIEMuIFIuPC9hdXRob3I+PGF1dGhv
cj5KYWd1c3QsIFcuPC9hdXRob3I+PGF1dGhvcj5MaXUsIEUuPC9hdXRob3I+PGF1dGhvcj5Nb3Jy
aXMsIEouIEMuPC9hdXRob3I+PGF1dGhvcj5QZXRlcnNlbiwgUi4gQy48L2F1dGhvcj48YXV0aG9y
PlNheWtpbiwgQS4gSi48L2F1dGhvcj48YXV0aG9yPlNjaG1pZHQsIE0uIEUuPC9hdXRob3I+PGF1
dGhvcj5TaGF3LCBMLjwvYXV0aG9yPjxhdXRob3I+U2l1Y2lhaywgSi4gQS48L2F1dGhvcj48YXV0
aG9yPlNvYXJlcywgSC48L2F1dGhvcj48YXV0aG9yPlRvZ2EsIEEuIFcuPC9hdXRob3I+PGF1dGhv
cj5Ucm9qYW5vd3NraSwgSi4gUS48L2F1dGhvcj48L2F1dGhvcnM+PC9jb250cmlidXRvcnM+PGF1
dGgtYWRkcmVzcz5EZXBhcnRtZW50IG9mIFZldGVyYW5zIEFmZmFpcnMgTWVkaWNhbCBDZW50ZXIs
IENlbnRlciBmb3IgSW1hZ2luZyBvZiBOZXVyb2RlZ2VuZXJhdGl2ZSBEaXNlYXNlcywgU2FuIEZy
YW5jaXNjbywgQ0EsIFVTQS4gbWljaGFlbC53ZWluZXJAdWNzZi5lZHU8L2F1dGgtYWRkcmVzcz48
dGl0bGVzPjx0aXRsZT5UaGUgQWx6aGVpbWVyJmFwb3M7cyBEaXNlYXNlIE5ldXJvaW1hZ2luZyBJ
bml0aWF0aXZlOiBhIHJldmlldyBvZiBwYXBlcnMgcHVibGlzaGVkIHNpbmNlIGl0cyBpbmNlcHRp
b248L3RpdGxlPjxzZWNvbmRhcnktdGl0bGU+QWx6aGVpbWVycyBEZW1lbnQ8L3NlY29uZGFyeS10
aXRsZT48L3RpdGxlcz48cGVyaW9kaWNhbD48ZnVsbC10aXRsZT5BbHpoZWltZXJzIERlbWVudDwv
ZnVsbC10aXRsZT48L3BlcmlvZGljYWw+PHBhZ2VzPlMxLTY4PC9wYWdlcz48dm9sdW1lPjg8L3Zv
bHVtZT48bnVtYmVyPjEgU3VwcGw8L251bWJlcj48ZWRpdGlvbj4yMDExLzExLzA0PC9lZGl0aW9u
PjxrZXl3b3Jkcz48a2V5d29yZD5BbHpoZWltZXIgRGlzZWFzZS8qY2xhc3NpZmljYXRpb24vKmRp
YWdub3Npczwva2V5d29yZD48a2V5d29yZD5CaW9sb2dpY2FsIE1hcmtlcnM8L2tleXdvcmQ+PGtl
eXdvcmQ+RWFybHkgRGlhZ25vc2lzPC9rZXl3b3JkPjxrZXl3b3JkPkh1bWFuczwva2V5d29yZD48
a2V5d29yZD5Mb25naXR1ZGluYWwgU3R1ZGllczwva2V5d29yZD48a2V5d29yZD5OZXVyb2ltYWdp
bmcvKm1ldGhvZHMvc3RhbmRhcmRzPC9rZXl3b3JkPjwva2V5d29yZHM+PGRhdGVzPjx5ZWFyPjIw
MTI8L3llYXI+PHB1Yi1kYXRlcz48ZGF0ZT5GZWI8L2RhdGU+PC9wdWItZGF0ZXM+PC9kYXRlcz48
aXNibj4xNTUyLTUyNzkgKEVsZWN0cm9uaWMpJiN4RDsxNTUyLTUyNjAgKExpbmtpbmcpPC9pc2Ju
PjxhY2Nlc3Npb24tbnVtPjIyMDQ3NjM0PC9hY2Nlc3Npb24tbnVtPjx1cmxzPjxyZWxhdGVkLXVy
bHM+PHVybD5odHRwOi8vd3d3Lm5jYmkubmxtLm5paC5nb3YvcHVibWVkLzIyMDQ3NjM0PC91cmw+
PC9yZWxhdGVkLXVybHM+PC91cmxzPjxjdXN0b20yPjMzMjk5Njk8L2N1c3RvbTI+PGVsZWN0cm9u
aWMtcmVzb3VyY2UtbnVtPjEwLjEwMTYvai5qYWx6LjIwMTEuMDkuMTcyJiN4RDtTMTU1Mi01MjYw
KDExKTAyODkxLTMgW3BpaV08L2VsZWN0cm9uaWMtcmVzb3VyY2UtbnVtPjxsYW5ndWFnZT5lbmc8
L2xhbmd1YWdlPjwvcmVjb3JkPjwvQ2l0ZT48L0VuZE5vdGU+AG==
</w:fldData>
        </w:fldChar>
      </w:r>
      <w:r w:rsidR="00183ECA">
        <w:instrText xml:space="preserve"> ADDIN EN.CITE </w:instrText>
      </w:r>
      <w:r w:rsidR="00183ECA">
        <w:fldChar w:fldCharType="begin">
          <w:fldData xml:space="preserve">PEVuZE5vdGU+PENpdGU+PEF1dGhvcj5XZWluZXI8L0F1dGhvcj48WWVhcj4yMDEyPC9ZZWFyPjxS
ZWNOdW0+Njk5PC9SZWNOdW0+PERpc3BsYXlUZXh0Pig1KTwvRGlzcGxheVRleHQ+PHJlY29yZD48
cmVjLW51bWJlcj42OTk8L3JlYy1udW1iZXI+PGZvcmVpZ24ta2V5cz48a2V5IGFwcD0iRU4iIGRi
LWlkPSJmZGV3eHRkNTZ2MHg1NWVmcmZrNWV4MHNlMDV0ejAweDJkNXciIHRpbWVzdGFtcD0iMTM1
NjA0OTU4MCI+Njk5PC9rZXk+PC9mb3JlaWduLWtleXM+PHJlZi10eXBlIG5hbWU9IkpvdXJuYWwg
QXJ0aWNsZSI+MTc8L3JlZi10eXBlPjxjb250cmlidXRvcnM+PGF1dGhvcnM+PGF1dGhvcj5XZWlu
ZXIsIE0uIFcuPC9hdXRob3I+PGF1dGhvcj5WZWl0Y2gsIEQuIFAuPC9hdXRob3I+PGF1dGhvcj5B
aXNlbiwgUC4gUy48L2F1dGhvcj48YXV0aG9yPkJlY2tldHQsIEwuIEEuPC9hdXRob3I+PGF1dGhv
cj5DYWlybnMsIE4uIEouPC9hdXRob3I+PGF1dGhvcj5HcmVlbiwgUi4gQy48L2F1dGhvcj48YXV0
aG9yPkhhcnZleSwgRC48L2F1dGhvcj48YXV0aG9yPkphY2ssIEMuIFIuPC9hdXRob3I+PGF1dGhv
cj5KYWd1c3QsIFcuPC9hdXRob3I+PGF1dGhvcj5MaXUsIEUuPC9hdXRob3I+PGF1dGhvcj5Nb3Jy
aXMsIEouIEMuPC9hdXRob3I+PGF1dGhvcj5QZXRlcnNlbiwgUi4gQy48L2F1dGhvcj48YXV0aG9y
PlNheWtpbiwgQS4gSi48L2F1dGhvcj48YXV0aG9yPlNjaG1pZHQsIE0uIEUuPC9hdXRob3I+PGF1
dGhvcj5TaGF3LCBMLjwvYXV0aG9yPjxhdXRob3I+U2l1Y2lhaywgSi4gQS48L2F1dGhvcj48YXV0
aG9yPlNvYXJlcywgSC48L2F1dGhvcj48YXV0aG9yPlRvZ2EsIEEuIFcuPC9hdXRob3I+PGF1dGhv
cj5Ucm9qYW5vd3NraSwgSi4gUS48L2F1dGhvcj48L2F1dGhvcnM+PC9jb250cmlidXRvcnM+PGF1
dGgtYWRkcmVzcz5EZXBhcnRtZW50IG9mIFZldGVyYW5zIEFmZmFpcnMgTWVkaWNhbCBDZW50ZXIs
IENlbnRlciBmb3IgSW1hZ2luZyBvZiBOZXVyb2RlZ2VuZXJhdGl2ZSBEaXNlYXNlcywgU2FuIEZy
YW5jaXNjbywgQ0EsIFVTQS4gbWljaGFlbC53ZWluZXJAdWNzZi5lZHU8L2F1dGgtYWRkcmVzcz48
dGl0bGVzPjx0aXRsZT5UaGUgQWx6aGVpbWVyJmFwb3M7cyBEaXNlYXNlIE5ldXJvaW1hZ2luZyBJ
bml0aWF0aXZlOiBhIHJldmlldyBvZiBwYXBlcnMgcHVibGlzaGVkIHNpbmNlIGl0cyBpbmNlcHRp
b248L3RpdGxlPjxzZWNvbmRhcnktdGl0bGU+QWx6aGVpbWVycyBEZW1lbnQ8L3NlY29uZGFyeS10
aXRsZT48L3RpdGxlcz48cGVyaW9kaWNhbD48ZnVsbC10aXRsZT5BbHpoZWltZXJzIERlbWVudDwv
ZnVsbC10aXRsZT48L3BlcmlvZGljYWw+PHBhZ2VzPlMxLTY4PC9wYWdlcz48dm9sdW1lPjg8L3Zv
bHVtZT48bnVtYmVyPjEgU3VwcGw8L251bWJlcj48ZWRpdGlvbj4yMDExLzExLzA0PC9lZGl0aW9u
PjxrZXl3b3Jkcz48a2V5d29yZD5BbHpoZWltZXIgRGlzZWFzZS8qY2xhc3NpZmljYXRpb24vKmRp
YWdub3Npczwva2V5d29yZD48a2V5d29yZD5CaW9sb2dpY2FsIE1hcmtlcnM8L2tleXdvcmQ+PGtl
eXdvcmQ+RWFybHkgRGlhZ25vc2lzPC9rZXl3b3JkPjxrZXl3b3JkPkh1bWFuczwva2V5d29yZD48
a2V5d29yZD5Mb25naXR1ZGluYWwgU3R1ZGllczwva2V5d29yZD48a2V5d29yZD5OZXVyb2ltYWdp
bmcvKm1ldGhvZHMvc3RhbmRhcmRzPC9rZXl3b3JkPjwva2V5d29yZHM+PGRhdGVzPjx5ZWFyPjIw
MTI8L3llYXI+PHB1Yi1kYXRlcz48ZGF0ZT5GZWI8L2RhdGU+PC9wdWItZGF0ZXM+PC9kYXRlcz48
aXNibj4xNTUyLTUyNzkgKEVsZWN0cm9uaWMpJiN4RDsxNTUyLTUyNjAgKExpbmtpbmcpPC9pc2Ju
PjxhY2Nlc3Npb24tbnVtPjIyMDQ3NjM0PC9hY2Nlc3Npb24tbnVtPjx1cmxzPjxyZWxhdGVkLXVy
bHM+PHVybD5odHRwOi8vd3d3Lm5jYmkubmxtLm5paC5nb3YvcHVibWVkLzIyMDQ3NjM0PC91cmw+
PC9yZWxhdGVkLXVybHM+PC91cmxzPjxjdXN0b20yPjMzMjk5Njk8L2N1c3RvbTI+PGVsZWN0cm9u
aWMtcmVzb3VyY2UtbnVtPjEwLjEwMTYvai5qYWx6LjIwMTEuMDkuMTcyJiN4RDtTMTU1Mi01MjYw
KDExKTAyODkxLTMgW3BpaV08L2VsZWN0cm9uaWMtcmVzb3VyY2UtbnVtPjxsYW5ndWFnZT5lbmc8
L2xhbmd1YWdlPjwvcmVjb3JkPjwvQ2l0ZT48L0VuZE5vdGU+AG==
</w:fldData>
        </w:fldChar>
      </w:r>
      <w:r w:rsidR="00183ECA">
        <w:instrText xml:space="preserve"> ADDIN EN.CITE.DATA </w:instrText>
      </w:r>
      <w:r w:rsidR="00183ECA">
        <w:fldChar w:fldCharType="end"/>
      </w:r>
      <w:r>
        <w:fldChar w:fldCharType="separate"/>
      </w:r>
      <w:r w:rsidR="00183ECA">
        <w:rPr>
          <w:noProof/>
        </w:rPr>
        <w:t>(</w:t>
      </w:r>
      <w:hyperlink w:anchor="_ENREF_5" w:tooltip="Weiner, 2012 #699" w:history="1">
        <w:r w:rsidR="00795734">
          <w:rPr>
            <w:noProof/>
          </w:rPr>
          <w:t>5</w:t>
        </w:r>
      </w:hyperlink>
      <w:r w:rsidR="00183ECA">
        <w:rPr>
          <w:noProof/>
        </w:rPr>
        <w:t>)</w:t>
      </w:r>
      <w:r>
        <w:fldChar w:fldCharType="end"/>
      </w:r>
      <w:r>
        <w:t xml:space="preserve"> and its update </w:t>
      </w:r>
      <w:r>
        <w:fldChar w:fldCharType="begin">
          <w:fldData xml:space="preserve">PEVuZE5vdGU+PENpdGU+PEF1dGhvcj5XZWluZXI8L0F1dGhvcj48WWVhcj4yMDEzPC9ZZWFyPjxS
ZWNOdW0+MTcyNzwvUmVjTnVtPjxEaXNwbGF5VGV4dD4oNDIpPC9EaXNwbGF5VGV4dD48cmVjb3Jk
PjxyZWMtbnVtYmVyPjE3Mjc8L3JlYy1udW1iZXI+PGZvcmVpZ24ta2V5cz48a2V5IGFwcD0iRU4i
IGRiLWlkPSJmZGV3eHRkNTZ2MHg1NWVmcmZrNWV4MHNlMDV0ejAweDJkNXciIHRpbWVzdGFtcD0i
MTQwNDkzMDI1MiI+MTcyNzwva2V5PjwvZm9yZWlnbi1rZXlzPjxyZWYtdHlwZSBuYW1lPSJKb3Vy
bmFsIEFydGljbGUiPjE3PC9yZWYtdHlwZT48Y29udHJpYnV0b3JzPjxhdXRob3JzPjxhdXRob3I+
V2VpbmVyLCBNLiBXLjwvYXV0aG9yPjxhdXRob3I+VmVpdGNoLCBELiBQLjwvYXV0aG9yPjxhdXRo
b3I+QWlzZW4sIFAuIFMuPC9hdXRob3I+PGF1dGhvcj5CZWNrZXR0LCBMLiBBLjwvYXV0aG9yPjxh
dXRob3I+Q2Fpcm5zLCBOLiBKLjwvYXV0aG9yPjxhdXRob3I+R3JlZW4sIFIuIEMuPC9hdXRob3I+
PGF1dGhvcj5IYXJ2ZXksIEQuPC9hdXRob3I+PGF1dGhvcj5KYWNrLCBDLiBSLjwvYXV0aG9yPjxh
dXRob3I+SmFndXN0LCBXLjwvYXV0aG9yPjxhdXRob3I+TGl1LCBFLjwvYXV0aG9yPjxhdXRob3I+
TW9ycmlzLCBKLiBDLjwvYXV0aG9yPjxhdXRob3I+UGV0ZXJzZW4sIFIuIEMuPC9hdXRob3I+PGF1
dGhvcj5TYXlraW4sIEEuIEouPC9hdXRob3I+PGF1dGhvcj5TY2htaWR0LCBNLiBFLjwvYXV0aG9y
PjxhdXRob3I+U2hhdywgTC48L2F1dGhvcj48YXV0aG9yPlNoZW4sIEwuPC9hdXRob3I+PGF1dGhv
cj5TaXVjaWFrLCBKLiBBLjwvYXV0aG9yPjxhdXRob3I+U29hcmVzLCBILjwvYXV0aG9yPjxhdXRo
b3I+VG9nYSwgQS4gVy48L2F1dGhvcj48YXV0aG9yPlRyb2phbm93c2tpLCBKLiBRLjwvYXV0aG9y
PjxhdXRob3I+QWx6aGVpbWVyJmFwb3M7cyBEaXNlYXNlIE5ldXJvaW1hZ2luZywgSW5pdGlhdGl2
ZTwvYXV0aG9yPjwvYXV0aG9ycz48L2NvbnRyaWJ1dG9ycz48YXV0aC1hZGRyZXNzPkRlcGFydG1l
bnQgb2YgVmV0ZXJhbnMgQWZmYWlycyBNZWRpY2FsIENlbnRlciwgQ2VudGVyIGZvciBJbWFnaW5n
IG9mIE5ldXJvZGVnZW5lcmF0aXZlIERpc2Vhc2VzLCBTYW4gRnJhbmNpc2NvLCBDQSwgVVNBLiBt
aWNoYWVsLndlaW5lckB1Y3NmLmVkdTwvYXV0aC1hZGRyZXNzPjx0aXRsZXM+PHRpdGxlPlRoZSBB
bHpoZWltZXImYXBvcztzIERpc2Vhc2UgTmV1cm9pbWFnaW5nIEluaXRpYXRpdmU6IGEgcmV2aWV3
IG9mIHBhcGVycyBwdWJsaXNoZWQgc2luY2UgaXRzIGluY2VwdGlvbjwvdGl0bGU+PHNlY29uZGFy
eS10aXRsZT5BbHpoZWltZXJzIERlbWVudDwvc2Vjb25kYXJ5LXRpdGxlPjxhbHQtdGl0bGU+QWx6
aGVpbWVyJmFwb3M7cyAmYW1wOyBkZW1lbnRpYSA6IHRoZSBqb3VybmFsIG9mIHRoZSBBbHpoZWlt
ZXImYXBvcztzIEFzc29jaWF0aW9uPC9hbHQtdGl0bGU+PC90aXRsZXM+PHBlcmlvZGljYWw+PGZ1
bGwtdGl0bGU+QWx6aGVpbWVycyBEZW1lbnQ8L2Z1bGwtdGl0bGU+PC9wZXJpb2RpY2FsPjxwYWdl
cz5lMTExLTk0PC9wYWdlcz48dm9sdW1lPjk8L3ZvbHVtZT48bnVtYmVyPjU8L251bWJlcj48a2V5
d29yZHM+PGtleXdvcmQ+QWx6aGVpbWVyIERpc2Vhc2UvKmRpYWdub3Npczwva2V5d29yZD48a2V5
d29yZD4qRWFybHkgRGlhZ25vc2lzPC9rZXl3b3JkPjxrZXl3b3JkPkh1bWFuczwva2V5d29yZD48
a2V5d29yZD5NdWx0aWNlbnRlciBTdHVkaWVzIGFzIFRvcGljPC9rZXl3b3JkPjxrZXl3b3JkPk5l
dXJvaW1hZ2luZy8qbWV0aG9kczwva2V5d29yZD48a2V5d29yZD5Vbml0ZWQgU3RhdGVzPC9rZXl3
b3JkPjwva2V5d29yZHM+PGRhdGVzPjx5ZWFyPjIwMTM8L3llYXI+PHB1Yi1kYXRlcz48ZGF0ZT5T
ZXA8L2RhdGU+PC9wdWItZGF0ZXM+PC9kYXRlcz48aXNibj4xNTUyLTUyNzkgKEVsZWN0cm9uaWMp
JiN4RDsxNTUyLTUyNjAgKExpbmtpbmcpPC9pc2JuPjxhY2Nlc3Npb24tbnVtPjIzOTMyMTg0PC9h
Y2Nlc3Npb24tbnVtPjx1cmxzPjxyZWxhdGVkLXVybHM+PHVybD5odHRwOi8vd3d3Lm5jYmkubmxt
Lm5paC5nb3YvcHVibWVkLzIzOTMyMTg0PC91cmw+PC9yZWxhdGVkLXVybHM+PC91cmxzPjxlbGVj
dHJvbmljLXJlc291cmNlLW51bT4xMC4xMDE2L2ouamFsei4yMDEzLjA1LjE3Njk8L2VsZWN0cm9u
aWMtcmVzb3VyY2UtbnVtPjwvcmVjb3JkPjwvQ2l0ZT48L0VuZE5vdGU+
</w:fldData>
        </w:fldChar>
      </w:r>
      <w:r w:rsidR="00795734">
        <w:instrText xml:space="preserve"> ADDIN EN.CITE </w:instrText>
      </w:r>
      <w:r w:rsidR="00795734">
        <w:fldChar w:fldCharType="begin">
          <w:fldData xml:space="preserve">PEVuZE5vdGU+PENpdGU+PEF1dGhvcj5XZWluZXI8L0F1dGhvcj48WWVhcj4yMDEzPC9ZZWFyPjxS
ZWNOdW0+MTcyNzwvUmVjTnVtPjxEaXNwbGF5VGV4dD4oNDIpPC9EaXNwbGF5VGV4dD48cmVjb3Jk
PjxyZWMtbnVtYmVyPjE3Mjc8L3JlYy1udW1iZXI+PGZvcmVpZ24ta2V5cz48a2V5IGFwcD0iRU4i
IGRiLWlkPSJmZGV3eHRkNTZ2MHg1NWVmcmZrNWV4MHNlMDV0ejAweDJkNXciIHRpbWVzdGFtcD0i
MTQwNDkzMDI1MiI+MTcyNzwva2V5PjwvZm9yZWlnbi1rZXlzPjxyZWYtdHlwZSBuYW1lPSJKb3Vy
bmFsIEFydGljbGUiPjE3PC9yZWYtdHlwZT48Y29udHJpYnV0b3JzPjxhdXRob3JzPjxhdXRob3I+
V2VpbmVyLCBNLiBXLjwvYXV0aG9yPjxhdXRob3I+VmVpdGNoLCBELiBQLjwvYXV0aG9yPjxhdXRo
b3I+QWlzZW4sIFAuIFMuPC9hdXRob3I+PGF1dGhvcj5CZWNrZXR0LCBMLiBBLjwvYXV0aG9yPjxh
dXRob3I+Q2Fpcm5zLCBOLiBKLjwvYXV0aG9yPjxhdXRob3I+R3JlZW4sIFIuIEMuPC9hdXRob3I+
PGF1dGhvcj5IYXJ2ZXksIEQuPC9hdXRob3I+PGF1dGhvcj5KYWNrLCBDLiBSLjwvYXV0aG9yPjxh
dXRob3I+SmFndXN0LCBXLjwvYXV0aG9yPjxhdXRob3I+TGl1LCBFLjwvYXV0aG9yPjxhdXRob3I+
TW9ycmlzLCBKLiBDLjwvYXV0aG9yPjxhdXRob3I+UGV0ZXJzZW4sIFIuIEMuPC9hdXRob3I+PGF1
dGhvcj5TYXlraW4sIEEuIEouPC9hdXRob3I+PGF1dGhvcj5TY2htaWR0LCBNLiBFLjwvYXV0aG9y
PjxhdXRob3I+U2hhdywgTC48L2F1dGhvcj48YXV0aG9yPlNoZW4sIEwuPC9hdXRob3I+PGF1dGhv
cj5TaXVjaWFrLCBKLiBBLjwvYXV0aG9yPjxhdXRob3I+U29hcmVzLCBILjwvYXV0aG9yPjxhdXRo
b3I+VG9nYSwgQS4gVy48L2F1dGhvcj48YXV0aG9yPlRyb2phbm93c2tpLCBKLiBRLjwvYXV0aG9y
PjxhdXRob3I+QWx6aGVpbWVyJmFwb3M7cyBEaXNlYXNlIE5ldXJvaW1hZ2luZywgSW5pdGlhdGl2
ZTwvYXV0aG9yPjwvYXV0aG9ycz48L2NvbnRyaWJ1dG9ycz48YXV0aC1hZGRyZXNzPkRlcGFydG1l
bnQgb2YgVmV0ZXJhbnMgQWZmYWlycyBNZWRpY2FsIENlbnRlciwgQ2VudGVyIGZvciBJbWFnaW5n
IG9mIE5ldXJvZGVnZW5lcmF0aXZlIERpc2Vhc2VzLCBTYW4gRnJhbmNpc2NvLCBDQSwgVVNBLiBt
aWNoYWVsLndlaW5lckB1Y3NmLmVkdTwvYXV0aC1hZGRyZXNzPjx0aXRsZXM+PHRpdGxlPlRoZSBB
bHpoZWltZXImYXBvcztzIERpc2Vhc2UgTmV1cm9pbWFnaW5nIEluaXRpYXRpdmU6IGEgcmV2aWV3
IG9mIHBhcGVycyBwdWJsaXNoZWQgc2luY2UgaXRzIGluY2VwdGlvbjwvdGl0bGU+PHNlY29uZGFy
eS10aXRsZT5BbHpoZWltZXJzIERlbWVudDwvc2Vjb25kYXJ5LXRpdGxlPjxhbHQtdGl0bGU+QWx6
aGVpbWVyJmFwb3M7cyAmYW1wOyBkZW1lbnRpYSA6IHRoZSBqb3VybmFsIG9mIHRoZSBBbHpoZWlt
ZXImYXBvcztzIEFzc29jaWF0aW9uPC9hbHQtdGl0bGU+PC90aXRsZXM+PHBlcmlvZGljYWw+PGZ1
bGwtdGl0bGU+QWx6aGVpbWVycyBEZW1lbnQ8L2Z1bGwtdGl0bGU+PC9wZXJpb2RpY2FsPjxwYWdl
cz5lMTExLTk0PC9wYWdlcz48dm9sdW1lPjk8L3ZvbHVtZT48bnVtYmVyPjU8L251bWJlcj48a2V5
d29yZHM+PGtleXdvcmQ+QWx6aGVpbWVyIERpc2Vhc2UvKmRpYWdub3Npczwva2V5d29yZD48a2V5
d29yZD4qRWFybHkgRGlhZ25vc2lzPC9rZXl3b3JkPjxrZXl3b3JkPkh1bWFuczwva2V5d29yZD48
a2V5d29yZD5NdWx0aWNlbnRlciBTdHVkaWVzIGFzIFRvcGljPC9rZXl3b3JkPjxrZXl3b3JkPk5l
dXJvaW1hZ2luZy8qbWV0aG9kczwva2V5d29yZD48a2V5d29yZD5Vbml0ZWQgU3RhdGVzPC9rZXl3
b3JkPjwva2V5d29yZHM+PGRhdGVzPjx5ZWFyPjIwMTM8L3llYXI+PHB1Yi1kYXRlcz48ZGF0ZT5T
ZXA8L2RhdGU+PC9wdWItZGF0ZXM+PC9kYXRlcz48aXNibj4xNTUyLTUyNzkgKEVsZWN0cm9uaWMp
JiN4RDsxNTUyLTUyNjAgKExpbmtpbmcpPC9pc2JuPjxhY2Nlc3Npb24tbnVtPjIzOTMyMTg0PC9h
Y2Nlc3Npb24tbnVtPjx1cmxzPjxyZWxhdGVkLXVybHM+PHVybD5odHRwOi8vd3d3Lm5jYmkubmxt
Lm5paC5nb3YvcHVibWVkLzIzOTMyMTg0PC91cmw+PC9yZWxhdGVkLXVybHM+PC91cmxzPjxlbGVj
dHJvbmljLXJlc291cmNlLW51bT4xMC4xMDE2L2ouamFsei4yMDEzLjA1LjE3Njk8L2VsZWN0cm9u
aWMtcmVzb3VyY2UtbnVtPjwvcmVjb3JkPjwvQ2l0ZT48L0VuZE5vdGU+
</w:fldData>
        </w:fldChar>
      </w:r>
      <w:r w:rsidR="00795734">
        <w:instrText xml:space="preserve"> ADDIN EN.CITE.DATA </w:instrText>
      </w:r>
      <w:r w:rsidR="00795734">
        <w:fldChar w:fldCharType="end"/>
      </w:r>
      <w:r>
        <w:fldChar w:fldCharType="separate"/>
      </w:r>
      <w:r w:rsidR="00795734">
        <w:rPr>
          <w:noProof/>
        </w:rPr>
        <w:t>(</w:t>
      </w:r>
      <w:hyperlink w:anchor="_ENREF_42" w:tooltip="Weiner, 2013 #1727" w:history="1">
        <w:r w:rsidR="00795734">
          <w:rPr>
            <w:noProof/>
          </w:rPr>
          <w:t>42</w:t>
        </w:r>
      </w:hyperlink>
      <w:r w:rsidR="00795734">
        <w:rPr>
          <w:noProof/>
        </w:rPr>
        <w:t>)</w:t>
      </w:r>
      <w:r>
        <w:fldChar w:fldCharType="end"/>
      </w:r>
      <w:r>
        <w:t xml:space="preserve"> summarized this research and enabled researchers to avoid unnecessary duplication of efforts and to determine where future directions might lie. </w:t>
      </w:r>
    </w:p>
    <w:p w:rsidR="005B5FD8" w:rsidRDefault="005B5FD8" w:rsidP="00C504B7">
      <w:pPr>
        <w:spacing w:line="360" w:lineRule="auto"/>
      </w:pPr>
    </w:p>
    <w:p w:rsidR="00A045E8" w:rsidRDefault="00C72FD3" w:rsidP="00C504B7">
      <w:pPr>
        <w:pStyle w:val="IntenseQuote"/>
        <w:spacing w:line="360" w:lineRule="auto"/>
        <w:rPr>
          <w:shd w:val="clear" w:color="auto" w:fill="FFFFFF"/>
        </w:rPr>
      </w:pPr>
      <w:r w:rsidRPr="00A045E8">
        <w:rPr>
          <w:shd w:val="clear" w:color="auto" w:fill="FFFFFF"/>
        </w:rPr>
        <w:t xml:space="preserve">ADNI </w:t>
      </w:r>
      <w:r w:rsidR="001F4F1B">
        <w:rPr>
          <w:shd w:val="clear" w:color="auto" w:fill="FFFFFF"/>
        </w:rPr>
        <w:t xml:space="preserve">has provided a model for similar </w:t>
      </w:r>
      <w:r w:rsidR="003D0E7D" w:rsidRPr="00A045E8">
        <w:rPr>
          <w:shd w:val="clear" w:color="auto" w:fill="FFFFFF"/>
        </w:rPr>
        <w:t xml:space="preserve">neuroimaging </w:t>
      </w:r>
      <w:r w:rsidRPr="00A045E8">
        <w:rPr>
          <w:shd w:val="clear" w:color="auto" w:fill="FFFFFF"/>
        </w:rPr>
        <w:t>projects around the world</w:t>
      </w:r>
    </w:p>
    <w:p w:rsidR="00620A7F" w:rsidRPr="0087184F" w:rsidRDefault="00DA3F13" w:rsidP="00175EEE">
      <w:pPr>
        <w:spacing w:line="360" w:lineRule="auto"/>
        <w:jc w:val="both"/>
        <w:rPr>
          <w:rFonts w:cstheme="minorHAnsi"/>
        </w:rPr>
      </w:pPr>
      <w:r w:rsidRPr="0087184F">
        <w:rPr>
          <w:rFonts w:cstheme="minorHAnsi"/>
          <w:color w:val="222222"/>
          <w:sz w:val="20"/>
          <w:szCs w:val="20"/>
          <w:shd w:val="clear" w:color="auto" w:fill="FFFFFF"/>
        </w:rPr>
        <w:t xml:space="preserve">ADNI has provided a model for neuroimaging initiatives worldwide </w:t>
      </w:r>
      <w:r w:rsidR="00416033" w:rsidRPr="0087184F">
        <w:rPr>
          <w:rFonts w:cstheme="minorHAnsi"/>
          <w:color w:val="222222"/>
          <w:sz w:val="20"/>
          <w:szCs w:val="20"/>
          <w:shd w:val="clear" w:color="auto" w:fill="FFFFFF"/>
        </w:rPr>
        <w:t xml:space="preserve">run under the direction of the </w:t>
      </w:r>
      <w:r w:rsidR="00175EEE" w:rsidRPr="0087184F">
        <w:rPr>
          <w:rFonts w:cstheme="minorHAnsi"/>
          <w:color w:val="222222"/>
          <w:sz w:val="20"/>
          <w:szCs w:val="20"/>
          <w:shd w:val="clear" w:color="auto" w:fill="FFFFFF"/>
        </w:rPr>
        <w:t>umbrella organisation, Wo</w:t>
      </w:r>
      <w:r w:rsidR="00416033" w:rsidRPr="0087184F">
        <w:rPr>
          <w:rFonts w:cstheme="minorHAnsi"/>
          <w:color w:val="222222"/>
          <w:sz w:val="20"/>
          <w:szCs w:val="20"/>
          <w:shd w:val="clear" w:color="auto" w:fill="FFFFFF"/>
        </w:rPr>
        <w:t xml:space="preserve">rldwide ADNI (WW-ADNI), </w:t>
      </w:r>
      <w:r w:rsidR="00175EEE" w:rsidRPr="0087184F">
        <w:rPr>
          <w:rFonts w:cstheme="minorHAnsi"/>
          <w:color w:val="222222"/>
          <w:sz w:val="20"/>
          <w:szCs w:val="20"/>
          <w:shd w:val="clear" w:color="auto" w:fill="FFFFFF"/>
        </w:rPr>
        <w:t>sponsored by the</w:t>
      </w:r>
      <w:r w:rsidR="00247C87" w:rsidRPr="0087184F">
        <w:rPr>
          <w:rFonts w:cstheme="minorHAnsi"/>
          <w:color w:val="222222"/>
          <w:sz w:val="20"/>
          <w:szCs w:val="20"/>
          <w:shd w:val="clear" w:color="auto" w:fill="FFFFFF"/>
        </w:rPr>
        <w:t xml:space="preserve"> Alzheimer's Association. </w:t>
      </w:r>
      <w:r w:rsidR="00175EEE" w:rsidRPr="0087184F">
        <w:rPr>
          <w:rFonts w:cstheme="minorHAnsi"/>
          <w:color w:val="222222"/>
          <w:sz w:val="20"/>
          <w:szCs w:val="20"/>
          <w:shd w:val="clear" w:color="auto" w:fill="FFFFFF"/>
        </w:rPr>
        <w:t>P</w:t>
      </w:r>
      <w:r w:rsidR="00247C87" w:rsidRPr="0087184F">
        <w:rPr>
          <w:rFonts w:cstheme="minorHAnsi"/>
          <w:color w:val="222222"/>
          <w:sz w:val="20"/>
          <w:szCs w:val="20"/>
          <w:shd w:val="clear" w:color="auto" w:fill="FFFFFF"/>
        </w:rPr>
        <w:t>rogram</w:t>
      </w:r>
      <w:r w:rsidR="00924BB8" w:rsidRPr="0087184F">
        <w:rPr>
          <w:rFonts w:cstheme="minorHAnsi"/>
          <w:color w:val="222222"/>
          <w:sz w:val="20"/>
          <w:szCs w:val="20"/>
          <w:shd w:val="clear" w:color="auto" w:fill="FFFFFF"/>
        </w:rPr>
        <w:t>s utili</w:t>
      </w:r>
      <w:r w:rsidR="000A60C0" w:rsidRPr="0087184F">
        <w:rPr>
          <w:rFonts w:cstheme="minorHAnsi"/>
          <w:color w:val="222222"/>
          <w:sz w:val="20"/>
          <w:szCs w:val="20"/>
          <w:shd w:val="clear" w:color="auto" w:fill="FFFFFF"/>
        </w:rPr>
        <w:t>z</w:t>
      </w:r>
      <w:r w:rsidR="00247C87" w:rsidRPr="0087184F">
        <w:rPr>
          <w:rFonts w:cstheme="minorHAnsi"/>
          <w:color w:val="222222"/>
          <w:sz w:val="20"/>
          <w:szCs w:val="20"/>
          <w:shd w:val="clear" w:color="auto" w:fill="FFFFFF"/>
        </w:rPr>
        <w:t xml:space="preserve">ing ADNI methodologies </w:t>
      </w:r>
      <w:r w:rsidR="00175EEE" w:rsidRPr="0087184F">
        <w:rPr>
          <w:rFonts w:cstheme="minorHAnsi"/>
          <w:color w:val="222222"/>
          <w:sz w:val="20"/>
          <w:szCs w:val="20"/>
          <w:shd w:val="clear" w:color="auto" w:fill="FFFFFF"/>
        </w:rPr>
        <w:t xml:space="preserve">have been established </w:t>
      </w:r>
      <w:r w:rsidR="00247C87" w:rsidRPr="0087184F">
        <w:rPr>
          <w:rFonts w:cstheme="minorHAnsi"/>
          <w:color w:val="222222"/>
          <w:sz w:val="20"/>
          <w:szCs w:val="20"/>
          <w:shd w:val="clear" w:color="auto" w:fill="FFFFFF"/>
        </w:rPr>
        <w:t xml:space="preserve">in Japan, Australia, Argentina, Taiwan, China, Korea, Europe, and Italy </w:t>
      </w:r>
      <w:r w:rsidR="00620A7F" w:rsidRPr="0087184F">
        <w:rPr>
          <w:rFonts w:cstheme="minorHAnsi"/>
        </w:rPr>
        <w:fldChar w:fldCharType="begin"/>
      </w:r>
      <w:r w:rsidR="00795734" w:rsidRPr="0087184F">
        <w:rPr>
          <w:rFonts w:cstheme="minorHAnsi"/>
        </w:rPr>
        <w:instrText xml:space="preserve"> ADDIN EN.CITE &lt;EndNote&gt;&lt;Cite&gt;&lt;Author&gt;Carrillo&lt;/Author&gt;&lt;Year&gt;2012&lt;/Year&gt;&lt;RecNum&gt;1746&lt;/RecNum&gt;&lt;DisplayText&gt;(84)&lt;/DisplayText&gt;&lt;record&gt;&lt;rec-number&gt;1746&lt;/rec-number&gt;&lt;foreign-keys&gt;&lt;key app="EN" db-id="fdewxtd56v0x55efrfk5ex0se05tz00x2d5w" timestamp="1407170877"&gt;1746&lt;/key&gt;&lt;/foreign-keys&gt;&lt;ref-type name="Journal Article"&gt;17&lt;/ref-type&gt;&lt;contributors&gt;&lt;authors&gt;&lt;author&gt;Carrillo, M. C.&lt;/author&gt;&lt;author&gt;Bain, L. J.&lt;/author&gt;&lt;author&gt;Frisoni, G. B.&lt;/author&gt;&lt;author&gt;Weiner, M. W.&lt;/author&gt;&lt;/authors&gt;&lt;/contributors&gt;&lt;auth-address&gt;Medical &amp;amp; Scientific Relations, Alzheimer&amp;apos;s Association, Chicago, IL, USA. Maria.Carrillo@alz.org&lt;/auth-address&gt;&lt;titles&gt;&lt;title&gt;Worldwide Alzheimer&amp;apos;s disease neuroimaging initiative&lt;/title&gt;&lt;secondary-title&gt;Alzheimers Dement&lt;/secondary-title&gt;&lt;alt-title&gt;Alzheimer&amp;apos;s &amp;amp; dementia : the journal of the Alzheimer&amp;apos;s Association&lt;/alt-title&gt;&lt;/titles&gt;&lt;periodical&gt;&lt;full-title&gt;Alzheimers Dement&lt;/full-title&gt;&lt;/periodical&gt;&lt;pages&gt;337-42&lt;/pages&gt;&lt;volume&gt;8&lt;/volume&gt;&lt;number&gt;4&lt;/number&gt;&lt;keywords&gt;&lt;keyword&gt;Alzheimer Disease/*diagnosis/*epidemiology&lt;/keyword&gt;&lt;keyword&gt;Brain/*pathology&lt;/keyword&gt;&lt;keyword&gt;*Diagnostic Imaging&lt;/keyword&gt;&lt;keyword&gt;Humans&lt;/keyword&gt;&lt;keyword&gt;*World Health&lt;/keyword&gt;&lt;/keywords&gt;&lt;dates&gt;&lt;year&gt;2012&lt;/year&gt;&lt;pub-dates&gt;&lt;date&gt;Jul&lt;/date&gt;&lt;/pub-dates&gt;&lt;/dates&gt;&lt;isbn&gt;1552-5279 (Electronic)&amp;#xD;1552-5260 (Linking)&lt;/isbn&gt;&lt;accession-num&gt;22748939&lt;/accession-num&gt;&lt;urls&gt;&lt;related-urls&gt;&lt;url&gt;http://www.ncbi.nlm.nih.gov/pubmed/22748939&lt;/url&gt;&lt;/related-urls&gt;&lt;/urls&gt;&lt;electronic-resource-num&gt;10.1016/j.jalz.2012.04.007&lt;/electronic-resource-num&gt;&lt;/record&gt;&lt;/Cite&gt;&lt;/EndNote&gt;</w:instrText>
      </w:r>
      <w:r w:rsidR="00620A7F" w:rsidRPr="0087184F">
        <w:rPr>
          <w:rFonts w:cstheme="minorHAnsi"/>
        </w:rPr>
        <w:fldChar w:fldCharType="separate"/>
      </w:r>
      <w:r w:rsidR="00795734" w:rsidRPr="0087184F">
        <w:rPr>
          <w:rFonts w:cstheme="minorHAnsi"/>
          <w:noProof/>
        </w:rPr>
        <w:t>(</w:t>
      </w:r>
      <w:hyperlink w:anchor="_ENREF_84" w:tooltip="Carrillo, 2012 #1746" w:history="1">
        <w:r w:rsidR="00795734" w:rsidRPr="0087184F">
          <w:rPr>
            <w:rFonts w:cstheme="minorHAnsi"/>
            <w:noProof/>
          </w:rPr>
          <w:t>84</w:t>
        </w:r>
      </w:hyperlink>
      <w:r w:rsidR="00795734" w:rsidRPr="0087184F">
        <w:rPr>
          <w:rFonts w:cstheme="minorHAnsi"/>
          <w:noProof/>
        </w:rPr>
        <w:t>)</w:t>
      </w:r>
      <w:r w:rsidR="00620A7F" w:rsidRPr="0087184F">
        <w:rPr>
          <w:rFonts w:cstheme="minorHAnsi"/>
        </w:rPr>
        <w:fldChar w:fldCharType="end"/>
      </w:r>
      <w:r w:rsidR="00175EEE" w:rsidRPr="0087184F">
        <w:rPr>
          <w:rFonts w:cstheme="minorHAnsi"/>
        </w:rPr>
        <w:t xml:space="preserve"> with the common goals of</w:t>
      </w:r>
      <w:r w:rsidR="00247C87" w:rsidRPr="0087184F">
        <w:rPr>
          <w:rFonts w:cstheme="minorHAnsi"/>
        </w:rPr>
        <w:t xml:space="preserve"> </w:t>
      </w:r>
      <w:r w:rsidR="00924BB8" w:rsidRPr="0087184F">
        <w:rPr>
          <w:rFonts w:cstheme="minorHAnsi"/>
        </w:rPr>
        <w:t>harmonizing protocols and results internationally and sharing standardized data across the international research community. It is hoped that WW-ADNI approaches will establish internationally recogniz</w:t>
      </w:r>
      <w:r w:rsidR="00175EEE" w:rsidRPr="0087184F">
        <w:rPr>
          <w:rFonts w:cstheme="minorHAnsi"/>
        </w:rPr>
        <w:t>ed standards</w:t>
      </w:r>
      <w:r w:rsidR="00924BB8" w:rsidRPr="0087184F">
        <w:rPr>
          <w:rFonts w:cstheme="minorHAnsi"/>
        </w:rPr>
        <w:t xml:space="preserve"> for the identification and diagnosis of </w:t>
      </w:r>
      <w:r w:rsidR="00924BB8" w:rsidRPr="0087184F">
        <w:rPr>
          <w:rFonts w:cstheme="minorHAnsi"/>
        </w:rPr>
        <w:lastRenderedPageBreak/>
        <w:t>AD and document cognitive and physical changes that occur throughout disease progression in diverse ethnic groups.</w:t>
      </w:r>
    </w:p>
    <w:p w:rsidR="000A60C0" w:rsidRPr="0087184F" w:rsidRDefault="000A60C0" w:rsidP="00175EEE">
      <w:pPr>
        <w:spacing w:line="360" w:lineRule="auto"/>
        <w:jc w:val="both"/>
        <w:rPr>
          <w:rFonts w:cstheme="minorHAnsi"/>
        </w:rPr>
      </w:pPr>
      <w:r w:rsidRPr="0087184F">
        <w:rPr>
          <w:rFonts w:cstheme="minorHAnsi"/>
        </w:rPr>
        <w:t xml:space="preserve">WW-ADNI initiatives share the use of established ADNI protocols for structural MRI, PET, and the collection of cognitive, blood and genomic data but differ in cohort size and composition, and </w:t>
      </w:r>
      <w:r w:rsidR="006C44DE" w:rsidRPr="0087184F">
        <w:rPr>
          <w:rFonts w:cstheme="minorHAnsi"/>
        </w:rPr>
        <w:t xml:space="preserve">in the </w:t>
      </w:r>
      <w:r w:rsidRPr="0087184F">
        <w:rPr>
          <w:rFonts w:cstheme="minorHAnsi"/>
        </w:rPr>
        <w:t xml:space="preserve">emphasis of some studies. </w:t>
      </w:r>
      <w:r w:rsidR="00791B77" w:rsidRPr="0087184F">
        <w:rPr>
          <w:rFonts w:cstheme="minorHAnsi"/>
        </w:rPr>
        <w:t xml:space="preserve">Three international initiatives were established shortly after North American </w:t>
      </w:r>
      <w:r w:rsidR="006C44DE" w:rsidRPr="0087184F">
        <w:rPr>
          <w:rFonts w:cstheme="minorHAnsi"/>
        </w:rPr>
        <w:t>A</w:t>
      </w:r>
      <w:r w:rsidR="00791B77" w:rsidRPr="0087184F">
        <w:rPr>
          <w:rFonts w:cstheme="minorHAnsi"/>
        </w:rPr>
        <w:t xml:space="preserve">DNI. European ADNI (E-ADNI) began as a pilot study and has now expanded to a network of 50 sites across Europe with a particular focus on standardization of protocols for measuring hippocampal volume </w:t>
      </w:r>
      <w:r w:rsidR="00791B77" w:rsidRPr="0087184F">
        <w:rPr>
          <w:rFonts w:cstheme="minorHAnsi"/>
        </w:rPr>
        <w:fldChar w:fldCharType="begin">
          <w:fldData xml:space="preserve">PEVuZE5vdGU+PENpdGU+PEF1dGhvcj5Cb2NjYXJkaTwvQXV0aG9yPjxZZWFyPjIwMTM8L1llYXI+
PFJlY051bT44MTc8L1JlY051bT48RGlzcGxheVRleHQ+KDg1LTg3KTwvRGlzcGxheVRleHQ+PHJl
Y29yZD48cmVjLW51bWJlcj44MTc8L3JlYy1udW1iZXI+PGZvcmVpZ24ta2V5cz48a2V5IGFwcD0i
RU4iIGRiLWlkPSJmZGV3eHRkNTZ2MHg1NWVmcmZrNWV4MHNlMDV0ejAweDJkNXciIHRpbWVzdGFt
cD0iMTM3NTI5NjI3MCI+ODE3PC9rZXk+PC9mb3JlaWduLWtleXM+PHJlZi10eXBlIG5hbWU9Ikpv
dXJuYWwgQXJ0aWNsZSI+MTc8L3JlZi10eXBlPjxjb250cmlidXRvcnM+PGF1dGhvcnM+PGF1dGhv
cj5Cb2NjYXJkaSwgTS48L2F1dGhvcj48YXV0aG9yPkJvY2NoZXR0YSwgTS48L2F1dGhvcj48YXV0
aG9yPkdhbnpvbGEsIFIuPC9hdXRob3I+PGF1dGhvcj5Sb2JpdGFpbGxlLCBOLjwvYXV0aG9yPjxh
dXRob3I+UmVkb2xmaSwgQS48L2F1dGhvcj48YXV0aG9yPkR1Y2hlc25lLCBTLjwvYXV0aG9yPjxh
dXRob3I+SmFjaywgQy4gUi4sIEpyLjwvYXV0aG9yPjxhdXRob3I+RnJpc29uaSwgRy4gQi48L2F1
dGhvcj48YXV0aG9yPkVhZGMtQWRuaSBXb3JraW5nIEdyb3VwIG9uIFRoZSBIYXJtb25pemVkIFBy
b3RvY29sIGZvciBIaXBwb2NhbXBhbCBWb2x1bWV0cnk8L2F1dGhvcj48YXV0aG9yPmZvciB0aGUg
QWx6aGVpbWVyJmFwb3M7cyBEaXNlYXNlIE5ldXJvaW1hZ2luZywgSW5pdGlhdGl2ZTwvYXV0aG9y
PjwvYXV0aG9ycz48L2NvbnRyaWJ1dG9ycz48YXV0aC1hZGRyZXNzPkxhYm9yYXRvcnkgb2YgRXBp
ZGVtaW9sb2d5LCBOZXVyb2ltYWdpbmcgYW5kIFRlbGVtZWRpY2luZSwgSVJDQ1MgLSBTLiBHaW92
YW5uaSBkaSBEaW8gLSBGYXRlYmVuZWZyYXRlbGxpLCBCcmVzY2lhLCBJdGFseS48L2F1dGgtYWRk
cmVzcz48dGl0bGVzPjx0aXRsZT5PcGVyYXRpb25hbGl6aW5nIHByb3RvY29sIGRpZmZlcmVuY2Vz
IGZvciBFQURDLUFETkkgbWFudWFsIGhpcHBvY2FtcGFsIHNlZ21lbnRhdGlvbjwvdGl0bGU+PHNl
Y29uZGFyeS10aXRsZT5BbHpoZWltZXJzIERlbWVudDwvc2Vjb25kYXJ5LXRpdGxlPjxhbHQtdGl0
bGU+QWx6aGVpbWVyJmFwb3M7cyAmYW1wOyBkZW1lbnRpYSA6IHRoZSBqb3VybmFsIG9mIHRoZSBB
bHpoZWltZXImYXBvcztzIEFzc29jaWF0aW9uPC9hbHQtdGl0bGU+PC90aXRsZXM+PHBlcmlvZGlj
YWw+PGZ1bGwtdGl0bGU+QWx6aGVpbWVycyBEZW1lbnQ8L2Z1bGwtdGl0bGU+PC9wZXJpb2RpY2Fs
PjxkYXRlcz48eWVhcj4yMDEzPC95ZWFyPjxwdWItZGF0ZXM+PGRhdGU+TWF5IDIxPC9kYXRlPjwv
cHViLWRhdGVzPjwvZGF0ZXM+PGlzYm4+MTU1Mi01Mjc5IChFbGVjdHJvbmljKSYjeEQ7MTU1Mi01
MjYwIChMaW5raW5nKTwvaXNibj48YWNjZXNzaW9uLW51bT4yMzcwNjUxNTwvYWNjZXNzaW9uLW51
bT48dXJscz48cmVsYXRlZC11cmxzPjx1cmw+aHR0cDovL3d3dy5uY2JpLm5sbS5uaWguZ292L3B1
Ym1lZC8yMzcwNjUxNTwvdXJsPjwvcmVsYXRlZC11cmxzPjwvdXJscz48ZWxlY3Ryb25pYy1yZXNv
dXJjZS1udW0+MTAuMTAxNi9qLmphbHouMjAxMy4wMy4wMDE8L2VsZWN0cm9uaWMtcmVzb3VyY2Ut
bnVtPjwvcmVjb3JkPjwvQ2l0ZT48Q2l0ZT48QXV0aG9yPkZyaXNvbmk8L0F1dGhvcj48WWVhcj4y
MDEwPC9ZZWFyPjxSZWNOdW0+NTA8L1JlY051bT48cmVjb3JkPjxyZWMtbnVtYmVyPjUwPC9yZWMt
bnVtYmVyPjxmb3JlaWduLWtleXM+PGtleSBhcHA9IkVOIiBkYi1pZD0iZmRld3h0ZDU2djB4NTVl
ZnJmazVleDBzZTA1dHowMHgyZDV3IiB0aW1lc3RhbXA9IjAiPjUwPC9rZXk+PC9mb3JlaWduLWtl
eXM+PHJlZi10eXBlIG5hbWU9IkpvdXJuYWwgQXJ0aWNsZSI+MTc8L3JlZi10eXBlPjxjb250cmli
dXRvcnM+PGF1dGhvcnM+PGF1dGhvcj5Gcmlzb25pLCBHLiBCLjwvYXV0aG9yPjwvYXV0aG9ycz48
L2NvbnRyaWJ1dG9ycz48YXV0aC1hZGRyZXNzPklSQ0NTIEZhdGViZW5lZnJhdGVsbGksIFRoZSBO
YXRpb25hbCBDZW50cmUgZm9yIFJlc2VhcmNoIGFuZCBDYXJlIG9mIEFsemhlaW1lciZhcG9zO3Mg
RGlzZWFzZSwgQnJlc2NpYSwgSXRhbHkuIGdmcmlzb25pQGZhdGViZW5lZnJhdGVsbGkuaXQ8L2F1
dGgtYWRkcmVzcz48dGl0bGVzPjx0aXRsZT5BbHpoZWltZXImYXBvcztzIGRpc2Vhc2UgbmV1cm9p
bWFnaW5nIEluaXRpYXRpdmUgaW4gRXVyb3BlPC90aXRsZT48c2Vjb25kYXJ5LXRpdGxlPkFsemhl
aW1lcnMgRGVtZW50PC9zZWNvbmRhcnktdGl0bGU+PC90aXRsZXM+PHBlcmlvZGljYWw+PGZ1bGwt
dGl0bGU+QWx6aGVpbWVycyBEZW1lbnQ8L2Z1bGwtdGl0bGU+PC9wZXJpb2RpY2FsPjxwYWdlcz4y
ODAtNTwvcGFnZXM+PHZvbHVtZT42PC92b2x1bWU+PG51bWJlcj4zPC9udW1iZXI+PGVkaXRpb24+
MjAxMC8wNS8xMTwvZWRpdGlvbj48ZGF0ZXM+PHllYXI+MjAxMDwveWVhcj48cHViLWRhdGVzPjxk
YXRlPk1heTwvZGF0ZT48L3B1Yi1kYXRlcz48L2RhdGVzPjxpc2JuPjE1NTItNTI3OSAoRWxlY3Ry
b25pYykmI3hEOzE1NTItNTI2MCAoTGlua2luZyk8L2lzYm4+PGFjY2Vzc2lvbi1udW0+MjA0NTE4
Nzc8L2FjY2Vzc2lvbi1udW0+PHVybHM+PHJlbGF0ZWQtdXJscz48dXJsPmh0dHA6Ly93d3cubmNi
aS5ubG0ubmloLmdvdi9lbnRyZXovcXVlcnkuZmNnaT9jbWQ9UmV0cmlldmUmYW1wO2RiPVB1Yk1l
ZCZhbXA7ZG9wdD1DaXRhdGlvbiZhbXA7bGlzdF91aWRzPTIwNDUxODc3PC91cmw+PC9yZWxhdGVk
LXVybHM+PC91cmxzPjxlbGVjdHJvbmljLXJlc291cmNlLW51bT5TMTU1Mi01MjYwKDEwKTAwMDY1
LTggW3BpaV0mI3hEOzEwLjEwMTYvai5qYWx6LjIwMTAuMDMuMDA1PC9lbGVjdHJvbmljLXJlc291
cmNlLW51bT48bGFuZ3VhZ2U+ZW5nPC9sYW5ndWFnZT48L3JlY29yZD48L0NpdGU+PENpdGU+PEF1
dGhvcj5Gcmlzb25pPC9BdXRob3I+PFllYXI+MjAxMTwvWWVhcj48UmVjTnVtPjQ0ODwvUmVjTnVt
PjxyZWNvcmQ+PHJlYy1udW1iZXI+NDQ4PC9yZWMtbnVtYmVyPjxmb3JlaWduLWtleXM+PGtleSBh
cHA9IkVOIiBkYi1pZD0iZmRld3h0ZDU2djB4NTVlZnJmazVleDBzZTA1dHowMHgyZDV3IiB0aW1l
c3RhbXA9IjEzMTIzOTI3ODYiPjQ0ODwva2V5PjwvZm9yZWlnbi1rZXlzPjxyZWYtdHlwZSBuYW1l
PSJKb3VybmFsIEFydGljbGUiPjE3PC9yZWYtdHlwZT48Y29udHJpYnV0b3JzPjxhdXRob3JzPjxh
dXRob3I+RnJpc29uaSwgRy4gQi48L2F1dGhvcj48YXV0aG9yPkphY2ssIEMuIFIuPC9hdXRob3I+
PC9hdXRob3JzPjwvY29udHJpYnV0b3JzPjxhdXRoLWFkZHJlc3M+TEVOSVRFTSBMYWJvcmF0b3J5
IG9mIEVwaWRlbWlvbG9neSwgTmV1cm9pbWFnaW5nIGFuZCBUZWxlbWVkaWNpbmUsIElSQ0NTIFNh
biBHaW92YW5uaSBkaSBEaW8tRmF0ZWJlbmVmcmF0ZWxsaSwgQnJlc2NpYSwgSXRhbHkuIGdmcmlz
b25pQGZhdGViZW5lZnJhdGVsbGkuaXQ8L2F1dGgtYWRkcmVzcz48dGl0bGVzPjx0aXRsZT5IYXJt
b25pemF0aW9uIG9mIG1hZ25ldGljIHJlc29uYW5jZS1iYXNlZCBtYW51YWwgaGlwcG9jYW1wYWwg
c2VnbWVudGF0aW9uOiBhIG1hbmRhdG9yeSBzdGVwIGZvciB3aWRlIGNsaW5pY2FsIHVzZTwvdGl0
bGU+PHNlY29uZGFyeS10aXRsZT5BbHpoZWltZXJzIERlbWVudDwvc2Vjb25kYXJ5LXRpdGxlPjwv
dGl0bGVzPjxwZXJpb2RpY2FsPjxmdWxsLXRpdGxlPkFsemhlaW1lcnMgRGVtZW50PC9mdWxsLXRp
dGxlPjwvcGVyaW9kaWNhbD48cGFnZXM+MTcxLTQ8L3BhZ2VzPjx2b2x1bWU+Nzwvdm9sdW1lPjxu
dW1iZXI+MjwvbnVtYmVyPjxlZGl0aW9uPjIwMTEvMDMvMTk8L2VkaXRpb24+PGtleXdvcmRzPjxr
ZXl3b3JkPkFkdmlzb3J5IENvbW1pdHRlZXM8L2tleXdvcmQ+PGtleXdvcmQ+QWx6aGVpbWVyIERp
c2Vhc2UvcGF0aG9sb2d5PC9rZXl3b3JkPjxrZXl3b3JkPkJyYWluIE1hcHBpbmcvKnN0YW5kYXJk
czwva2V5d29yZD48a2V5d29yZD5IaXBwb2NhbXB1cy8qcGF0aG9sb2d5PC9rZXl3b3JkPjxrZXl3
b3JkPkh1bWFuczwva2V5d29yZD48a2V5d29yZD5JbWFnZSBJbnRlcnByZXRhdGlvbiwgQ29tcHV0
ZXItQXNzaXN0ZWQvKm1ldGhvZHMvKnN0YW5kYXJkczwva2V5d29yZD48a2V5d29yZD5NYWduZXRp
YyBSZXNvbmFuY2UgSW1hZ2luZy8qc3RhbmRhcmRzPC9rZXl3b3JkPjwva2V5d29yZHM+PGRhdGVz
Pjx5ZWFyPjIwMTE8L3llYXI+PHB1Yi1kYXRlcz48ZGF0ZT5NYXI8L2RhdGU+PC9wdWItZGF0ZXM+
PC9kYXRlcz48aXNibj4xNTUyLTUyNzkgKEVsZWN0cm9uaWMpJiN4RDsxNTUyLTUyNjAgKExpbmtp
bmcpPC9pc2JuPjxhY2Nlc3Npb24tbnVtPjIxNDE0NTU0PC9hY2Nlc3Npb24tbnVtPjx1cmxzPjxy
ZWxhdGVkLXVybHM+PHVybD5odHRwOi8vd3d3Lm5jYmkubmxtLm5paC5nb3YvcHVibWVkLzIxNDE0
NTU0PC91cmw+PC9yZWxhdGVkLXVybHM+PC91cmxzPjxlbGVjdHJvbmljLXJlc291cmNlLW51bT5T
MTU1Mi01MjYwKDEwKTAyMTkwLTQgW3BpaV0mI3hEOzEwLjEwMTYvai5qYWx6LjIwMTAuMDYuMDA3
PC9lbGVjdHJvbmljLXJlc291cmNlLW51bT48bGFuZ3VhZ2U+ZW5nPC9sYW5ndWFnZT48L3JlY29y
ZD48L0NpdGU+PC9FbmROb3RlPgB=
</w:fldData>
        </w:fldChar>
      </w:r>
      <w:r w:rsidR="00795734" w:rsidRPr="0087184F">
        <w:rPr>
          <w:rFonts w:cstheme="minorHAnsi"/>
        </w:rPr>
        <w:instrText xml:space="preserve"> ADDIN EN.CITE </w:instrText>
      </w:r>
      <w:r w:rsidR="00795734" w:rsidRPr="0087184F">
        <w:rPr>
          <w:rFonts w:cstheme="minorHAnsi"/>
        </w:rPr>
        <w:fldChar w:fldCharType="begin">
          <w:fldData xml:space="preserve">PEVuZE5vdGU+PENpdGU+PEF1dGhvcj5Cb2NjYXJkaTwvQXV0aG9yPjxZZWFyPjIwMTM8L1llYXI+
PFJlY051bT44MTc8L1JlY051bT48RGlzcGxheVRleHQ+KDg1LTg3KTwvRGlzcGxheVRleHQ+PHJl
Y29yZD48cmVjLW51bWJlcj44MTc8L3JlYy1udW1iZXI+PGZvcmVpZ24ta2V5cz48a2V5IGFwcD0i
RU4iIGRiLWlkPSJmZGV3eHRkNTZ2MHg1NWVmcmZrNWV4MHNlMDV0ejAweDJkNXciIHRpbWVzdGFt
cD0iMTM3NTI5NjI3MCI+ODE3PC9rZXk+PC9mb3JlaWduLWtleXM+PHJlZi10eXBlIG5hbWU9Ikpv
dXJuYWwgQXJ0aWNsZSI+MTc8L3JlZi10eXBlPjxjb250cmlidXRvcnM+PGF1dGhvcnM+PGF1dGhv
cj5Cb2NjYXJkaSwgTS48L2F1dGhvcj48YXV0aG9yPkJvY2NoZXR0YSwgTS48L2F1dGhvcj48YXV0
aG9yPkdhbnpvbGEsIFIuPC9hdXRob3I+PGF1dGhvcj5Sb2JpdGFpbGxlLCBOLjwvYXV0aG9yPjxh
dXRob3I+UmVkb2xmaSwgQS48L2F1dGhvcj48YXV0aG9yPkR1Y2hlc25lLCBTLjwvYXV0aG9yPjxh
dXRob3I+SmFjaywgQy4gUi4sIEpyLjwvYXV0aG9yPjxhdXRob3I+RnJpc29uaSwgRy4gQi48L2F1
dGhvcj48YXV0aG9yPkVhZGMtQWRuaSBXb3JraW5nIEdyb3VwIG9uIFRoZSBIYXJtb25pemVkIFBy
b3RvY29sIGZvciBIaXBwb2NhbXBhbCBWb2x1bWV0cnk8L2F1dGhvcj48YXV0aG9yPmZvciB0aGUg
QWx6aGVpbWVyJmFwb3M7cyBEaXNlYXNlIE5ldXJvaW1hZ2luZywgSW5pdGlhdGl2ZTwvYXV0aG9y
PjwvYXV0aG9ycz48L2NvbnRyaWJ1dG9ycz48YXV0aC1hZGRyZXNzPkxhYm9yYXRvcnkgb2YgRXBp
ZGVtaW9sb2d5LCBOZXVyb2ltYWdpbmcgYW5kIFRlbGVtZWRpY2luZSwgSVJDQ1MgLSBTLiBHaW92
YW5uaSBkaSBEaW8gLSBGYXRlYmVuZWZyYXRlbGxpLCBCcmVzY2lhLCBJdGFseS48L2F1dGgtYWRk
cmVzcz48dGl0bGVzPjx0aXRsZT5PcGVyYXRpb25hbGl6aW5nIHByb3RvY29sIGRpZmZlcmVuY2Vz
IGZvciBFQURDLUFETkkgbWFudWFsIGhpcHBvY2FtcGFsIHNlZ21lbnRhdGlvbjwvdGl0bGU+PHNl
Y29uZGFyeS10aXRsZT5BbHpoZWltZXJzIERlbWVudDwvc2Vjb25kYXJ5LXRpdGxlPjxhbHQtdGl0
bGU+QWx6aGVpbWVyJmFwb3M7cyAmYW1wOyBkZW1lbnRpYSA6IHRoZSBqb3VybmFsIG9mIHRoZSBB
bHpoZWltZXImYXBvcztzIEFzc29jaWF0aW9uPC9hbHQtdGl0bGU+PC90aXRsZXM+PHBlcmlvZGlj
YWw+PGZ1bGwtdGl0bGU+QWx6aGVpbWVycyBEZW1lbnQ8L2Z1bGwtdGl0bGU+PC9wZXJpb2RpY2Fs
PjxkYXRlcz48eWVhcj4yMDEzPC95ZWFyPjxwdWItZGF0ZXM+PGRhdGU+TWF5IDIxPC9kYXRlPjwv
cHViLWRhdGVzPjwvZGF0ZXM+PGlzYm4+MTU1Mi01Mjc5IChFbGVjdHJvbmljKSYjeEQ7MTU1Mi01
MjYwIChMaW5raW5nKTwvaXNibj48YWNjZXNzaW9uLW51bT4yMzcwNjUxNTwvYWNjZXNzaW9uLW51
bT48dXJscz48cmVsYXRlZC11cmxzPjx1cmw+aHR0cDovL3d3dy5uY2JpLm5sbS5uaWguZ292L3B1
Ym1lZC8yMzcwNjUxNTwvdXJsPjwvcmVsYXRlZC11cmxzPjwvdXJscz48ZWxlY3Ryb25pYy1yZXNv
dXJjZS1udW0+MTAuMTAxNi9qLmphbHouMjAxMy4wMy4wMDE8L2VsZWN0cm9uaWMtcmVzb3VyY2Ut
bnVtPjwvcmVjb3JkPjwvQ2l0ZT48Q2l0ZT48QXV0aG9yPkZyaXNvbmk8L0F1dGhvcj48WWVhcj4y
MDEwPC9ZZWFyPjxSZWNOdW0+NTA8L1JlY051bT48cmVjb3JkPjxyZWMtbnVtYmVyPjUwPC9yZWMt
bnVtYmVyPjxmb3JlaWduLWtleXM+PGtleSBhcHA9IkVOIiBkYi1pZD0iZmRld3h0ZDU2djB4NTVl
ZnJmazVleDBzZTA1dHowMHgyZDV3IiB0aW1lc3RhbXA9IjAiPjUwPC9rZXk+PC9mb3JlaWduLWtl
eXM+PHJlZi10eXBlIG5hbWU9IkpvdXJuYWwgQXJ0aWNsZSI+MTc8L3JlZi10eXBlPjxjb250cmli
dXRvcnM+PGF1dGhvcnM+PGF1dGhvcj5Gcmlzb25pLCBHLiBCLjwvYXV0aG9yPjwvYXV0aG9ycz48
L2NvbnRyaWJ1dG9ycz48YXV0aC1hZGRyZXNzPklSQ0NTIEZhdGViZW5lZnJhdGVsbGksIFRoZSBO
YXRpb25hbCBDZW50cmUgZm9yIFJlc2VhcmNoIGFuZCBDYXJlIG9mIEFsemhlaW1lciZhcG9zO3Mg
RGlzZWFzZSwgQnJlc2NpYSwgSXRhbHkuIGdmcmlzb25pQGZhdGViZW5lZnJhdGVsbGkuaXQ8L2F1
dGgtYWRkcmVzcz48dGl0bGVzPjx0aXRsZT5BbHpoZWltZXImYXBvcztzIGRpc2Vhc2UgbmV1cm9p
bWFnaW5nIEluaXRpYXRpdmUgaW4gRXVyb3BlPC90aXRsZT48c2Vjb25kYXJ5LXRpdGxlPkFsemhl
aW1lcnMgRGVtZW50PC9zZWNvbmRhcnktdGl0bGU+PC90aXRsZXM+PHBlcmlvZGljYWw+PGZ1bGwt
dGl0bGU+QWx6aGVpbWVycyBEZW1lbnQ8L2Z1bGwtdGl0bGU+PC9wZXJpb2RpY2FsPjxwYWdlcz4y
ODAtNTwvcGFnZXM+PHZvbHVtZT42PC92b2x1bWU+PG51bWJlcj4zPC9udW1iZXI+PGVkaXRpb24+
MjAxMC8wNS8xMTwvZWRpdGlvbj48ZGF0ZXM+PHllYXI+MjAxMDwveWVhcj48cHViLWRhdGVzPjxk
YXRlPk1heTwvZGF0ZT48L3B1Yi1kYXRlcz48L2RhdGVzPjxpc2JuPjE1NTItNTI3OSAoRWxlY3Ry
b25pYykmI3hEOzE1NTItNTI2MCAoTGlua2luZyk8L2lzYm4+PGFjY2Vzc2lvbi1udW0+MjA0NTE4
Nzc8L2FjY2Vzc2lvbi1udW0+PHVybHM+PHJlbGF0ZWQtdXJscz48dXJsPmh0dHA6Ly93d3cubmNi
aS5ubG0ubmloLmdvdi9lbnRyZXovcXVlcnkuZmNnaT9jbWQ9UmV0cmlldmUmYW1wO2RiPVB1Yk1l
ZCZhbXA7ZG9wdD1DaXRhdGlvbiZhbXA7bGlzdF91aWRzPTIwNDUxODc3PC91cmw+PC9yZWxhdGVk
LXVybHM+PC91cmxzPjxlbGVjdHJvbmljLXJlc291cmNlLW51bT5TMTU1Mi01MjYwKDEwKTAwMDY1
LTggW3BpaV0mI3hEOzEwLjEwMTYvai5qYWx6LjIwMTAuMDMuMDA1PC9lbGVjdHJvbmljLXJlc291
cmNlLW51bT48bGFuZ3VhZ2U+ZW5nPC9sYW5ndWFnZT48L3JlY29yZD48L0NpdGU+PENpdGU+PEF1
dGhvcj5Gcmlzb25pPC9BdXRob3I+PFllYXI+MjAxMTwvWWVhcj48UmVjTnVtPjQ0ODwvUmVjTnVt
PjxyZWNvcmQ+PHJlYy1udW1iZXI+NDQ4PC9yZWMtbnVtYmVyPjxmb3JlaWduLWtleXM+PGtleSBh
cHA9IkVOIiBkYi1pZD0iZmRld3h0ZDU2djB4NTVlZnJmazVleDBzZTA1dHowMHgyZDV3IiB0aW1l
c3RhbXA9IjEzMTIzOTI3ODYiPjQ0ODwva2V5PjwvZm9yZWlnbi1rZXlzPjxyZWYtdHlwZSBuYW1l
PSJKb3VybmFsIEFydGljbGUiPjE3PC9yZWYtdHlwZT48Y29udHJpYnV0b3JzPjxhdXRob3JzPjxh
dXRob3I+RnJpc29uaSwgRy4gQi48L2F1dGhvcj48YXV0aG9yPkphY2ssIEMuIFIuPC9hdXRob3I+
PC9hdXRob3JzPjwvY29udHJpYnV0b3JzPjxhdXRoLWFkZHJlc3M+TEVOSVRFTSBMYWJvcmF0b3J5
IG9mIEVwaWRlbWlvbG9neSwgTmV1cm9pbWFnaW5nIGFuZCBUZWxlbWVkaWNpbmUsIElSQ0NTIFNh
biBHaW92YW5uaSBkaSBEaW8tRmF0ZWJlbmVmcmF0ZWxsaSwgQnJlc2NpYSwgSXRhbHkuIGdmcmlz
b25pQGZhdGViZW5lZnJhdGVsbGkuaXQ8L2F1dGgtYWRkcmVzcz48dGl0bGVzPjx0aXRsZT5IYXJt
b25pemF0aW9uIG9mIG1hZ25ldGljIHJlc29uYW5jZS1iYXNlZCBtYW51YWwgaGlwcG9jYW1wYWwg
c2VnbWVudGF0aW9uOiBhIG1hbmRhdG9yeSBzdGVwIGZvciB3aWRlIGNsaW5pY2FsIHVzZTwvdGl0
bGU+PHNlY29uZGFyeS10aXRsZT5BbHpoZWltZXJzIERlbWVudDwvc2Vjb25kYXJ5LXRpdGxlPjwv
dGl0bGVzPjxwZXJpb2RpY2FsPjxmdWxsLXRpdGxlPkFsemhlaW1lcnMgRGVtZW50PC9mdWxsLXRp
dGxlPjwvcGVyaW9kaWNhbD48cGFnZXM+MTcxLTQ8L3BhZ2VzPjx2b2x1bWU+Nzwvdm9sdW1lPjxu
dW1iZXI+MjwvbnVtYmVyPjxlZGl0aW9uPjIwMTEvMDMvMTk8L2VkaXRpb24+PGtleXdvcmRzPjxr
ZXl3b3JkPkFkdmlzb3J5IENvbW1pdHRlZXM8L2tleXdvcmQ+PGtleXdvcmQ+QWx6aGVpbWVyIERp
c2Vhc2UvcGF0aG9sb2d5PC9rZXl3b3JkPjxrZXl3b3JkPkJyYWluIE1hcHBpbmcvKnN0YW5kYXJk
czwva2V5d29yZD48a2V5d29yZD5IaXBwb2NhbXB1cy8qcGF0aG9sb2d5PC9rZXl3b3JkPjxrZXl3
b3JkPkh1bWFuczwva2V5d29yZD48a2V5d29yZD5JbWFnZSBJbnRlcnByZXRhdGlvbiwgQ29tcHV0
ZXItQXNzaXN0ZWQvKm1ldGhvZHMvKnN0YW5kYXJkczwva2V5d29yZD48a2V5d29yZD5NYWduZXRp
YyBSZXNvbmFuY2UgSW1hZ2luZy8qc3RhbmRhcmRzPC9rZXl3b3JkPjwva2V5d29yZHM+PGRhdGVz
Pjx5ZWFyPjIwMTE8L3llYXI+PHB1Yi1kYXRlcz48ZGF0ZT5NYXI8L2RhdGU+PC9wdWItZGF0ZXM+
PC9kYXRlcz48aXNibj4xNTUyLTUyNzkgKEVsZWN0cm9uaWMpJiN4RDsxNTUyLTUyNjAgKExpbmtp
bmcpPC9pc2JuPjxhY2Nlc3Npb24tbnVtPjIxNDE0NTU0PC9hY2Nlc3Npb24tbnVtPjx1cmxzPjxy
ZWxhdGVkLXVybHM+PHVybD5odHRwOi8vd3d3Lm5jYmkubmxtLm5paC5nb3YvcHVibWVkLzIxNDE0
NTU0PC91cmw+PC9yZWxhdGVkLXVybHM+PC91cmxzPjxlbGVjdHJvbmljLXJlc291cmNlLW51bT5T
MTU1Mi01MjYwKDEwKTAyMTkwLTQgW3BpaV0mI3hEOzEwLjEwMTYvai5qYWx6LjIwMTAuMDYuMDA3
PC9lbGVjdHJvbmljLXJlc291cmNlLW51bT48bGFuZ3VhZ2U+ZW5nPC9sYW5ndWFnZT48L3JlY29y
ZD48L0NpdGU+PC9FbmROb3RlPgB=
</w:fldData>
        </w:fldChar>
      </w:r>
      <w:r w:rsidR="00795734" w:rsidRPr="0087184F">
        <w:rPr>
          <w:rFonts w:cstheme="minorHAnsi"/>
        </w:rPr>
        <w:instrText xml:space="preserve"> ADDIN EN.CITE.DATA </w:instrText>
      </w:r>
      <w:r w:rsidR="00795734" w:rsidRPr="0087184F">
        <w:rPr>
          <w:rFonts w:cstheme="minorHAnsi"/>
        </w:rPr>
      </w:r>
      <w:r w:rsidR="00795734" w:rsidRPr="0087184F">
        <w:rPr>
          <w:rFonts w:cstheme="minorHAnsi"/>
        </w:rPr>
        <w:fldChar w:fldCharType="end"/>
      </w:r>
      <w:r w:rsidR="00791B77" w:rsidRPr="0087184F">
        <w:rPr>
          <w:rFonts w:cstheme="minorHAnsi"/>
        </w:rPr>
      </w:r>
      <w:r w:rsidR="00791B77" w:rsidRPr="0087184F">
        <w:rPr>
          <w:rFonts w:cstheme="minorHAnsi"/>
        </w:rPr>
        <w:fldChar w:fldCharType="separate"/>
      </w:r>
      <w:r w:rsidR="00795734" w:rsidRPr="0087184F">
        <w:rPr>
          <w:rFonts w:cstheme="minorHAnsi"/>
          <w:noProof/>
        </w:rPr>
        <w:t>(</w:t>
      </w:r>
      <w:hyperlink w:anchor="_ENREF_85" w:tooltip="Boccardi, 2013 #817" w:history="1">
        <w:r w:rsidR="00795734" w:rsidRPr="0087184F">
          <w:rPr>
            <w:rFonts w:cstheme="minorHAnsi"/>
            <w:noProof/>
          </w:rPr>
          <w:t>85-87</w:t>
        </w:r>
      </w:hyperlink>
      <w:r w:rsidR="00795734" w:rsidRPr="0087184F">
        <w:rPr>
          <w:rFonts w:cstheme="minorHAnsi"/>
          <w:noProof/>
        </w:rPr>
        <w:t>)</w:t>
      </w:r>
      <w:r w:rsidR="00791B77" w:rsidRPr="0087184F">
        <w:rPr>
          <w:rFonts w:cstheme="minorHAnsi"/>
        </w:rPr>
        <w:fldChar w:fldCharType="end"/>
      </w:r>
      <w:r w:rsidR="00791B77" w:rsidRPr="0087184F">
        <w:rPr>
          <w:rFonts w:cstheme="minorHAnsi"/>
        </w:rPr>
        <w:t>. In conjunction with E-ADNI</w:t>
      </w:r>
      <w:r w:rsidR="006C44DE" w:rsidRPr="0087184F">
        <w:rPr>
          <w:rFonts w:cstheme="minorHAnsi"/>
        </w:rPr>
        <w:t>,</w:t>
      </w:r>
      <w:r w:rsidR="00791B77" w:rsidRPr="0087184F">
        <w:rPr>
          <w:rFonts w:cstheme="minorHAnsi"/>
        </w:rPr>
        <w:t xml:space="preserve"> the European Union funded the informatics infrastructure</w:t>
      </w:r>
      <w:r w:rsidR="006C44DE" w:rsidRPr="0087184F">
        <w:rPr>
          <w:rFonts w:cstheme="minorHAnsi"/>
        </w:rPr>
        <w:t xml:space="preserve">, </w:t>
      </w:r>
      <w:proofErr w:type="spellStart"/>
      <w:r w:rsidR="006C44DE" w:rsidRPr="0087184F">
        <w:rPr>
          <w:rFonts w:cstheme="minorHAnsi"/>
        </w:rPr>
        <w:t>neuGRID</w:t>
      </w:r>
      <w:proofErr w:type="spellEnd"/>
      <w:r w:rsidR="006C44DE" w:rsidRPr="0087184F">
        <w:rPr>
          <w:rFonts w:cstheme="minorHAnsi"/>
        </w:rPr>
        <w:t xml:space="preserve"> and its successor, </w:t>
      </w:r>
      <w:proofErr w:type="spellStart"/>
      <w:r w:rsidR="006C44DE" w:rsidRPr="0087184F">
        <w:rPr>
          <w:rFonts w:cstheme="minorHAnsi"/>
        </w:rPr>
        <w:t>neu</w:t>
      </w:r>
      <w:r w:rsidR="00791B77" w:rsidRPr="0087184F">
        <w:rPr>
          <w:rFonts w:cstheme="minorHAnsi"/>
        </w:rPr>
        <w:t>GRID</w:t>
      </w:r>
      <w:proofErr w:type="spellEnd"/>
      <w:r w:rsidR="00791B77" w:rsidRPr="0087184F">
        <w:rPr>
          <w:rFonts w:cstheme="minorHAnsi"/>
        </w:rPr>
        <w:t xml:space="preserve"> for You (N4U) which have been designed to be interoperable with the LONI data repository. </w:t>
      </w:r>
      <w:r w:rsidR="00AB07F1" w:rsidRPr="0087184F">
        <w:rPr>
          <w:rFonts w:cstheme="minorHAnsi"/>
        </w:rPr>
        <w:t xml:space="preserve">Neuroimaging data from </w:t>
      </w:r>
      <w:r w:rsidRPr="0087184F">
        <w:rPr>
          <w:rFonts w:cstheme="minorHAnsi"/>
        </w:rPr>
        <w:t>Australian ADNI, also known as the Australian Imaging Biomarkers and Lifestyle Flagship Study of Aging (AIBL), established in 2006,</w:t>
      </w:r>
      <w:r w:rsidR="00AB07F1" w:rsidRPr="0087184F">
        <w:rPr>
          <w:rFonts w:cstheme="minorHAnsi"/>
        </w:rPr>
        <w:t xml:space="preserve"> has also been made available through LONI. AIBL is a long-term longitudinal investigation sharing many of the same goals as ADNI but with a particular emphasis on examining various </w:t>
      </w:r>
      <w:r w:rsidR="00354C7C" w:rsidRPr="0087184F">
        <w:rPr>
          <w:rFonts w:cstheme="minorHAnsi"/>
        </w:rPr>
        <w:t xml:space="preserve">health and </w:t>
      </w:r>
      <w:r w:rsidR="00AB07F1" w:rsidRPr="0087184F">
        <w:rPr>
          <w:rFonts w:cstheme="minorHAnsi"/>
        </w:rPr>
        <w:t>lifestyle factors and their effect on cognitive decline</w:t>
      </w:r>
      <w:r w:rsidR="00354C7C" w:rsidRPr="0087184F">
        <w:rPr>
          <w:rFonts w:cstheme="minorHAnsi"/>
        </w:rPr>
        <w:t xml:space="preserve"> </w:t>
      </w:r>
      <w:r w:rsidR="00354C7C" w:rsidRPr="0087184F">
        <w:rPr>
          <w:rFonts w:cstheme="minorHAnsi"/>
        </w:rPr>
        <w:fldChar w:fldCharType="begin"/>
      </w:r>
      <w:r w:rsidR="00795734" w:rsidRPr="0087184F">
        <w:rPr>
          <w:rFonts w:cstheme="minorHAnsi"/>
        </w:rPr>
        <w:instrText xml:space="preserve"> ADDIN EN.CITE &lt;EndNote&gt;&lt;Cite&gt;&lt;Author&gt;Ellis&lt;/Author&gt;&lt;Year&gt;2010&lt;/Year&gt;&lt;RecNum&gt;123&lt;/RecNum&gt;&lt;DisplayText&gt;(88)&lt;/DisplayText&gt;&lt;record&gt;&lt;rec-number&gt;123&lt;/rec-number&gt;&lt;foreign-keys&gt;&lt;key app="EN" db-id="fdewxtd56v0x55efrfk5ex0se05tz00x2d5w" timestamp="0"&gt;123&lt;/key&gt;&lt;/foreign-keys&gt;&lt;ref-type name="Journal Article"&gt;17&lt;/ref-type&gt;&lt;contributors&gt;&lt;authors&gt;&lt;author&gt;Ellis, K. A.&lt;/author&gt;&lt;author&gt;Rowe, C. C.&lt;/author&gt;&lt;author&gt;Villemagne, V. L.&lt;/author&gt;&lt;author&gt;Martins, R. N.&lt;/author&gt;&lt;author&gt;Masters, C. L.&lt;/author&gt;&lt;author&gt;Salvado, O.&lt;/author&gt;&lt;author&gt;Szoeke, C.&lt;/author&gt;&lt;author&gt;Ames, D.&lt;/author&gt;&lt;/authors&gt;&lt;/contributors&gt;&lt;auth-address&gt;Department of Psychiatry, Academic Unit for Psychiatry of Old Age, University of Melbourne, Kew, Victoria, Australia. kellis@unimelb.edu.au&lt;/auth-address&gt;&lt;titles&gt;&lt;title&gt;Addressing population aging and Alzheimer&amp;apos;s disease through the Australian imaging biomarkers and lifestyle study: collaboration with the Alzheimer&amp;apos;s Disease Neuroimaging Initiative&lt;/title&gt;&lt;secondary-title&gt;Alzheimers Dement&lt;/secondary-title&gt;&lt;/titles&gt;&lt;periodical&gt;&lt;full-title&gt;Alzheimers Dement&lt;/full-title&gt;&lt;/periodical&gt;&lt;pages&gt;291-6&lt;/pages&gt;&lt;volume&gt;6&lt;/volume&gt;&lt;number&gt;3&lt;/number&gt;&lt;edition&gt;2010/05/11&lt;/edition&gt;&lt;dates&gt;&lt;year&gt;2010&lt;/year&gt;&lt;pub-dates&gt;&lt;date&gt;May&lt;/date&gt;&lt;/pub-dates&gt;&lt;/dates&gt;&lt;isbn&gt;1552-5279 (Electronic)&amp;#xD;1552-5260 (Linking)&lt;/isbn&gt;&lt;accession-num&gt;20451879&lt;/accession-num&gt;&lt;urls&gt;&lt;related-urls&gt;&lt;url&gt;http://www.ncbi.nlm.nih.gov/entrez/query.fcgi?cmd=Retrieve&amp;amp;db=PubMed&amp;amp;dopt=Citation&amp;amp;list_uids=20451879&lt;/url&gt;&lt;/related-urls&gt;&lt;/urls&gt;&lt;electronic-resource-num&gt;S1552-5260(10)00078-6 [pii]&amp;#xD;10.1016/j.jalz.2010.03.009&lt;/electronic-resource-num&gt;&lt;language&gt;eng&lt;/language&gt;&lt;/record&gt;&lt;/Cite&gt;&lt;/EndNote&gt;</w:instrText>
      </w:r>
      <w:r w:rsidR="00354C7C" w:rsidRPr="0087184F">
        <w:rPr>
          <w:rFonts w:cstheme="minorHAnsi"/>
        </w:rPr>
        <w:fldChar w:fldCharType="separate"/>
      </w:r>
      <w:r w:rsidR="00795734" w:rsidRPr="0087184F">
        <w:rPr>
          <w:rFonts w:cstheme="minorHAnsi"/>
          <w:noProof/>
        </w:rPr>
        <w:t>(</w:t>
      </w:r>
      <w:hyperlink w:anchor="_ENREF_88" w:tooltip="Ellis, 2010 #123" w:history="1">
        <w:r w:rsidR="00795734" w:rsidRPr="0087184F">
          <w:rPr>
            <w:rFonts w:cstheme="minorHAnsi"/>
            <w:noProof/>
          </w:rPr>
          <w:t>88</w:t>
        </w:r>
      </w:hyperlink>
      <w:r w:rsidR="00795734" w:rsidRPr="0087184F">
        <w:rPr>
          <w:rFonts w:cstheme="minorHAnsi"/>
          <w:noProof/>
        </w:rPr>
        <w:t>)</w:t>
      </w:r>
      <w:r w:rsidR="00354C7C" w:rsidRPr="0087184F">
        <w:rPr>
          <w:rFonts w:cstheme="minorHAnsi"/>
        </w:rPr>
        <w:fldChar w:fldCharType="end"/>
      </w:r>
      <w:r w:rsidR="00AB07F1" w:rsidRPr="0087184F">
        <w:rPr>
          <w:rFonts w:cstheme="minorHAnsi"/>
        </w:rPr>
        <w:t>. AIBL data have resulted in</w:t>
      </w:r>
      <w:r w:rsidR="006C44DE" w:rsidRPr="0087184F">
        <w:rPr>
          <w:rFonts w:cstheme="minorHAnsi"/>
        </w:rPr>
        <w:t xml:space="preserve"> over 80</w:t>
      </w:r>
      <w:r w:rsidR="00AB07F1" w:rsidRPr="0087184F">
        <w:rPr>
          <w:rFonts w:cstheme="minorHAnsi"/>
        </w:rPr>
        <w:t xml:space="preserve"> publications including a recent work which described a panel of blood-based biomarkers able to accurately predict conversion of MCI patients to AD </w:t>
      </w:r>
      <w:r w:rsidR="00AB07F1" w:rsidRPr="0087184F">
        <w:rPr>
          <w:rFonts w:cstheme="minorHAnsi"/>
        </w:rPr>
        <w:fldChar w:fldCharType="begin">
          <w:fldData xml:space="preserve">PEVuZE5vdGU+PENpdGU+PEF1dGhvcj5Eb2Vja2U8L0F1dGhvcj48WWVhcj4yMDEyPC9ZZWFyPjxS
ZWNOdW0+NzQ1PC9SZWNOdW0+PERpc3BsYXlUZXh0Pig4OSk8L0Rpc3BsYXlUZXh0PjxyZWNvcmQ+
PHJlYy1udW1iZXI+NzQ1PC9yZWMtbnVtYmVyPjxmb3JlaWduLWtleXM+PGtleSBhcHA9IkVOIiBk
Yi1pZD0iZmRld3h0ZDU2djB4NTVlZnJmazVleDBzZTA1dHowMHgyZDV3IiB0aW1lc3RhbXA9IjEz
NjUzNzU0NTYiPjc0NTwva2V5PjwvZm9yZWlnbi1rZXlzPjxyZWYtdHlwZSBuYW1lPSJKb3VybmFs
IEFydGljbGUiPjE3PC9yZWYtdHlwZT48Y29udHJpYnV0b3JzPjxhdXRob3JzPjxhdXRob3I+RG9l
Y2tlLCBKLiBELjwvYXV0aG9yPjxhdXRob3I+TGF3cywgUy4gTS48L2F1dGhvcj48YXV0aG9yPkZh
dXgsIE4uIEcuPC9hdXRob3I+PGF1dGhvcj5XaWxzb24sIFcuPC9hdXRob3I+PGF1dGhvcj5CdXJu
aGFtLCBTLiBDLjwvYXV0aG9yPjxhdXRob3I+TGFtLCBDLiBQLjwvYXV0aG9yPjxhdXRob3I+TW9u
ZGFsLCBBLjwvYXV0aG9yPjxhdXRob3I+QmVkbywgSi48L2F1dGhvcj48YXV0aG9yPkJ1c2gsIEEu
IEkuPC9hdXRob3I+PGF1dGhvcj5Ccm93biwgQi48L2F1dGhvcj48YXV0aG9yPkRlIFJ1eWNrLCBL
LjwvYXV0aG9yPjxhdXRob3I+RWxsaXMsIEsuIEEuPC9hdXRob3I+PGF1dGhvcj5Gb3dsZXIsIEMu
PC9hdXRob3I+PGF1dGhvcj5HdXB0YSwgVi4gQi48L2F1dGhvcj48YXV0aG9yPkhlYWQsIFIuPC9h
dXRob3I+PGF1dGhvcj5NYWNhdWxheSwgUy4gTC48L2F1dGhvcj48YXV0aG9yPlBlcnRpbGUsIEsu
PC9hdXRob3I+PGF1dGhvcj5Sb3dlLCBDLiBDLjwvYXV0aG9yPjxhdXRob3I+UmVtYmFjaCwgQS48
L2F1dGhvcj48YXV0aG9yPlJvZHJpZ3VlcywgTS48L2F1dGhvcj48YXV0aG9yPlJ1bWJsZSwgUi48
L2F1dGhvcj48YXV0aG9yPlN6b2VrZSwgQy48L2F1dGhvcj48YXV0aG9yPlRhZGRlaSwgSy48L2F1
dGhvcj48YXV0aG9yPlRhZGRlaSwgVC48L2F1dGhvcj48YXV0aG9yPlRyb3Vuc29uLCBCLjwvYXV0
aG9yPjxhdXRob3I+QW1lcywgRC48L2F1dGhvcj48YXV0aG9yPk1hc3RlcnMsIEMuIEwuPC9hdXRo
b3I+PGF1dGhvcj5NYXJ0aW5zLCBSLiBOLjwvYXV0aG9yPjwvYXV0aG9ycz48L2NvbnRyaWJ1dG9y
cz48YXV0aC1hZGRyZXNzPlRoZSBBdXN0cmFsaWFuIEUtSGVhbHRoIFJlc2VhcmNoIENlbnRyZSwg
Um95YWwgQnJpc2JhbmUgYW5kIFdvbWVuJmFwb3M7cyBIb3NwaXRhbCwgSGVyc3RvbiwgUXVlZW5z
bGFuZCwgQXVzdHJhbGlhLjwvYXV0aC1hZGRyZXNzPjx0aXRsZXM+PHRpdGxlPkJsb29kLWJhc2Vk
IHByb3RlaW4gYmlvbWFya2VycyBmb3IgZGlhZ25vc2lzIG9mIEFsemhlaW1lciBkaXNlYXNlPC90
aXRsZT48c2Vjb25kYXJ5LXRpdGxlPkFyY2ggTmV1cm9sPC9zZWNvbmRhcnktdGl0bGU+PC90aXRs
ZXM+PHBlcmlvZGljYWw+PGZ1bGwtdGl0bGU+QXJjaCBOZXVyb2w8L2Z1bGwtdGl0bGU+PC9wZXJp
b2RpY2FsPjxwYWdlcz4xMzE4LTI1PC9wYWdlcz48dm9sdW1lPjY5PC92b2x1bWU+PG51bWJlcj4x
MDwvbnVtYmVyPjxlZGl0aW9uPjIwMTIvMDcvMTg8L2VkaXRpb24+PGtleXdvcmRzPjxrZXl3b3Jk
PkFnZSBGYWN0b3JzPC9rZXl3b3JkPjxrZXl3b3JkPkFnZWQ8L2tleXdvcmQ+PGtleXdvcmQ+QWdl
ZCwgODAgYW5kIG92ZXI8L2tleXdvcmQ+PGtleXdvcmQ+QWx6aGVpbWVyIERpc2Vhc2UvKmJsb29k
LypkaWFnbm9zaXMvZ2VuZXRpY3M8L2tleXdvcmQ+PGtleXdvcmQ+QXBvbGlwb3Byb3RlaW5zIEUv
Z2VuZXRpY3M8L2tleXdvcmQ+PGtleXdvcmQ+QXVzdHJhbGlhPC9rZXl3b3JkPjxrZXl3b3JkPkJp
b2xvZ2ljYWwgTWFya2Vycy8qYmxvb2Q8L2tleXdvcmQ+PGtleXdvcmQ+Qmxvb2QgUHJvdGVpbnMv
Km1ldGFib2xpc208L2tleXdvcmQ+PGtleXdvcmQ+QnJhaW4vcGF0aG9sb2d5PC9rZXl3b3JkPjxr
ZXl3b3JkPkNvaG9ydCBTdHVkaWVzPC9rZXl3b3JkPjxrZXl3b3JkPkZlbWFsZTwva2V5d29yZD48
a2V5d29yZD5HZW5lIEV4cHJlc3Npb24gUmVndWxhdGlvbi8qcGh5c2lvbG9neTwva2V5d29yZD48
a2V5d29yZD5IdW1hbnM8L2tleXdvcmQ+PGtleXdvcmQ+TWFsZTwva2V5d29yZD48a2V5d29yZD5N
ZW50YWwgU3RhdHVzIFNjaGVkdWxlPC9rZXl3b3JkPjxrZXl3b3JkPk1pZGRsZSBBZ2VkPC9rZXl3
b3JkPjxrZXl3b3JkPk5ldXJvaW1hZ2luZzwva2V5d29yZD48a2V5d29yZD5SZXByb2R1Y2liaWxp
dHkgb2YgUmVzdWx0czwva2V5d29yZD48a2V5d29yZD5SZXNpZGVuY2UgQ2hhcmFjdGVyaXN0aWNz
PC9rZXl3b3JkPjxrZXl3b3JkPlNlbnNpdGl2aXR5IGFuZCBTcGVjaWZpY2l0eTwva2V5d29yZD48
a2V5d29yZD5TdGF0aXN0aWNzLCBOb25wYXJhbWV0cmljPC9rZXl3b3JkPjwva2V5d29yZHM+PGRh
dGVzPjx5ZWFyPjIwMTI8L3llYXI+PHB1Yi1kYXRlcz48ZGF0ZT5PY3Q8L2RhdGU+PC9wdWItZGF0
ZXM+PC9kYXRlcz48aXNibj4xNTM4LTM2ODcgKEVsZWN0cm9uaWMpJiN4RDswMDAzLTk5NDIgKExp
bmtpbmcpPC9pc2JuPjxhY2Nlc3Npb24tbnVtPjIyODAxNzQyPC9hY2Nlc3Npb24tbnVtPjx1cmxz
PjxyZWxhdGVkLXVybHM+PHVybD5odHRwOi8vd3d3Lm5jYmkubmxtLm5paC5nb3YvcHVibWVkLzIy
ODAxNzQyPC91cmw+PC9yZWxhdGVkLXVybHM+PC91cmxzPjxlbGVjdHJvbmljLXJlc291cmNlLW51
bT4xMjE3MzE0IFtwaWldJiN4RDsxMC4xMDAxL2FyY2huZXVyb2wuMjAxMi4xMjgyPC9lbGVjdHJv
bmljLXJlc291cmNlLW51bT48bGFuZ3VhZ2U+ZW5nPC9sYW5ndWFnZT48L3JlY29yZD48L0NpdGU+
PC9FbmROb3RlPgB=
</w:fldData>
        </w:fldChar>
      </w:r>
      <w:r w:rsidR="00795734" w:rsidRPr="0087184F">
        <w:rPr>
          <w:rFonts w:cstheme="minorHAnsi"/>
        </w:rPr>
        <w:instrText xml:space="preserve"> ADDIN EN.CITE </w:instrText>
      </w:r>
      <w:r w:rsidR="00795734" w:rsidRPr="0087184F">
        <w:rPr>
          <w:rFonts w:cstheme="minorHAnsi"/>
        </w:rPr>
        <w:fldChar w:fldCharType="begin">
          <w:fldData xml:space="preserve">PEVuZE5vdGU+PENpdGU+PEF1dGhvcj5Eb2Vja2U8L0F1dGhvcj48WWVhcj4yMDEyPC9ZZWFyPjxS
ZWNOdW0+NzQ1PC9SZWNOdW0+PERpc3BsYXlUZXh0Pig4OSk8L0Rpc3BsYXlUZXh0PjxyZWNvcmQ+
PHJlYy1udW1iZXI+NzQ1PC9yZWMtbnVtYmVyPjxmb3JlaWduLWtleXM+PGtleSBhcHA9IkVOIiBk
Yi1pZD0iZmRld3h0ZDU2djB4NTVlZnJmazVleDBzZTA1dHowMHgyZDV3IiB0aW1lc3RhbXA9IjEz
NjUzNzU0NTYiPjc0NTwva2V5PjwvZm9yZWlnbi1rZXlzPjxyZWYtdHlwZSBuYW1lPSJKb3VybmFs
IEFydGljbGUiPjE3PC9yZWYtdHlwZT48Y29udHJpYnV0b3JzPjxhdXRob3JzPjxhdXRob3I+RG9l
Y2tlLCBKLiBELjwvYXV0aG9yPjxhdXRob3I+TGF3cywgUy4gTS48L2F1dGhvcj48YXV0aG9yPkZh
dXgsIE4uIEcuPC9hdXRob3I+PGF1dGhvcj5XaWxzb24sIFcuPC9hdXRob3I+PGF1dGhvcj5CdXJu
aGFtLCBTLiBDLjwvYXV0aG9yPjxhdXRob3I+TGFtLCBDLiBQLjwvYXV0aG9yPjxhdXRob3I+TW9u
ZGFsLCBBLjwvYXV0aG9yPjxhdXRob3I+QmVkbywgSi48L2F1dGhvcj48YXV0aG9yPkJ1c2gsIEEu
IEkuPC9hdXRob3I+PGF1dGhvcj5Ccm93biwgQi48L2F1dGhvcj48YXV0aG9yPkRlIFJ1eWNrLCBL
LjwvYXV0aG9yPjxhdXRob3I+RWxsaXMsIEsuIEEuPC9hdXRob3I+PGF1dGhvcj5Gb3dsZXIsIEMu
PC9hdXRob3I+PGF1dGhvcj5HdXB0YSwgVi4gQi48L2F1dGhvcj48YXV0aG9yPkhlYWQsIFIuPC9h
dXRob3I+PGF1dGhvcj5NYWNhdWxheSwgUy4gTC48L2F1dGhvcj48YXV0aG9yPlBlcnRpbGUsIEsu
PC9hdXRob3I+PGF1dGhvcj5Sb3dlLCBDLiBDLjwvYXV0aG9yPjxhdXRob3I+UmVtYmFjaCwgQS48
L2F1dGhvcj48YXV0aG9yPlJvZHJpZ3VlcywgTS48L2F1dGhvcj48YXV0aG9yPlJ1bWJsZSwgUi48
L2F1dGhvcj48YXV0aG9yPlN6b2VrZSwgQy48L2F1dGhvcj48YXV0aG9yPlRhZGRlaSwgSy48L2F1
dGhvcj48YXV0aG9yPlRhZGRlaSwgVC48L2F1dGhvcj48YXV0aG9yPlRyb3Vuc29uLCBCLjwvYXV0
aG9yPjxhdXRob3I+QW1lcywgRC48L2F1dGhvcj48YXV0aG9yPk1hc3RlcnMsIEMuIEwuPC9hdXRo
b3I+PGF1dGhvcj5NYXJ0aW5zLCBSLiBOLjwvYXV0aG9yPjwvYXV0aG9ycz48L2NvbnRyaWJ1dG9y
cz48YXV0aC1hZGRyZXNzPlRoZSBBdXN0cmFsaWFuIEUtSGVhbHRoIFJlc2VhcmNoIENlbnRyZSwg
Um95YWwgQnJpc2JhbmUgYW5kIFdvbWVuJmFwb3M7cyBIb3NwaXRhbCwgSGVyc3RvbiwgUXVlZW5z
bGFuZCwgQXVzdHJhbGlhLjwvYXV0aC1hZGRyZXNzPjx0aXRsZXM+PHRpdGxlPkJsb29kLWJhc2Vk
IHByb3RlaW4gYmlvbWFya2VycyBmb3IgZGlhZ25vc2lzIG9mIEFsemhlaW1lciBkaXNlYXNlPC90
aXRsZT48c2Vjb25kYXJ5LXRpdGxlPkFyY2ggTmV1cm9sPC9zZWNvbmRhcnktdGl0bGU+PC90aXRs
ZXM+PHBlcmlvZGljYWw+PGZ1bGwtdGl0bGU+QXJjaCBOZXVyb2w8L2Z1bGwtdGl0bGU+PC9wZXJp
b2RpY2FsPjxwYWdlcz4xMzE4LTI1PC9wYWdlcz48dm9sdW1lPjY5PC92b2x1bWU+PG51bWJlcj4x
MDwvbnVtYmVyPjxlZGl0aW9uPjIwMTIvMDcvMTg8L2VkaXRpb24+PGtleXdvcmRzPjxrZXl3b3Jk
PkFnZSBGYWN0b3JzPC9rZXl3b3JkPjxrZXl3b3JkPkFnZWQ8L2tleXdvcmQ+PGtleXdvcmQ+QWdl
ZCwgODAgYW5kIG92ZXI8L2tleXdvcmQ+PGtleXdvcmQ+QWx6aGVpbWVyIERpc2Vhc2UvKmJsb29k
LypkaWFnbm9zaXMvZ2VuZXRpY3M8L2tleXdvcmQ+PGtleXdvcmQ+QXBvbGlwb3Byb3RlaW5zIEUv
Z2VuZXRpY3M8L2tleXdvcmQ+PGtleXdvcmQ+QXVzdHJhbGlhPC9rZXl3b3JkPjxrZXl3b3JkPkJp
b2xvZ2ljYWwgTWFya2Vycy8qYmxvb2Q8L2tleXdvcmQ+PGtleXdvcmQ+Qmxvb2QgUHJvdGVpbnMv
Km1ldGFib2xpc208L2tleXdvcmQ+PGtleXdvcmQ+QnJhaW4vcGF0aG9sb2d5PC9rZXl3b3JkPjxr
ZXl3b3JkPkNvaG9ydCBTdHVkaWVzPC9rZXl3b3JkPjxrZXl3b3JkPkZlbWFsZTwva2V5d29yZD48
a2V5d29yZD5HZW5lIEV4cHJlc3Npb24gUmVndWxhdGlvbi8qcGh5c2lvbG9neTwva2V5d29yZD48
a2V5d29yZD5IdW1hbnM8L2tleXdvcmQ+PGtleXdvcmQ+TWFsZTwva2V5d29yZD48a2V5d29yZD5N
ZW50YWwgU3RhdHVzIFNjaGVkdWxlPC9rZXl3b3JkPjxrZXl3b3JkPk1pZGRsZSBBZ2VkPC9rZXl3
b3JkPjxrZXl3b3JkPk5ldXJvaW1hZ2luZzwva2V5d29yZD48a2V5d29yZD5SZXByb2R1Y2liaWxp
dHkgb2YgUmVzdWx0czwva2V5d29yZD48a2V5d29yZD5SZXNpZGVuY2UgQ2hhcmFjdGVyaXN0aWNz
PC9rZXl3b3JkPjxrZXl3b3JkPlNlbnNpdGl2aXR5IGFuZCBTcGVjaWZpY2l0eTwva2V5d29yZD48
a2V5d29yZD5TdGF0aXN0aWNzLCBOb25wYXJhbWV0cmljPC9rZXl3b3JkPjwva2V5d29yZHM+PGRh
dGVzPjx5ZWFyPjIwMTI8L3llYXI+PHB1Yi1kYXRlcz48ZGF0ZT5PY3Q8L2RhdGU+PC9wdWItZGF0
ZXM+PC9kYXRlcz48aXNibj4xNTM4LTM2ODcgKEVsZWN0cm9uaWMpJiN4RDswMDAzLTk5NDIgKExp
bmtpbmcpPC9pc2JuPjxhY2Nlc3Npb24tbnVtPjIyODAxNzQyPC9hY2Nlc3Npb24tbnVtPjx1cmxz
PjxyZWxhdGVkLXVybHM+PHVybD5odHRwOi8vd3d3Lm5jYmkubmxtLm5paC5nb3YvcHVibWVkLzIy
ODAxNzQyPC91cmw+PC9yZWxhdGVkLXVybHM+PC91cmxzPjxlbGVjdHJvbmljLXJlc291cmNlLW51
bT4xMjE3MzE0IFtwaWldJiN4RDsxMC4xMDAxL2FyY2huZXVyb2wuMjAxMi4xMjgyPC9lbGVjdHJv
bmljLXJlc291cmNlLW51bT48bGFuZ3VhZ2U+ZW5nPC9sYW5ndWFnZT48L3JlY29yZD48L0NpdGU+
PC9FbmROb3RlPgB=
</w:fldData>
        </w:fldChar>
      </w:r>
      <w:r w:rsidR="00795734" w:rsidRPr="0087184F">
        <w:rPr>
          <w:rFonts w:cstheme="minorHAnsi"/>
        </w:rPr>
        <w:instrText xml:space="preserve"> ADDIN EN.CITE.DATA </w:instrText>
      </w:r>
      <w:r w:rsidR="00795734" w:rsidRPr="0087184F">
        <w:rPr>
          <w:rFonts w:cstheme="minorHAnsi"/>
        </w:rPr>
      </w:r>
      <w:r w:rsidR="00795734" w:rsidRPr="0087184F">
        <w:rPr>
          <w:rFonts w:cstheme="minorHAnsi"/>
        </w:rPr>
        <w:fldChar w:fldCharType="end"/>
      </w:r>
      <w:r w:rsidR="00AB07F1" w:rsidRPr="0087184F">
        <w:rPr>
          <w:rFonts w:cstheme="minorHAnsi"/>
        </w:rPr>
      </w:r>
      <w:r w:rsidR="00AB07F1" w:rsidRPr="0087184F">
        <w:rPr>
          <w:rFonts w:cstheme="minorHAnsi"/>
        </w:rPr>
        <w:fldChar w:fldCharType="separate"/>
      </w:r>
      <w:r w:rsidR="00795734" w:rsidRPr="0087184F">
        <w:rPr>
          <w:rFonts w:cstheme="minorHAnsi"/>
          <w:noProof/>
        </w:rPr>
        <w:t>(</w:t>
      </w:r>
      <w:hyperlink w:anchor="_ENREF_89" w:tooltip="Doecke, 2012 #745" w:history="1">
        <w:r w:rsidR="00795734" w:rsidRPr="0087184F">
          <w:rPr>
            <w:rFonts w:cstheme="minorHAnsi"/>
            <w:noProof/>
          </w:rPr>
          <w:t>89</w:t>
        </w:r>
      </w:hyperlink>
      <w:r w:rsidR="00795734" w:rsidRPr="0087184F">
        <w:rPr>
          <w:rFonts w:cstheme="minorHAnsi"/>
          <w:noProof/>
        </w:rPr>
        <w:t>)</w:t>
      </w:r>
      <w:r w:rsidR="00AB07F1" w:rsidRPr="0087184F">
        <w:rPr>
          <w:rFonts w:cstheme="minorHAnsi"/>
        </w:rPr>
        <w:fldChar w:fldCharType="end"/>
      </w:r>
      <w:r w:rsidR="00AB07F1" w:rsidRPr="0087184F">
        <w:rPr>
          <w:rFonts w:cstheme="minorHAnsi"/>
        </w:rPr>
        <w:t>. Japan ADNI was established</w:t>
      </w:r>
      <w:r w:rsidRPr="0087184F">
        <w:rPr>
          <w:rFonts w:cstheme="minorHAnsi"/>
        </w:rPr>
        <w:t xml:space="preserve"> </w:t>
      </w:r>
      <w:r w:rsidR="004C0140" w:rsidRPr="0087184F">
        <w:rPr>
          <w:rFonts w:cstheme="minorHAnsi"/>
        </w:rPr>
        <w:t>in 2007 enrolling 600 participants and using a resea</w:t>
      </w:r>
      <w:r w:rsidR="00771F73" w:rsidRPr="0087184F">
        <w:rPr>
          <w:rFonts w:cstheme="minorHAnsi"/>
        </w:rPr>
        <w:t>rch protocol designed to maximiz</w:t>
      </w:r>
      <w:r w:rsidR="004C0140" w:rsidRPr="0087184F">
        <w:rPr>
          <w:rFonts w:cstheme="minorHAnsi"/>
        </w:rPr>
        <w:t xml:space="preserve">e compatibility with North American ADNI </w:t>
      </w:r>
      <w:r w:rsidR="004C0140" w:rsidRPr="0087184F">
        <w:rPr>
          <w:rFonts w:cstheme="minorHAnsi"/>
        </w:rPr>
        <w:fldChar w:fldCharType="begin"/>
      </w:r>
      <w:r w:rsidR="00795734" w:rsidRPr="0087184F">
        <w:rPr>
          <w:rFonts w:cstheme="minorHAnsi"/>
        </w:rPr>
        <w:instrText xml:space="preserve"> ADDIN EN.CITE &lt;EndNote&gt;&lt;Cite&gt;&lt;Author&gt;Arai&lt;/Author&gt;&lt;Year&gt;2010&lt;/Year&gt;&lt;RecNum&gt;122&lt;/RecNum&gt;&lt;DisplayText&gt;(90)&lt;/DisplayText&gt;&lt;record&gt;&lt;rec-number&gt;122&lt;/rec-number&gt;&lt;foreign-keys&gt;&lt;key app="EN" db-id="fdewxtd56v0x55efrfk5ex0se05tz00x2d5w" timestamp="0"&gt;122&lt;/key&gt;&lt;/foreign-keys&gt;&lt;ref-type name="Journal Article"&gt;17&lt;/ref-type&gt;&lt;contributors&gt;&lt;authors&gt;&lt;author&gt;Arai, H.&lt;/author&gt;&lt;author&gt;Okamura, N.&lt;/author&gt;&lt;author&gt;Furukawa, K.&lt;/author&gt;&lt;author&gt;Kudo, Y.&lt;/author&gt;&lt;/authors&gt;&lt;/contributors&gt;&lt;auth-address&gt;Department of Geriatrics and Gerontology, Division of Brain Science, Institute of Development, Aging, and Cancer, Tohoku University. FO11547/1&lt;/auth-address&gt;&lt;titles&gt;&lt;title&gt;Geriatric medicine, Japanese Alzheimer&amp;apos;s disease neuroimaging initiative and biomarker development&lt;/title&gt;&lt;secondary-title&gt;Tohoku J Exp Med&lt;/secondary-title&gt;&lt;/titles&gt;&lt;pages&gt;87-95&lt;/pages&gt;&lt;volume&gt;221&lt;/volume&gt;&lt;number&gt;2&lt;/number&gt;&lt;edition&gt;2010/05/15&lt;/edition&gt;&lt;dates&gt;&lt;year&gt;2010&lt;/year&gt;&lt;/dates&gt;&lt;isbn&gt;1349-3329 (Electronic)&amp;#xD;0040-8727 (Linking)&lt;/isbn&gt;&lt;accession-num&gt;20467230&lt;/accession-num&gt;&lt;urls&gt;&lt;related-urls&gt;&lt;url&gt;http://www.ncbi.nlm.nih.gov/entrez/query.fcgi?cmd=Retrieve&amp;amp;db=PubMed&amp;amp;dopt=Citation&amp;amp;list_uids=20467230&lt;/url&gt;&lt;/related-urls&gt;&lt;/urls&gt;&lt;electronic-resource-num&gt;JST.JSTAGE/tjem/221.87 [pii]&lt;/electronic-resource-num&gt;&lt;language&gt;eng&lt;/language&gt;&lt;/record&gt;&lt;/Cite&gt;&lt;/EndNote&gt;</w:instrText>
      </w:r>
      <w:r w:rsidR="004C0140" w:rsidRPr="0087184F">
        <w:rPr>
          <w:rFonts w:cstheme="minorHAnsi"/>
        </w:rPr>
        <w:fldChar w:fldCharType="separate"/>
      </w:r>
      <w:r w:rsidR="00795734" w:rsidRPr="0087184F">
        <w:rPr>
          <w:rFonts w:cstheme="minorHAnsi"/>
          <w:noProof/>
        </w:rPr>
        <w:t>(</w:t>
      </w:r>
      <w:hyperlink w:anchor="_ENREF_90" w:tooltip="Arai, 2010 #122" w:history="1">
        <w:r w:rsidR="00795734" w:rsidRPr="0087184F">
          <w:rPr>
            <w:rFonts w:cstheme="minorHAnsi"/>
            <w:noProof/>
          </w:rPr>
          <w:t>90</w:t>
        </w:r>
      </w:hyperlink>
      <w:r w:rsidR="00795734" w:rsidRPr="0087184F">
        <w:rPr>
          <w:rFonts w:cstheme="minorHAnsi"/>
          <w:noProof/>
        </w:rPr>
        <w:t>)</w:t>
      </w:r>
      <w:r w:rsidR="004C0140" w:rsidRPr="0087184F">
        <w:rPr>
          <w:rFonts w:cstheme="minorHAnsi"/>
        </w:rPr>
        <w:fldChar w:fldCharType="end"/>
      </w:r>
      <w:r w:rsidR="004C0140" w:rsidRPr="0087184F">
        <w:rPr>
          <w:rFonts w:cstheme="minorHAnsi"/>
        </w:rPr>
        <w:t xml:space="preserve">. </w:t>
      </w:r>
      <w:r w:rsidR="00771F73" w:rsidRPr="0087184F">
        <w:rPr>
          <w:rFonts w:cstheme="minorHAnsi"/>
        </w:rPr>
        <w:t xml:space="preserve">Cognitive, structural MRI, FDG and amyloid PET data from J-ADNI correlates well with that from North American ADNI, perhaps reflecting the similar demographics of the two initiatives. However J-ADNI has reported a rate of MCI to AD progression nearly double that observed in the North American initiative </w:t>
      </w:r>
      <w:r w:rsidR="00771F73" w:rsidRPr="0087184F">
        <w:rPr>
          <w:rFonts w:cstheme="minorHAnsi"/>
        </w:rPr>
        <w:fldChar w:fldCharType="begin"/>
      </w:r>
      <w:r w:rsidR="00795734" w:rsidRPr="0087184F">
        <w:rPr>
          <w:rFonts w:cstheme="minorHAnsi"/>
        </w:rPr>
        <w:instrText xml:space="preserve"> ADDIN EN.CITE &lt;EndNote&gt;&lt;Cite&gt;&lt;Author&gt;Carrillo&lt;/Author&gt;&lt;Year&gt;2012&lt;/Year&gt;&lt;RecNum&gt;1746&lt;/RecNum&gt;&lt;DisplayText&gt;(84)&lt;/DisplayText&gt;&lt;record&gt;&lt;rec-number&gt;1746&lt;/rec-number&gt;&lt;foreign-keys&gt;&lt;key app="EN" db-id="fdewxtd56v0x55efrfk5ex0se05tz00x2d5w" timestamp="1407170877"&gt;1746&lt;/key&gt;&lt;/foreign-keys&gt;&lt;ref-type name="Journal Article"&gt;17&lt;/ref-type&gt;&lt;contributors&gt;&lt;authors&gt;&lt;author&gt;Carrillo, M. C.&lt;/author&gt;&lt;author&gt;Bain, L. J.&lt;/author&gt;&lt;author&gt;Frisoni, G. B.&lt;/author&gt;&lt;author&gt;Weiner, M. W.&lt;/author&gt;&lt;/authors&gt;&lt;/contributors&gt;&lt;auth-address&gt;Medical &amp;amp; Scientific Relations, Alzheimer&amp;apos;s Association, Chicago, IL, USA. Maria.Carrillo@alz.org&lt;/auth-address&gt;&lt;titles&gt;&lt;title&gt;Worldwide Alzheimer&amp;apos;s disease neuroimaging initiative&lt;/title&gt;&lt;secondary-title&gt;Alzheimers Dement&lt;/secondary-title&gt;&lt;alt-title&gt;Alzheimer&amp;apos;s &amp;amp; dementia : the journal of the Alzheimer&amp;apos;s Association&lt;/alt-title&gt;&lt;/titles&gt;&lt;periodical&gt;&lt;full-title&gt;Alzheimers Dement&lt;/full-title&gt;&lt;/periodical&gt;&lt;pages&gt;337-42&lt;/pages&gt;&lt;volume&gt;8&lt;/volume&gt;&lt;number&gt;4&lt;/number&gt;&lt;keywords&gt;&lt;keyword&gt;Alzheimer Disease/*diagnosis/*epidemiology&lt;/keyword&gt;&lt;keyword&gt;Brain/*pathology&lt;/keyword&gt;&lt;keyword&gt;*Diagnostic Imaging&lt;/keyword&gt;&lt;keyword&gt;Humans&lt;/keyword&gt;&lt;keyword&gt;*World Health&lt;/keyword&gt;&lt;/keywords&gt;&lt;dates&gt;&lt;year&gt;2012&lt;/year&gt;&lt;pub-dates&gt;&lt;date&gt;Jul&lt;/date&gt;&lt;/pub-dates&gt;&lt;/dates&gt;&lt;isbn&gt;1552-5279 (Electronic)&amp;#xD;1552-5260 (Linking)&lt;/isbn&gt;&lt;accession-num&gt;22748939&lt;/accession-num&gt;&lt;urls&gt;&lt;related-urls&gt;&lt;url&gt;http://www.ncbi.nlm.nih.gov/pubmed/22748939&lt;/url&gt;&lt;/related-urls&gt;&lt;/urls&gt;&lt;electronic-resource-num&gt;10.1016/j.jalz.2012.04.007&lt;/electronic-resource-num&gt;&lt;/record&gt;&lt;/Cite&gt;&lt;/EndNote&gt;</w:instrText>
      </w:r>
      <w:r w:rsidR="00771F73" w:rsidRPr="0087184F">
        <w:rPr>
          <w:rFonts w:cstheme="minorHAnsi"/>
        </w:rPr>
        <w:fldChar w:fldCharType="separate"/>
      </w:r>
      <w:r w:rsidR="00795734" w:rsidRPr="0087184F">
        <w:rPr>
          <w:rFonts w:cstheme="minorHAnsi"/>
          <w:noProof/>
        </w:rPr>
        <w:t>(</w:t>
      </w:r>
      <w:hyperlink w:anchor="_ENREF_84" w:tooltip="Carrillo, 2012 #1746" w:history="1">
        <w:r w:rsidR="00795734" w:rsidRPr="0087184F">
          <w:rPr>
            <w:rFonts w:cstheme="minorHAnsi"/>
            <w:noProof/>
          </w:rPr>
          <w:t>84</w:t>
        </w:r>
      </w:hyperlink>
      <w:r w:rsidR="00795734" w:rsidRPr="0087184F">
        <w:rPr>
          <w:rFonts w:cstheme="minorHAnsi"/>
          <w:noProof/>
        </w:rPr>
        <w:t>)</w:t>
      </w:r>
      <w:r w:rsidR="00771F73" w:rsidRPr="0087184F">
        <w:rPr>
          <w:rFonts w:cstheme="minorHAnsi"/>
        </w:rPr>
        <w:fldChar w:fldCharType="end"/>
      </w:r>
      <w:r w:rsidR="00771F73" w:rsidRPr="0087184F">
        <w:rPr>
          <w:rFonts w:cstheme="minorHAnsi"/>
        </w:rPr>
        <w:t>.</w:t>
      </w:r>
    </w:p>
    <w:p w:rsidR="00350AC7" w:rsidRDefault="00771F73" w:rsidP="00175EEE">
      <w:pPr>
        <w:spacing w:line="360" w:lineRule="auto"/>
        <w:jc w:val="both"/>
      </w:pPr>
      <w:r w:rsidRPr="00771F73">
        <w:t>Since 2010</w:t>
      </w:r>
      <w:r>
        <w:t xml:space="preserve"> four additional initiatives have been established in Taiwan, Korea, China and Argentina. These projects</w:t>
      </w:r>
      <w:r w:rsidR="00E5474C">
        <w:t xml:space="preserve"> are in various initial stages of establishing infrastructure and enrolling participants and are modelled largely on the North American initiative. One significant difference in Korean ADNI is the focus on vascular risk factors on Alzheimer's disease progression as Subcortical Vascular Dementia is more prevalent in Asian dementia patients </w:t>
      </w:r>
      <w:r w:rsidR="00E5474C">
        <w:fldChar w:fldCharType="begin"/>
      </w:r>
      <w:r w:rsidR="00795734">
        <w:instrText xml:space="preserve"> ADDIN EN.CITE &lt;EndNote&gt;&lt;Cite&gt;&lt;Author&gt;Carrillo&lt;/Author&gt;&lt;Year&gt;2012&lt;/Year&gt;&lt;RecNum&gt;1746&lt;/RecNum&gt;&lt;DisplayText&gt;(84)&lt;/DisplayText&gt;&lt;record&gt;&lt;rec-number&gt;1746&lt;/rec-number&gt;&lt;foreign-keys&gt;&lt;key app="EN" db-id="fdewxtd56v0x55efrfk5ex0se05tz00x2d5w" timestamp="1407170877"&gt;1746&lt;/key&gt;&lt;/foreign-keys&gt;&lt;ref-type name="Journal Article"&gt;17&lt;/ref-type&gt;&lt;contributors&gt;&lt;authors&gt;&lt;author&gt;Carrillo, M. C.&lt;/author&gt;&lt;author&gt;Bain, L. J.&lt;/author&gt;&lt;author&gt;Frisoni, G. B.&lt;/author&gt;&lt;author&gt;Weiner, M. W.&lt;/author&gt;&lt;/authors&gt;&lt;/contributors&gt;&lt;auth-address&gt;Medical &amp;amp; Scientific Relations, Alzheimer&amp;apos;s Association, Chicago, IL, USA. Maria.Carrillo@alz.org&lt;/auth-address&gt;&lt;titles&gt;&lt;title&gt;Worldwide Alzheimer&amp;apos;s disease neuroimaging initiative&lt;/title&gt;&lt;secondary-title&gt;Alzheimers Dement&lt;/secondary-title&gt;&lt;alt-title&gt;Alzheimer&amp;apos;s &amp;amp; dementia : the journal of the Alzheimer&amp;apos;s Association&lt;/alt-title&gt;&lt;/titles&gt;&lt;periodical&gt;&lt;full-title&gt;Alzheimers Dement&lt;/full-title&gt;&lt;/periodical&gt;&lt;pages&gt;337-42&lt;/pages&gt;&lt;volume&gt;8&lt;/volume&gt;&lt;number&gt;4&lt;/number&gt;&lt;keywords&gt;&lt;keyword&gt;Alzheimer Disease/*diagnosis/*epidemiology&lt;/keyword&gt;&lt;keyword&gt;Brain/*pathology&lt;/keyword&gt;&lt;keyword&gt;*Diagnostic Imaging&lt;/keyword&gt;&lt;keyword&gt;Humans&lt;/keyword&gt;&lt;keyword&gt;*World Health&lt;/keyword&gt;&lt;/keywords&gt;&lt;dates&gt;&lt;year&gt;2012&lt;/year&gt;&lt;pub-dates&gt;&lt;date&gt;Jul&lt;/date&gt;&lt;/pub-dates&gt;&lt;/dates&gt;&lt;isbn&gt;1552-5279 (Electronic)&amp;#xD;1552-5260 (Linking)&lt;/isbn&gt;&lt;accession-num&gt;22748939&lt;/accession-num&gt;&lt;urls&gt;&lt;related-urls&gt;&lt;url&gt;http://www.ncbi.nlm.nih.gov/pubmed/22748939&lt;/url&gt;&lt;/related-urls&gt;&lt;/urls&gt;&lt;electronic-resource-num&gt;10.1016/j.jalz.2012.04.007&lt;/electronic-resource-num&gt;&lt;/record&gt;&lt;/Cite&gt;&lt;/EndNote&gt;</w:instrText>
      </w:r>
      <w:r w:rsidR="00E5474C">
        <w:fldChar w:fldCharType="separate"/>
      </w:r>
      <w:r w:rsidR="00795734">
        <w:rPr>
          <w:noProof/>
        </w:rPr>
        <w:t>(</w:t>
      </w:r>
      <w:hyperlink w:anchor="_ENREF_84" w:tooltip="Carrillo, 2012 #1746" w:history="1">
        <w:r w:rsidR="00795734">
          <w:rPr>
            <w:noProof/>
          </w:rPr>
          <w:t>84</w:t>
        </w:r>
      </w:hyperlink>
      <w:r w:rsidR="00795734">
        <w:rPr>
          <w:noProof/>
        </w:rPr>
        <w:t>)</w:t>
      </w:r>
      <w:r w:rsidR="00E5474C">
        <w:fldChar w:fldCharType="end"/>
      </w:r>
      <w:r w:rsidR="00E5474C">
        <w:t>.</w:t>
      </w:r>
      <w:r w:rsidR="000B7096">
        <w:t xml:space="preserve"> </w:t>
      </w:r>
    </w:p>
    <w:p w:rsidR="00A045E8" w:rsidRDefault="00805E9B" w:rsidP="003339EA">
      <w:pPr>
        <w:spacing w:line="360" w:lineRule="auto"/>
        <w:jc w:val="both"/>
      </w:pPr>
      <w:r>
        <w:t xml:space="preserve">Results from AIBL, E-ADNI and J-ADNI prove that the ADNI model is highly effective and able to be transposed to many settings around the world. It is expected that the initiatives in Korea, Taiwan, China and Argentina will also make important contributions to painting a global picture of AD disease progression. WW-ADNI is the result of an unprecedented degree of international cooperation. The willingness of scientists worldwide to participate in open data sharing will play a key role in the identification and development of disease modifying and preventive treatments for AD. </w:t>
      </w:r>
    </w:p>
    <w:p w:rsidR="003339EA" w:rsidRDefault="003339EA" w:rsidP="003339EA">
      <w:pPr>
        <w:spacing w:line="360" w:lineRule="auto"/>
        <w:jc w:val="both"/>
      </w:pPr>
    </w:p>
    <w:p w:rsidR="00A045E8" w:rsidRDefault="00A045E8" w:rsidP="00C504B7">
      <w:pPr>
        <w:pStyle w:val="IntenseQuote"/>
        <w:spacing w:line="360" w:lineRule="auto"/>
      </w:pPr>
      <w:r>
        <w:t>ADNI has inspired other projects to investigate AD risk factors</w:t>
      </w:r>
    </w:p>
    <w:p w:rsidR="003339EA" w:rsidRDefault="009A78CA" w:rsidP="00C504B7">
      <w:pPr>
        <w:spacing w:line="360" w:lineRule="auto"/>
        <w:jc w:val="both"/>
      </w:pPr>
      <w:r>
        <w:t>The development of ADNI infrastr</w:t>
      </w:r>
      <w:r w:rsidR="003C682A">
        <w:t xml:space="preserve">ucture, </w:t>
      </w:r>
      <w:r w:rsidR="00614160">
        <w:t xml:space="preserve">methodologies </w:t>
      </w:r>
      <w:r w:rsidR="003C682A">
        <w:t xml:space="preserve">and data collection techniques </w:t>
      </w:r>
      <w:r w:rsidR="00614160">
        <w:t>has</w:t>
      </w:r>
      <w:r>
        <w:t xml:space="preserve"> facilitated the establishment of additional projects investigating specific risk factors in different populations. </w:t>
      </w:r>
    </w:p>
    <w:p w:rsidR="003339EA" w:rsidRPr="003339EA" w:rsidRDefault="003339EA" w:rsidP="00C504B7">
      <w:pPr>
        <w:spacing w:line="360" w:lineRule="auto"/>
        <w:jc w:val="both"/>
        <w:rPr>
          <w:rStyle w:val="Emphasis"/>
        </w:rPr>
      </w:pPr>
      <w:r w:rsidRPr="003339EA">
        <w:rPr>
          <w:rStyle w:val="Emphasis"/>
        </w:rPr>
        <w:t>DOD-ADNI</w:t>
      </w:r>
    </w:p>
    <w:p w:rsidR="003339EA" w:rsidRPr="003339EA" w:rsidRDefault="00614160" w:rsidP="00FC20A3">
      <w:pPr>
        <w:spacing w:line="360" w:lineRule="auto"/>
        <w:jc w:val="both"/>
      </w:pPr>
      <w:r>
        <w:t xml:space="preserve">Traumatic brain injury (TBI) and post-traumatic stress disorder (PTSD) are well-known risk factors for AD </w:t>
      </w:r>
      <w:r>
        <w:fldChar w:fldCharType="begin">
          <w:fldData xml:space="preserve">PEVuZE5vdGU+PENpdGU+PEF1dGhvcj5ZYWZmZTwvQXV0aG9yPjxZZWFyPjIwMTA8L1llYXI+PFJl
Y051bT4xNjg8L1JlY051bT48RGlzcGxheVRleHQ+KDkxLTkzKTwvRGlzcGxheVRleHQ+PHJlY29y
ZD48cmVjLW51bWJlcj4xNjg8L3JlYy1udW1iZXI+PGZvcmVpZ24ta2V5cz48a2V5IGFwcD0iRU4i
IGRiLWlkPSJwdnQwMnByOXM1dnd0OGV6cHI5eGEycHR3Mnc5eHA5emF0cjUiIHRpbWVzdGFtcD0i
MCI+MTY4PC9rZXk+PC9mb3JlaWduLWtleXM+PHJlZi10eXBlIG5hbWU9IkpvdXJuYWwgQXJ0aWNs
ZSI+MTc8L3JlZi10eXBlPjxjb250cmlidXRvcnM+PGF1dGhvcnM+PGF1dGhvcj5ZYWZmZSwgSy48
L2F1dGhvcj48YXV0aG9yPlZpdHRpbmdob2ZmLCBFLjwvYXV0aG9yPjxhdXRob3I+TGluZHF1aXN0
LCBLLjwvYXV0aG9yPjxhdXRob3I+QmFybmVzLCBELjwvYXV0aG9yPjxhdXRob3I+Q292aW5za3ks
IEsuIEUuPC9hdXRob3I+PGF1dGhvcj5OZXlsYW4sIFQuPC9hdXRob3I+PGF1dGhvcj5LbHVzZSwg
TS48L2F1dGhvcj48YXV0aG9yPk1hcm1hciwgQy48L2F1dGhvcj48L2F1dGhvcnM+PC9jb250cmli
dXRvcnM+PGF1dGgtYWRkcmVzcz5TYW4gRnJhbmNpc2NvIFZldGVyYW5zIEFmZmFpcnMgTWVkaWNh
bCBDZW50ZXIsIFNhbiBGcmFuY2lzY28sIENBIDk0MTIxLCBVU0EuIGtyaXN0aW5lLnlhZmZlQHVj
c2YuZWR1PC9hdXRoLWFkZHJlc3M+PHRpdGxlcz48dGl0bGU+UG9zdHRyYXVtYXRpYyBzdHJlc3Mg
ZGlzb3JkZXIgYW5kIHJpc2sgb2YgZGVtZW50aWEgYW1vbmcgVVMgdmV0ZXJhbnM8L3RpdGxlPjxz
ZWNvbmRhcnktdGl0bGU+QXJjaCBHZW4gUHN5Y2hpYXRyeTwvc2Vjb25kYXJ5LXRpdGxlPjwvdGl0
bGVzPjxwZXJpb2RpY2FsPjxmdWxsLXRpdGxlPkFyY2ggR2VuIFBzeWNoaWF0cnk8L2Z1bGwtdGl0
bGU+PGFiYnItMT5BcmNoaXZlcyBvZiBnZW5lcmFsIHBzeWNoaWF0cnk8L2FiYnItMT48L3Blcmlv
ZGljYWw+PHBhZ2VzPjYwOC0xMzwvcGFnZXM+PHZvbHVtZT42Nzwvdm9sdW1lPjxudW1iZXI+Njwv
bnVtYmVyPjxlZGl0aW9uPjIwMTAvMDYvMTA8L2VkaXRpb24+PGtleXdvcmRzPjxrZXl3b3JkPkFn
ZWQ8L2tleXdvcmQ+PGtleXdvcmQ+Q29ob3J0IFN0dWRpZXM8L2tleXdvcmQ+PGtleXdvcmQ+Q29t
YmF0IERpc29yZGVycy9kaWFnbm9zaXMvZXBpZGVtaW9sb2d5PC9rZXl3b3JkPjxrZXl3b3JkPkNv
bW9yYmlkaXR5PC9rZXl3b3JkPjxrZXl3b3JkPkNyYW5pb2NlcmVicmFsIFRyYXVtYS9kaWFnbm9z
aXMvZXBpZGVtaW9sb2d5PC9rZXl3b3JkPjxrZXl3b3JkPkRlbWVudGlhL2RpYWdub3Npcy8qZXBp
ZGVtaW9sb2d5PC9rZXl3b3JkPjxrZXl3b3JkPkRlcHJlc3NpdmUgRGlzb3JkZXIvZGlhZ25vc2lz
L2VwaWRlbWlvbG9neTwva2V5d29yZD48a2V5d29yZD5GZW1hbGU8L2tleXdvcmQ+PGtleXdvcmQ+
SHVtYW5zPC9rZXl3b3JkPjxrZXl3b3JkPkxpZmUgQ2hhbmdlIEV2ZW50czwva2V5d29yZD48a2V5
d29yZD5Mb25naXR1ZGluYWwgU3R1ZGllczwva2V5d29yZD48a2V5d29yZD5NYWxlPC9rZXl3b3Jk
PjxrZXl3b3JkPk1pZGRsZSBBZ2VkPC9rZXl3b3JkPjxrZXl3b3JkPk1pbGl0YXJ5IFBlcnNvbm5l
bC9zdGF0aXN0aWNzICZhbXA7IG51bWVyaWNhbCBkYXRhPC9rZXl3b3JkPjxrZXl3b3JkPlByb3Bv
cnRpb25hbCBIYXphcmRzIE1vZGVsczwva2V5d29yZD48a2V5d29yZD5SZXRyb3NwZWN0aXZlIFN0
dWRpZXM8L2tleXdvcmQ+PGtleXdvcmQ+UmlzayBGYWN0b3JzPC9rZXl3b3JkPjxrZXl3b3JkPlN0
cmVzcyBEaXNvcmRlcnMsIFBvc3QtVHJhdW1hdGljL2RpYWdub3Npcy8qZXBpZGVtaW9sb2d5PC9r
ZXl3b3JkPjxrZXl3b3JkPlVuaXRlZCBTdGF0ZXMvZXBpZGVtaW9sb2d5PC9rZXl3b3JkPjxrZXl3
b3JkPlVuaXRlZCBTdGF0ZXMgRGVwYXJ0bWVudCBvZiBWZXRlcmFucyBBZmZhaXJzL3N0YXRpc3Rp
Y3MgJmFtcDsgbnVtZXJpY2FsIGRhdGE8L2tleXdvcmQ+PGtleXdvcmQ+VmV0ZXJhbnMvcHN5Y2hv
bG9neS8qc3RhdGlzdGljcyAmYW1wOyBudW1lcmljYWwgZGF0YTwva2V5d29yZD48L2tleXdvcmRz
PjxkYXRlcz48eWVhcj4yMDEwPC95ZWFyPjxwdWItZGF0ZXM+PGRhdGU+SnVuPC9kYXRlPjwvcHVi
LWRhdGVzPjwvZGF0ZXM+PGlzYm4+MTUzOC0zNjM2IChFbGVjdHJvbmljKSYjeEQ7MDAwMy05OTBY
IChMaW5raW5nKTwvaXNibj48YWNjZXNzaW9uLW51bT4yMDUzMDAxMDwvYWNjZXNzaW9uLW51bT48
dXJscz48cmVsYXRlZC11cmxzPjx1cmw+aHR0cDovL3d3dy5uY2JpLm5sbS5uaWguZ292L3B1Ym1l
ZC8yMDUzMDAxMDwvdXJsPjwvcmVsYXRlZC11cmxzPjwvdXJscz48Y3VzdG9tMj4yOTMzNzkzPC9j
dXN0b20yPjxlbGVjdHJvbmljLXJlc291cmNlLW51bT42Ny82LzYwOCBbcGlpXSYjeEQ7MTAuMTAw
MS9hcmNoZ2VucHN5Y2hpYXRyeS4yMDEwLjYxPC9lbGVjdHJvbmljLXJlc291cmNlLW51bT48bGFu
Z3VhZ2U+ZW5nPC9sYW5ndWFnZT48L3JlY29yZD48L0NpdGU+PENpdGU+PEF1dGhvcj5GbGVtaW5n
ZXI8L0F1dGhvcj48WWVhcj4yMDAzPC9ZZWFyPjxSZWNOdW0+NzM8L1JlY051bT48cmVjb3JkPjxy
ZWMtbnVtYmVyPjczPC9yZWMtbnVtYmVyPjxmb3JlaWduLWtleXM+PGtleSBhcHA9IkVOIiBkYi1p
ZD0icHZ0MDJwcjlzNXZ3dDhlenByOXhhMnB0dzJ3OXhwOXphdHI1IiB0aW1lc3RhbXA9IjAiPjcz
PC9rZXk+PC9mb3JlaWduLWtleXM+PHJlZi10eXBlIG5hbWU9IkpvdXJuYWwgQXJ0aWNsZSI+MTc8
L3JlZi10eXBlPjxjb250cmlidXRvcnM+PGF1dGhvcnM+PGF1dGhvcj5GbGVtaW5nZXIsIFMuPC9h
dXRob3I+PGF1dGhvcj5PbGl2ZXIsIEQuIEwuPC9hdXRob3I+PGF1dGhvcj5Mb3Zlc3RvbmUsIFMu
PC9hdXRob3I+PGF1dGhvcj5SYWJlLUhlc2tldGgsIFMuPC9hdXRob3I+PGF1dGhvcj5HaW9yYSwg
QS48L2F1dGhvcj48L2F1dGhvcnM+PC9jb250cmlidXRvcnM+PGF1dGgtYWRkcmVzcz5MaXNobWFu
IEJyYWluIEluanVyeSBVbml0LCBNYXVkc2xleSBIb3NwaXRhbCwgTG9uZG9uLCBVSy48L2F1dGgt
YWRkcmVzcz48dGl0bGVzPjx0aXRsZT5IZWFkIGluanVyeSBhcyBhIHJpc2sgZmFjdG9yIGZvciBB
bHpoZWltZXImYXBvcztzIGRpc2Vhc2U6IHRoZSBldmlkZW5jZSAxMCB5ZWFycyBvbjsgYSBwYXJ0
aWFsIHJlcGxpY2F0aW9uPC90aXRsZT48c2Vjb25kYXJ5LXRpdGxlPkogTmV1cm9sIE5ldXJvc3Vy
ZyBQc3ljaGlhdHJ5PC9zZWNvbmRhcnktdGl0bGU+PC90aXRsZXM+PHBhZ2VzPjg1Ny02MjwvcGFn
ZXM+PHZvbHVtZT43NDwvdm9sdW1lPjxudW1iZXI+NzwvbnVtYmVyPjxlZGl0aW9uPjIwMDMvMDYv
MTg8L2VkaXRpb24+PGtleXdvcmRzPjxrZXl3b3JkPkFsemhlaW1lciBEaXNlYXNlL2VwaWRlbWlv
bG9neS8qZXRpb2xvZ3k8L2tleXdvcmQ+PGtleXdvcmQ+Q2FzZS1Db250cm9sIFN0dWRpZXM8L2tl
eXdvcmQ+PGtleXdvcmQ+Q3JhbmlvY2VyZWJyYWwgVHJhdW1hLypjb21wbGljYXRpb25zPC9rZXl3
b3JkPjxrZXl3b3JkPkZlbWFsZTwva2V5d29yZD48a2V5d29yZD5IdW1hbnM8L2tleXdvcmQ+PGtl
eXdvcmQ+TWFsZTwva2V5d29yZD48a2V5d29yZD5PZGRzIFJhdGlvPC9rZXl3b3JkPjxrZXl3b3Jk
PlJlcHJvZHVjaWJpbGl0eSBvZiBSZXN1bHRzPC9rZXl3b3JkPjxrZXl3b3JkPlJpc2sgRmFjdG9y
czwva2V5d29yZD48L2tleXdvcmRzPjxkYXRlcz48eWVhcj4yMDAzPC95ZWFyPjxwdWItZGF0ZXM+
PGRhdGU+SnVsPC9kYXRlPjwvcHViLWRhdGVzPjwvZGF0ZXM+PGlzYm4+MDAyMi0zMDUwIChQcmlu
dCkmI3hEOzAwMjItMzA1MCAoTGlua2luZyk8L2lzYm4+PGFjY2Vzc2lvbi1udW0+MTI4MTA3Njc8
L2FjY2Vzc2lvbi1udW0+PHVybHM+PHJlbGF0ZWQtdXJscz48dXJsPmh0dHA6Ly93d3cubmNiaS5u
bG0ubmloLmdvdi9wdWJtZWQvMTI4MTA3Njc8L3VybD48L3JlbGF0ZWQtdXJscz48L3VybHM+PGN1
c3RvbTI+MTczODU1MDwvY3VzdG9tMj48bGFuZ3VhZ2U+ZW5nPC9sYW5ndWFnZT48L3JlY29yZD48
L0NpdGU+PENpdGU+PEF1dGhvcj5RdXJlc2hpPC9BdXRob3I+PFllYXI+MjAxMDwvWWVhcj48UmVj
TnVtPjIzMjwvUmVjTnVtPjxyZWNvcmQ+PHJlYy1udW1iZXI+MjMyPC9yZWMtbnVtYmVyPjxmb3Jl
aWduLWtleXM+PGtleSBhcHA9IkVOIiBkYi1pZD0icHZ0MDJwcjlzNXZ3dDhlenByOXhhMnB0dzJ3
OXhwOXphdHI1IiB0aW1lc3RhbXA9IjAiPjIzMjwva2V5PjwvZm9yZWlnbi1rZXlzPjxyZWYtdHlw
ZSBuYW1lPSJKb3VybmFsIEFydGljbGUiPjE3PC9yZWYtdHlwZT48Y29udHJpYnV0b3JzPjxhdXRo
b3JzPjxhdXRob3I+UXVyZXNoaSwgUy4gVS48L2F1dGhvcj48YXV0aG9yPktpbWJyZWxsLCBULjwv
YXV0aG9yPjxhdXRob3I+UHluZSwgSi4gTS48L2F1dGhvcj48YXV0aG9yPk1hZ3J1ZGVyLCBLLiBN
LjwvYXV0aG9yPjxhdXRob3I+SHVkc29uLCBULiBKLjwvYXV0aG9yPjxhdXRob3I+UGV0ZXJzZW4s
IE4uIEouPC9hdXRob3I+PGF1dGhvcj5ZdSwgSC4gSi48L2F1dGhvcj48YXV0aG9yPlNjaHVseiwg
UC4gRS48L2F1dGhvcj48YXV0aG9yPkt1bmlrLCBNLiBFLjwvYXV0aG9yPjwvYXV0aG9ycz48L2Nv
bnRyaWJ1dG9ycz48YXV0aC1hZGRyZXNzPkhvdXN0b24gQ2VudGVyIGZvciBRdWFsaXR5IG9mIENh
cmUgYW5kIFV0aWxpemF0aW9uIFN0dWRpZXMsIEhlYWx0aCBTZXJ2aWNlcyBSZXNlYXJjaCBhbmQg
RGV2ZWxvcG1lbnQgU2VydmljZSwgSG91c3RvbiwgVGV4YXMsIFVTQS48L2F1dGgtYWRkcmVzcz48
dGl0bGVzPjx0aXRsZT5HcmVhdGVyIHByZXZhbGVuY2UgYW5kIGluY2lkZW5jZSBvZiBkZW1lbnRp
YSBpbiBvbGRlciB2ZXRlcmFucyB3aXRoIHBvc3R0cmF1bWF0aWMgc3RyZXNzIGRpc29yZGVyPC90
aXRsZT48c2Vjb25kYXJ5LXRpdGxlPkogQW0gR2VyaWF0ciBTb2M8L3NlY29uZGFyeS10aXRsZT48
L3RpdGxlcz48cGFnZXM+MTYyNy0zMzwvcGFnZXM+PHZvbHVtZT41ODwvdm9sdW1lPjxudW1iZXI+
OTwvbnVtYmVyPjxlZGl0aW9uPjIwMTAvMDkvMjU8L2VkaXRpb24+PGtleXdvcmRzPjxrZXl3b3Jk
PkFnZWQ8L2tleXdvcmQ+PGtleXdvcmQ+RGVtZW50aWEvKmVwaWRlbWlvbG9neS9ldGlvbG9neTwv
a2V5d29yZD48a2V5d29yZD5GZW1hbGU8L2tleXdvcmQ+PGtleXdvcmQ+Rm9sbG93LVVwIFN0dWRp
ZXM8L2tleXdvcmQ+PGtleXdvcmQ+SHVtYW5zPC9rZXl3b3JkPjxrZXl3b3JkPkluY2lkZW5jZTwv
a2V5d29yZD48a2V5d29yZD5NYWxlPC9rZXl3b3JkPjxrZXl3b3JkPlByZXZhbGVuY2U8L2tleXdv
cmQ+PGtleXdvcmQ+UmV0cm9zcGVjdGl2ZSBTdHVkaWVzPC9rZXl3b3JkPjxrZXl3b3JkPlN0cmVz
cyBEaXNvcmRlcnMsIFBvc3QtVHJhdW1hdGljLypjb21wbGljYXRpb25zL2VwaWRlbWlvbG9neTwv
a2V5d29yZD48a2V5d29yZD5UaW1lIEZhY3RvcnM8L2tleXdvcmQ+PGtleXdvcmQ+VW5pdGVkIFN0
YXRlcy9lcGlkZW1pb2xvZ3k8L2tleXdvcmQ+PGtleXdvcmQ+VmV0ZXJhbnMvKnN0YXRpc3RpY3Mg
JmFtcDsgbnVtZXJpY2FsIGRhdGE8L2tleXdvcmQ+PC9rZXl3b3Jkcz48ZGF0ZXM+PHllYXI+MjAx
MDwveWVhcj48cHViLWRhdGVzPjxkYXRlPlNlcDwvZGF0ZT48L3B1Yi1kYXRlcz48L2RhdGVzPjxp
c2JuPjE1MzItNTQxNSAoRWxlY3Ryb25pYykmI3hEOzAwMDItODYxNCAoTGlua2luZyk8L2lzYm4+
PGFjY2Vzc2lvbi1udW0+MjA4NjMzMjE8L2FjY2Vzc2lvbi1udW0+PHVybHM+PHJlbGF0ZWQtdXJs
cz48dXJsPmh0dHA6Ly93d3cubmNiaS5ubG0ubmloLmdvdi9wdWJtZWQvMjA4NjMzMjE8L3VybD48
L3JlbGF0ZWQtdXJscz48L3VybHM+PGVsZWN0cm9uaWMtcmVzb3VyY2UtbnVtPjEwLjExMTEvai4x
NTMyLTU0MTUuMjAxMC4wMjk3Ny54PC9lbGVjdHJvbmljLXJlc291cmNlLW51bT48bGFuZ3VhZ2U+
ZW5nPC9sYW5ndWFnZT48L3JlY29yZD48L0NpdGU+PC9FbmROb3RlPgB=
</w:fldData>
        </w:fldChar>
      </w:r>
      <w:r w:rsidR="00795734">
        <w:instrText xml:space="preserve"> ADDIN EN.CITE </w:instrText>
      </w:r>
      <w:r w:rsidR="00795734">
        <w:fldChar w:fldCharType="begin">
          <w:fldData xml:space="preserve">PEVuZE5vdGU+PENpdGU+PEF1dGhvcj5ZYWZmZTwvQXV0aG9yPjxZZWFyPjIwMTA8L1llYXI+PFJl
Y051bT4xNjg8L1JlY051bT48RGlzcGxheVRleHQ+KDkxLTkzKTwvRGlzcGxheVRleHQ+PHJlY29y
ZD48cmVjLW51bWJlcj4xNjg8L3JlYy1udW1iZXI+PGZvcmVpZ24ta2V5cz48a2V5IGFwcD0iRU4i
IGRiLWlkPSJwdnQwMnByOXM1dnd0OGV6cHI5eGEycHR3Mnc5eHA5emF0cjUiIHRpbWVzdGFtcD0i
MCI+MTY4PC9rZXk+PC9mb3JlaWduLWtleXM+PHJlZi10eXBlIG5hbWU9IkpvdXJuYWwgQXJ0aWNs
ZSI+MTc8L3JlZi10eXBlPjxjb250cmlidXRvcnM+PGF1dGhvcnM+PGF1dGhvcj5ZYWZmZSwgSy48
L2F1dGhvcj48YXV0aG9yPlZpdHRpbmdob2ZmLCBFLjwvYXV0aG9yPjxhdXRob3I+TGluZHF1aXN0
LCBLLjwvYXV0aG9yPjxhdXRob3I+QmFybmVzLCBELjwvYXV0aG9yPjxhdXRob3I+Q292aW5za3ks
IEsuIEUuPC9hdXRob3I+PGF1dGhvcj5OZXlsYW4sIFQuPC9hdXRob3I+PGF1dGhvcj5LbHVzZSwg
TS48L2F1dGhvcj48YXV0aG9yPk1hcm1hciwgQy48L2F1dGhvcj48L2F1dGhvcnM+PC9jb250cmli
dXRvcnM+PGF1dGgtYWRkcmVzcz5TYW4gRnJhbmNpc2NvIFZldGVyYW5zIEFmZmFpcnMgTWVkaWNh
bCBDZW50ZXIsIFNhbiBGcmFuY2lzY28sIENBIDk0MTIxLCBVU0EuIGtyaXN0aW5lLnlhZmZlQHVj
c2YuZWR1PC9hdXRoLWFkZHJlc3M+PHRpdGxlcz48dGl0bGU+UG9zdHRyYXVtYXRpYyBzdHJlc3Mg
ZGlzb3JkZXIgYW5kIHJpc2sgb2YgZGVtZW50aWEgYW1vbmcgVVMgdmV0ZXJhbnM8L3RpdGxlPjxz
ZWNvbmRhcnktdGl0bGU+QXJjaCBHZW4gUHN5Y2hpYXRyeTwvc2Vjb25kYXJ5LXRpdGxlPjwvdGl0
bGVzPjxwZXJpb2RpY2FsPjxmdWxsLXRpdGxlPkFyY2ggR2VuIFBzeWNoaWF0cnk8L2Z1bGwtdGl0
bGU+PGFiYnItMT5BcmNoaXZlcyBvZiBnZW5lcmFsIHBzeWNoaWF0cnk8L2FiYnItMT48L3Blcmlv
ZGljYWw+PHBhZ2VzPjYwOC0xMzwvcGFnZXM+PHZvbHVtZT42Nzwvdm9sdW1lPjxudW1iZXI+Njwv
bnVtYmVyPjxlZGl0aW9uPjIwMTAvMDYvMTA8L2VkaXRpb24+PGtleXdvcmRzPjxrZXl3b3JkPkFn
ZWQ8L2tleXdvcmQ+PGtleXdvcmQ+Q29ob3J0IFN0dWRpZXM8L2tleXdvcmQ+PGtleXdvcmQ+Q29t
YmF0IERpc29yZGVycy9kaWFnbm9zaXMvZXBpZGVtaW9sb2d5PC9rZXl3b3JkPjxrZXl3b3JkPkNv
bW9yYmlkaXR5PC9rZXl3b3JkPjxrZXl3b3JkPkNyYW5pb2NlcmVicmFsIFRyYXVtYS9kaWFnbm9z
aXMvZXBpZGVtaW9sb2d5PC9rZXl3b3JkPjxrZXl3b3JkPkRlbWVudGlhL2RpYWdub3Npcy8qZXBp
ZGVtaW9sb2d5PC9rZXl3b3JkPjxrZXl3b3JkPkRlcHJlc3NpdmUgRGlzb3JkZXIvZGlhZ25vc2lz
L2VwaWRlbWlvbG9neTwva2V5d29yZD48a2V5d29yZD5GZW1hbGU8L2tleXdvcmQ+PGtleXdvcmQ+
SHVtYW5zPC9rZXl3b3JkPjxrZXl3b3JkPkxpZmUgQ2hhbmdlIEV2ZW50czwva2V5d29yZD48a2V5
d29yZD5Mb25naXR1ZGluYWwgU3R1ZGllczwva2V5d29yZD48a2V5d29yZD5NYWxlPC9rZXl3b3Jk
PjxrZXl3b3JkPk1pZGRsZSBBZ2VkPC9rZXl3b3JkPjxrZXl3b3JkPk1pbGl0YXJ5IFBlcnNvbm5l
bC9zdGF0aXN0aWNzICZhbXA7IG51bWVyaWNhbCBkYXRhPC9rZXl3b3JkPjxrZXl3b3JkPlByb3Bv
cnRpb25hbCBIYXphcmRzIE1vZGVsczwva2V5d29yZD48a2V5d29yZD5SZXRyb3NwZWN0aXZlIFN0
dWRpZXM8L2tleXdvcmQ+PGtleXdvcmQ+UmlzayBGYWN0b3JzPC9rZXl3b3JkPjxrZXl3b3JkPlN0
cmVzcyBEaXNvcmRlcnMsIFBvc3QtVHJhdW1hdGljL2RpYWdub3Npcy8qZXBpZGVtaW9sb2d5PC9r
ZXl3b3JkPjxrZXl3b3JkPlVuaXRlZCBTdGF0ZXMvZXBpZGVtaW9sb2d5PC9rZXl3b3JkPjxrZXl3
b3JkPlVuaXRlZCBTdGF0ZXMgRGVwYXJ0bWVudCBvZiBWZXRlcmFucyBBZmZhaXJzL3N0YXRpc3Rp
Y3MgJmFtcDsgbnVtZXJpY2FsIGRhdGE8L2tleXdvcmQ+PGtleXdvcmQ+VmV0ZXJhbnMvcHN5Y2hv
bG9neS8qc3RhdGlzdGljcyAmYW1wOyBudW1lcmljYWwgZGF0YTwva2V5d29yZD48L2tleXdvcmRz
PjxkYXRlcz48eWVhcj4yMDEwPC95ZWFyPjxwdWItZGF0ZXM+PGRhdGU+SnVuPC9kYXRlPjwvcHVi
LWRhdGVzPjwvZGF0ZXM+PGlzYm4+MTUzOC0zNjM2IChFbGVjdHJvbmljKSYjeEQ7MDAwMy05OTBY
IChMaW5raW5nKTwvaXNibj48YWNjZXNzaW9uLW51bT4yMDUzMDAxMDwvYWNjZXNzaW9uLW51bT48
dXJscz48cmVsYXRlZC11cmxzPjx1cmw+aHR0cDovL3d3dy5uY2JpLm5sbS5uaWguZ292L3B1Ym1l
ZC8yMDUzMDAxMDwvdXJsPjwvcmVsYXRlZC11cmxzPjwvdXJscz48Y3VzdG9tMj4yOTMzNzkzPC9j
dXN0b20yPjxlbGVjdHJvbmljLXJlc291cmNlLW51bT42Ny82LzYwOCBbcGlpXSYjeEQ7MTAuMTAw
MS9hcmNoZ2VucHN5Y2hpYXRyeS4yMDEwLjYxPC9lbGVjdHJvbmljLXJlc291cmNlLW51bT48bGFu
Z3VhZ2U+ZW5nPC9sYW5ndWFnZT48L3JlY29yZD48L0NpdGU+PENpdGU+PEF1dGhvcj5GbGVtaW5n
ZXI8L0F1dGhvcj48WWVhcj4yMDAzPC9ZZWFyPjxSZWNOdW0+NzM8L1JlY051bT48cmVjb3JkPjxy
ZWMtbnVtYmVyPjczPC9yZWMtbnVtYmVyPjxmb3JlaWduLWtleXM+PGtleSBhcHA9IkVOIiBkYi1p
ZD0icHZ0MDJwcjlzNXZ3dDhlenByOXhhMnB0dzJ3OXhwOXphdHI1IiB0aW1lc3RhbXA9IjAiPjcz
PC9rZXk+PC9mb3JlaWduLWtleXM+PHJlZi10eXBlIG5hbWU9IkpvdXJuYWwgQXJ0aWNsZSI+MTc8
L3JlZi10eXBlPjxjb250cmlidXRvcnM+PGF1dGhvcnM+PGF1dGhvcj5GbGVtaW5nZXIsIFMuPC9h
dXRob3I+PGF1dGhvcj5PbGl2ZXIsIEQuIEwuPC9hdXRob3I+PGF1dGhvcj5Mb3Zlc3RvbmUsIFMu
PC9hdXRob3I+PGF1dGhvcj5SYWJlLUhlc2tldGgsIFMuPC9hdXRob3I+PGF1dGhvcj5HaW9yYSwg
QS48L2F1dGhvcj48L2F1dGhvcnM+PC9jb250cmlidXRvcnM+PGF1dGgtYWRkcmVzcz5MaXNobWFu
IEJyYWluIEluanVyeSBVbml0LCBNYXVkc2xleSBIb3NwaXRhbCwgTG9uZG9uLCBVSy48L2F1dGgt
YWRkcmVzcz48dGl0bGVzPjx0aXRsZT5IZWFkIGluanVyeSBhcyBhIHJpc2sgZmFjdG9yIGZvciBB
bHpoZWltZXImYXBvcztzIGRpc2Vhc2U6IHRoZSBldmlkZW5jZSAxMCB5ZWFycyBvbjsgYSBwYXJ0
aWFsIHJlcGxpY2F0aW9uPC90aXRsZT48c2Vjb25kYXJ5LXRpdGxlPkogTmV1cm9sIE5ldXJvc3Vy
ZyBQc3ljaGlhdHJ5PC9zZWNvbmRhcnktdGl0bGU+PC90aXRsZXM+PHBhZ2VzPjg1Ny02MjwvcGFn
ZXM+PHZvbHVtZT43NDwvdm9sdW1lPjxudW1iZXI+NzwvbnVtYmVyPjxlZGl0aW9uPjIwMDMvMDYv
MTg8L2VkaXRpb24+PGtleXdvcmRzPjxrZXl3b3JkPkFsemhlaW1lciBEaXNlYXNlL2VwaWRlbWlv
bG9neS8qZXRpb2xvZ3k8L2tleXdvcmQ+PGtleXdvcmQ+Q2FzZS1Db250cm9sIFN0dWRpZXM8L2tl
eXdvcmQ+PGtleXdvcmQ+Q3JhbmlvY2VyZWJyYWwgVHJhdW1hLypjb21wbGljYXRpb25zPC9rZXl3
b3JkPjxrZXl3b3JkPkZlbWFsZTwva2V5d29yZD48a2V5d29yZD5IdW1hbnM8L2tleXdvcmQ+PGtl
eXdvcmQ+TWFsZTwva2V5d29yZD48a2V5d29yZD5PZGRzIFJhdGlvPC9rZXl3b3JkPjxrZXl3b3Jk
PlJlcHJvZHVjaWJpbGl0eSBvZiBSZXN1bHRzPC9rZXl3b3JkPjxrZXl3b3JkPlJpc2sgRmFjdG9y
czwva2V5d29yZD48L2tleXdvcmRzPjxkYXRlcz48eWVhcj4yMDAzPC95ZWFyPjxwdWItZGF0ZXM+
PGRhdGU+SnVsPC9kYXRlPjwvcHViLWRhdGVzPjwvZGF0ZXM+PGlzYm4+MDAyMi0zMDUwIChQcmlu
dCkmI3hEOzAwMjItMzA1MCAoTGlua2luZyk8L2lzYm4+PGFjY2Vzc2lvbi1udW0+MTI4MTA3Njc8
L2FjY2Vzc2lvbi1udW0+PHVybHM+PHJlbGF0ZWQtdXJscz48dXJsPmh0dHA6Ly93d3cubmNiaS5u
bG0ubmloLmdvdi9wdWJtZWQvMTI4MTA3Njc8L3VybD48L3JlbGF0ZWQtdXJscz48L3VybHM+PGN1
c3RvbTI+MTczODU1MDwvY3VzdG9tMj48bGFuZ3VhZ2U+ZW5nPC9sYW5ndWFnZT48L3JlY29yZD48
L0NpdGU+PENpdGU+PEF1dGhvcj5RdXJlc2hpPC9BdXRob3I+PFllYXI+MjAxMDwvWWVhcj48UmVj
TnVtPjIzMjwvUmVjTnVtPjxyZWNvcmQ+PHJlYy1udW1iZXI+MjMyPC9yZWMtbnVtYmVyPjxmb3Jl
aWduLWtleXM+PGtleSBhcHA9IkVOIiBkYi1pZD0icHZ0MDJwcjlzNXZ3dDhlenByOXhhMnB0dzJ3
OXhwOXphdHI1IiB0aW1lc3RhbXA9IjAiPjIzMjwva2V5PjwvZm9yZWlnbi1rZXlzPjxyZWYtdHlw
ZSBuYW1lPSJKb3VybmFsIEFydGljbGUiPjE3PC9yZWYtdHlwZT48Y29udHJpYnV0b3JzPjxhdXRo
b3JzPjxhdXRob3I+UXVyZXNoaSwgUy4gVS48L2F1dGhvcj48YXV0aG9yPktpbWJyZWxsLCBULjwv
YXV0aG9yPjxhdXRob3I+UHluZSwgSi4gTS48L2F1dGhvcj48YXV0aG9yPk1hZ3J1ZGVyLCBLLiBN
LjwvYXV0aG9yPjxhdXRob3I+SHVkc29uLCBULiBKLjwvYXV0aG9yPjxhdXRob3I+UGV0ZXJzZW4s
IE4uIEouPC9hdXRob3I+PGF1dGhvcj5ZdSwgSC4gSi48L2F1dGhvcj48YXV0aG9yPlNjaHVseiwg
UC4gRS48L2F1dGhvcj48YXV0aG9yPkt1bmlrLCBNLiBFLjwvYXV0aG9yPjwvYXV0aG9ycz48L2Nv
bnRyaWJ1dG9ycz48YXV0aC1hZGRyZXNzPkhvdXN0b24gQ2VudGVyIGZvciBRdWFsaXR5IG9mIENh
cmUgYW5kIFV0aWxpemF0aW9uIFN0dWRpZXMsIEhlYWx0aCBTZXJ2aWNlcyBSZXNlYXJjaCBhbmQg
RGV2ZWxvcG1lbnQgU2VydmljZSwgSG91c3RvbiwgVGV4YXMsIFVTQS48L2F1dGgtYWRkcmVzcz48
dGl0bGVzPjx0aXRsZT5HcmVhdGVyIHByZXZhbGVuY2UgYW5kIGluY2lkZW5jZSBvZiBkZW1lbnRp
YSBpbiBvbGRlciB2ZXRlcmFucyB3aXRoIHBvc3R0cmF1bWF0aWMgc3RyZXNzIGRpc29yZGVyPC90
aXRsZT48c2Vjb25kYXJ5LXRpdGxlPkogQW0gR2VyaWF0ciBTb2M8L3NlY29uZGFyeS10aXRsZT48
L3RpdGxlcz48cGFnZXM+MTYyNy0zMzwvcGFnZXM+PHZvbHVtZT41ODwvdm9sdW1lPjxudW1iZXI+
OTwvbnVtYmVyPjxlZGl0aW9uPjIwMTAvMDkvMjU8L2VkaXRpb24+PGtleXdvcmRzPjxrZXl3b3Jk
PkFnZWQ8L2tleXdvcmQ+PGtleXdvcmQ+RGVtZW50aWEvKmVwaWRlbWlvbG9neS9ldGlvbG9neTwv
a2V5d29yZD48a2V5d29yZD5GZW1hbGU8L2tleXdvcmQ+PGtleXdvcmQ+Rm9sbG93LVVwIFN0dWRp
ZXM8L2tleXdvcmQ+PGtleXdvcmQ+SHVtYW5zPC9rZXl3b3JkPjxrZXl3b3JkPkluY2lkZW5jZTwv
a2V5d29yZD48a2V5d29yZD5NYWxlPC9rZXl3b3JkPjxrZXl3b3JkPlByZXZhbGVuY2U8L2tleXdv
cmQ+PGtleXdvcmQ+UmV0cm9zcGVjdGl2ZSBTdHVkaWVzPC9rZXl3b3JkPjxrZXl3b3JkPlN0cmVz
cyBEaXNvcmRlcnMsIFBvc3QtVHJhdW1hdGljLypjb21wbGljYXRpb25zL2VwaWRlbWlvbG9neTwv
a2V5d29yZD48a2V5d29yZD5UaW1lIEZhY3RvcnM8L2tleXdvcmQ+PGtleXdvcmQ+VW5pdGVkIFN0
YXRlcy9lcGlkZW1pb2xvZ3k8L2tleXdvcmQ+PGtleXdvcmQ+VmV0ZXJhbnMvKnN0YXRpc3RpY3Mg
JmFtcDsgbnVtZXJpY2FsIGRhdGE8L2tleXdvcmQ+PC9rZXl3b3Jkcz48ZGF0ZXM+PHllYXI+MjAx
MDwveWVhcj48cHViLWRhdGVzPjxkYXRlPlNlcDwvZGF0ZT48L3B1Yi1kYXRlcz48L2RhdGVzPjxp
c2JuPjE1MzItNTQxNSAoRWxlY3Ryb25pYykmI3hEOzAwMDItODYxNCAoTGlua2luZyk8L2lzYm4+
PGFjY2Vzc2lvbi1udW0+MjA4NjMzMjE8L2FjY2Vzc2lvbi1udW0+PHVybHM+PHJlbGF0ZWQtdXJs
cz48dXJsPmh0dHA6Ly93d3cubmNiaS5ubG0ubmloLmdvdi9wdWJtZWQvMjA4NjMzMjE8L3VybD48
L3JlbGF0ZWQtdXJscz48L3VybHM+PGVsZWN0cm9uaWMtcmVzb3VyY2UtbnVtPjEwLjExMTEvai4x
NTMyLTU0MTUuMjAxMC4wMjk3Ny54PC9lbGVjdHJvbmljLXJlc291cmNlLW51bT48bGFuZ3VhZ2U+
ZW5nPC9sYW5ndWFnZT48L3JlY29yZD48L0NpdGU+PC9FbmROb3RlPgB=
</w:fldData>
        </w:fldChar>
      </w:r>
      <w:r w:rsidR="00795734">
        <w:instrText xml:space="preserve"> ADDIN EN.CITE.DATA </w:instrText>
      </w:r>
      <w:r w:rsidR="00795734">
        <w:fldChar w:fldCharType="end"/>
      </w:r>
      <w:r>
        <w:fldChar w:fldCharType="separate"/>
      </w:r>
      <w:r w:rsidR="00795734">
        <w:rPr>
          <w:noProof/>
        </w:rPr>
        <w:t>(</w:t>
      </w:r>
      <w:hyperlink w:anchor="_ENREF_91" w:tooltip="Yaffe, 2010 #168" w:history="1">
        <w:r w:rsidR="00795734">
          <w:rPr>
            <w:noProof/>
          </w:rPr>
          <w:t>91-93</w:t>
        </w:r>
      </w:hyperlink>
      <w:r w:rsidR="00795734">
        <w:rPr>
          <w:noProof/>
        </w:rPr>
        <w:t>)</w:t>
      </w:r>
      <w:r>
        <w:fldChar w:fldCharType="end"/>
      </w:r>
      <w:r>
        <w:t>. Military veterans in particular have elevated risks of both TBI and PTSD over the course of the</w:t>
      </w:r>
      <w:r w:rsidR="003C682A">
        <w:t>ir</w:t>
      </w:r>
      <w:r>
        <w:t xml:space="preserve"> service due to combat and other exposures. Funded by the Department of </w:t>
      </w:r>
      <w:proofErr w:type="spellStart"/>
      <w:r>
        <w:t>Defense</w:t>
      </w:r>
      <w:proofErr w:type="spellEnd"/>
      <w:r>
        <w:t xml:space="preserve">, a new study termed DOD-ADNI is investigating whether TBI and/or PTSD and veterans increases the risk for AD and decreases cognitive reserve </w:t>
      </w:r>
      <w:r w:rsidR="00E551DC">
        <w:fldChar w:fldCharType="begin">
          <w:fldData xml:space="preserve">PEVuZE5vdGU+PENpdGU+PEF1dGhvcj5XZWluZXI8L0F1dGhvcj48WWVhcj4yMDE0PC9ZZWFyPjxS
ZWNOdW0+MTc0MDwvUmVjTnVtPjxEaXNwbGF5VGV4dD4oOTQpPC9EaXNwbGF5VGV4dD48cmVjb3Jk
PjxyZWMtbnVtYmVyPjE3NDA8L3JlYy1udW1iZXI+PGZvcmVpZ24ta2V5cz48a2V5IGFwcD0iRU4i
IGRiLWlkPSJmZGV3eHRkNTZ2MHg1NWVmcmZrNWV4MHNlMDV0ejAweDJkNXciIHRpbWVzdGFtcD0i
MTQwNjIyMzAxNyI+MTc0MDwva2V5PjwvZm9yZWlnbi1rZXlzPjxyZWYtdHlwZSBuYW1lPSJKb3Vy
bmFsIEFydGljbGUiPjE3PC9yZWYtdHlwZT48Y29udHJpYnV0b3JzPjxhdXRob3JzPjxhdXRob3I+
V2VpbmVyLCBNLiBXLjwvYXV0aG9yPjxhdXRob3I+VmVpdGNoLCBELiBQLjwvYXV0aG9yPjxhdXRo
b3I+SGF5ZXMsIEouPC9hdXRob3I+PGF1dGhvcj5OZXlsYW4sIFQuPC9hdXRob3I+PGF1dGhvcj5H
cmFmbWFuLCBKLjwvYXV0aG9yPjxhdXRob3I+QWlzZW4sIFAuIFMuPC9hdXRob3I+PGF1dGhvcj5Q
ZXRlcnNlbiwgUi4gQy48L2F1dGhvcj48YXV0aG9yPkphY2ssIEMuPC9hdXRob3I+PGF1dGhvcj5K
YWd1c3QsIFcuPC9hdXRob3I+PGF1dGhvcj5Ucm9qYW5vd3NraSwgSi4gUS48L2F1dGhvcj48YXV0
aG9yPlNoYXcsIEwuIE0uPC9hdXRob3I+PGF1dGhvcj5TYXlraW4sIEEuIEouPC9hdXRob3I+PGF1
dGhvcj5HcmVlbiwgUi4gQy48L2F1dGhvcj48YXV0aG9yPkhhcnZleSwgRC48L2F1dGhvcj48YXV0
aG9yPlRvZ2EsIEEuIFcuPC9hdXRob3I+PGF1dGhvcj5GcmllZGwsIEsuIEUuPC9hdXRob3I+PGF1
dGhvcj5QYWNpZmljbywgQS48L2F1dGhvcj48YXV0aG9yPlNoZWxpbmUsIFkuPC9hdXRob3I+PGF1
dGhvcj5ZYWZmZSwgSy48L2F1dGhvcj48YXV0aG9yPk1vaGxlbm9mZiwgQi48L2F1dGhvcj48YXV0
aG9yPkRlcGFydG1lbnQgb2YgRGVmZW5zZSBBbHpoZWltZXImYXBvcztzIERpc2Vhc2UgTmV1cm9p
bWFnaW5nLCBJbml0aWF0aXZlPC9hdXRob3I+PC9hdXRob3JzPjwvY29udHJpYnV0b3JzPjxhdXRo
LWFkZHJlc3M+RGVwYXJ0bWVudCBvZiBWZXRlcmFucyBBZmZhaXJzIE1lZGljYWwgQ2VudGVyLCBD
ZW50ZXIgZm9yIEltYWdpbmcgb2YgTmV1cm9kZWdlbmVyYXRpdmUgRGlzZWFzZXMsIFNhbiBGcmFu
Y2lzY28sIENBLCBVU0E7IERlcGFydG1lbnQgb2YgUmFkaW9sb2d5LCBVbml2ZXJzaXR5IG9mIENh
bGlmb3JuaWEsIFNhbiBGcmFuY2lzY28sIENBLCBVU0E7IERlcGFydG1lbnQgb2YgTWVkaWNpbmUs
IFVuaXZlcnNpdHkgb2YgQ2FsaWZvcm5pYSwgU2FuIEZyYW5jaXNjbywgQ0EsIFVTQTsgRGVwYXJ0
bWVudCBvZiBQc3ljaGlhdHJ5LCBVbml2ZXJzaXR5IG9mIENhbGlmb3JuaWEsIFNhbiBGcmFuY2lz
Y28sIENBLCBVU0E7IERlcGFydG1lbnQgb2YgTmV1cm9sb2d5LCBVbml2ZXJzaXR5IG9mIENhbGlm
b3JuaWEsIFNhbiBGcmFuY2lzY28sIENBLCBVU0EuIEVsZWN0cm9uaWMgYWRkcmVzczogbWljaGFl
bC53ZWluZXJAdWNzZi5lZHUuJiN4RDtEZXBhcnRtZW50IG9mIFZldGVyYW5zIEFmZmFpcnMgTWVk
aWNhbCBDZW50ZXIsIENlbnRlciBmb3IgSW1hZ2luZyBvZiBOZXVyb2RlZ2VuZXJhdGl2ZSBEaXNl
YXNlcywgU2FuIEZyYW5jaXNjbywgQ0EsIFVTQS4mI3hEO0RlcGFydG1lbnQgb2YgUHN5Y2hpYXRy
eSwgVW5pdmVyc2l0eSBvZiBDYWxpZm9ybmlhLCBTYW4gRnJhbmNpc2NvLCBDQSwgVVNBLiYjeEQ7
RGVwYXJ0bWVudCBvZiBQc3ljaGlhdHJ5LCBGZWluYmVyZyBTY2hvb2wgb2YgTWVkaWNpbmUsIE5v
cnRod2VzdGVybiBVbml2ZXJzaXR5LCBDaGljYWdvLCBJTCwgVVNBLiYjeEQ7RGVwYXJ0bWVudCBv
ZiBOZXVyb3NjaWVuY2VzLCBVbml2ZXJzaXR5IG9mIENhbGlmb3JuaWEgU2FuIERpZWdvLCBMYSBK
b2xsYSwgQ0EsIFVTQS4mI3hEO0RlcGFydG1lbnQgb2YgTmV1cm9sb2d5LCBNYXlvIENsaW5pYywg
Um9jaGVzdGVyLCBNTiwgVVNBLiYjeEQ7RGVwYXJ0bWVudCBvZiBSYWRpb2xvZ3ksIE1heW8gQ2xp
bmljLCBSb2NoZXN0ZXIsIE1OLCBVU0EuJiN4RDtIZWxlbiBXaWxscyBOZXVyb3NjaWVuY2UgSW5z
dGl0dXRlLCBVbml2ZXJzaXR5IG9mIENhbGlmb3JuaWEgQmVya2VsZXksIEJlcmtlbGV5LCBDQSwg
VVNBLiYjeEQ7SW5zdGl0dXRlIG9uIEFnaW5nLCBQZXJlbG1hbiBTY2hvb2wgb2YgTWVkaWNpbmUs
IFVuaXZlcnNpdHkgb2YgUGVubnN5bHZhbmlhLCBQaGlsYWRlbHBoaWEsIFBBLCBVU0E7IEFsemhl
aW1lciZhcG9zO3MgRGlzZWFzZSBDb3JlIENlbnRlciwgUGVyZWxtYW4gU2Nob29sIG9mIE1lZGlj
aW5lLCBVbml2ZXJzaXR5IG9mIFBlbm5zeWx2YW5pYSwgUGhpbGFkZWxwaGlhLCBQQSwgVVNBOyBV
ZGFsbCBQYXJraW5zb24mYXBvcztzIFJlc2VhcmNoIENlbnRlciwgUGVyZWxtYW4gU2Nob29sIG9m
IE1lZGljaW5lLCBVbml2ZXJzaXR5IG9mIFBlbm5zeWx2YW5pYSwgUGhpbGFkZWxwaGlhLCBQQSwg
VVNBOyBEZXBhcnRtZW50IG9mIFBhdGhvbG9neSBhbmQgTGFib3JhdG9yeSBNZWRpY2luZSwgQ2Vu
dGVyIGZvciBOZXVyb2RlZ2VuZXJhdGl2ZSBSZXNlYXJjaCwgUGVyZWxtYW4gU2Nob29sIG9mIE1l
ZGljaW5lLCBVbml2ZXJzaXR5IG9mIFBlbm5zeWx2YW5pYSwgUGhpbGFkZWxwaGlhLCBQQSwgVVNB
LiYjeEQ7RGVwYXJ0bWVudCBvZiBQYXRob2xvZ3kgYW5kIExhYm9yYXRvcnkgTWVkaWNpbmUsIFBl
cmVsbWFuIFNjaG9vbCBvZiBNZWRpY2luZSwgVW5pdmVyc2l0eSBvZiBQZW5uc3lsdmFuaWEsIFBo
aWxhZGVscGhpYSwgUEEsIFVTQS4mI3hEO0RlcGFydG1lbnQgb2YgUmFkaW9sb2d5IGFuZCBJbWFn
aW5nIFNjaWVuY2VzLCBJbmRpYW5hIFVuaXZlcnNpdHkgU2Nob29sIG9mIE1lZGljaW5lLCBJbmRp
YW5hcG9saXMsIElOLCBVU0E7IERlcGFydG1lbnQgb2YgTWVkaWNhbCBhbmQgTW9sZWN1bGFyIEdl
bmV0aWNzLCBJbmRpYW5hIFVuaXZlcnNpdHkgU2Nob29sIG9mIE1lZGljaW5lLCBJbmRpYW5hcG9s
aXMsIElOLCBVU0EuJiN4RDtEaXZpc2lvbiBvZiBHZW5ldGljcywgRGVwYXJ0bWVudCBvZiBNZWRp
Y2luZSwgQnJpZ2hhbSBhbmQgV29tZW4mYXBvcztzIEhvc3BpdGFsIGFuZCBIYXJ2YXJkIE1lZGlj
YWwgU2Nob29sLCBCb3N0b24sIE1BLCBVU0EuJiN4RDtEaXZpc2lvbiBvZiBCaW9zdGF0aXN0aWNz
LCBEZXBhcnRtZW50IG9mIFB1YmxpYyBIZWFsdGggU2NpZW5jZXMsIFVuaXZlcnNpdHkgb2YgQ2Fs
aWZvcm5pYSwgRGF2aXMsIENBLCBVU0EuJiN4RDtMYWJvcmF0b3J5IG9mIE5ldXJvaW1hZ2luZywg
SW5zdGl0dXRlIG9mIE5ldXJvaW1hZ2luZyBhbmQgSW5mb3JtYXRpY3MsIFVuaXZlcnNpdHkgb2Yg
U291dGhlcm4gQ2FsaWZvcm5pYSBMb3MgQW5nZWxlcywgTG9zIEFuZ2VsZXMsIENBLCBVU0EuJiN4
RDtEZXBhcnRtZW50IG9mIE5ldXJvbG9neSwgVW5pdmVyc2l0eSBvZiBDYWxpZm9ybmlhLCBTYW4g
RnJhbmNpc2NvLCBDQSwgVVNBLiYjeEQ7VGVsZW1lZGljaW5lIGFuZCBBZHZhbmNlZCBUZWNobm9s
b2d5IFJlc2VhcmNoIENlbnRlciwgVS5TLiBBcm15IE1lZGljYWwgUmVzZWFyY2ggYW5kIE1hdGVy
aWVsIENvbW1hbmQsIEZvcnQgRGV0cmljaywgTUQsIFVTQS4mI3hEO0RlcGFydG1lbnQgb2YgUHN5
Y2hpYXRyeSwgV2FzaGluZ3RvbiBVbml2ZXJzaXR5IFNjaG9vbCBvZiBNZWRpY2luZSwgV2FzaGlu
Z3RvbiBVbml2ZXJzaXR5LCBTdC4gTG91aXMsIE1PLCBVU0EuJiN4RDtEZXBhcnRtZW50IG9mIFBz
eWNoaWF0cnksIFVuaXZlcnNpdHkgb2YgQ2FsaWZvcm5pYSwgU2FuIEZyYW5jaXNjbywgQ0EsIFVT
QTsgRGVwYXJ0bWVudCBvZiBOZXVyb2xvZ3ksIFVuaXZlcnNpdHkgb2YgQ2FsaWZvcm5pYSwgU2Fu
IEZyYW5jaXNjbywgQ0EsIFVTQS48L2F1dGgtYWRkcmVzcz48dGl0bGVzPjx0aXRsZT5FZmZlY3Rz
IG9mIHRyYXVtYXRpYyBicmFpbiBpbmp1cnkgYW5kIHBvc3R0cmF1bWF0aWMgc3RyZXNzIGRpc29y
ZGVyIG9uIEFsemhlaW1lciZhcG9zO3MgZGlzZWFzZSBpbiB2ZXRlcmFucywgdXNpbmcgdGhlIEFs
emhlaW1lciZhcG9zO3MgRGlzZWFzZSBOZXVyb2ltYWdpbmcgSW5pdGlhdGl2ZTwvdGl0bGU+PHNl
Y29uZGFyeS10aXRsZT5BbHpoZWltZXJzIERlbWVudDwvc2Vjb25kYXJ5LXRpdGxlPjxhbHQtdGl0
bGU+QWx6aGVpbWVyJmFwb3M7cyAmYW1wOyBkZW1lbnRpYSA6IHRoZSBqb3VybmFsIG9mIHRoZSBB
bHpoZWltZXImYXBvcztzIEFzc29jaWF0aW9uPC9hbHQtdGl0bGU+PC90aXRsZXM+PHBlcmlvZGlj
YWw+PGZ1bGwtdGl0bGU+QWx6aGVpbWVycyBEZW1lbnQ8L2Z1bGwtdGl0bGU+PC9wZXJpb2RpY2Fs
PjxwYWdlcz5TMjI2LTM1PC9wYWdlcz48dm9sdW1lPjEwPC92b2x1bWU+PG51bWJlcj4zIFN1cHBs
PC9udW1iZXI+PGRhdGVzPjx5ZWFyPjIwMTQ8L3llYXI+PHB1Yi1kYXRlcz48ZGF0ZT5KdW48L2Rh
dGU+PC9wdWItZGF0ZXM+PC9kYXRlcz48aXNibj4xNTUyLTUyNzkgKEVsZWN0cm9uaWMpJiN4RDsx
NTUyLTUyNjAgKExpbmtpbmcpPC9pc2JuPjxhY2Nlc3Npb24tbnVtPjI0OTI0NjczPC9hY2Nlc3Np
b24tbnVtPjx1cmxzPjxyZWxhdGVkLXVybHM+PHVybD5odHRwOi8vd3d3Lm5jYmkubmxtLm5paC5n
b3YvcHVibWVkLzI0OTI0NjczPC91cmw+PC9yZWxhdGVkLXVybHM+PC91cmxzPjxlbGVjdHJvbmlj
LXJlc291cmNlLW51bT4xMC4xMDE2L2ouamFsei4yMDE0LjA0LjAwNTwvZWxlY3Ryb25pYy1yZXNv
dXJjZS1udW0+PC9yZWNvcmQ+PC9DaXRlPjwvRW5kTm90ZT4A
</w:fldData>
        </w:fldChar>
      </w:r>
      <w:r w:rsidR="00795734">
        <w:instrText xml:space="preserve"> ADDIN EN.CITE </w:instrText>
      </w:r>
      <w:r w:rsidR="00795734">
        <w:fldChar w:fldCharType="begin">
          <w:fldData xml:space="preserve">PEVuZE5vdGU+PENpdGU+PEF1dGhvcj5XZWluZXI8L0F1dGhvcj48WWVhcj4yMDE0PC9ZZWFyPjxS
ZWNOdW0+MTc0MDwvUmVjTnVtPjxEaXNwbGF5VGV4dD4oOTQpPC9EaXNwbGF5VGV4dD48cmVjb3Jk
PjxyZWMtbnVtYmVyPjE3NDA8L3JlYy1udW1iZXI+PGZvcmVpZ24ta2V5cz48a2V5IGFwcD0iRU4i
IGRiLWlkPSJmZGV3eHRkNTZ2MHg1NWVmcmZrNWV4MHNlMDV0ejAweDJkNXciIHRpbWVzdGFtcD0i
MTQwNjIyMzAxNyI+MTc0MDwva2V5PjwvZm9yZWlnbi1rZXlzPjxyZWYtdHlwZSBuYW1lPSJKb3Vy
bmFsIEFydGljbGUiPjE3PC9yZWYtdHlwZT48Y29udHJpYnV0b3JzPjxhdXRob3JzPjxhdXRob3I+
V2VpbmVyLCBNLiBXLjwvYXV0aG9yPjxhdXRob3I+VmVpdGNoLCBELiBQLjwvYXV0aG9yPjxhdXRo
b3I+SGF5ZXMsIEouPC9hdXRob3I+PGF1dGhvcj5OZXlsYW4sIFQuPC9hdXRob3I+PGF1dGhvcj5H
cmFmbWFuLCBKLjwvYXV0aG9yPjxhdXRob3I+QWlzZW4sIFAuIFMuPC9hdXRob3I+PGF1dGhvcj5Q
ZXRlcnNlbiwgUi4gQy48L2F1dGhvcj48YXV0aG9yPkphY2ssIEMuPC9hdXRob3I+PGF1dGhvcj5K
YWd1c3QsIFcuPC9hdXRob3I+PGF1dGhvcj5Ucm9qYW5vd3NraSwgSi4gUS48L2F1dGhvcj48YXV0
aG9yPlNoYXcsIEwuIE0uPC9hdXRob3I+PGF1dGhvcj5TYXlraW4sIEEuIEouPC9hdXRob3I+PGF1
dGhvcj5HcmVlbiwgUi4gQy48L2F1dGhvcj48YXV0aG9yPkhhcnZleSwgRC48L2F1dGhvcj48YXV0
aG9yPlRvZ2EsIEEuIFcuPC9hdXRob3I+PGF1dGhvcj5GcmllZGwsIEsuIEUuPC9hdXRob3I+PGF1
dGhvcj5QYWNpZmljbywgQS48L2F1dGhvcj48YXV0aG9yPlNoZWxpbmUsIFkuPC9hdXRob3I+PGF1
dGhvcj5ZYWZmZSwgSy48L2F1dGhvcj48YXV0aG9yPk1vaGxlbm9mZiwgQi48L2F1dGhvcj48YXV0
aG9yPkRlcGFydG1lbnQgb2YgRGVmZW5zZSBBbHpoZWltZXImYXBvcztzIERpc2Vhc2UgTmV1cm9p
bWFnaW5nLCBJbml0aWF0aXZlPC9hdXRob3I+PC9hdXRob3JzPjwvY29udHJpYnV0b3JzPjxhdXRo
LWFkZHJlc3M+RGVwYXJ0bWVudCBvZiBWZXRlcmFucyBBZmZhaXJzIE1lZGljYWwgQ2VudGVyLCBD
ZW50ZXIgZm9yIEltYWdpbmcgb2YgTmV1cm9kZWdlbmVyYXRpdmUgRGlzZWFzZXMsIFNhbiBGcmFu
Y2lzY28sIENBLCBVU0E7IERlcGFydG1lbnQgb2YgUmFkaW9sb2d5LCBVbml2ZXJzaXR5IG9mIENh
bGlmb3JuaWEsIFNhbiBGcmFuY2lzY28sIENBLCBVU0E7IERlcGFydG1lbnQgb2YgTWVkaWNpbmUs
IFVuaXZlcnNpdHkgb2YgQ2FsaWZvcm5pYSwgU2FuIEZyYW5jaXNjbywgQ0EsIFVTQTsgRGVwYXJ0
bWVudCBvZiBQc3ljaGlhdHJ5LCBVbml2ZXJzaXR5IG9mIENhbGlmb3JuaWEsIFNhbiBGcmFuY2lz
Y28sIENBLCBVU0E7IERlcGFydG1lbnQgb2YgTmV1cm9sb2d5LCBVbml2ZXJzaXR5IG9mIENhbGlm
b3JuaWEsIFNhbiBGcmFuY2lzY28sIENBLCBVU0EuIEVsZWN0cm9uaWMgYWRkcmVzczogbWljaGFl
bC53ZWluZXJAdWNzZi5lZHUuJiN4RDtEZXBhcnRtZW50IG9mIFZldGVyYW5zIEFmZmFpcnMgTWVk
aWNhbCBDZW50ZXIsIENlbnRlciBmb3IgSW1hZ2luZyBvZiBOZXVyb2RlZ2VuZXJhdGl2ZSBEaXNl
YXNlcywgU2FuIEZyYW5jaXNjbywgQ0EsIFVTQS4mI3hEO0RlcGFydG1lbnQgb2YgUHN5Y2hpYXRy
eSwgVW5pdmVyc2l0eSBvZiBDYWxpZm9ybmlhLCBTYW4gRnJhbmNpc2NvLCBDQSwgVVNBLiYjeEQ7
RGVwYXJ0bWVudCBvZiBQc3ljaGlhdHJ5LCBGZWluYmVyZyBTY2hvb2wgb2YgTWVkaWNpbmUsIE5v
cnRod2VzdGVybiBVbml2ZXJzaXR5LCBDaGljYWdvLCBJTCwgVVNBLiYjeEQ7RGVwYXJ0bWVudCBv
ZiBOZXVyb3NjaWVuY2VzLCBVbml2ZXJzaXR5IG9mIENhbGlmb3JuaWEgU2FuIERpZWdvLCBMYSBK
b2xsYSwgQ0EsIFVTQS4mI3hEO0RlcGFydG1lbnQgb2YgTmV1cm9sb2d5LCBNYXlvIENsaW5pYywg
Um9jaGVzdGVyLCBNTiwgVVNBLiYjeEQ7RGVwYXJ0bWVudCBvZiBSYWRpb2xvZ3ksIE1heW8gQ2xp
bmljLCBSb2NoZXN0ZXIsIE1OLCBVU0EuJiN4RDtIZWxlbiBXaWxscyBOZXVyb3NjaWVuY2UgSW5z
dGl0dXRlLCBVbml2ZXJzaXR5IG9mIENhbGlmb3JuaWEgQmVya2VsZXksIEJlcmtlbGV5LCBDQSwg
VVNBLiYjeEQ7SW5zdGl0dXRlIG9uIEFnaW5nLCBQZXJlbG1hbiBTY2hvb2wgb2YgTWVkaWNpbmUs
IFVuaXZlcnNpdHkgb2YgUGVubnN5bHZhbmlhLCBQaGlsYWRlbHBoaWEsIFBBLCBVU0E7IEFsemhl
aW1lciZhcG9zO3MgRGlzZWFzZSBDb3JlIENlbnRlciwgUGVyZWxtYW4gU2Nob29sIG9mIE1lZGlj
aW5lLCBVbml2ZXJzaXR5IG9mIFBlbm5zeWx2YW5pYSwgUGhpbGFkZWxwaGlhLCBQQSwgVVNBOyBV
ZGFsbCBQYXJraW5zb24mYXBvcztzIFJlc2VhcmNoIENlbnRlciwgUGVyZWxtYW4gU2Nob29sIG9m
IE1lZGljaW5lLCBVbml2ZXJzaXR5IG9mIFBlbm5zeWx2YW5pYSwgUGhpbGFkZWxwaGlhLCBQQSwg
VVNBOyBEZXBhcnRtZW50IG9mIFBhdGhvbG9neSBhbmQgTGFib3JhdG9yeSBNZWRpY2luZSwgQ2Vu
dGVyIGZvciBOZXVyb2RlZ2VuZXJhdGl2ZSBSZXNlYXJjaCwgUGVyZWxtYW4gU2Nob29sIG9mIE1l
ZGljaW5lLCBVbml2ZXJzaXR5IG9mIFBlbm5zeWx2YW5pYSwgUGhpbGFkZWxwaGlhLCBQQSwgVVNB
LiYjeEQ7RGVwYXJ0bWVudCBvZiBQYXRob2xvZ3kgYW5kIExhYm9yYXRvcnkgTWVkaWNpbmUsIFBl
cmVsbWFuIFNjaG9vbCBvZiBNZWRpY2luZSwgVW5pdmVyc2l0eSBvZiBQZW5uc3lsdmFuaWEsIFBo
aWxhZGVscGhpYSwgUEEsIFVTQS4mI3hEO0RlcGFydG1lbnQgb2YgUmFkaW9sb2d5IGFuZCBJbWFn
aW5nIFNjaWVuY2VzLCBJbmRpYW5hIFVuaXZlcnNpdHkgU2Nob29sIG9mIE1lZGljaW5lLCBJbmRp
YW5hcG9saXMsIElOLCBVU0E7IERlcGFydG1lbnQgb2YgTWVkaWNhbCBhbmQgTW9sZWN1bGFyIEdl
bmV0aWNzLCBJbmRpYW5hIFVuaXZlcnNpdHkgU2Nob29sIG9mIE1lZGljaW5lLCBJbmRpYW5hcG9s
aXMsIElOLCBVU0EuJiN4RDtEaXZpc2lvbiBvZiBHZW5ldGljcywgRGVwYXJ0bWVudCBvZiBNZWRp
Y2luZSwgQnJpZ2hhbSBhbmQgV29tZW4mYXBvcztzIEhvc3BpdGFsIGFuZCBIYXJ2YXJkIE1lZGlj
YWwgU2Nob29sLCBCb3N0b24sIE1BLCBVU0EuJiN4RDtEaXZpc2lvbiBvZiBCaW9zdGF0aXN0aWNz
LCBEZXBhcnRtZW50IG9mIFB1YmxpYyBIZWFsdGggU2NpZW5jZXMsIFVuaXZlcnNpdHkgb2YgQ2Fs
aWZvcm5pYSwgRGF2aXMsIENBLCBVU0EuJiN4RDtMYWJvcmF0b3J5IG9mIE5ldXJvaW1hZ2luZywg
SW5zdGl0dXRlIG9mIE5ldXJvaW1hZ2luZyBhbmQgSW5mb3JtYXRpY3MsIFVuaXZlcnNpdHkgb2Yg
U291dGhlcm4gQ2FsaWZvcm5pYSBMb3MgQW5nZWxlcywgTG9zIEFuZ2VsZXMsIENBLCBVU0EuJiN4
RDtEZXBhcnRtZW50IG9mIE5ldXJvbG9neSwgVW5pdmVyc2l0eSBvZiBDYWxpZm9ybmlhLCBTYW4g
RnJhbmNpc2NvLCBDQSwgVVNBLiYjeEQ7VGVsZW1lZGljaW5lIGFuZCBBZHZhbmNlZCBUZWNobm9s
b2d5IFJlc2VhcmNoIENlbnRlciwgVS5TLiBBcm15IE1lZGljYWwgUmVzZWFyY2ggYW5kIE1hdGVy
aWVsIENvbW1hbmQsIEZvcnQgRGV0cmljaywgTUQsIFVTQS4mI3hEO0RlcGFydG1lbnQgb2YgUHN5
Y2hpYXRyeSwgV2FzaGluZ3RvbiBVbml2ZXJzaXR5IFNjaG9vbCBvZiBNZWRpY2luZSwgV2FzaGlu
Z3RvbiBVbml2ZXJzaXR5LCBTdC4gTG91aXMsIE1PLCBVU0EuJiN4RDtEZXBhcnRtZW50IG9mIFBz
eWNoaWF0cnksIFVuaXZlcnNpdHkgb2YgQ2FsaWZvcm5pYSwgU2FuIEZyYW5jaXNjbywgQ0EsIFVT
QTsgRGVwYXJ0bWVudCBvZiBOZXVyb2xvZ3ksIFVuaXZlcnNpdHkgb2YgQ2FsaWZvcm5pYSwgU2Fu
IEZyYW5jaXNjbywgQ0EsIFVTQS48L2F1dGgtYWRkcmVzcz48dGl0bGVzPjx0aXRsZT5FZmZlY3Rz
IG9mIHRyYXVtYXRpYyBicmFpbiBpbmp1cnkgYW5kIHBvc3R0cmF1bWF0aWMgc3RyZXNzIGRpc29y
ZGVyIG9uIEFsemhlaW1lciZhcG9zO3MgZGlzZWFzZSBpbiB2ZXRlcmFucywgdXNpbmcgdGhlIEFs
emhlaW1lciZhcG9zO3MgRGlzZWFzZSBOZXVyb2ltYWdpbmcgSW5pdGlhdGl2ZTwvdGl0bGU+PHNl
Y29uZGFyeS10aXRsZT5BbHpoZWltZXJzIERlbWVudDwvc2Vjb25kYXJ5LXRpdGxlPjxhbHQtdGl0
bGU+QWx6aGVpbWVyJmFwb3M7cyAmYW1wOyBkZW1lbnRpYSA6IHRoZSBqb3VybmFsIG9mIHRoZSBB
bHpoZWltZXImYXBvcztzIEFzc29jaWF0aW9uPC9hbHQtdGl0bGU+PC90aXRsZXM+PHBlcmlvZGlj
YWw+PGZ1bGwtdGl0bGU+QWx6aGVpbWVycyBEZW1lbnQ8L2Z1bGwtdGl0bGU+PC9wZXJpb2RpY2Fs
PjxwYWdlcz5TMjI2LTM1PC9wYWdlcz48dm9sdW1lPjEwPC92b2x1bWU+PG51bWJlcj4zIFN1cHBs
PC9udW1iZXI+PGRhdGVzPjx5ZWFyPjIwMTQ8L3llYXI+PHB1Yi1kYXRlcz48ZGF0ZT5KdW48L2Rh
dGU+PC9wdWItZGF0ZXM+PC9kYXRlcz48aXNibj4xNTUyLTUyNzkgKEVsZWN0cm9uaWMpJiN4RDsx
NTUyLTUyNjAgKExpbmtpbmcpPC9pc2JuPjxhY2Nlc3Npb24tbnVtPjI0OTI0NjczPC9hY2Nlc3Np
b24tbnVtPjx1cmxzPjxyZWxhdGVkLXVybHM+PHVybD5odHRwOi8vd3d3Lm5jYmkubmxtLm5paC5n
b3YvcHVibWVkLzI0OTI0NjczPC91cmw+PC9yZWxhdGVkLXVybHM+PC91cmxzPjxlbGVjdHJvbmlj
LXJlc291cmNlLW51bT4xMC4xMDE2L2ouamFsei4yMDE0LjA0LjAwNTwvZWxlY3Ryb25pYy1yZXNv
dXJjZS1udW0+PC9yZWNvcmQ+PC9DaXRlPjwvRW5kTm90ZT4A
</w:fldData>
        </w:fldChar>
      </w:r>
      <w:r w:rsidR="00795734">
        <w:instrText xml:space="preserve"> ADDIN EN.CITE.DATA </w:instrText>
      </w:r>
      <w:r w:rsidR="00795734">
        <w:fldChar w:fldCharType="end"/>
      </w:r>
      <w:r w:rsidR="00E551DC">
        <w:fldChar w:fldCharType="separate"/>
      </w:r>
      <w:r w:rsidR="00795734">
        <w:rPr>
          <w:noProof/>
        </w:rPr>
        <w:t>(</w:t>
      </w:r>
      <w:hyperlink w:anchor="_ENREF_94" w:tooltip="Weiner, 2014 #1740" w:history="1">
        <w:r w:rsidR="00795734">
          <w:rPr>
            <w:noProof/>
          </w:rPr>
          <w:t>94</w:t>
        </w:r>
      </w:hyperlink>
      <w:r w:rsidR="00795734">
        <w:rPr>
          <w:noProof/>
        </w:rPr>
        <w:t>)</w:t>
      </w:r>
      <w:r w:rsidR="00E551DC">
        <w:fldChar w:fldCharType="end"/>
      </w:r>
      <w:r>
        <w:t>.</w:t>
      </w:r>
      <w:r w:rsidR="003C682A">
        <w:t xml:space="preserve"> This longitudinal study uses ADNI methodology to obtain baseline and one year measurements of AD pathophysiological markers, medial temporal brain atrophy, and cognitive function in three groups of veterans: those with a history of TBI (with or without PTSD), those with ongoing PTSD (without TBI), and control subjects comparable in age, gender, and education </w:t>
      </w:r>
      <w:r w:rsidR="003C682A">
        <w:fldChar w:fldCharType="begin">
          <w:fldData xml:space="preserve">PEVuZE5vdGU+PENpdGU+PEF1dGhvcj5XZWluZXI8L0F1dGhvcj48WWVhcj4yMDE0PC9ZZWFyPjxS
ZWNOdW0+MTc0MDwvUmVjTnVtPjxEaXNwbGF5VGV4dD4oOTQpPC9EaXNwbGF5VGV4dD48cmVjb3Jk
PjxyZWMtbnVtYmVyPjE3NDA8L3JlYy1udW1iZXI+PGZvcmVpZ24ta2V5cz48a2V5IGFwcD0iRU4i
IGRiLWlkPSJmZGV3eHRkNTZ2MHg1NWVmcmZrNWV4MHNlMDV0ejAweDJkNXciIHRpbWVzdGFtcD0i
MTQwNjIyMzAxNyI+MTc0MDwva2V5PjwvZm9yZWlnbi1rZXlzPjxyZWYtdHlwZSBuYW1lPSJKb3Vy
bmFsIEFydGljbGUiPjE3PC9yZWYtdHlwZT48Y29udHJpYnV0b3JzPjxhdXRob3JzPjxhdXRob3I+
V2VpbmVyLCBNLiBXLjwvYXV0aG9yPjxhdXRob3I+VmVpdGNoLCBELiBQLjwvYXV0aG9yPjxhdXRo
b3I+SGF5ZXMsIEouPC9hdXRob3I+PGF1dGhvcj5OZXlsYW4sIFQuPC9hdXRob3I+PGF1dGhvcj5H
cmFmbWFuLCBKLjwvYXV0aG9yPjxhdXRob3I+QWlzZW4sIFAuIFMuPC9hdXRob3I+PGF1dGhvcj5Q
ZXRlcnNlbiwgUi4gQy48L2F1dGhvcj48YXV0aG9yPkphY2ssIEMuPC9hdXRob3I+PGF1dGhvcj5K
YWd1c3QsIFcuPC9hdXRob3I+PGF1dGhvcj5Ucm9qYW5vd3NraSwgSi4gUS48L2F1dGhvcj48YXV0
aG9yPlNoYXcsIEwuIE0uPC9hdXRob3I+PGF1dGhvcj5TYXlraW4sIEEuIEouPC9hdXRob3I+PGF1
dGhvcj5HcmVlbiwgUi4gQy48L2F1dGhvcj48YXV0aG9yPkhhcnZleSwgRC48L2F1dGhvcj48YXV0
aG9yPlRvZ2EsIEEuIFcuPC9hdXRob3I+PGF1dGhvcj5GcmllZGwsIEsuIEUuPC9hdXRob3I+PGF1
dGhvcj5QYWNpZmljbywgQS48L2F1dGhvcj48YXV0aG9yPlNoZWxpbmUsIFkuPC9hdXRob3I+PGF1
dGhvcj5ZYWZmZSwgSy48L2F1dGhvcj48YXV0aG9yPk1vaGxlbm9mZiwgQi48L2F1dGhvcj48YXV0
aG9yPkRlcGFydG1lbnQgb2YgRGVmZW5zZSBBbHpoZWltZXImYXBvcztzIERpc2Vhc2UgTmV1cm9p
bWFnaW5nLCBJbml0aWF0aXZlPC9hdXRob3I+PC9hdXRob3JzPjwvY29udHJpYnV0b3JzPjxhdXRo
LWFkZHJlc3M+RGVwYXJ0bWVudCBvZiBWZXRlcmFucyBBZmZhaXJzIE1lZGljYWwgQ2VudGVyLCBD
ZW50ZXIgZm9yIEltYWdpbmcgb2YgTmV1cm9kZWdlbmVyYXRpdmUgRGlzZWFzZXMsIFNhbiBGcmFu
Y2lzY28sIENBLCBVU0E7IERlcGFydG1lbnQgb2YgUmFkaW9sb2d5LCBVbml2ZXJzaXR5IG9mIENh
bGlmb3JuaWEsIFNhbiBGcmFuY2lzY28sIENBLCBVU0E7IERlcGFydG1lbnQgb2YgTWVkaWNpbmUs
IFVuaXZlcnNpdHkgb2YgQ2FsaWZvcm5pYSwgU2FuIEZyYW5jaXNjbywgQ0EsIFVTQTsgRGVwYXJ0
bWVudCBvZiBQc3ljaGlhdHJ5LCBVbml2ZXJzaXR5IG9mIENhbGlmb3JuaWEsIFNhbiBGcmFuY2lz
Y28sIENBLCBVU0E7IERlcGFydG1lbnQgb2YgTmV1cm9sb2d5LCBVbml2ZXJzaXR5IG9mIENhbGlm
b3JuaWEsIFNhbiBGcmFuY2lzY28sIENBLCBVU0EuIEVsZWN0cm9uaWMgYWRkcmVzczogbWljaGFl
bC53ZWluZXJAdWNzZi5lZHUuJiN4RDtEZXBhcnRtZW50IG9mIFZldGVyYW5zIEFmZmFpcnMgTWVk
aWNhbCBDZW50ZXIsIENlbnRlciBmb3IgSW1hZ2luZyBvZiBOZXVyb2RlZ2VuZXJhdGl2ZSBEaXNl
YXNlcywgU2FuIEZyYW5jaXNjbywgQ0EsIFVTQS4mI3hEO0RlcGFydG1lbnQgb2YgUHN5Y2hpYXRy
eSwgVW5pdmVyc2l0eSBvZiBDYWxpZm9ybmlhLCBTYW4gRnJhbmNpc2NvLCBDQSwgVVNBLiYjeEQ7
RGVwYXJ0bWVudCBvZiBQc3ljaGlhdHJ5LCBGZWluYmVyZyBTY2hvb2wgb2YgTWVkaWNpbmUsIE5v
cnRod2VzdGVybiBVbml2ZXJzaXR5LCBDaGljYWdvLCBJTCwgVVNBLiYjeEQ7RGVwYXJ0bWVudCBv
ZiBOZXVyb3NjaWVuY2VzLCBVbml2ZXJzaXR5IG9mIENhbGlmb3JuaWEgU2FuIERpZWdvLCBMYSBK
b2xsYSwgQ0EsIFVTQS4mI3hEO0RlcGFydG1lbnQgb2YgTmV1cm9sb2d5LCBNYXlvIENsaW5pYywg
Um9jaGVzdGVyLCBNTiwgVVNBLiYjeEQ7RGVwYXJ0bWVudCBvZiBSYWRpb2xvZ3ksIE1heW8gQ2xp
bmljLCBSb2NoZXN0ZXIsIE1OLCBVU0EuJiN4RDtIZWxlbiBXaWxscyBOZXVyb3NjaWVuY2UgSW5z
dGl0dXRlLCBVbml2ZXJzaXR5IG9mIENhbGlmb3JuaWEgQmVya2VsZXksIEJlcmtlbGV5LCBDQSwg
VVNBLiYjeEQ7SW5zdGl0dXRlIG9uIEFnaW5nLCBQZXJlbG1hbiBTY2hvb2wgb2YgTWVkaWNpbmUs
IFVuaXZlcnNpdHkgb2YgUGVubnN5bHZhbmlhLCBQaGlsYWRlbHBoaWEsIFBBLCBVU0E7IEFsemhl
aW1lciZhcG9zO3MgRGlzZWFzZSBDb3JlIENlbnRlciwgUGVyZWxtYW4gU2Nob29sIG9mIE1lZGlj
aW5lLCBVbml2ZXJzaXR5IG9mIFBlbm5zeWx2YW5pYSwgUGhpbGFkZWxwaGlhLCBQQSwgVVNBOyBV
ZGFsbCBQYXJraW5zb24mYXBvcztzIFJlc2VhcmNoIENlbnRlciwgUGVyZWxtYW4gU2Nob29sIG9m
IE1lZGljaW5lLCBVbml2ZXJzaXR5IG9mIFBlbm5zeWx2YW5pYSwgUGhpbGFkZWxwaGlhLCBQQSwg
VVNBOyBEZXBhcnRtZW50IG9mIFBhdGhvbG9neSBhbmQgTGFib3JhdG9yeSBNZWRpY2luZSwgQ2Vu
dGVyIGZvciBOZXVyb2RlZ2VuZXJhdGl2ZSBSZXNlYXJjaCwgUGVyZWxtYW4gU2Nob29sIG9mIE1l
ZGljaW5lLCBVbml2ZXJzaXR5IG9mIFBlbm5zeWx2YW5pYSwgUGhpbGFkZWxwaGlhLCBQQSwgVVNB
LiYjeEQ7RGVwYXJ0bWVudCBvZiBQYXRob2xvZ3kgYW5kIExhYm9yYXRvcnkgTWVkaWNpbmUsIFBl
cmVsbWFuIFNjaG9vbCBvZiBNZWRpY2luZSwgVW5pdmVyc2l0eSBvZiBQZW5uc3lsdmFuaWEsIFBo
aWxhZGVscGhpYSwgUEEsIFVTQS4mI3hEO0RlcGFydG1lbnQgb2YgUmFkaW9sb2d5IGFuZCBJbWFn
aW5nIFNjaWVuY2VzLCBJbmRpYW5hIFVuaXZlcnNpdHkgU2Nob29sIG9mIE1lZGljaW5lLCBJbmRp
YW5hcG9saXMsIElOLCBVU0E7IERlcGFydG1lbnQgb2YgTWVkaWNhbCBhbmQgTW9sZWN1bGFyIEdl
bmV0aWNzLCBJbmRpYW5hIFVuaXZlcnNpdHkgU2Nob29sIG9mIE1lZGljaW5lLCBJbmRpYW5hcG9s
aXMsIElOLCBVU0EuJiN4RDtEaXZpc2lvbiBvZiBHZW5ldGljcywgRGVwYXJ0bWVudCBvZiBNZWRp
Y2luZSwgQnJpZ2hhbSBhbmQgV29tZW4mYXBvcztzIEhvc3BpdGFsIGFuZCBIYXJ2YXJkIE1lZGlj
YWwgU2Nob29sLCBCb3N0b24sIE1BLCBVU0EuJiN4RDtEaXZpc2lvbiBvZiBCaW9zdGF0aXN0aWNz
LCBEZXBhcnRtZW50IG9mIFB1YmxpYyBIZWFsdGggU2NpZW5jZXMsIFVuaXZlcnNpdHkgb2YgQ2Fs
aWZvcm5pYSwgRGF2aXMsIENBLCBVU0EuJiN4RDtMYWJvcmF0b3J5IG9mIE5ldXJvaW1hZ2luZywg
SW5zdGl0dXRlIG9mIE5ldXJvaW1hZ2luZyBhbmQgSW5mb3JtYXRpY3MsIFVuaXZlcnNpdHkgb2Yg
U291dGhlcm4gQ2FsaWZvcm5pYSBMb3MgQW5nZWxlcywgTG9zIEFuZ2VsZXMsIENBLCBVU0EuJiN4
RDtEZXBhcnRtZW50IG9mIE5ldXJvbG9neSwgVW5pdmVyc2l0eSBvZiBDYWxpZm9ybmlhLCBTYW4g
RnJhbmNpc2NvLCBDQSwgVVNBLiYjeEQ7VGVsZW1lZGljaW5lIGFuZCBBZHZhbmNlZCBUZWNobm9s
b2d5IFJlc2VhcmNoIENlbnRlciwgVS5TLiBBcm15IE1lZGljYWwgUmVzZWFyY2ggYW5kIE1hdGVy
aWVsIENvbW1hbmQsIEZvcnQgRGV0cmljaywgTUQsIFVTQS4mI3hEO0RlcGFydG1lbnQgb2YgUHN5
Y2hpYXRyeSwgV2FzaGluZ3RvbiBVbml2ZXJzaXR5IFNjaG9vbCBvZiBNZWRpY2luZSwgV2FzaGlu
Z3RvbiBVbml2ZXJzaXR5LCBTdC4gTG91aXMsIE1PLCBVU0EuJiN4RDtEZXBhcnRtZW50IG9mIFBz
eWNoaWF0cnksIFVuaXZlcnNpdHkgb2YgQ2FsaWZvcm5pYSwgU2FuIEZyYW5jaXNjbywgQ0EsIFVT
QTsgRGVwYXJ0bWVudCBvZiBOZXVyb2xvZ3ksIFVuaXZlcnNpdHkgb2YgQ2FsaWZvcm5pYSwgU2Fu
IEZyYW5jaXNjbywgQ0EsIFVTQS48L2F1dGgtYWRkcmVzcz48dGl0bGVzPjx0aXRsZT5FZmZlY3Rz
IG9mIHRyYXVtYXRpYyBicmFpbiBpbmp1cnkgYW5kIHBvc3R0cmF1bWF0aWMgc3RyZXNzIGRpc29y
ZGVyIG9uIEFsemhlaW1lciZhcG9zO3MgZGlzZWFzZSBpbiB2ZXRlcmFucywgdXNpbmcgdGhlIEFs
emhlaW1lciZhcG9zO3MgRGlzZWFzZSBOZXVyb2ltYWdpbmcgSW5pdGlhdGl2ZTwvdGl0bGU+PHNl
Y29uZGFyeS10aXRsZT5BbHpoZWltZXJzIERlbWVudDwvc2Vjb25kYXJ5LXRpdGxlPjxhbHQtdGl0
bGU+QWx6aGVpbWVyJmFwb3M7cyAmYW1wOyBkZW1lbnRpYSA6IHRoZSBqb3VybmFsIG9mIHRoZSBB
bHpoZWltZXImYXBvcztzIEFzc29jaWF0aW9uPC9hbHQtdGl0bGU+PC90aXRsZXM+PHBlcmlvZGlj
YWw+PGZ1bGwtdGl0bGU+QWx6aGVpbWVycyBEZW1lbnQ8L2Z1bGwtdGl0bGU+PC9wZXJpb2RpY2Fs
PjxwYWdlcz5TMjI2LTM1PC9wYWdlcz48dm9sdW1lPjEwPC92b2x1bWU+PG51bWJlcj4zIFN1cHBs
PC9udW1iZXI+PGRhdGVzPjx5ZWFyPjIwMTQ8L3llYXI+PHB1Yi1kYXRlcz48ZGF0ZT5KdW48L2Rh
dGU+PC9wdWItZGF0ZXM+PC9kYXRlcz48aXNibj4xNTUyLTUyNzkgKEVsZWN0cm9uaWMpJiN4RDsx
NTUyLTUyNjAgKExpbmtpbmcpPC9pc2JuPjxhY2Nlc3Npb24tbnVtPjI0OTI0NjczPC9hY2Nlc3Np
b24tbnVtPjx1cmxzPjxyZWxhdGVkLXVybHM+PHVybD5odHRwOi8vd3d3Lm5jYmkubmxtLm5paC5n
b3YvcHVibWVkLzI0OTI0NjczPC91cmw+PC9yZWxhdGVkLXVybHM+PC91cmxzPjxlbGVjdHJvbmlj
LXJlc291cmNlLW51bT4xMC4xMDE2L2ouamFsei4yMDE0LjA0LjAwNTwvZWxlY3Ryb25pYy1yZXNv
dXJjZS1udW0+PC9yZWNvcmQ+PC9DaXRlPjwvRW5kTm90ZT4A
</w:fldData>
        </w:fldChar>
      </w:r>
      <w:r w:rsidR="00795734">
        <w:instrText xml:space="preserve"> ADDIN EN.CITE </w:instrText>
      </w:r>
      <w:r w:rsidR="00795734">
        <w:fldChar w:fldCharType="begin">
          <w:fldData xml:space="preserve">PEVuZE5vdGU+PENpdGU+PEF1dGhvcj5XZWluZXI8L0F1dGhvcj48WWVhcj4yMDE0PC9ZZWFyPjxS
ZWNOdW0+MTc0MDwvUmVjTnVtPjxEaXNwbGF5VGV4dD4oOTQpPC9EaXNwbGF5VGV4dD48cmVjb3Jk
PjxyZWMtbnVtYmVyPjE3NDA8L3JlYy1udW1iZXI+PGZvcmVpZ24ta2V5cz48a2V5IGFwcD0iRU4i
IGRiLWlkPSJmZGV3eHRkNTZ2MHg1NWVmcmZrNWV4MHNlMDV0ejAweDJkNXciIHRpbWVzdGFtcD0i
MTQwNjIyMzAxNyI+MTc0MDwva2V5PjwvZm9yZWlnbi1rZXlzPjxyZWYtdHlwZSBuYW1lPSJKb3Vy
bmFsIEFydGljbGUiPjE3PC9yZWYtdHlwZT48Y29udHJpYnV0b3JzPjxhdXRob3JzPjxhdXRob3I+
V2VpbmVyLCBNLiBXLjwvYXV0aG9yPjxhdXRob3I+VmVpdGNoLCBELiBQLjwvYXV0aG9yPjxhdXRo
b3I+SGF5ZXMsIEouPC9hdXRob3I+PGF1dGhvcj5OZXlsYW4sIFQuPC9hdXRob3I+PGF1dGhvcj5H
cmFmbWFuLCBKLjwvYXV0aG9yPjxhdXRob3I+QWlzZW4sIFAuIFMuPC9hdXRob3I+PGF1dGhvcj5Q
ZXRlcnNlbiwgUi4gQy48L2F1dGhvcj48YXV0aG9yPkphY2ssIEMuPC9hdXRob3I+PGF1dGhvcj5K
YWd1c3QsIFcuPC9hdXRob3I+PGF1dGhvcj5Ucm9qYW5vd3NraSwgSi4gUS48L2F1dGhvcj48YXV0
aG9yPlNoYXcsIEwuIE0uPC9hdXRob3I+PGF1dGhvcj5TYXlraW4sIEEuIEouPC9hdXRob3I+PGF1
dGhvcj5HcmVlbiwgUi4gQy48L2F1dGhvcj48YXV0aG9yPkhhcnZleSwgRC48L2F1dGhvcj48YXV0
aG9yPlRvZ2EsIEEuIFcuPC9hdXRob3I+PGF1dGhvcj5GcmllZGwsIEsuIEUuPC9hdXRob3I+PGF1
dGhvcj5QYWNpZmljbywgQS48L2F1dGhvcj48YXV0aG9yPlNoZWxpbmUsIFkuPC9hdXRob3I+PGF1
dGhvcj5ZYWZmZSwgSy48L2F1dGhvcj48YXV0aG9yPk1vaGxlbm9mZiwgQi48L2F1dGhvcj48YXV0
aG9yPkRlcGFydG1lbnQgb2YgRGVmZW5zZSBBbHpoZWltZXImYXBvcztzIERpc2Vhc2UgTmV1cm9p
bWFnaW5nLCBJbml0aWF0aXZlPC9hdXRob3I+PC9hdXRob3JzPjwvY29udHJpYnV0b3JzPjxhdXRo
LWFkZHJlc3M+RGVwYXJ0bWVudCBvZiBWZXRlcmFucyBBZmZhaXJzIE1lZGljYWwgQ2VudGVyLCBD
ZW50ZXIgZm9yIEltYWdpbmcgb2YgTmV1cm9kZWdlbmVyYXRpdmUgRGlzZWFzZXMsIFNhbiBGcmFu
Y2lzY28sIENBLCBVU0E7IERlcGFydG1lbnQgb2YgUmFkaW9sb2d5LCBVbml2ZXJzaXR5IG9mIENh
bGlmb3JuaWEsIFNhbiBGcmFuY2lzY28sIENBLCBVU0E7IERlcGFydG1lbnQgb2YgTWVkaWNpbmUs
IFVuaXZlcnNpdHkgb2YgQ2FsaWZvcm5pYSwgU2FuIEZyYW5jaXNjbywgQ0EsIFVTQTsgRGVwYXJ0
bWVudCBvZiBQc3ljaGlhdHJ5LCBVbml2ZXJzaXR5IG9mIENhbGlmb3JuaWEsIFNhbiBGcmFuY2lz
Y28sIENBLCBVU0E7IERlcGFydG1lbnQgb2YgTmV1cm9sb2d5LCBVbml2ZXJzaXR5IG9mIENhbGlm
b3JuaWEsIFNhbiBGcmFuY2lzY28sIENBLCBVU0EuIEVsZWN0cm9uaWMgYWRkcmVzczogbWljaGFl
bC53ZWluZXJAdWNzZi5lZHUuJiN4RDtEZXBhcnRtZW50IG9mIFZldGVyYW5zIEFmZmFpcnMgTWVk
aWNhbCBDZW50ZXIsIENlbnRlciBmb3IgSW1hZ2luZyBvZiBOZXVyb2RlZ2VuZXJhdGl2ZSBEaXNl
YXNlcywgU2FuIEZyYW5jaXNjbywgQ0EsIFVTQS4mI3hEO0RlcGFydG1lbnQgb2YgUHN5Y2hpYXRy
eSwgVW5pdmVyc2l0eSBvZiBDYWxpZm9ybmlhLCBTYW4gRnJhbmNpc2NvLCBDQSwgVVNBLiYjeEQ7
RGVwYXJ0bWVudCBvZiBQc3ljaGlhdHJ5LCBGZWluYmVyZyBTY2hvb2wgb2YgTWVkaWNpbmUsIE5v
cnRod2VzdGVybiBVbml2ZXJzaXR5LCBDaGljYWdvLCBJTCwgVVNBLiYjeEQ7RGVwYXJ0bWVudCBv
ZiBOZXVyb3NjaWVuY2VzLCBVbml2ZXJzaXR5IG9mIENhbGlmb3JuaWEgU2FuIERpZWdvLCBMYSBK
b2xsYSwgQ0EsIFVTQS4mI3hEO0RlcGFydG1lbnQgb2YgTmV1cm9sb2d5LCBNYXlvIENsaW5pYywg
Um9jaGVzdGVyLCBNTiwgVVNBLiYjeEQ7RGVwYXJ0bWVudCBvZiBSYWRpb2xvZ3ksIE1heW8gQ2xp
bmljLCBSb2NoZXN0ZXIsIE1OLCBVU0EuJiN4RDtIZWxlbiBXaWxscyBOZXVyb3NjaWVuY2UgSW5z
dGl0dXRlLCBVbml2ZXJzaXR5IG9mIENhbGlmb3JuaWEgQmVya2VsZXksIEJlcmtlbGV5LCBDQSwg
VVNBLiYjeEQ7SW5zdGl0dXRlIG9uIEFnaW5nLCBQZXJlbG1hbiBTY2hvb2wgb2YgTWVkaWNpbmUs
IFVuaXZlcnNpdHkgb2YgUGVubnN5bHZhbmlhLCBQaGlsYWRlbHBoaWEsIFBBLCBVU0E7IEFsemhl
aW1lciZhcG9zO3MgRGlzZWFzZSBDb3JlIENlbnRlciwgUGVyZWxtYW4gU2Nob29sIG9mIE1lZGlj
aW5lLCBVbml2ZXJzaXR5IG9mIFBlbm5zeWx2YW5pYSwgUGhpbGFkZWxwaGlhLCBQQSwgVVNBOyBV
ZGFsbCBQYXJraW5zb24mYXBvcztzIFJlc2VhcmNoIENlbnRlciwgUGVyZWxtYW4gU2Nob29sIG9m
IE1lZGljaW5lLCBVbml2ZXJzaXR5IG9mIFBlbm5zeWx2YW5pYSwgUGhpbGFkZWxwaGlhLCBQQSwg
VVNBOyBEZXBhcnRtZW50IG9mIFBhdGhvbG9neSBhbmQgTGFib3JhdG9yeSBNZWRpY2luZSwgQ2Vu
dGVyIGZvciBOZXVyb2RlZ2VuZXJhdGl2ZSBSZXNlYXJjaCwgUGVyZWxtYW4gU2Nob29sIG9mIE1l
ZGljaW5lLCBVbml2ZXJzaXR5IG9mIFBlbm5zeWx2YW5pYSwgUGhpbGFkZWxwaGlhLCBQQSwgVVNB
LiYjeEQ7RGVwYXJ0bWVudCBvZiBQYXRob2xvZ3kgYW5kIExhYm9yYXRvcnkgTWVkaWNpbmUsIFBl
cmVsbWFuIFNjaG9vbCBvZiBNZWRpY2luZSwgVW5pdmVyc2l0eSBvZiBQZW5uc3lsdmFuaWEsIFBo
aWxhZGVscGhpYSwgUEEsIFVTQS4mI3hEO0RlcGFydG1lbnQgb2YgUmFkaW9sb2d5IGFuZCBJbWFn
aW5nIFNjaWVuY2VzLCBJbmRpYW5hIFVuaXZlcnNpdHkgU2Nob29sIG9mIE1lZGljaW5lLCBJbmRp
YW5hcG9saXMsIElOLCBVU0E7IERlcGFydG1lbnQgb2YgTWVkaWNhbCBhbmQgTW9sZWN1bGFyIEdl
bmV0aWNzLCBJbmRpYW5hIFVuaXZlcnNpdHkgU2Nob29sIG9mIE1lZGljaW5lLCBJbmRpYW5hcG9s
aXMsIElOLCBVU0EuJiN4RDtEaXZpc2lvbiBvZiBHZW5ldGljcywgRGVwYXJ0bWVudCBvZiBNZWRp
Y2luZSwgQnJpZ2hhbSBhbmQgV29tZW4mYXBvcztzIEhvc3BpdGFsIGFuZCBIYXJ2YXJkIE1lZGlj
YWwgU2Nob29sLCBCb3N0b24sIE1BLCBVU0EuJiN4RDtEaXZpc2lvbiBvZiBCaW9zdGF0aXN0aWNz
LCBEZXBhcnRtZW50IG9mIFB1YmxpYyBIZWFsdGggU2NpZW5jZXMsIFVuaXZlcnNpdHkgb2YgQ2Fs
aWZvcm5pYSwgRGF2aXMsIENBLCBVU0EuJiN4RDtMYWJvcmF0b3J5IG9mIE5ldXJvaW1hZ2luZywg
SW5zdGl0dXRlIG9mIE5ldXJvaW1hZ2luZyBhbmQgSW5mb3JtYXRpY3MsIFVuaXZlcnNpdHkgb2Yg
U291dGhlcm4gQ2FsaWZvcm5pYSBMb3MgQW5nZWxlcywgTG9zIEFuZ2VsZXMsIENBLCBVU0EuJiN4
RDtEZXBhcnRtZW50IG9mIE5ldXJvbG9neSwgVW5pdmVyc2l0eSBvZiBDYWxpZm9ybmlhLCBTYW4g
RnJhbmNpc2NvLCBDQSwgVVNBLiYjeEQ7VGVsZW1lZGljaW5lIGFuZCBBZHZhbmNlZCBUZWNobm9s
b2d5IFJlc2VhcmNoIENlbnRlciwgVS5TLiBBcm15IE1lZGljYWwgUmVzZWFyY2ggYW5kIE1hdGVy
aWVsIENvbW1hbmQsIEZvcnQgRGV0cmljaywgTUQsIFVTQS4mI3hEO0RlcGFydG1lbnQgb2YgUHN5
Y2hpYXRyeSwgV2FzaGluZ3RvbiBVbml2ZXJzaXR5IFNjaG9vbCBvZiBNZWRpY2luZSwgV2FzaGlu
Z3RvbiBVbml2ZXJzaXR5LCBTdC4gTG91aXMsIE1PLCBVU0EuJiN4RDtEZXBhcnRtZW50IG9mIFBz
eWNoaWF0cnksIFVuaXZlcnNpdHkgb2YgQ2FsaWZvcm5pYSwgU2FuIEZyYW5jaXNjbywgQ0EsIFVT
QTsgRGVwYXJ0bWVudCBvZiBOZXVyb2xvZ3ksIFVuaXZlcnNpdHkgb2YgQ2FsaWZvcm5pYSwgU2Fu
IEZyYW5jaXNjbywgQ0EsIFVTQS48L2F1dGgtYWRkcmVzcz48dGl0bGVzPjx0aXRsZT5FZmZlY3Rz
IG9mIHRyYXVtYXRpYyBicmFpbiBpbmp1cnkgYW5kIHBvc3R0cmF1bWF0aWMgc3RyZXNzIGRpc29y
ZGVyIG9uIEFsemhlaW1lciZhcG9zO3MgZGlzZWFzZSBpbiB2ZXRlcmFucywgdXNpbmcgdGhlIEFs
emhlaW1lciZhcG9zO3MgRGlzZWFzZSBOZXVyb2ltYWdpbmcgSW5pdGlhdGl2ZTwvdGl0bGU+PHNl
Y29uZGFyeS10aXRsZT5BbHpoZWltZXJzIERlbWVudDwvc2Vjb25kYXJ5LXRpdGxlPjxhbHQtdGl0
bGU+QWx6aGVpbWVyJmFwb3M7cyAmYW1wOyBkZW1lbnRpYSA6IHRoZSBqb3VybmFsIG9mIHRoZSBB
bHpoZWltZXImYXBvcztzIEFzc29jaWF0aW9uPC9hbHQtdGl0bGU+PC90aXRsZXM+PHBlcmlvZGlj
YWw+PGZ1bGwtdGl0bGU+QWx6aGVpbWVycyBEZW1lbnQ8L2Z1bGwtdGl0bGU+PC9wZXJpb2RpY2Fs
PjxwYWdlcz5TMjI2LTM1PC9wYWdlcz48dm9sdW1lPjEwPC92b2x1bWU+PG51bWJlcj4zIFN1cHBs
PC9udW1iZXI+PGRhdGVzPjx5ZWFyPjIwMTQ8L3llYXI+PHB1Yi1kYXRlcz48ZGF0ZT5KdW48L2Rh
dGU+PC9wdWItZGF0ZXM+PC9kYXRlcz48aXNibj4xNTUyLTUyNzkgKEVsZWN0cm9uaWMpJiN4RDsx
NTUyLTUyNjAgKExpbmtpbmcpPC9pc2JuPjxhY2Nlc3Npb24tbnVtPjI0OTI0NjczPC9hY2Nlc3Np
b24tbnVtPjx1cmxzPjxyZWxhdGVkLXVybHM+PHVybD5odHRwOi8vd3d3Lm5jYmkubmxtLm5paC5n
b3YvcHVibWVkLzI0OTI0NjczPC91cmw+PC9yZWxhdGVkLXVybHM+PC91cmxzPjxlbGVjdHJvbmlj
LXJlc291cmNlLW51bT4xMC4xMDE2L2ouamFsei4yMDE0LjA0LjAwNTwvZWxlY3Ryb25pYy1yZXNv
dXJjZS1udW0+PC9yZWNvcmQ+PC9DaXRlPjwvRW5kTm90ZT4A
</w:fldData>
        </w:fldChar>
      </w:r>
      <w:r w:rsidR="00795734">
        <w:instrText xml:space="preserve"> ADDIN EN.CITE.DATA </w:instrText>
      </w:r>
      <w:r w:rsidR="00795734">
        <w:fldChar w:fldCharType="end"/>
      </w:r>
      <w:r w:rsidR="003C682A">
        <w:fldChar w:fldCharType="separate"/>
      </w:r>
      <w:r w:rsidR="00795734">
        <w:rPr>
          <w:noProof/>
        </w:rPr>
        <w:t>(</w:t>
      </w:r>
      <w:hyperlink w:anchor="_ENREF_94" w:tooltip="Weiner, 2014 #1740" w:history="1">
        <w:r w:rsidR="00795734">
          <w:rPr>
            <w:noProof/>
          </w:rPr>
          <w:t>94</w:t>
        </w:r>
      </w:hyperlink>
      <w:r w:rsidR="00795734">
        <w:rPr>
          <w:noProof/>
        </w:rPr>
        <w:t>)</w:t>
      </w:r>
      <w:r w:rsidR="003C682A">
        <w:fldChar w:fldCharType="end"/>
      </w:r>
      <w:r w:rsidR="003C682A">
        <w:t xml:space="preserve">. </w:t>
      </w:r>
      <w:r w:rsidR="00775DE8">
        <w:t>DOD-ADNI is being conducted across a number of established ADNI sites. A future study will examine the same questions in veterans with MCI and TBI/PTSD.</w:t>
      </w:r>
    </w:p>
    <w:p w:rsidR="003339EA" w:rsidRPr="003339EA" w:rsidRDefault="003339EA" w:rsidP="00FC20A3">
      <w:pPr>
        <w:spacing w:line="360" w:lineRule="auto"/>
        <w:jc w:val="both"/>
        <w:rPr>
          <w:rStyle w:val="Emphasis"/>
        </w:rPr>
      </w:pPr>
      <w:r w:rsidRPr="003339EA">
        <w:rPr>
          <w:rStyle w:val="Emphasis"/>
        </w:rPr>
        <w:t>ADNI Depression study</w:t>
      </w:r>
    </w:p>
    <w:p w:rsidR="00FC20A3" w:rsidRPr="00FC20A3" w:rsidRDefault="00FC20A3" w:rsidP="00FC20A3">
      <w:pPr>
        <w:spacing w:line="360" w:lineRule="auto"/>
        <w:jc w:val="both"/>
      </w:pPr>
      <w:r w:rsidRPr="00FC20A3">
        <w:rPr>
          <w:color w:val="000000"/>
          <w:shd w:val="clear" w:color="auto" w:fill="FFFFFF"/>
        </w:rPr>
        <w:t xml:space="preserve">One of the most debilitating aspects of Late Life Depression (LLD) is the cognitive impairment suffered by up to 60% of individuals. Accelerated cognitive decline in LLD is likely the result of multiple factors including hypoperfusion, amyloid deposition, cortical atrophy, white matter signal </w:t>
      </w:r>
      <w:proofErr w:type="spellStart"/>
      <w:r w:rsidRPr="00FC20A3">
        <w:rPr>
          <w:color w:val="000000"/>
          <w:shd w:val="clear" w:color="auto" w:fill="FFFFFF"/>
        </w:rPr>
        <w:t>hyperintensities</w:t>
      </w:r>
      <w:proofErr w:type="spellEnd"/>
      <w:r w:rsidRPr="00FC20A3">
        <w:rPr>
          <w:color w:val="000000"/>
          <w:shd w:val="clear" w:color="auto" w:fill="FFFFFF"/>
        </w:rPr>
        <w:t>, and genetic susceptibility. </w:t>
      </w:r>
      <w:r w:rsidRPr="00FC20A3">
        <w:rPr>
          <w:rStyle w:val="apple-converted-space"/>
          <w:color w:val="000000"/>
          <w:shd w:val="clear" w:color="auto" w:fill="FFFFFF"/>
        </w:rPr>
        <w:t> </w:t>
      </w:r>
      <w:r w:rsidRPr="00FC20A3">
        <w:rPr>
          <w:color w:val="000000"/>
          <w:shd w:val="clear" w:color="auto" w:fill="FFFFFF"/>
        </w:rPr>
        <w:t>In the past, determining the specific mechanisms</w:t>
      </w:r>
      <w:r w:rsidR="009C56CC">
        <w:rPr>
          <w:color w:val="000000"/>
          <w:shd w:val="clear" w:color="auto" w:fill="FFFFFF"/>
        </w:rPr>
        <w:t xml:space="preserve"> contributing to cognitive impairment</w:t>
      </w:r>
      <w:r w:rsidRPr="00FC20A3">
        <w:rPr>
          <w:color w:val="000000"/>
          <w:shd w:val="clear" w:color="auto" w:fill="FFFFFF"/>
        </w:rPr>
        <w:t xml:space="preserve"> in LLD has been challenging due to the co-occurrence of neurodegenerative disease and methodological limitations related to small sample sizes. </w:t>
      </w:r>
      <w:r>
        <w:rPr>
          <w:color w:val="000000"/>
          <w:shd w:val="clear" w:color="auto" w:fill="FFFFFF"/>
        </w:rPr>
        <w:t xml:space="preserve">The ADNI Depression Study (ADNI-D) </w:t>
      </w:r>
      <w:r w:rsidR="009C56CC">
        <w:rPr>
          <w:color w:val="000000"/>
          <w:shd w:val="clear" w:color="auto" w:fill="FFFFFF"/>
        </w:rPr>
        <w:t xml:space="preserve">aims </w:t>
      </w:r>
      <w:r w:rsidR="009C56CC" w:rsidRPr="009C56CC">
        <w:rPr>
          <w:color w:val="000000"/>
          <w:shd w:val="clear" w:color="auto" w:fill="FFFFFF"/>
        </w:rPr>
        <w:t xml:space="preserve">to clarify the degree to which these distinct mechanisms are associated with accelerated rate of cognitive decline in LLD. </w:t>
      </w:r>
      <w:r w:rsidR="009C56CC">
        <w:rPr>
          <w:color w:val="000000"/>
          <w:shd w:val="clear" w:color="auto" w:fill="FFFFFF"/>
        </w:rPr>
        <w:t>This longitudinal study</w:t>
      </w:r>
      <w:r w:rsidR="009C56CC" w:rsidRPr="009C56CC">
        <w:rPr>
          <w:color w:val="000000"/>
          <w:shd w:val="clear" w:color="auto" w:fill="FFFFFF"/>
        </w:rPr>
        <w:t xml:space="preserve"> will use standardized ADNI methods and data-sharing protocols, enrol participants who meet criteria for LLD or Major Depression at 2 established ADNI sites, and compare these participants to ADNI-2 control subjects</w:t>
      </w:r>
      <w:r w:rsidR="009C56CC">
        <w:rPr>
          <w:color w:val="000000"/>
          <w:sz w:val="27"/>
          <w:szCs w:val="27"/>
          <w:shd w:val="clear" w:color="auto" w:fill="FFFFFF"/>
        </w:rPr>
        <w:t xml:space="preserve">. </w:t>
      </w:r>
    </w:p>
    <w:p w:rsidR="001F4F1B" w:rsidRDefault="001F4F1B" w:rsidP="00C504B7">
      <w:pPr>
        <w:spacing w:line="360" w:lineRule="auto"/>
        <w:ind w:left="360"/>
      </w:pPr>
    </w:p>
    <w:p w:rsidR="001F4F1B" w:rsidRPr="00EA7B5D" w:rsidRDefault="001F4F1B" w:rsidP="00EA7B5D">
      <w:pPr>
        <w:pStyle w:val="IntenseQuote"/>
      </w:pPr>
      <w:r w:rsidRPr="00EA7B5D">
        <w:t>ADNI has inspired other initiatives unrelated to AD</w:t>
      </w:r>
    </w:p>
    <w:p w:rsidR="00A045E8" w:rsidRDefault="00040F73" w:rsidP="00C504B7">
      <w:pPr>
        <w:spacing w:line="360" w:lineRule="auto"/>
        <w:jc w:val="both"/>
      </w:pPr>
      <w:r>
        <w:lastRenderedPageBreak/>
        <w:t>As an example of an extremely successful public-private partnership in the neurosciences that lies in the precompetitive space, ADNI has served as an impetus for a coordinated and focused process of biomarker development across multiple therapeutic areas.</w:t>
      </w:r>
      <w:r w:rsidR="008F1101">
        <w:t xml:space="preserve"> </w:t>
      </w:r>
      <w:r w:rsidR="00FD040D">
        <w:t>By provi</w:t>
      </w:r>
      <w:r>
        <w:t>ng</w:t>
      </w:r>
      <w:r w:rsidR="00FD040D">
        <w:t xml:space="preserve"> the feasibility of a multi-site study aimed at developing biomarkers to track disease pathophysiology for subsequent use in clinical trials, ADNI has directly inspired other initiatives focusing on different neurodegenerative diseases. </w:t>
      </w:r>
    </w:p>
    <w:p w:rsidR="008F1101" w:rsidRPr="008F1101" w:rsidRDefault="008F1101" w:rsidP="00C504B7">
      <w:pPr>
        <w:spacing w:line="360" w:lineRule="auto"/>
        <w:jc w:val="both"/>
        <w:rPr>
          <w:rStyle w:val="Emphasis"/>
        </w:rPr>
      </w:pPr>
      <w:r w:rsidRPr="008F1101">
        <w:rPr>
          <w:rStyle w:val="Emphasis"/>
        </w:rPr>
        <w:t>Parkinson’s Progressive Markers Initiative</w:t>
      </w:r>
    </w:p>
    <w:p w:rsidR="00070BBD" w:rsidRDefault="00CB4FF2" w:rsidP="00C504B7">
      <w:pPr>
        <w:spacing w:line="360" w:lineRule="auto"/>
        <w:jc w:val="both"/>
        <w:rPr>
          <w:rFonts w:cstheme="minorHAnsi"/>
          <w:color w:val="222222"/>
          <w:shd w:val="clear" w:color="auto" w:fill="FFFFFF"/>
        </w:rPr>
      </w:pPr>
      <w:r w:rsidRPr="00CB1FDA">
        <w:rPr>
          <w:rFonts w:cstheme="minorHAnsi"/>
          <w:color w:val="222222"/>
          <w:shd w:val="clear" w:color="auto" w:fill="FFFFFF"/>
        </w:rPr>
        <w:t>The Parkinson's Progressive Markers Initiative (PPMI) was launched in 2010 with the aim of identifying biomarkers for Parkinson disease</w:t>
      </w:r>
      <w:r w:rsidR="00070BBD" w:rsidRPr="00CB1FDA">
        <w:rPr>
          <w:rFonts w:cstheme="minorHAnsi"/>
          <w:color w:val="222222"/>
          <w:shd w:val="clear" w:color="auto" w:fill="FFFFFF"/>
        </w:rPr>
        <w:t xml:space="preserve"> </w:t>
      </w:r>
      <w:r w:rsidR="006C44DE">
        <w:rPr>
          <w:rFonts w:cstheme="minorHAnsi"/>
          <w:color w:val="222222"/>
          <w:shd w:val="clear" w:color="auto" w:fill="FFFFFF"/>
        </w:rPr>
        <w:t xml:space="preserve">(PD) </w:t>
      </w:r>
      <w:r w:rsidRPr="00CB1FDA">
        <w:rPr>
          <w:rFonts w:cstheme="minorHAnsi"/>
          <w:color w:val="222222"/>
          <w:shd w:val="clear" w:color="auto" w:fill="FFFFFF"/>
        </w:rPr>
        <w:t>progression</w:t>
      </w:r>
      <w:r w:rsidR="000751D9" w:rsidRPr="00CB1FDA">
        <w:rPr>
          <w:rFonts w:cstheme="minorHAnsi"/>
          <w:color w:val="222222"/>
          <w:shd w:val="clear" w:color="auto" w:fill="FFFFFF"/>
        </w:rPr>
        <w:t xml:space="preserve"> to improve the understanding of disease pathophysiology and to facilitate more efficient PD modifying therapeutic trials</w:t>
      </w:r>
      <w:r w:rsidR="00070BBD" w:rsidRPr="00CB1FDA">
        <w:rPr>
          <w:rFonts w:cstheme="minorHAnsi"/>
          <w:color w:val="222222"/>
          <w:shd w:val="clear" w:color="auto" w:fill="FFFFFF"/>
        </w:rPr>
        <w:t xml:space="preserve"> </w:t>
      </w:r>
      <w:r w:rsidR="00070BBD" w:rsidRPr="00CB1FDA">
        <w:rPr>
          <w:rFonts w:cstheme="minorHAnsi"/>
          <w:color w:val="222222"/>
          <w:shd w:val="clear" w:color="auto" w:fill="FFFFFF"/>
        </w:rPr>
        <w:fldChar w:fldCharType="begin"/>
      </w:r>
      <w:r w:rsidR="00795734">
        <w:rPr>
          <w:rFonts w:cstheme="minorHAnsi"/>
          <w:color w:val="222222"/>
          <w:shd w:val="clear" w:color="auto" w:fill="FFFFFF"/>
        </w:rPr>
        <w:instrText xml:space="preserve"> ADDIN EN.CITE &lt;EndNote&gt;&lt;Cite&gt;&lt;Author&gt;Parkinson Progression Marker&lt;/Author&gt;&lt;Year&gt;2011&lt;/Year&gt;&lt;RecNum&gt;1738&lt;/RecNum&gt;&lt;DisplayText&gt;(40)&lt;/DisplayText&gt;&lt;record&gt;&lt;rec-number&gt;1738&lt;/rec-number&gt;&lt;foreign-keys&gt;&lt;key app="EN" db-id="fdewxtd56v0x55efrfk5ex0se05tz00x2d5w" timestamp="1405447555"&gt;1738&lt;/key&gt;&lt;/foreign-keys&gt;&lt;ref-type name="Journal Article"&gt;17&lt;/ref-type&gt;&lt;contributors&gt;&lt;authors&gt;&lt;author&gt;Parkinson Progression Marker, Initiative&lt;/author&gt;&lt;/authors&gt;&lt;/contributors&gt;&lt;titles&gt;&lt;title&gt;The Parkinson Progression Marker Initiative (PPMI)&lt;/title&gt;&lt;secondary-title&gt;Prog Neurobiol&lt;/secondary-title&gt;&lt;alt-title&gt;Progress in neurobiology&lt;/alt-title&gt;&lt;/titles&gt;&lt;periodical&gt;&lt;full-title&gt;Prog Neurobiol&lt;/full-title&gt;&lt;abbr-1&gt;Progress in neurobiology&lt;/abbr-1&gt;&lt;/periodical&gt;&lt;alt-periodical&gt;&lt;full-title&gt;Prog Neurobiol&lt;/full-title&gt;&lt;abbr-1&gt;Progress in neurobiology&lt;/abbr-1&gt;&lt;/alt-periodical&gt;&lt;pages&gt;629-35&lt;/pages&gt;&lt;volume&gt;95&lt;/volume&gt;&lt;number&gt;4&lt;/number&gt;&lt;keywords&gt;&lt;keyword&gt;Biological Markers/*metabolism&lt;/keyword&gt;&lt;keyword&gt;Cohort Studies&lt;/keyword&gt;&lt;keyword&gt;Diagnostic Imaging&lt;/keyword&gt;&lt;keyword&gt;*Disease Progression&lt;/keyword&gt;&lt;keyword&gt;Female&lt;/keyword&gt;&lt;keyword&gt;Humans&lt;/keyword&gt;&lt;keyword&gt;*International Cooperation&lt;/keyword&gt;&lt;keyword&gt;Male&lt;/keyword&gt;&lt;keyword&gt;Multicenter Studies as Topic/methods&lt;/keyword&gt;&lt;keyword&gt;Parkinson Disease/blood/cerebrospinal fluid/*diagnosis&lt;/keyword&gt;&lt;/keywords&gt;&lt;dates&gt;&lt;year&gt;2011&lt;/year&gt;&lt;pub-dates&gt;&lt;date&gt;Dec&lt;/date&gt;&lt;/pub-dates&gt;&lt;/dates&gt;&lt;isbn&gt;1873-5118 (Electronic)&amp;#xD;0301-0082 (Linking)&lt;/isbn&gt;&lt;accession-num&gt;21930184&lt;/accession-num&gt;&lt;urls&gt;&lt;related-urls&gt;&lt;url&gt;http://www.ncbi.nlm.nih.gov/pubmed/21930184&lt;/url&gt;&lt;/related-urls&gt;&lt;/urls&gt;&lt;electronic-resource-num&gt;10.1016/j.pneurobio.2011.09.005&lt;/electronic-resource-num&gt;&lt;/record&gt;&lt;/Cite&gt;&lt;/EndNote&gt;</w:instrText>
      </w:r>
      <w:r w:rsidR="00070BBD" w:rsidRPr="00CB1FDA">
        <w:rPr>
          <w:rFonts w:cstheme="minorHAnsi"/>
          <w:color w:val="222222"/>
          <w:shd w:val="clear" w:color="auto" w:fill="FFFFFF"/>
        </w:rPr>
        <w:fldChar w:fldCharType="separate"/>
      </w:r>
      <w:r w:rsidR="00795734">
        <w:rPr>
          <w:rFonts w:cstheme="minorHAnsi"/>
          <w:noProof/>
          <w:color w:val="222222"/>
          <w:shd w:val="clear" w:color="auto" w:fill="FFFFFF"/>
        </w:rPr>
        <w:t>(</w:t>
      </w:r>
      <w:hyperlink w:anchor="_ENREF_40" w:tooltip="Parkinson Progression Marker, 2011 #1738" w:history="1">
        <w:r w:rsidR="00795734">
          <w:rPr>
            <w:rFonts w:cstheme="minorHAnsi"/>
            <w:noProof/>
            <w:color w:val="222222"/>
            <w:shd w:val="clear" w:color="auto" w:fill="FFFFFF"/>
          </w:rPr>
          <w:t>40</w:t>
        </w:r>
      </w:hyperlink>
      <w:r w:rsidR="00795734">
        <w:rPr>
          <w:rFonts w:cstheme="minorHAnsi"/>
          <w:noProof/>
          <w:color w:val="222222"/>
          <w:shd w:val="clear" w:color="auto" w:fill="FFFFFF"/>
        </w:rPr>
        <w:t>)</w:t>
      </w:r>
      <w:r w:rsidR="00070BBD" w:rsidRPr="00CB1FDA">
        <w:rPr>
          <w:rFonts w:cstheme="minorHAnsi"/>
          <w:color w:val="222222"/>
          <w:shd w:val="clear" w:color="auto" w:fill="FFFFFF"/>
        </w:rPr>
        <w:fldChar w:fldCharType="end"/>
      </w:r>
      <w:r w:rsidRPr="00CB1FDA">
        <w:rPr>
          <w:rFonts w:cstheme="minorHAnsi"/>
          <w:color w:val="222222"/>
          <w:shd w:val="clear" w:color="auto" w:fill="FFFFFF"/>
        </w:rPr>
        <w:t>.</w:t>
      </w:r>
      <w:r w:rsidR="00070BBD" w:rsidRPr="00CB1FDA">
        <w:rPr>
          <w:rFonts w:cstheme="minorHAnsi"/>
          <w:color w:val="222222"/>
          <w:shd w:val="clear" w:color="auto" w:fill="FFFFFF"/>
        </w:rPr>
        <w:t xml:space="preserve"> This observati</w:t>
      </w:r>
      <w:r w:rsidR="006C44DE">
        <w:rPr>
          <w:rFonts w:cstheme="minorHAnsi"/>
          <w:color w:val="222222"/>
          <w:shd w:val="clear" w:color="auto" w:fill="FFFFFF"/>
        </w:rPr>
        <w:t xml:space="preserve">onal, international, </w:t>
      </w:r>
      <w:proofErr w:type="spellStart"/>
      <w:r w:rsidR="006C44DE">
        <w:rPr>
          <w:rFonts w:cstheme="minorHAnsi"/>
          <w:color w:val="222222"/>
          <w:shd w:val="clear" w:color="auto" w:fill="FFFFFF"/>
        </w:rPr>
        <w:t>multicenter</w:t>
      </w:r>
      <w:proofErr w:type="spellEnd"/>
      <w:r w:rsidR="00070BBD" w:rsidRPr="00CB1FDA">
        <w:rPr>
          <w:rFonts w:cstheme="minorHAnsi"/>
          <w:color w:val="222222"/>
          <w:shd w:val="clear" w:color="auto" w:fill="FFFFFF"/>
        </w:rPr>
        <w:t xml:space="preserve"> study was based largely on ADNI, employing a largely similar structure, organization and funding as a public – private partnership initiated by the Michael J Fox Foundation for Parkinson's Research. PPMI and ADNI share the same LONI Data Informatics core headed by Arthur Toga, and Fluid Biomarker core headed by John Trojanowski and Leslie Shaw. In addition, ADNI has contributed many of its standardized methodologies to PPMI, especially in the analysis of certain CSF biomarkers. Like ADNI, PPMI’s data and samples are freely available to qualified researchers. PPMI data are already being downloaded extensively with 192,458, 57,024, and 561 downloads of image, clinical, and genetic data, respectively, by 645 distinct downloaders as of July 2014 (Arthur Toga, personal communication). </w:t>
      </w:r>
      <w:r w:rsidR="00CB1FDA" w:rsidRPr="00CB1FDA">
        <w:rPr>
          <w:rFonts w:cstheme="minorHAnsi"/>
          <w:color w:val="222222"/>
          <w:shd w:val="clear" w:color="auto" w:fill="FFFFFF"/>
        </w:rPr>
        <w:t xml:space="preserve">PPMI has quickly generated significant results with an initial biomarker paper reporting the prognostic and diagnostic potential of CSF biomarkers in early-stage PD </w:t>
      </w:r>
      <w:r w:rsidR="00CB1FDA" w:rsidRPr="00CB1FDA">
        <w:rPr>
          <w:rFonts w:cstheme="minorHAnsi"/>
          <w:color w:val="222222"/>
          <w:shd w:val="clear" w:color="auto" w:fill="FFFFFF"/>
        </w:rPr>
        <w:fldChar w:fldCharType="begin">
          <w:fldData xml:space="preserve">PEVuZE5vdGU+PENpdGU+PEF1dGhvcj5LYW5nPC9BdXRob3I+PFllYXI+MjAxMzwvWWVhcj48UmVj
TnVtPjE3NDM8L1JlY051bT48RGlzcGxheVRleHQ+KDk1KTwvRGlzcGxheVRleHQ+PHJlY29yZD48
cmVjLW51bWJlcj4xNzQzPC9yZWMtbnVtYmVyPjxmb3JlaWduLWtleXM+PGtleSBhcHA9IkVOIiBk
Yi1pZD0iZmRld3h0ZDU2djB4NTVlZnJmazVleDBzZTA1dHowMHgyZDV3IiB0aW1lc3RhbXA9IjE0
MDYyMjc2OTciPjE3NDM8L2tleT48L2ZvcmVpZ24ta2V5cz48cmVmLXR5cGUgbmFtZT0iSm91cm5h
bCBBcnRpY2xlIj4xNzwvcmVmLXR5cGU+PGNvbnRyaWJ1dG9ycz48YXV0aG9ycz48YXV0aG9yPkth
bmcsIEouIEguPC9hdXRob3I+PGF1dGhvcj5JcndpbiwgRC4gSi48L2F1dGhvcj48YXV0aG9yPkNo
ZW4tUGxvdGtpbiwgQS4gUy48L2F1dGhvcj48YXV0aG9yPlNpZGVyb3dmLCBBLjwvYXV0aG9yPjxh
dXRob3I+Q2FzcGVsbCwgQy48L2F1dGhvcj48YXV0aG9yPkNvZmZleSwgQy4gUy48L2F1dGhvcj48
YXV0aG9yPldhbGlnb3Jza2EsIFQuPC9hdXRob3I+PGF1dGhvcj5UYXlsb3IsIFAuPC9hdXRob3I+
PGF1dGhvcj5QYW4sIFMuPC9hdXRob3I+PGF1dGhvcj5GcmFzaWVyLCBNLjwvYXV0aG9yPjxhdXRo
b3I+TWFyZWssIEsuPC9hdXRob3I+PGF1dGhvcj5LaWVidXJ0eiwgSy48L2F1dGhvcj48YXV0aG9y
Pkplbm5pbmdzLCBELjwvYXV0aG9yPjxhdXRob3I+U2ltdW5pLCBULjwvYXV0aG9yPjxhdXRob3I+
VGFubmVyLCBDLiBNLjwvYXV0aG9yPjxhdXRob3I+U2luZ2xldG9uLCBBLjwvYXV0aG9yPjxhdXRo
b3I+VG9nYSwgQS4gVy48L2F1dGhvcj48YXV0aG9yPkNob3dkaHVyeSwgUy48L2F1dGhvcj48YXV0
aG9yPk1vbGxlbmhhdWVyLCBCLjwvYXV0aG9yPjxhdXRob3I+VHJvamFub3dza2ksIEouIFEuPC9h
dXRob3I+PGF1dGhvcj5TaGF3LCBMLiBNLjwvYXV0aG9yPjxhdXRob3I+UGFya2luc29uJmFwb3M7
cyBQcm9ncmVzc2lvbiBNYXJrZXJzLCBJbml0aWF0aXZlPC9hdXRob3I+PC9hdXRob3JzPjwvY29u
dHJpYnV0b3JzPjx0aXRsZXM+PHRpdGxlPkFzc29jaWF0aW9uIG9mIGNlcmVicm9zcGluYWwgZmx1
aWQgYmV0YS1hbXlsb2lkIDEtNDIsIFQtdGF1LCBQLXRhdTE4MSwgYW5kIGFscGhhLXN5bnVjbGVp
biBsZXZlbHMgd2l0aCBjbGluaWNhbCBmZWF0dXJlcyBvZiBkcnVnLW5haXZlIHBhdGllbnRzIHdp
dGggZWFybHkgUGFya2luc29uIGRpc2Vhc2U8L3RpdGxlPjxzZWNvbmRhcnktdGl0bGU+SkFNQSBO
ZXVyb2w8L3NlY29uZGFyeS10aXRsZT48YWx0LXRpdGxlPkpBTUEgbmV1cm9sb2d5PC9hbHQtdGl0
bGU+PC90aXRsZXM+PHBlcmlvZGljYWw+PGZ1bGwtdGl0bGU+SkFNQSBOZXVyb2w8L2Z1bGwtdGl0
bGU+PC9wZXJpb2RpY2FsPjxwYWdlcz4xMjc3LTg3PC9wYWdlcz48dm9sdW1lPjcwPC92b2x1bWU+
PG51bWJlcj4xMDwvbnVtYmVyPjxrZXl3b3Jkcz48a2V5d29yZD5BbXlsb2lkIGJldGEtUGVwdGlk
ZXMvKmNlcmVicm9zcGluYWwgZmx1aWQ8L2tleXdvcmQ+PGtleXdvcmQ+Q2FzZS1Db250cm9sIFN0
dWRpZXM8L2tleXdvcmQ+PGtleXdvcmQ+Q29ob3J0IFN0dWRpZXM8L2tleXdvcmQ+PGtleXdvcmQ+
RmVtYWxlPC9rZXl3b3JkPjxrZXl3b3JkPkh1bWFuczwva2V5d29yZD48a2V5d29yZD5NYWxlPC9r
ZXl3b3JkPjxrZXl3b3JkPk1lbW9yeS9waHlzaW9sb2d5PC9rZXl3b3JkPjxrZXl3b3JkPk1pZGRs
ZSBBZ2VkPC9rZXl3b3JkPjxrZXl3b3JkPk1vdmVtZW50L3BoeXNpb2xvZ3k8L2tleXdvcmQ+PGtl
eXdvcmQ+TmV1cm9wc3ljaG9sb2dpY2FsIFRlc3RzPC9rZXl3b3JkPjxrZXl3b3JkPlBhcmtpbnNv
biBEaXNlYXNlLypjZXJlYnJvc3BpbmFsIGZsdWlkL3BoeXNpb3BhdGhvbG9neTwva2V5d29yZD48
a2V5d29yZD5QZXB0aWRlIEZyYWdtZW50cy8qY2VyZWJyb3NwaW5hbCBmbHVpZDwva2V5d29yZD48
a2V5d29yZD5QaG9zcGhvcnlsYXRpb248L2tleXdvcmQ+PGtleXdvcmQ+UmVncmVzc2lvbiBBbmFs
eXNpczwva2V5d29yZD48a2V5d29yZD5TZXZlcml0eSBvZiBJbGxuZXNzIEluZGV4PC9rZXl3b3Jk
PjxrZXl3b3JkPlN0YXRpc3RpY3MgYXMgVG9waWM8L2tleXdvcmQ+PGtleXdvcmQ+VGhyZW9uaW5l
LyptZXRhYm9saXNtPC9rZXl3b3JkPjxrZXl3b3JkPlZlcmJhbCBMZWFybmluZy9waHlzaW9sb2d5
PC9rZXl3b3JkPjxrZXl3b3JkPmFscGhhLVN5bnVjbGVpbi8qY2VyZWJyb3NwaW5hbCBmbHVpZDwv
a2V5d29yZD48a2V5d29yZD50YXUgUHJvdGVpbnMvKmNlcmVicm9zcGluYWwgZmx1aWQ8L2tleXdv
cmQ+PC9rZXl3b3Jkcz48ZGF0ZXM+PHllYXI+MjAxMzwveWVhcj48cHViLWRhdGVzPjxkYXRlPk9j
dDwvZGF0ZT48L3B1Yi1kYXRlcz48L2RhdGVzPjxpc2JuPjIxNjgtNjE1NyAoRWxlY3Ryb25pYykm
I3hEOzIxNjgtNjE0OSAoTGlua2luZyk8L2lzYm4+PGFjY2Vzc2lvbi1udW0+MjM5NzkwMTE8L2Fj
Y2Vzc2lvbi1udW0+PHVybHM+PHJlbGF0ZWQtdXJscz48dXJsPmh0dHA6Ly93d3cubmNiaS5ubG0u
bmloLmdvdi9wdWJtZWQvMjM5NzkwMTE8L3VybD48L3JlbGF0ZWQtdXJscz48L3VybHM+PGN1c3Rv
bTI+NDAzNDM0ODwvY3VzdG9tMj48ZWxlY3Ryb25pYy1yZXNvdXJjZS1udW0+MTAuMTAwMS9qYW1h
bmV1cm9sLjIwMTMuMzg2MTwvZWxlY3Ryb25pYy1yZXNvdXJjZS1udW0+PC9yZWNvcmQ+PC9DaXRl
PjwvRW5kTm90ZT5=
</w:fldData>
        </w:fldChar>
      </w:r>
      <w:r w:rsidR="00795734">
        <w:rPr>
          <w:rFonts w:cstheme="minorHAnsi"/>
          <w:color w:val="222222"/>
          <w:shd w:val="clear" w:color="auto" w:fill="FFFFFF"/>
        </w:rPr>
        <w:instrText xml:space="preserve"> ADDIN EN.CITE </w:instrText>
      </w:r>
      <w:r w:rsidR="00795734">
        <w:rPr>
          <w:rFonts w:cstheme="minorHAnsi"/>
          <w:color w:val="222222"/>
          <w:shd w:val="clear" w:color="auto" w:fill="FFFFFF"/>
        </w:rPr>
        <w:fldChar w:fldCharType="begin">
          <w:fldData xml:space="preserve">PEVuZE5vdGU+PENpdGU+PEF1dGhvcj5LYW5nPC9BdXRob3I+PFllYXI+MjAxMzwvWWVhcj48UmVj
TnVtPjE3NDM8L1JlY051bT48RGlzcGxheVRleHQ+KDk1KTwvRGlzcGxheVRleHQ+PHJlY29yZD48
cmVjLW51bWJlcj4xNzQzPC9yZWMtbnVtYmVyPjxmb3JlaWduLWtleXM+PGtleSBhcHA9IkVOIiBk
Yi1pZD0iZmRld3h0ZDU2djB4NTVlZnJmazVleDBzZTA1dHowMHgyZDV3IiB0aW1lc3RhbXA9IjE0
MDYyMjc2OTciPjE3NDM8L2tleT48L2ZvcmVpZ24ta2V5cz48cmVmLXR5cGUgbmFtZT0iSm91cm5h
bCBBcnRpY2xlIj4xNzwvcmVmLXR5cGU+PGNvbnRyaWJ1dG9ycz48YXV0aG9ycz48YXV0aG9yPkth
bmcsIEouIEguPC9hdXRob3I+PGF1dGhvcj5JcndpbiwgRC4gSi48L2F1dGhvcj48YXV0aG9yPkNo
ZW4tUGxvdGtpbiwgQS4gUy48L2F1dGhvcj48YXV0aG9yPlNpZGVyb3dmLCBBLjwvYXV0aG9yPjxh
dXRob3I+Q2FzcGVsbCwgQy48L2F1dGhvcj48YXV0aG9yPkNvZmZleSwgQy4gUy48L2F1dGhvcj48
YXV0aG9yPldhbGlnb3Jza2EsIFQuPC9hdXRob3I+PGF1dGhvcj5UYXlsb3IsIFAuPC9hdXRob3I+
PGF1dGhvcj5QYW4sIFMuPC9hdXRob3I+PGF1dGhvcj5GcmFzaWVyLCBNLjwvYXV0aG9yPjxhdXRo
b3I+TWFyZWssIEsuPC9hdXRob3I+PGF1dGhvcj5LaWVidXJ0eiwgSy48L2F1dGhvcj48YXV0aG9y
Pkplbm5pbmdzLCBELjwvYXV0aG9yPjxhdXRob3I+U2ltdW5pLCBULjwvYXV0aG9yPjxhdXRob3I+
VGFubmVyLCBDLiBNLjwvYXV0aG9yPjxhdXRob3I+U2luZ2xldG9uLCBBLjwvYXV0aG9yPjxhdXRo
b3I+VG9nYSwgQS4gVy48L2F1dGhvcj48YXV0aG9yPkNob3dkaHVyeSwgUy48L2F1dGhvcj48YXV0
aG9yPk1vbGxlbmhhdWVyLCBCLjwvYXV0aG9yPjxhdXRob3I+VHJvamFub3dza2ksIEouIFEuPC9h
dXRob3I+PGF1dGhvcj5TaGF3LCBMLiBNLjwvYXV0aG9yPjxhdXRob3I+UGFya2luc29uJmFwb3M7
cyBQcm9ncmVzc2lvbiBNYXJrZXJzLCBJbml0aWF0aXZlPC9hdXRob3I+PC9hdXRob3JzPjwvY29u
dHJpYnV0b3JzPjx0aXRsZXM+PHRpdGxlPkFzc29jaWF0aW9uIG9mIGNlcmVicm9zcGluYWwgZmx1
aWQgYmV0YS1hbXlsb2lkIDEtNDIsIFQtdGF1LCBQLXRhdTE4MSwgYW5kIGFscGhhLXN5bnVjbGVp
biBsZXZlbHMgd2l0aCBjbGluaWNhbCBmZWF0dXJlcyBvZiBkcnVnLW5haXZlIHBhdGllbnRzIHdp
dGggZWFybHkgUGFya2luc29uIGRpc2Vhc2U8L3RpdGxlPjxzZWNvbmRhcnktdGl0bGU+SkFNQSBO
ZXVyb2w8L3NlY29uZGFyeS10aXRsZT48YWx0LXRpdGxlPkpBTUEgbmV1cm9sb2d5PC9hbHQtdGl0
bGU+PC90aXRsZXM+PHBlcmlvZGljYWw+PGZ1bGwtdGl0bGU+SkFNQSBOZXVyb2w8L2Z1bGwtdGl0
bGU+PC9wZXJpb2RpY2FsPjxwYWdlcz4xMjc3LTg3PC9wYWdlcz48dm9sdW1lPjcwPC92b2x1bWU+
PG51bWJlcj4xMDwvbnVtYmVyPjxrZXl3b3Jkcz48a2V5d29yZD5BbXlsb2lkIGJldGEtUGVwdGlk
ZXMvKmNlcmVicm9zcGluYWwgZmx1aWQ8L2tleXdvcmQ+PGtleXdvcmQ+Q2FzZS1Db250cm9sIFN0
dWRpZXM8L2tleXdvcmQ+PGtleXdvcmQ+Q29ob3J0IFN0dWRpZXM8L2tleXdvcmQ+PGtleXdvcmQ+
RmVtYWxlPC9rZXl3b3JkPjxrZXl3b3JkPkh1bWFuczwva2V5d29yZD48a2V5d29yZD5NYWxlPC9r
ZXl3b3JkPjxrZXl3b3JkPk1lbW9yeS9waHlzaW9sb2d5PC9rZXl3b3JkPjxrZXl3b3JkPk1pZGRs
ZSBBZ2VkPC9rZXl3b3JkPjxrZXl3b3JkPk1vdmVtZW50L3BoeXNpb2xvZ3k8L2tleXdvcmQ+PGtl
eXdvcmQ+TmV1cm9wc3ljaG9sb2dpY2FsIFRlc3RzPC9rZXl3b3JkPjxrZXl3b3JkPlBhcmtpbnNv
biBEaXNlYXNlLypjZXJlYnJvc3BpbmFsIGZsdWlkL3BoeXNpb3BhdGhvbG9neTwva2V5d29yZD48
a2V5d29yZD5QZXB0aWRlIEZyYWdtZW50cy8qY2VyZWJyb3NwaW5hbCBmbHVpZDwva2V5d29yZD48
a2V5d29yZD5QaG9zcGhvcnlsYXRpb248L2tleXdvcmQ+PGtleXdvcmQ+UmVncmVzc2lvbiBBbmFs
eXNpczwva2V5d29yZD48a2V5d29yZD5TZXZlcml0eSBvZiBJbGxuZXNzIEluZGV4PC9rZXl3b3Jk
PjxrZXl3b3JkPlN0YXRpc3RpY3MgYXMgVG9waWM8L2tleXdvcmQ+PGtleXdvcmQ+VGhyZW9uaW5l
LyptZXRhYm9saXNtPC9rZXl3b3JkPjxrZXl3b3JkPlZlcmJhbCBMZWFybmluZy9waHlzaW9sb2d5
PC9rZXl3b3JkPjxrZXl3b3JkPmFscGhhLVN5bnVjbGVpbi8qY2VyZWJyb3NwaW5hbCBmbHVpZDwv
a2V5d29yZD48a2V5d29yZD50YXUgUHJvdGVpbnMvKmNlcmVicm9zcGluYWwgZmx1aWQ8L2tleXdv
cmQ+PC9rZXl3b3Jkcz48ZGF0ZXM+PHllYXI+MjAxMzwveWVhcj48cHViLWRhdGVzPjxkYXRlPk9j
dDwvZGF0ZT48L3B1Yi1kYXRlcz48L2RhdGVzPjxpc2JuPjIxNjgtNjE1NyAoRWxlY3Ryb25pYykm
I3hEOzIxNjgtNjE0OSAoTGlua2luZyk8L2lzYm4+PGFjY2Vzc2lvbi1udW0+MjM5NzkwMTE8L2Fj
Y2Vzc2lvbi1udW0+PHVybHM+PHJlbGF0ZWQtdXJscz48dXJsPmh0dHA6Ly93d3cubmNiaS5ubG0u
bmloLmdvdi9wdWJtZWQvMjM5NzkwMTE8L3VybD48L3JlbGF0ZWQtdXJscz48L3VybHM+PGN1c3Rv
bTI+NDAzNDM0ODwvY3VzdG9tMj48ZWxlY3Ryb25pYy1yZXNvdXJjZS1udW0+MTAuMTAwMS9qYW1h
bmV1cm9sLjIwMTMuMzg2MTwvZWxlY3Ryb25pYy1yZXNvdXJjZS1udW0+PC9yZWNvcmQ+PC9DaXRl
PjwvRW5kTm90ZT5=
</w:fldData>
        </w:fldChar>
      </w:r>
      <w:r w:rsidR="00795734">
        <w:rPr>
          <w:rFonts w:cstheme="minorHAnsi"/>
          <w:color w:val="222222"/>
          <w:shd w:val="clear" w:color="auto" w:fill="FFFFFF"/>
        </w:rPr>
        <w:instrText xml:space="preserve"> ADDIN EN.CITE.DATA </w:instrText>
      </w:r>
      <w:r w:rsidR="00795734">
        <w:rPr>
          <w:rFonts w:cstheme="minorHAnsi"/>
          <w:color w:val="222222"/>
          <w:shd w:val="clear" w:color="auto" w:fill="FFFFFF"/>
        </w:rPr>
      </w:r>
      <w:r w:rsidR="00795734">
        <w:rPr>
          <w:rFonts w:cstheme="minorHAnsi"/>
          <w:color w:val="222222"/>
          <w:shd w:val="clear" w:color="auto" w:fill="FFFFFF"/>
        </w:rPr>
        <w:fldChar w:fldCharType="end"/>
      </w:r>
      <w:r w:rsidR="00CB1FDA" w:rsidRPr="00CB1FDA">
        <w:rPr>
          <w:rFonts w:cstheme="minorHAnsi"/>
          <w:color w:val="222222"/>
          <w:shd w:val="clear" w:color="auto" w:fill="FFFFFF"/>
        </w:rPr>
      </w:r>
      <w:r w:rsidR="00CB1FDA" w:rsidRPr="00CB1FDA">
        <w:rPr>
          <w:rFonts w:cstheme="minorHAnsi"/>
          <w:color w:val="222222"/>
          <w:shd w:val="clear" w:color="auto" w:fill="FFFFFF"/>
        </w:rPr>
        <w:fldChar w:fldCharType="separate"/>
      </w:r>
      <w:r w:rsidR="00795734">
        <w:rPr>
          <w:rFonts w:cstheme="minorHAnsi"/>
          <w:noProof/>
          <w:color w:val="222222"/>
          <w:shd w:val="clear" w:color="auto" w:fill="FFFFFF"/>
        </w:rPr>
        <w:t>(</w:t>
      </w:r>
      <w:hyperlink w:anchor="_ENREF_95" w:tooltip="Kang, 2013 #1743" w:history="1">
        <w:r w:rsidR="00795734">
          <w:rPr>
            <w:rFonts w:cstheme="minorHAnsi"/>
            <w:noProof/>
            <w:color w:val="222222"/>
            <w:shd w:val="clear" w:color="auto" w:fill="FFFFFF"/>
          </w:rPr>
          <w:t>95</w:t>
        </w:r>
      </w:hyperlink>
      <w:r w:rsidR="00795734">
        <w:rPr>
          <w:rFonts w:cstheme="minorHAnsi"/>
          <w:noProof/>
          <w:color w:val="222222"/>
          <w:shd w:val="clear" w:color="auto" w:fill="FFFFFF"/>
        </w:rPr>
        <w:t>)</w:t>
      </w:r>
      <w:r w:rsidR="00CB1FDA" w:rsidRPr="00CB1FDA">
        <w:rPr>
          <w:rFonts w:cstheme="minorHAnsi"/>
          <w:color w:val="222222"/>
          <w:shd w:val="clear" w:color="auto" w:fill="FFFFFF"/>
        </w:rPr>
        <w:fldChar w:fldCharType="end"/>
      </w:r>
      <w:r w:rsidR="00CB1FDA" w:rsidRPr="00CB1FDA">
        <w:rPr>
          <w:rFonts w:cstheme="minorHAnsi"/>
          <w:color w:val="222222"/>
          <w:shd w:val="clear" w:color="auto" w:fill="FFFFFF"/>
        </w:rPr>
        <w:t>.</w:t>
      </w:r>
    </w:p>
    <w:p w:rsidR="00697CBC" w:rsidRDefault="00697CBC" w:rsidP="00C504B7">
      <w:pPr>
        <w:spacing w:line="360" w:lineRule="auto"/>
        <w:jc w:val="both"/>
        <w:rPr>
          <w:rStyle w:val="Emphasis"/>
        </w:rPr>
      </w:pPr>
      <w:r w:rsidRPr="00697CBC">
        <w:rPr>
          <w:rStyle w:val="Emphasis"/>
        </w:rPr>
        <w:t>Frontotemporal Lobar Degeneration Neuroimaging Initiative</w:t>
      </w:r>
    </w:p>
    <w:p w:rsidR="00122538" w:rsidRDefault="00697CBC" w:rsidP="00C504B7">
      <w:pPr>
        <w:spacing w:line="360" w:lineRule="auto"/>
        <w:jc w:val="both"/>
        <w:rPr>
          <w:rFonts w:ascii="Helvetica" w:hAnsi="Helvetica" w:cs="Helvetica"/>
          <w:color w:val="333333"/>
          <w:spacing w:val="5"/>
          <w:sz w:val="20"/>
          <w:szCs w:val="20"/>
          <w:shd w:val="clear" w:color="auto" w:fill="FFFFFF"/>
        </w:rPr>
      </w:pPr>
      <w:r>
        <w:rPr>
          <w:rStyle w:val="Emphasis"/>
          <w:i w:val="0"/>
        </w:rPr>
        <w:t xml:space="preserve">ADNI infrastructure forms the basis of the recently </w:t>
      </w:r>
      <w:r w:rsidRPr="00697CBC">
        <w:t>established Frontotemporal Lobar Degeneration Neuroimaging Initiative</w:t>
      </w:r>
      <w:r>
        <w:t xml:space="preserve"> (FLDNI) which aims to determine the optimum methods </w:t>
      </w:r>
      <w:r w:rsidR="00122538">
        <w:t xml:space="preserve">(MRI, FDG-PET, and biomarker measures) </w:t>
      </w:r>
      <w:r>
        <w:t>for following the progression</w:t>
      </w:r>
      <w:r w:rsidR="00122538">
        <w:t xml:space="preserve"> of FTLD. This longitudinal study hopes to identify brain regions in which changes in metabolism and structure occur in this common cause of dementia. </w:t>
      </w:r>
    </w:p>
    <w:p w:rsidR="00CB1FDA" w:rsidRPr="00CB1FDA" w:rsidRDefault="00CB1FDA" w:rsidP="00C504B7">
      <w:pPr>
        <w:spacing w:line="360" w:lineRule="auto"/>
        <w:jc w:val="both"/>
        <w:rPr>
          <w:rStyle w:val="Emphasis"/>
        </w:rPr>
      </w:pPr>
      <w:r w:rsidRPr="00CB1FDA">
        <w:rPr>
          <w:rStyle w:val="Emphasis"/>
        </w:rPr>
        <w:t>North American Registry for Care and Research in Multiple Sclerosis</w:t>
      </w:r>
    </w:p>
    <w:p w:rsidR="009B73E2" w:rsidRDefault="00764634" w:rsidP="00C504B7">
      <w:pPr>
        <w:shd w:val="clear" w:color="auto" w:fill="FFFFFF"/>
        <w:spacing w:before="75" w:after="225" w:line="360" w:lineRule="auto"/>
        <w:jc w:val="both"/>
      </w:pPr>
      <w:r>
        <w:t xml:space="preserve">ADNI is also the prototype for the </w:t>
      </w:r>
      <w:r w:rsidRPr="00764634">
        <w:rPr>
          <w:rStyle w:val="Emphasis"/>
          <w:i w:val="0"/>
        </w:rPr>
        <w:t>North American Registry for Care and Research in Multiple Sclerosis</w:t>
      </w:r>
      <w:r>
        <w:rPr>
          <w:rStyle w:val="Emphasis"/>
          <w:i w:val="0"/>
        </w:rPr>
        <w:t xml:space="preserve"> (</w:t>
      </w:r>
      <w:r w:rsidR="00070BBD">
        <w:t>NARCRMS</w:t>
      </w:r>
      <w:r>
        <w:t>), announced in May 2014 and slated to be launched in 2015.  This public-private partnership aims to track dis</w:t>
      </w:r>
      <w:r w:rsidR="0087184F">
        <w:t>ease progression in multiple sc</w:t>
      </w:r>
      <w:r>
        <w:t xml:space="preserve">lerosis (MS), identify new biomarkers and compare therapeutic outcomes. </w:t>
      </w:r>
      <w:r w:rsidR="009B73E2">
        <w:t xml:space="preserve">Participating doctors will use standardized methodologies to collect </w:t>
      </w:r>
      <w:r w:rsidR="009B73E2">
        <w:lastRenderedPageBreak/>
        <w:t xml:space="preserve">and report information on their MS patients including biomarker levels, demographic and clinical data and imaging test results.  </w:t>
      </w:r>
      <w:r w:rsidR="00565724">
        <w:t>Like the ADNI database, t</w:t>
      </w:r>
      <w:r w:rsidR="009B73E2">
        <w:t xml:space="preserve">he NARCRMS database </w:t>
      </w:r>
      <w:r w:rsidR="00565724">
        <w:t xml:space="preserve">will have </w:t>
      </w:r>
      <w:r w:rsidR="009B73E2">
        <w:t>open access</w:t>
      </w:r>
      <w:r w:rsidR="00565724">
        <w:t xml:space="preserve"> for patients, physicians and industry </w:t>
      </w:r>
      <w:r w:rsidR="00565724">
        <w:fldChar w:fldCharType="begin"/>
      </w:r>
      <w:r w:rsidR="00795734">
        <w:instrText xml:space="preserve"> ADDIN EN.CITE &lt;EndNote&gt;&lt;Cite&gt;&lt;Author&gt;Rammohan&lt;/Author&gt;&lt;Year&gt;2014&lt;/Year&gt;&lt;RecNum&gt;1739&lt;/RecNum&gt;&lt;DisplayText&gt;(41)&lt;/DisplayText&gt;&lt;record&gt;&lt;rec-number&gt;1739&lt;/rec-number&gt;&lt;foreign-keys&gt;&lt;key app="EN" db-id="fdewxtd56v0x55efrfk5ex0se05tz00x2d5w" timestamp="1405459113"&gt;1739&lt;/key&gt;&lt;/foreign-keys&gt;&lt;ref-type name="Journal Article"&gt;17&lt;/ref-type&gt;&lt;contributors&gt;&lt;authors&gt;&lt;author&gt;Rammohan, K.W.&lt;/author&gt;&lt;/authors&gt;&lt;/contributors&gt;&lt;titles&gt;&lt;title&gt;Transformation of MS care in the  21st Century. How NARCRMS will change the way we practice. &lt;/title&gt;&lt;secondary-title&gt;6th Cooperative Meeting of the Consortium of Multiple Sclerosis Centers (CMSC) and the Americas Committee for Treatment and Research In Multiple Sclerosis (ACTRIMS).&lt;/secondary-title&gt;&lt;/titles&gt;&lt;periodical&gt;&lt;full-title&gt;6th Cooperative Meeting of the Consortium of Multiple Sclerosis Centers (CMSC) and the Americas Committee for Treatment and Research In Multiple Sclerosis (ACTRIMS).&lt;/full-title&gt;&lt;/periodical&gt;&lt;dates&gt;&lt;year&gt;2014&lt;/year&gt;&lt;/dates&gt;&lt;urls&gt;&lt;/urls&gt;&lt;/record&gt;&lt;/Cite&gt;&lt;/EndNote&gt;</w:instrText>
      </w:r>
      <w:r w:rsidR="00565724">
        <w:fldChar w:fldCharType="separate"/>
      </w:r>
      <w:r w:rsidR="00795734">
        <w:rPr>
          <w:noProof/>
        </w:rPr>
        <w:t>(</w:t>
      </w:r>
      <w:hyperlink w:anchor="_ENREF_41" w:tooltip="Rammohan, 2014 #1739" w:history="1">
        <w:r w:rsidR="00795734">
          <w:rPr>
            <w:noProof/>
          </w:rPr>
          <w:t>41</w:t>
        </w:r>
      </w:hyperlink>
      <w:r w:rsidR="00795734">
        <w:rPr>
          <w:noProof/>
        </w:rPr>
        <w:t>)</w:t>
      </w:r>
      <w:r w:rsidR="00565724">
        <w:fldChar w:fldCharType="end"/>
      </w:r>
      <w:r w:rsidR="009B73E2">
        <w:t>.</w:t>
      </w:r>
      <w:r w:rsidR="00565724">
        <w:t xml:space="preserve"> </w:t>
      </w:r>
      <w:r w:rsidR="009B73E2">
        <w:t xml:space="preserve"> </w:t>
      </w:r>
    </w:p>
    <w:p w:rsidR="00516EF2" w:rsidRDefault="00516EF2" w:rsidP="00C504B7">
      <w:pPr>
        <w:shd w:val="clear" w:color="auto" w:fill="FFFFFF"/>
        <w:spacing w:before="75" w:after="225" w:line="360" w:lineRule="auto"/>
        <w:jc w:val="both"/>
        <w:rPr>
          <w:rStyle w:val="Emphasis"/>
        </w:rPr>
      </w:pPr>
      <w:r w:rsidRPr="00516EF2">
        <w:rPr>
          <w:rStyle w:val="Emphasis"/>
        </w:rPr>
        <w:t>Down Syndrome Biomarker Initiative</w:t>
      </w:r>
    </w:p>
    <w:p w:rsidR="00070BBD" w:rsidRDefault="00944D7E" w:rsidP="00C504B7">
      <w:pPr>
        <w:spacing w:line="360" w:lineRule="auto"/>
        <w:jc w:val="both"/>
      </w:pPr>
      <w:r>
        <w:rPr>
          <w:rStyle w:val="Emphasis"/>
          <w:rFonts w:cstheme="minorHAnsi"/>
          <w:i w:val="0"/>
        </w:rPr>
        <w:t xml:space="preserve">Another recent study structured largely on ADNI is the </w:t>
      </w:r>
      <w:r w:rsidRPr="00AD0CEA">
        <w:rPr>
          <w:rStyle w:val="Emphasis"/>
          <w:rFonts w:cstheme="minorHAnsi"/>
          <w:i w:val="0"/>
        </w:rPr>
        <w:t>Down Syndrome Biomarker Initiative</w:t>
      </w:r>
      <w:r>
        <w:rPr>
          <w:rStyle w:val="Emphasis"/>
          <w:rFonts w:cstheme="minorHAnsi"/>
          <w:i w:val="0"/>
        </w:rPr>
        <w:t xml:space="preserve"> </w:t>
      </w:r>
      <w:r>
        <w:rPr>
          <w:rStyle w:val="Emphasis"/>
          <w:rFonts w:cstheme="minorHAnsi"/>
          <w:i w:val="0"/>
        </w:rPr>
        <w:fldChar w:fldCharType="begin"/>
      </w:r>
      <w:r w:rsidR="00795734">
        <w:rPr>
          <w:rStyle w:val="Emphasis"/>
          <w:rFonts w:cstheme="minorHAnsi"/>
          <w:i w:val="0"/>
        </w:rPr>
        <w:instrText xml:space="preserve"> ADDIN EN.CITE &lt;EndNote&gt;&lt;Cite&gt;&lt;Author&gt;Ness&lt;/Author&gt;&lt;Year&gt;2012&lt;/Year&gt;&lt;RecNum&gt;256&lt;/RecNum&gt;&lt;DisplayText&gt;(96)&lt;/DisplayText&gt;&lt;record&gt;&lt;rec-number&gt;256&lt;/rec-number&gt;&lt;foreign-keys&gt;&lt;key app="EN" db-id="pvt02pr9s5vwt8ezpr9xa2ptw2w9xp9zatr5" timestamp="1406646637"&gt;256&lt;/key&gt;&lt;/foreign-keys&gt;&lt;ref-type name="Journal Article"&gt;17&lt;/ref-type&gt;&lt;contributors&gt;&lt;authors&gt;&lt;author&gt;Ness, S.&lt;/author&gt;&lt;author&gt;Rafii, M.&lt;/author&gt;&lt;author&gt;Aisen, P.&lt;/author&gt;&lt;author&gt;Krams, M.&lt;/author&gt;&lt;author&gt;Silverman, W.&lt;/author&gt;&lt;author&gt;Manji, H.&lt;/author&gt;&lt;/authors&gt;&lt;/contributors&gt;&lt;auth-address&gt;Janssen Research &amp;amp; Development, 1125 Trenton-Harbourton Road, Raritan, New Jersey 08560, USA. sness@its.jnj.com&lt;/auth-address&gt;&lt;titles&gt;&lt;title&gt;Down&amp;apos;s syndrome and Alzheimer&amp;apos;s disease: towards secondary prevention&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655-6&lt;/pages&gt;&lt;volume&gt;11&lt;/volume&gt;&lt;number&gt;9&lt;/number&gt;&lt;keywords&gt;&lt;keyword&gt;Alzheimer Disease/etiology/genetics/*prevention &amp;amp; control&lt;/keyword&gt;&lt;keyword&gt;Amyloid beta-Peptides/adverse effects/genetics&lt;/keyword&gt;&lt;keyword&gt;Apolipoprotein E4/adverse effects/genetics&lt;/keyword&gt;&lt;keyword&gt;Down Syndrome/etiology/genetics/*prevention &amp;amp; control&lt;/keyword&gt;&lt;keyword&gt;Genetic Markers/genetics&lt;/keyword&gt;&lt;keyword&gt;Genotype&lt;/keyword&gt;&lt;keyword&gt;Humans&lt;/keyword&gt;&lt;keyword&gt;*Secondary Prevention/methods&lt;/keyword&gt;&lt;/keywords&gt;&lt;dates&gt;&lt;year&gt;2012&lt;/year&gt;&lt;pub-dates&gt;&lt;date&gt;Sep&lt;/date&gt;&lt;/pub-dates&gt;&lt;/dates&gt;&lt;isbn&gt;1474-1784 (Electronic)&amp;#xD;1474-1776 (Linking)&lt;/isbn&gt;&lt;accession-num&gt;22935789&lt;/accession-num&gt;&lt;urls&gt;&lt;related-urls&gt;&lt;url&gt;http://www.ncbi.nlm.nih.gov/pubmed/22935789&lt;/url&gt;&lt;/related-urls&gt;&lt;/urls&gt;&lt;electronic-resource-num&gt;10.1038/nrd3822&lt;/electronic-resource-num&gt;&lt;/record&gt;&lt;/Cite&gt;&lt;/EndNote&gt;</w:instrText>
      </w:r>
      <w:r>
        <w:rPr>
          <w:rStyle w:val="Emphasis"/>
          <w:rFonts w:cstheme="minorHAnsi"/>
          <w:i w:val="0"/>
        </w:rPr>
        <w:fldChar w:fldCharType="separate"/>
      </w:r>
      <w:r w:rsidR="00795734">
        <w:rPr>
          <w:rStyle w:val="Emphasis"/>
          <w:rFonts w:cstheme="minorHAnsi"/>
          <w:i w:val="0"/>
          <w:noProof/>
        </w:rPr>
        <w:t>(</w:t>
      </w:r>
      <w:hyperlink w:anchor="_ENREF_96" w:tooltip="Ness, 2012 #256" w:history="1">
        <w:r w:rsidR="00795734">
          <w:rPr>
            <w:rStyle w:val="Emphasis"/>
            <w:rFonts w:cstheme="minorHAnsi"/>
            <w:i w:val="0"/>
            <w:noProof/>
          </w:rPr>
          <w:t>96</w:t>
        </w:r>
      </w:hyperlink>
      <w:r w:rsidR="00795734">
        <w:rPr>
          <w:rStyle w:val="Emphasis"/>
          <w:rFonts w:cstheme="minorHAnsi"/>
          <w:i w:val="0"/>
          <w:noProof/>
        </w:rPr>
        <w:t>)</w:t>
      </w:r>
      <w:r>
        <w:rPr>
          <w:rStyle w:val="Emphasis"/>
          <w:rFonts w:cstheme="minorHAnsi"/>
          <w:i w:val="0"/>
        </w:rPr>
        <w:fldChar w:fldCharType="end"/>
      </w:r>
      <w:r>
        <w:rPr>
          <w:rStyle w:val="Emphasis"/>
          <w:rFonts w:cstheme="minorHAnsi"/>
          <w:i w:val="0"/>
        </w:rPr>
        <w:t xml:space="preserve">, </w:t>
      </w:r>
      <w:r w:rsidRPr="00AD0CEA">
        <w:rPr>
          <w:rStyle w:val="Emphasis"/>
          <w:rFonts w:cstheme="minorHAnsi"/>
          <w:i w:val="0"/>
        </w:rPr>
        <w:t xml:space="preserve"> </w:t>
      </w:r>
      <w:r>
        <w:rPr>
          <w:rStyle w:val="Emphasis"/>
          <w:rFonts w:cstheme="minorHAnsi"/>
          <w:i w:val="0"/>
        </w:rPr>
        <w:t>which aims to investigate t</w:t>
      </w:r>
      <w:r w:rsidR="00516EF2" w:rsidRPr="00AD0CEA">
        <w:rPr>
          <w:rStyle w:val="Emphasis"/>
          <w:rFonts w:cstheme="minorHAnsi"/>
          <w:i w:val="0"/>
        </w:rPr>
        <w:t>he link between Down Syndrome and AD</w:t>
      </w:r>
      <w:r>
        <w:rPr>
          <w:rStyle w:val="Emphasis"/>
          <w:rFonts w:cstheme="minorHAnsi"/>
          <w:i w:val="0"/>
        </w:rPr>
        <w:t xml:space="preserve">. This </w:t>
      </w:r>
      <w:proofErr w:type="gramStart"/>
      <w:r w:rsidRPr="00AD0CEA">
        <w:rPr>
          <w:rStyle w:val="Emphasis"/>
          <w:rFonts w:cstheme="minorHAnsi"/>
          <w:i w:val="0"/>
        </w:rPr>
        <w:t>3 year</w:t>
      </w:r>
      <w:proofErr w:type="gramEnd"/>
      <w:r w:rsidRPr="00AD0CEA">
        <w:rPr>
          <w:rStyle w:val="Emphasis"/>
          <w:rFonts w:cstheme="minorHAnsi"/>
          <w:i w:val="0"/>
        </w:rPr>
        <w:t xml:space="preserve"> pilot study</w:t>
      </w:r>
      <w:r>
        <w:rPr>
          <w:rStyle w:val="Emphasis"/>
          <w:rFonts w:cstheme="minorHAnsi"/>
          <w:i w:val="0"/>
        </w:rPr>
        <w:t xml:space="preserve"> is currently being run at UC San Diego </w:t>
      </w:r>
      <w:r w:rsidR="00516EF2" w:rsidRPr="00AD0CEA">
        <w:rPr>
          <w:rFonts w:cstheme="minorHAnsi"/>
        </w:rPr>
        <w:t>under the auspices of the Alzheimer’s Disease Cooperative Study (ADCS)</w:t>
      </w:r>
      <w:r w:rsidR="00AD0CEA" w:rsidRPr="00AD0CEA">
        <w:rPr>
          <w:rFonts w:cstheme="minorHAnsi"/>
        </w:rPr>
        <w:t xml:space="preserve"> with pharmaceutical funding</w:t>
      </w:r>
      <w:r w:rsidR="00516EF2" w:rsidRPr="00AD0CEA">
        <w:rPr>
          <w:rFonts w:cstheme="minorHAnsi"/>
        </w:rPr>
        <w:t xml:space="preserve">. </w:t>
      </w:r>
      <w:r>
        <w:rPr>
          <w:rFonts w:cstheme="minorHAnsi"/>
        </w:rPr>
        <w:t xml:space="preserve"> Twelve </w:t>
      </w:r>
      <w:r w:rsidR="00516EF2" w:rsidRPr="00AD0CEA">
        <w:rPr>
          <w:rStyle w:val="Emphasis"/>
          <w:rFonts w:cstheme="minorHAnsi"/>
          <w:i w:val="0"/>
        </w:rPr>
        <w:t xml:space="preserve">participants are undergoing </w:t>
      </w:r>
      <w:r w:rsidR="00516EF2" w:rsidRPr="00AD0CEA">
        <w:rPr>
          <w:rFonts w:cstheme="minorHAnsi"/>
        </w:rPr>
        <w:t>specialized cognitive testing, retinal amyloid imaging, brain PET am</w:t>
      </w:r>
      <w:r w:rsidR="00DE243B">
        <w:rPr>
          <w:rFonts w:cstheme="minorHAnsi"/>
        </w:rPr>
        <w:t xml:space="preserve">yloid imaging, </w:t>
      </w:r>
      <w:r>
        <w:rPr>
          <w:rFonts w:cstheme="minorHAnsi"/>
        </w:rPr>
        <w:t xml:space="preserve">structural </w:t>
      </w:r>
      <w:r w:rsidR="00DE243B">
        <w:rPr>
          <w:rFonts w:cstheme="minorHAnsi"/>
        </w:rPr>
        <w:t>MRI, and screening</w:t>
      </w:r>
      <w:r w:rsidR="00516EF2" w:rsidRPr="00AD0CEA">
        <w:rPr>
          <w:rFonts w:cstheme="minorHAnsi"/>
        </w:rPr>
        <w:t xml:space="preserve"> for promising blood biomarkers. It is hoped that this initial investigation</w:t>
      </w:r>
      <w:r w:rsidR="00DE243B">
        <w:rPr>
          <w:rFonts w:cstheme="minorHAnsi"/>
        </w:rPr>
        <w:t>, launched in March 2013, will pave the way for</w:t>
      </w:r>
      <w:r w:rsidR="00516EF2" w:rsidRPr="00AD0CEA">
        <w:rPr>
          <w:rFonts w:cstheme="minorHAnsi"/>
        </w:rPr>
        <w:t xml:space="preserve"> </w:t>
      </w:r>
      <w:r w:rsidR="00DE243B">
        <w:rPr>
          <w:rFonts w:cstheme="minorHAnsi"/>
        </w:rPr>
        <w:t>a much more extensive study</w:t>
      </w:r>
      <w:r w:rsidR="00AD0CEA" w:rsidRPr="00AD0CEA">
        <w:rPr>
          <w:rFonts w:cstheme="minorHAnsi"/>
        </w:rPr>
        <w:t xml:space="preserve"> using many of the hallmarks of ADNI s</w:t>
      </w:r>
      <w:r w:rsidR="00DE243B">
        <w:rPr>
          <w:rFonts w:cstheme="minorHAnsi"/>
        </w:rPr>
        <w:t xml:space="preserve">tructure and standardized </w:t>
      </w:r>
      <w:r w:rsidR="00AD0CEA" w:rsidRPr="00AD0CEA">
        <w:rPr>
          <w:rFonts w:cstheme="minorHAnsi"/>
        </w:rPr>
        <w:t xml:space="preserve">methods. </w:t>
      </w:r>
      <w:r w:rsidR="00516EF2" w:rsidRPr="00AD0CEA">
        <w:rPr>
          <w:rFonts w:cstheme="minorHAnsi"/>
        </w:rPr>
        <w:t xml:space="preserve"> </w:t>
      </w:r>
    </w:p>
    <w:p w:rsidR="00070BBD" w:rsidRDefault="00070BBD" w:rsidP="002A0584">
      <w:pPr>
        <w:pStyle w:val="IntenseQuote"/>
      </w:pPr>
      <w:r>
        <w:t xml:space="preserve"> ADNI’s next step: </w:t>
      </w:r>
      <w:r w:rsidR="002A0584">
        <w:t>t</w:t>
      </w:r>
      <w:r w:rsidR="005F5F8F">
        <w:t>au PET imaging and ADNI-3</w:t>
      </w:r>
      <w:r w:rsidR="00D004EA">
        <w:t xml:space="preserve"> </w:t>
      </w:r>
    </w:p>
    <w:p w:rsidR="003D5070" w:rsidRDefault="00D004EA" w:rsidP="00C504B7">
      <w:pPr>
        <w:spacing w:line="360" w:lineRule="auto"/>
        <w:jc w:val="both"/>
      </w:pPr>
      <w:r>
        <w:t xml:space="preserve">During the past </w:t>
      </w:r>
      <w:r w:rsidR="00E5027A">
        <w:t>two</w:t>
      </w:r>
      <w:r>
        <w:t xml:space="preserve"> years</w:t>
      </w:r>
      <w:r w:rsidR="00955E5F">
        <w:t>,</w:t>
      </w:r>
      <w:r>
        <w:t xml:space="preserve"> several PET ligands which have reasonable sensitivity and specificity to detect tau tangles in </w:t>
      </w:r>
      <w:r w:rsidR="005F5F8F">
        <w:t xml:space="preserve">the </w:t>
      </w:r>
      <w:r>
        <w:t xml:space="preserve">living human brain have been developed </w:t>
      </w:r>
      <w:r w:rsidR="00993D5C">
        <w:fldChar w:fldCharType="begin">
          <w:fldData xml:space="preserve">PEVuZE5vdGU+PENpdGU+PEF1dGhvcj5WaWxsZW1hZ25lPC9BdXRob3I+PFllYXI+MjAxNDwvWWVh
cj48UmVjTnVtPjE4Mjk8L1JlY051bT48RGlzcGxheVRleHQ+KDk3LTEwNCk8L0Rpc3BsYXlUZXh0
PjxyZWNvcmQ+PHJlYy1udW1iZXI+MTgyOTwvcmVjLW51bWJlcj48Zm9yZWlnbi1rZXlzPjxrZXkg
YXBwPSJFTiIgZGItaWQ9ImZkZXd4dGQ1NnYweDU1ZWZyZms1ZXgwc2UwNXR6MDB4MmQ1dyIgdGlt
ZXN0YW1wPSIxNDEwODg0MDM3Ij4xODI5PC9rZXk+PC9mb3JlaWduLWtleXM+PHJlZi10eXBlIG5h
bWU9IkpvdXJuYWwgQXJ0aWNsZSI+MTc8L3JlZi10eXBlPjxjb250cmlidXRvcnM+PGF1dGhvcnM+
PGF1dGhvcj5WaWxsZW1hZ25lLCBWLiBMLjwvYXV0aG9yPjxhdXRob3I+T2thbXVyYSwgTi48L2F1
dGhvcj48L2F1dGhvcnM+PC9jb250cmlidXRvcnM+PGF1dGgtYWRkcmVzcz5EZXBhcnRtZW50IG9m
IE51Y2xlYXIgTWVkaWNpbmUgYW5kIENlbnRyZSBmb3IgUEVULCBBdXN0aW4gSGVhbHRoLCBNZWxi
b3VybmUsIFZJQywgQXVzdHJhbGlhOyBUaGUgRmxvcmV5IEluc3RpdHV0ZSBvZiBOZXVyb3NjaWVu
Y2UgYW5kIE1lbnRhbCBIZWFsdGgsIFRoZSBVbml2ZXJzaXR5IG9mIE1lbGJvdXJuZSwgTWVsYm91
cm5lLCBWSUMsIEF1c3RyYWxpYS4gRWxlY3Ryb25pYyBhZGRyZXNzOiB2aWN0b3JsdkB1bmltZWxi
LmVkdS5hdS4mI3hEO0RlcGFydG1lbnQgb2YgUGhhcm1hY29sb2d5LCBUb2hva3UgVW5pdmVyc2l0
eSBTY2hvb2wgb2YgTWVkaWNpbmUsIFNlbmRhaSwgSmFwYW4uPC9hdXRoLWFkZHJlc3M+PHRpdGxl
cz48dGl0bGU+SW4gdml2byB0YXUgaW1hZ2luZzogb2JzdGFjbGVzIGFuZCBwcm9ncmVzczwvdGl0
bGU+PHNlY29uZGFyeS10aXRsZT5BbHpoZWltZXJzIERlbWVudDwvc2Vjb25kYXJ5LXRpdGxlPjxh
bHQtdGl0bGU+QWx6aGVpbWVyJmFwb3M7cyAmYW1wOyBkZW1lbnRpYSA6IHRoZSBqb3VybmFsIG9m
IHRoZSBBbHpoZWltZXImYXBvcztzIEFzc29jaWF0aW9uPC9hbHQtdGl0bGU+PC90aXRsZXM+PHBl
cmlvZGljYWw+PGZ1bGwtdGl0bGU+QWx6aGVpbWVycyBEZW1lbnQ8L2Z1bGwtdGl0bGU+PC9wZXJp
b2RpY2FsPjxwYWdlcz5TMjU0LTY0PC9wYWdlcz48dm9sdW1lPjEwPC92b2x1bWU+PG51bWJlcj4z
IFN1cHBsPC9udW1iZXI+PGRhdGVzPjx5ZWFyPjIwMTQ8L3llYXI+PHB1Yi1kYXRlcz48ZGF0ZT5K
dW48L2RhdGU+PC9wdWItZGF0ZXM+PC9kYXRlcz48aXNibj4xNTUyLTUyNzkgKEVsZWN0cm9uaWMp
JiN4RDsxNTUyLTUyNjAgKExpbmtpbmcpPC9pc2JuPjxhY2Nlc3Npb24tbnVtPjI0OTI0Njc2PC9h
Y2Nlc3Npb24tbnVtPjx1cmxzPjxyZWxhdGVkLXVybHM+PHVybD5odHRwOi8vd3d3Lm5jYmkubmxt
Lm5paC5nb3YvcHVibWVkLzI0OTI0Njc2PC91cmw+PC9yZWxhdGVkLXVybHM+PC91cmxzPjxlbGVj
dHJvbmljLXJlc291cmNlLW51bT4xMC4xMDE2L2ouamFsei4yMDE0LjA0LjAxMzwvZWxlY3Ryb25p
Yy1yZXNvdXJjZS1udW0+PC9yZWNvcmQ+PC9DaXRlPjxDaXRlPjxBdXRob3I+U2hpbjwvQXV0aG9y
PjxZZWFyPjIwMDg8L1llYXI+PFJlY051bT4xODMyPC9SZWNOdW0+PHJlY29yZD48cmVjLW51bWJl
cj4xODMyPC9yZWMtbnVtYmVyPjxmb3JlaWduLWtleXM+PGtleSBhcHA9IkVOIiBkYi1pZD0iZmRl
d3h0ZDU2djB4NTVlZnJmazVleDBzZTA1dHowMHgyZDV3IiB0aW1lc3RhbXA9IjE0MTA4ODQzNjIi
PjE4MzI8L2tleT48L2ZvcmVpZ24ta2V5cz48cmVmLXR5cGUgbmFtZT0iSm91cm5hbCBBcnRpY2xl
Ij4xNzwvcmVmLXR5cGU+PGNvbnRyaWJ1dG9ycz48YXV0aG9ycz48YXV0aG9yPlNoaW4sIEouPC9h
dXRob3I+PGF1dGhvcj5MZWUsIFMuIFkuPC9hdXRob3I+PGF1dGhvcj5LaW0sIFMuIEguPC9hdXRo
b3I+PGF1dGhvcj5LaW0sIFkuIEIuPC9hdXRob3I+PGF1dGhvcj5DaG8sIFMuIEouPC9hdXRob3I+
PC9hdXRob3JzPjwvY29udHJpYnV0b3JzPjxhdXRoLWFkZHJlc3M+TmV1cm9zY2llbmNlIFJlc2Vh
cmNoIEluc3RpdHV0ZSwgR2FjaG9uIFVuaXZlcnNpdHkgb2YgTWVkaWNpbmUgYW5kIFNjaWVuY2Us
IE5hbWRvbmctR3UsIEluY2hlb24sIFJlcHVibGljIG9mIEtvcmVhLiBqaHNoaW5AZ2FjaG9uLmFj
LmtyPC9hdXRoLWFkZHJlc3M+PHRpdGxlcz48dGl0bGU+TXVsdGl0cmFjZXIgUEVUIGltYWdpbmcg
b2YgYW15bG9pZCBwbGFxdWVzIGFuZCBuZXVyb2ZpYnJpbGxhcnkgdGFuZ2xlcyBpbiBBbHpoZWlt
ZXImYXBvcztzIGRpc2Vhc2U8L3RpdGxlPjxzZWNvbmRhcnktdGl0bGU+TmV1cm9pbWFnZTwvc2Vj
b25kYXJ5LXRpdGxlPjxhbHQtdGl0bGU+TmV1cm9JbWFnZTwvYWx0LXRpdGxlPjwvdGl0bGVzPjxw
ZXJpb2RpY2FsPjxmdWxsLXRpdGxlPk5ldXJvaW1hZ2U8L2Z1bGwtdGl0bGU+PC9wZXJpb2RpY2Fs
PjxhbHQtcGVyaW9kaWNhbD48ZnVsbC10aXRsZT5OZXVyb2ltYWdlPC9mdWxsLXRpdGxlPjwvYWx0
LXBlcmlvZGljYWw+PHBhZ2VzPjIzNi00NDwvcGFnZXM+PHZvbHVtZT40Mzwvdm9sdW1lPjxudW1i
ZXI+MjwvbnVtYmVyPjxrZXl3b3Jkcz48a2V5d29yZD5BZ2VkPC9rZXl3b3JkPjxrZXl3b3JkPkFs
emhlaW1lciBEaXNlYXNlLypyYWRpb251Y2xpZGUgaW1hZ2luZzwva2V5d29yZD48a2V5d29yZD5C
cmFpbi8qcmFkaW9udWNsaWRlIGltYWdpbmc8L2tleXdvcmQ+PGtleXdvcmQ+Q2VyZWJyYWwgQ29y
dGV4PC9rZXl3b3JkPjxrZXl3b3JkPkZlbWFsZTwva2V5d29yZD48a2V5d29yZD5IdW1hbnM8L2tl
eXdvcmQ+PGtleXdvcmQ+SW1hZ2UgRW5oYW5jZW1lbnQvKm1ldGhvZHM8L2tleXdvcmQ+PGtleXdv
cmQ+TWFsZTwva2V5d29yZD48a2V5d29yZD5OZXVyb2ZpYnJpbGxhcnkgVGFuZ2xlcy8qcmFkaW9u
dWNsaWRlIGltYWdpbmc8L2tleXdvcmQ+PGtleXdvcmQ+UGxhcXVlLCBBbXlsb2lkLypyYWRpb251
Y2xpZGUgaW1hZ2luZzwva2V5d29yZD48a2V5d29yZD5Qb3NpdHJvbi1FbWlzc2lvbiBUb21vZ3Jh
cGh5LyptZXRob2RzPC9rZXl3b3JkPjxrZXl3b3JkPlJhZGlvcGhhcm1hY2V1dGljYWxzLypkaWFn
bm9zdGljIHVzZTwva2V5d29yZD48L2tleXdvcmRzPjxkYXRlcz48eWVhcj4yMDA4PC95ZWFyPjxw
dWItZGF0ZXM+PGRhdGU+Tm92IDE8L2RhdGU+PC9wdWItZGF0ZXM+PC9kYXRlcz48aXNibj4xMDk1
LTk1NzIgKEVsZWN0cm9uaWMpJiN4RDsxMDUzLTgxMTkgKExpbmtpbmcpPC9pc2JuPjxhY2Nlc3Np
b24tbnVtPjE4Njk0ODM3PC9hY2Nlc3Npb24tbnVtPjx1cmxzPjxyZWxhdGVkLXVybHM+PHVybD5o
dHRwOi8vd3d3Lm5jYmkubmxtLm5paC5nb3YvcHVibWVkLzE4Njk0ODM3PC91cmw+PC9yZWxhdGVk
LXVybHM+PC91cmxzPjxlbGVjdHJvbmljLXJlc291cmNlLW51bT4xMC4xMDE2L2oubmV1cm9pbWFn
ZS4yMDA4LjA3LjAyMjwvZWxlY3Ryb25pYy1yZXNvdXJjZS1udW0+PC9yZWNvcmQ+PC9DaXRlPjxD
aXRlPjxBdXRob3I+Rm9kZXJvLVRhdm9sZXR0aTwvQXV0aG9yPjxZZWFyPjIwMTQ8L1llYXI+PFJl
Y051bT4xODMzPC9SZWNOdW0+PHJlY29yZD48cmVjLW51bWJlcj4xODMzPC9yZWMtbnVtYmVyPjxm
b3JlaWduLWtleXM+PGtleSBhcHA9IkVOIiBkYi1pZD0iZmRld3h0ZDU2djB4NTVlZnJmazVleDBz
ZTA1dHowMHgyZDV3IiB0aW1lc3RhbXA9IjE0MTA4ODQ1NDkiPjE4MzM8L2tleT48L2ZvcmVpZ24t
a2V5cz48cmVmLXR5cGUgbmFtZT0iSm91cm5hbCBBcnRpY2xlIj4xNzwvcmVmLXR5cGU+PGNvbnRy
aWJ1dG9ycz48YXV0aG9ycz48YXV0aG9yPkZvZGVyby1UYXZvbGV0dGksIE0uIFQuPC9hdXRob3I+
PGF1dGhvcj5GdXJ1bW90bywgUy48L2F1dGhvcj48YXV0aG9yPlRheWxvciwgTC48L2F1dGhvcj48
YXV0aG9yPk1jTGVhbiwgQy4gQS48L2F1dGhvcj48YXV0aG9yPk11bGxpZ2FuLCBSLiBTLjwvYXV0
aG9yPjxhdXRob3I+QmlyY2hhbGwsIEkuPC9hdXRob3I+PGF1dGhvcj5IYXJhZGEsIFIuPC9hdXRo
b3I+PGF1dGhvcj5NYXN0ZXJzLCBDLiBMLjwvYXV0aG9yPjxhdXRob3I+WWFuYWksIEsuPC9hdXRo
b3I+PGF1dGhvcj5LdWRvLCBZLjwvYXV0aG9yPjxhdXRob3I+Um93ZSwgQy4gQy48L2F1dGhvcj48
YXV0aG9yPk9rYW11cmEsIE4uPC9hdXRob3I+PGF1dGhvcj5WaWxsZW1hZ25lLCBWLiBMLjwvYXV0
aG9yPjwvYXV0aG9ycz48L2NvbnRyaWJ1dG9ycz48YXV0aC1hZGRyZXNzPlRoZSBGbG9yZXkgSW5z
dGl0dXRlIG9mIE5ldXJvc2NpZW5jZSBhbmQgTWVudGFsIEhlYWx0aCwgMzAgUm95YWwgUGFyYWRl
LCBQYXJrdmlsbGUsIDMwNTIgTWVsYm91cm5lLCBWaWN0b3JpYSwgQXVzdHJhbGlhIDsgRGVwYXJ0
bWVudCBvZiBOdWNsZWFyIE1lZGljaW5lICZhbXA7IENlbnRyZSBmb3IgUEVULCBBdXN0aW4gSGVh
bHRoLCAxNDUgU3R1ZGxleSBSb2FkLCBIZWlkZWxiZXJnLCAzMDg0IE1lbGJvdXJuZSwgVmljdG9y
aWEsIEF1c3RyYWxpYS4mI3hEO0RlcGFydG1lbnQgUGhhcm1hY29sb2d5LCBUb2hva3UgVW5pdmVy
c2l0eSBTY2hvb2wgb2YgTWVkaWNpbmUsIFNlbmRhaSwgSmFwYW4uJiN4RDtUaGUgRmxvcmV5IElu
c3RpdHV0ZSBvZiBOZXVyb3NjaWVuY2UgYW5kIE1lbnRhbCBIZWFsdGgsIDMwIFJveWFsIFBhcmFk
ZSwgUGFya3ZpbGxlLCAzMDUyIE1lbGJvdXJuZSwgVmljdG9yaWEsIEF1c3RyYWxpYS4mI3hEO0Rl
cGFydG1lbnQgb2YgQW5hdG9taWNhbCBQYXRob2xvZ3ksIFRoZSBBbGZyZWQgSG9zcGl0YWwsIE1v
bmFzaCBVbml2ZXJzaXR5LCBNZWxib3VybmUsIEF1c3RyYWxpYS4mI3hEO0RlcGFydG1lbnQgb2Yg
TnVjbGVhciBNZWRpY2luZSAmYW1wOyBDZW50cmUgZm9yIFBFVCwgQXVzdGluIEhlYWx0aCwgMTQ1
IFN0dWRsZXkgUm9hZCwgSGVpZGVsYmVyZywgMzA4NCBNZWxib3VybmUsIFZpY3RvcmlhLCBBdXN0
cmFsaWEuJiN4RDtJbm5vdmF0aW9uIG9mIE5ldyBCaW9tZWRpY2FsIEVuZ2luZWVyaW5nIENlbnRl
ciwgVG9ob2t1IFVuaXZlcnNpdHksIFNlbmRhaSwgSmFwYW4uPC9hdXRoLWFkZHJlc3M+PHRpdGxl
cz48dGl0bGU+QXNzZXNzaW5nIFRISzUyMyBzZWxlY3Rpdml0eSBmb3IgdGF1IGRlcG9zaXRzIGlu
IEFsemhlaW1lciZhcG9zO3MgZGlzZWFzZSBhbmQgbm9uLUFsemhlaW1lciZhcG9zO3MgZGlzZWFz
ZSB0YXVvcGF0aGllczwvdGl0bGU+PHNlY29uZGFyeS10aXRsZT5BbHpoZWltZXJzIFJlcyBUaGVy
PC9zZWNvbmRhcnktdGl0bGU+PGFsdC10aXRsZT5BbHpoZWltZXImYXBvcztzIHJlc2VhcmNoICZh
bXA7IHRoZXJhcHk8L2FsdC10aXRsZT48L3RpdGxlcz48cGVyaW9kaWNhbD48ZnVsbC10aXRsZT5B
bHpoZWltZXJzIFJlcyBUaGVyPC9mdWxsLXRpdGxlPjwvcGVyaW9kaWNhbD48cGFnZXM+MTE8L3Bh
Z2VzPjx2b2x1bWU+Njwvdm9sdW1lPjxudW1iZXI+MTwvbnVtYmVyPjxkYXRlcz48eWVhcj4yMDE0
PC95ZWFyPjwvZGF0ZXM+PGlzYm4+MTc1OC05MTkzIChFbGVjdHJvbmljKTwvaXNibj48YWNjZXNz
aW9uLW51bT4yNDU3MjMzNjwvYWNjZXNzaW9uLW51bT48dXJscz48cmVsYXRlZC11cmxzPjx1cmw+
aHR0cDovL3d3dy5uY2JpLm5sbS5uaWguZ292L3B1Ym1lZC8yNDU3MjMzNjwvdXJsPjwvcmVsYXRl
ZC11cmxzPjwvdXJscz48Y3VzdG9tMj4zOTc5MDk2PC9jdXN0b20yPjxlbGVjdHJvbmljLXJlc291
cmNlLW51bT4xMC4xMTg2L2FsenJ0MjQwPC9lbGVjdHJvbmljLXJlc291cmNlLW51bT48L3JlY29y
ZD48L0NpdGU+PENpdGU+PEF1dGhvcj5Pa2FtdXJhPC9BdXRob3I+PFllYXI+MjAxMzwvWWVhcj48
UmVjTnVtPjE4MzQ8L1JlY051bT48cmVjb3JkPjxyZWMtbnVtYmVyPjE4MzQ8L3JlYy1udW1iZXI+
PGZvcmVpZ24ta2V5cz48a2V5IGFwcD0iRU4iIGRiLWlkPSJmZGV3eHRkNTZ2MHg1NWVmcmZrNWV4
MHNlMDV0ejAweDJkNXciIHRpbWVzdGFtcD0iMTQxMDg4NDY1MSI+MTgzNDwva2V5PjwvZm9yZWln
bi1rZXlzPjxyZWYtdHlwZSBuYW1lPSJKb3VybmFsIEFydGljbGUiPjE3PC9yZWYtdHlwZT48Y29u
dHJpYnV0b3JzPjxhdXRob3JzPjxhdXRob3I+T2thbXVyYSwgTi48L2F1dGhvcj48YXV0aG9yPkZ1
cnVtb3RvLCBTLjwvYXV0aG9yPjxhdXRob3I+SGFyYWRhLCBSLjwvYXV0aG9yPjxhdXRob3I+VGFn
bywgVC48L2F1dGhvcj48YXV0aG9yPllvc2hpa2F3YSwgVC48L2F1dGhvcj48YXV0aG9yPkZvZGVy
by1UYXZvbGV0dGksIE0uPC9hdXRob3I+PGF1dGhvcj5NdWxsaWdhbiwgUi4gUy48L2F1dGhvcj48
YXV0aG9yPlZpbGxlbWFnbmUsIFYuIEwuPC9hdXRob3I+PGF1dGhvcj5Ba2F0c3UsIEguPC9hdXRo
b3I+PGF1dGhvcj5ZYW1hbW90bywgVC48L2F1dGhvcj48YXV0aG9yPkFyYWksIEguPC9hdXRob3I+
PGF1dGhvcj5Jd2F0YSwgUi48L2F1dGhvcj48YXV0aG9yPllhbmFpLCBLLjwvYXV0aG9yPjxhdXRo
b3I+S3VkbywgWS48L2F1dGhvcj48L2F1dGhvcnM+PC9jb250cmlidXRvcnM+PGF1dGgtYWRkcmVz
cz5EZXBhcnRtZW50IG9mIFBoYXJtYWNvbG9neSwgVG9ob2t1IFVuaXZlcnNpdHkgU2Nob29sIG9m
IE1lZGljaW5lLCBTZW5kYWksIEphcGFuLiBub29rYW11cmFAbWVkLnRvaG9rdS5hYy5qcDwvYXV0
aC1hZGRyZXNzPjx0aXRsZXM+PHRpdGxlPk5vdmVsIDE4Ri1sYWJlbGVkIGFyeWxxdWlub2xpbmUg
ZGVyaXZhdGl2ZXMgZm9yIG5vbmludmFzaXZlIGltYWdpbmcgb2YgdGF1IHBhdGhvbG9neSBpbiBB
bHpoZWltZXIgZGlzZWFzZTwvdGl0bGU+PHNlY29uZGFyeS10aXRsZT5KIE51Y2wgTWVkPC9zZWNv
bmRhcnktdGl0bGU+PGFsdC10aXRsZT5Kb3VybmFsIG9mIG51Y2xlYXIgbWVkaWNpbmUgOiBvZmZp
Y2lhbCBwdWJsaWNhdGlvbiwgU29jaWV0eSBvZiBOdWNsZWFyIE1lZGljaW5lPC9hbHQtdGl0bGU+
PC90aXRsZXM+PHBlcmlvZGljYWw+PGZ1bGwtdGl0bGU+SiBOdWNsIE1lZDwvZnVsbC10aXRsZT48
L3BlcmlvZGljYWw+PHBhZ2VzPjE0MjAtNzwvcGFnZXM+PHZvbHVtZT41NDwvdm9sdW1lPjxudW1i
ZXI+ODwvbnVtYmVyPjxrZXl3b3Jkcz48a2V5d29yZD5BbHpoZWltZXIgRGlzZWFzZS8qbWV0YWJv
bGlzbS8qcmFkaW9udWNsaWRlIGltYWdpbmc8L2tleXdvcmQ+PGtleXdvcmQ+QW5pbWFsczwva2V5
d29yZD48a2V5d29yZD5GZW1hbGU8L2tleXdvcmQ+PGtleXdvcmQ+Rmx1b3JpbmUgUmFkaW9pc290
b3Blcy8qZGlhZ25vc3RpYyB1c2U8L2tleXdvcmQ+PGtleXdvcmQ+TWFsZTwva2V5d29yZD48a2V5
d29yZD5NaWNlPC9rZXl3b3JkPjxrZXl3b3JkPlBvc2l0cm9uLUVtaXNzaW9uIFRvbW9ncmFwaHk8
L2tleXdvcmQ+PGtleXdvcmQ+UXVpbm9saW5lcy8qY2hlbWlzdHJ5LypkaWFnbm9zdGljIHVzZS9w
aGFybWFjb2tpbmV0aWNzL3RveGljaXR5PC9rZXl3b3JkPjxrZXl3b3JkPlJhZGlvY2hlbWlzdHJ5
PC9rZXl3b3JkPjxrZXl3b3JkPlJhdHM8L2tleXdvcmQ+PGtleXdvcmQ+UmVjZXB0b3JzLCBOZXVy
b3RyYW5zbWl0dGVyL21ldGFib2xpc208L2tleXdvcmQ+PGtleXdvcmQ+dGF1IFByb3RlaW5zLypj
aGVtaXN0cnkvKm1ldGFib2xpc208L2tleXdvcmQ+PC9rZXl3b3Jkcz48ZGF0ZXM+PHllYXI+MjAx
MzwveWVhcj48cHViLWRhdGVzPjxkYXRlPkF1ZzwvZGF0ZT48L3B1Yi1kYXRlcz48L2RhdGVzPjxp
c2JuPjE1MzUtNTY2NyAoRWxlY3Ryb25pYykmI3hEOzAxNjEtNTUwNSAoTGlua2luZyk8L2lzYm4+
PGFjY2Vzc2lvbi1udW0+MjM4NTc1MTQ8L2FjY2Vzc2lvbi1udW0+PHVybHM+PHJlbGF0ZWQtdXJs
cz48dXJsPmh0dHA6Ly93d3cubmNiaS5ubG0ubmloLmdvdi9wdWJtZWQvMjM4NTc1MTQ8L3VybD48
L3JlbGF0ZWQtdXJscz48L3VybHM+PGVsZWN0cm9uaWMtcmVzb3VyY2UtbnVtPjEwLjI5Njcvam51
bWVkLjExMi4xMTczNDE8L2VsZWN0cm9uaWMtcmVzb3VyY2UtbnVtPjwvcmVjb3JkPjwvQ2l0ZT48
Q2l0ZT48QXV0aG9yPk9rYW11cmE8L0F1dGhvcj48WWVhcj4yMDE0PC9ZZWFyPjxSZWNOdW0+MTgz
NjwvUmVjTnVtPjxyZWNvcmQ+PHJlYy1udW1iZXI+MTgzNjwvcmVjLW51bWJlcj48Zm9yZWlnbi1r
ZXlzPjxrZXkgYXBwPSJFTiIgZGItaWQ9ImZkZXd4dGQ1NnYweDU1ZWZyZms1ZXgwc2UwNXR6MDB4
MmQ1dyIgdGltZXN0YW1wPSIxNDEwODg0NzM1Ij4xODM2PC9rZXk+PC9mb3JlaWduLWtleXM+PHJl
Zi10eXBlIG5hbWU9IkpvdXJuYWwgQXJ0aWNsZSI+MTc8L3JlZi10eXBlPjxjb250cmlidXRvcnM+
PGF1dGhvcnM+PGF1dGhvcj5Pa2FtdXJhLCBOLjwvYXV0aG9yPjxhdXRob3I+RnVydW1vdG8sIFMu
PC9hdXRob3I+PGF1dGhvcj5Gb2Rlcm8tVGF2b2xldHRpLCBNLiBULjwvYXV0aG9yPjxhdXRob3I+
TXVsbGlnYW4sIFIuIFMuPC9hdXRob3I+PGF1dGhvcj5IYXJhZGEsIFIuPC9hdXRob3I+PGF1dGhv
cj5ZYXRlcywgUC48L2F1dGhvcj48YXV0aG9yPlBlam9za2EsIFMuPC9hdXRob3I+PGF1dGhvcj5L
dWRvLCBZLjwvYXV0aG9yPjxhdXRob3I+TWFzdGVycywgQy4gTC48L2F1dGhvcj48YXV0aG9yPllh
bmFpLCBLLjwvYXV0aG9yPjxhdXRob3I+Um93ZSwgQy4gQy48L2F1dGhvcj48YXV0aG9yPlZpbGxl
bWFnbmUsIFYuIEwuPC9hdXRob3I+PC9hdXRob3JzPjwvY29udHJpYnV0b3JzPjxhdXRoLWFkZHJl
c3M+MSBEZXBhcnRtZW50IG9mIFBoYXJtYWNvbG9neSwgVG9ob2t1IFVuaXZlcnNpdHkgU2Nob29s
IG9mIE1lZGljaW5lLCBTZW5kYWksIEphcGFuIG5vb2thbXVyYUBtZWQudG9ob2t1LmFjLmpwLiYj
eEQ7MiBDeWNsb3Ryb24gYW5kIFJhZGlvaXNvdG9wZSBDZW50cmUsIFRvaG9rdSBVbml2ZXJzaXR5
LCBTZW5kYWksIEphcGFuLiYjeEQ7MyBUaGUgRmxvcmV5IEluc3RpdHV0ZSBvZiBOZXVyb3NjaWVu
Y2UgYW5kIE1lbnRhbCBIZWFsdGgsIFRoZSBVbml2ZXJzaXR5IG9mIE1lbGJvdXJuZSwgQXVzdHJh
bGlhNCBDZW50cmUgZm9yIFBFVCwgQXVzdGluIEhlYWx0aCwgTWVsYm91cm5lLCBBdXN0cmFsaWEu
JiN4RDs0IENlbnRyZSBmb3IgUEVULCBBdXN0aW4gSGVhbHRoLCBNZWxib3VybmUsIEF1c3RyYWxp
YS4mI3hEOzEgRGVwYXJ0bWVudCBvZiBQaGFybWFjb2xvZ3ksIFRvaG9rdSBVbml2ZXJzaXR5IFNj
aG9vbCBvZiBNZWRpY2luZSwgU2VuZGFpLCBKYXBhbi4mI3hEOzUgQ2xpbmljYWwgUmVzZWFyY2gs
IElubm92YXRpb24gYW5kIEVkdWNhdGlvbiBDZW50cmUsIFRvaG9rdSBVbml2ZXJzaXR5IEhvc3Bp
dGFsLCBTZW5kYWksIEphcGFuLiYjeEQ7MyBUaGUgRmxvcmV5IEluc3RpdHV0ZSBvZiBOZXVyb3Nj
aWVuY2UgYW5kIE1lbnRhbCBIZWFsdGgsIFRoZSBVbml2ZXJzaXR5IG9mIE1lbGJvdXJuZSwgQXVz
dHJhbGlhNiBUaGUgTWVudGFsIEhlYWx0aCBSZXNlYXJjaCBJbnN0aXR1dGUsIE1lbGJvdXJuZSwg
QXVzdHJhbGlhLiYjeEQ7MSBEZXBhcnRtZW50IG9mIFBoYXJtYWNvbG9neSwgVG9ob2t1IFVuaXZl
cnNpdHkgU2Nob29sIG9mIE1lZGljaW5lLCBTZW5kYWksIEphcGFuMiBDeWNsb3Ryb24gYW5kIFJh
ZGlvaXNvdG9wZSBDZW50cmUsIFRvaG9rdSBVbml2ZXJzaXR5LCBTZW5kYWksIEphcGFuLjwvYXV0
aC1hZGRyZXNzPjx0aXRsZXM+PHRpdGxlPk5vbi1pbnZhc2l2ZSBhc3Nlc3NtZW50IG9mIEFsemhl
aW1lciZhcG9zO3MgZGlzZWFzZSBuZXVyb2ZpYnJpbGxhcnkgcGF0aG9sb2d5IHVzaW5nIDE4Ri1U
SEs1MTA1IFBFVDwvdGl0bGU+PHNlY29uZGFyeS10aXRsZT5CcmFpbjwvc2Vjb25kYXJ5LXRpdGxl
PjxhbHQtdGl0bGU+QnJhaW4gOiBhIGpvdXJuYWwgb2YgbmV1cm9sb2d5PC9hbHQtdGl0bGU+PC90
aXRsZXM+PHBlcmlvZGljYWw+PGZ1bGwtdGl0bGU+QnJhaW48L2Z1bGwtdGl0bGU+PC9wZXJpb2Rp
Y2FsPjxwYWdlcz4xNzYyLTcxPC9wYWdlcz48dm9sdW1lPjEzNzwvdm9sdW1lPjxudW1iZXI+UHQg
NjwvbnVtYmVyPjxrZXl3b3Jkcz48a2V5d29yZD5BZ2VkPC9rZXl3b3JkPjxrZXl3b3JkPkFnZWQs
IDgwIGFuZCBvdmVyPC9rZXl3b3JkPjxrZXl3b3JkPkFsemhlaW1lciBEaXNlYXNlLypwYXRob2xv
Z3kvcmFkaW9udWNsaWRlIGltYWdpbmc8L2tleXdvcmQ+PGtleXdvcmQ+QW15bG9pZCBiZXRhLVBl
cHRpZGVzL21ldGFib2xpc208L2tleXdvcmQ+PGtleXdvcmQ+QW5pbGluZSBDb21wb3VuZHMvKmRp
YWdub3N0aWMgdXNlPC9rZXl3b3JkPjxrZXl3b3JkPkJyYWluIE1hcHBpbmcvbWV0aG9kczwva2V5
d29yZD48a2V5d29yZD5DYXJib24gUmFkaW9pc290b3Blcy9kaWFnbm9zdGljIHVzZTwva2V5d29y
ZD48a2V5d29yZD5GZW1hbGU8L2tleXdvcmQ+PGtleXdvcmQ+SHVtYW5zPC9rZXl3b3JkPjxrZXl3
b3JkPk1hbGU8L2tleXdvcmQ+PGtleXdvcmQ+TmV1cm9maWJyaWxsYXJ5IFRhbmdsZXMvKnBhdGhv
bG9neS9yYWRpb251Y2xpZGUgaW1hZ2luZzwva2V5d29yZD48a2V5d29yZD5QbGFxdWUsIEFteWxv
aWQvKnBhdGhvbG9neTwva2V5d29yZD48a2V5d29yZD4qUG9zaXRyb24tRW1pc3Npb24gVG9tb2dy
YXBoeS9tZXRob2RzPC9rZXl3b3JkPjxrZXl3b3JkPlF1aW5vbGluZXMvKmRpYWdub3N0aWMgdXNl
PC9rZXl3b3JkPjxrZXl3b3JkPlJhZGlvcGhhcm1hY2V1dGljYWxzL2RpYWdub3N0aWMgdXNlPC9r
ZXl3b3JkPjxrZXl3b3JkPlRoaWF6b2xlcy9kaWFnbm9zdGljIHVzZTwva2V5d29yZD48L2tleXdv
cmRzPjxkYXRlcz48eWVhcj4yMDE0PC95ZWFyPjxwdWItZGF0ZXM+PGRhdGU+SnVuPC9kYXRlPjwv
cHViLWRhdGVzPjwvZGF0ZXM+PGlzYm4+MTQ2MC0yMTU2IChFbGVjdHJvbmljKSYjeEQ7MDAwNi04
OTUwIChMaW5raW5nKTwvaXNibj48YWNjZXNzaW9uLW51bT4yNDY4MTY2NDwvYWNjZXNzaW9uLW51
bT48dXJscz48cmVsYXRlZC11cmxzPjx1cmw+aHR0cDovL3d3dy5uY2JpLm5sbS5uaWguZ292L3B1
Ym1lZC8yNDY4MTY2NDwvdXJsPjwvcmVsYXRlZC11cmxzPjwvdXJscz48ZWxlY3Ryb25pYy1yZXNv
dXJjZS1udW0+MTAuMTA5My9icmFpbi9hd3UwNjQ8L2VsZWN0cm9uaWMtcmVzb3VyY2UtbnVtPjwv
cmVjb3JkPjwvQ2l0ZT48Q2l0ZT48QXV0aG9yPkNoaWVuPC9BdXRob3I+PFllYXI+MjAxMzwvWWVh
cj48UmVjTnVtPjE4Mzc8L1JlY051bT48cmVjb3JkPjxyZWMtbnVtYmVyPjE4Mzc8L3JlYy1udW1i
ZXI+PGZvcmVpZ24ta2V5cz48a2V5IGFwcD0iRU4iIGRiLWlkPSJmZGV3eHRkNTZ2MHg1NWVmcmZr
NWV4MHNlMDV0ejAweDJkNXciIHRpbWVzdGFtcD0iMTQxMDg4NDk2OCI+MTgzNzwva2V5PjwvZm9y
ZWlnbi1rZXlzPjxyZWYtdHlwZSBuYW1lPSJKb3VybmFsIEFydGljbGUiPjE3PC9yZWYtdHlwZT48
Y29udHJpYnV0b3JzPjxhdXRob3JzPjxhdXRob3I+Q2hpZW4sIEQuIFQuPC9hdXRob3I+PGF1dGhv
cj5CYWhyaSwgUy48L2F1dGhvcj48YXV0aG9yPlN6YXJkZW5pbmdzLCBBLiBLLjwvYXV0aG9yPjxh
dXRob3I+V2Fsc2gsIEouIEMuPC9hdXRob3I+PGF1dGhvcj5NdSwgRi48L2F1dGhvcj48YXV0aG9y
PlN1LCBNLiBZLjwvYXV0aG9yPjxhdXRob3I+U2hhbmtsZSwgVy4gUi48L2F1dGhvcj48YXV0aG9y
PkVsaXphcm92LCBBLjwvYXV0aG9yPjxhdXRob3I+S29sYiwgSC4gQy48L2F1dGhvcj48L2F1dGhv
cnM+PC9jb250cmlidXRvcnM+PGF1dGgtYWRkcmVzcz5TaWVtZW5zIE1vbGVjdWxhciBJbWFnaW5n
LCBJbmMuLCBDdWx2ZXIgQ2l0eSwgQ0EgOTAyMzAsIFVTQS48L2F1dGgtYWRkcmVzcz48dGl0bGVz
Pjx0aXRsZT5FYXJseSBjbGluaWNhbCBQRVQgaW1hZ2luZyByZXN1bHRzIHdpdGggdGhlIG5vdmVs
IFBIRi10YXUgcmFkaW9saWdhbmQgW0YtMThdLVQ4MDc8L3RpdGxlPjxzZWNvbmRhcnktdGl0bGU+
SiBBbHpoZWltZXJzIERpczwvc2Vjb25kYXJ5LXRpdGxlPjxhbHQtdGl0bGU+Sm91cm5hbCBvZiBB
bHpoZWltZXImYXBvcztzIGRpc2Vhc2UgOiBKQUQ8L2FsdC10aXRsZT48L3RpdGxlcz48cGVyaW9k
aWNhbD48ZnVsbC10aXRsZT5KIEFsemhlaW1lcnMgRGlzPC9mdWxsLXRpdGxlPjwvcGVyaW9kaWNh
bD48cGFnZXM+NDU3LTY4PC9wYWdlcz48dm9sdW1lPjM0PC92b2x1bWU+PG51bWJlcj4yPC9udW1i
ZXI+PGtleXdvcmRzPjxrZXl3b3JkPkFnZWQ8L2tleXdvcmQ+PGtleXdvcmQ+QWdlZCwgODAgYW5k
IG92ZXI8L2tleXdvcmQ+PGtleXdvcmQ+QWx6aGVpbWVyIERpc2Vhc2UvbWV0YWJvbGlzbS8qcmFk
aW9udWNsaWRlIGltYWdpbmc8L2tleXdvcmQ+PGtleXdvcmQ+Q2FyYm9saW5lcy8qZGlhZ25vc3Rp
YyB1c2UvbWV0YWJvbGlzbTwva2V5d29yZD48a2V5d29yZD5FYXJseSBEaWFnbm9zaXM8L2tleXdv
cmQ+PGtleXdvcmQ+RmVtYWxlPC9rZXl3b3JkPjxrZXl3b3JkPkZsdW9yaW5lIFJhZGlvaXNvdG9w
ZXMvKmRpYWdub3N0aWMgdXNlL21ldGFib2xpc208L2tleXdvcmQ+PGtleXdvcmQ+RnJvbnRhbCBM
b2JlL21ldGFib2xpc20vcmFkaW9udWNsaWRlIGltYWdpbmc8L2tleXdvcmQ+PGtleXdvcmQ+SHVt
YW5zPC9rZXl3b3JkPjxrZXl3b3JkPk1hbGU8L2tleXdvcmQ+PGtleXdvcmQ+TWlkZGxlIEFnZWQ8
L2tleXdvcmQ+PGtleXdvcmQ+UGhvc3Bob3J5bGF0aW9uL3BoeXNpb2xvZ3k8L2tleXdvcmQ+PGtl
eXdvcmQ+UG9zaXRyb24tRW1pc3Npb24gVG9tb2dyYXBoeS8qbWV0aG9kczwva2V5d29yZD48a2V5
d29yZD50YXUgUHJvdGVpbnMvKmRpYWdub3N0aWMgdXNlL21ldGFib2xpc208L2tleXdvcmQ+PC9r
ZXl3b3Jkcz48ZGF0ZXM+PHllYXI+MjAxMzwveWVhcj48L2RhdGVzPjxpc2JuPjE4NzUtODkwOCAo
RWxlY3Ryb25pYykmI3hEOzEzODctMjg3NyAoTGlua2luZyk8L2lzYm4+PGFjY2Vzc2lvbi1udW0+
MjMyMzQ4Nzk8L2FjY2Vzc2lvbi1udW0+PHVybHM+PHJlbGF0ZWQtdXJscz48dXJsPmh0dHA6Ly93
d3cubmNiaS5ubG0ubmloLmdvdi9wdWJtZWQvMjMyMzQ4Nzk8L3VybD48L3JlbGF0ZWQtdXJscz48
L3VybHM+PGVsZWN0cm9uaWMtcmVzb3VyY2UtbnVtPjEwLjMyMzMvSkFELTEyMjA1OTwvZWxlY3Ry
b25pYy1yZXNvdXJjZS1udW0+PC9yZWNvcmQ+PC9DaXRlPjxDaXRlPjxBdXRob3I+Q2hpZW48L0F1
dGhvcj48WWVhcj4yMDE0PC9ZZWFyPjxSZWNOdW0+MTgzODwvUmVjTnVtPjxyZWNvcmQ+PHJlYy1u
dW1iZXI+MTgzODwvcmVjLW51bWJlcj48Zm9yZWlnbi1rZXlzPjxrZXkgYXBwPSJFTiIgZGItaWQ9
ImZkZXd4dGQ1NnYweDU1ZWZyZms1ZXgwc2UwNXR6MDB4MmQ1dyIgdGltZXN0YW1wPSIxNDEwODg1
MDE1Ij4xODM4PC9rZXk+PC9mb3JlaWduLWtleXM+PHJlZi10eXBlIG5hbWU9IkpvdXJuYWwgQXJ0
aWNsZSI+MTc8L3JlZi10eXBlPjxjb250cmlidXRvcnM+PGF1dGhvcnM+PGF1dGhvcj5DaGllbiwg
RC4gVC48L2F1dGhvcj48YXV0aG9yPlN6YXJkZW5pbmdzLCBBLiBLLjwvYXV0aG9yPjxhdXRob3I+
QmFocmksIFMuPC9hdXRob3I+PGF1dGhvcj5XYWxzaCwgSi4gQy48L2F1dGhvcj48YXV0aG9yPk11
LCBGLjwvYXV0aG9yPjxhdXRob3I+WGlhLCBDLjwvYXV0aG9yPjxhdXRob3I+U2hhbmtsZSwgVy4g
Ui48L2F1dGhvcj48YXV0aG9yPkxlcm5lciwgQS4gSi48L2F1dGhvcj48YXV0aG9yPlN1LCBNLiBZ
LjwvYXV0aG9yPjxhdXRob3I+RWxpemFyb3YsIEEuPC9hdXRob3I+PGF1dGhvcj5Lb2xiLCBILiBD
LjwvYXV0aG9yPjwvYXV0aG9ycz48L2NvbnRyaWJ1dG9ycz48YXV0aC1hZGRyZXNzPlNpZW1lbnMg
TW9sZWN1bGFyIEltYWdpbmcsIEluYy4sIEN1bHZlciBDaXR5LCBDQSwgVVNBLjwvYXV0aC1hZGRy
ZXNzPjx0aXRsZXM+PHRpdGxlPkVhcmx5IGNsaW5pY2FsIFBFVCBpbWFnaW5nIHJlc3VsdHMgd2l0
aCB0aGUgbm92ZWwgUEhGLXRhdSByYWRpb2xpZ2FuZCBbRjE4XS1UODA4PC90aXRsZT48c2Vjb25k
YXJ5LXRpdGxlPkogQWx6aGVpbWVycyBEaXM8L3NlY29uZGFyeS10aXRsZT48YWx0LXRpdGxlPkpv
dXJuYWwgb2YgQWx6aGVpbWVyJmFwb3M7cyBkaXNlYXNlIDogSkFEPC9hbHQtdGl0bGU+PC90aXRs
ZXM+PHBlcmlvZGljYWw+PGZ1bGwtdGl0bGU+SiBBbHpoZWltZXJzIERpczwvZnVsbC10aXRsZT48
L3BlcmlvZGljYWw+PHBhZ2VzPjE3MS04NDwvcGFnZXM+PHZvbHVtZT4zODwvdm9sdW1lPjxudW1i
ZXI+MTwvbnVtYmVyPjxrZXl3b3Jkcz48a2V5d29yZD5BZ2VkPC9rZXl3b3JkPjxrZXl3b3JkPkFn
ZWQsIDgwIGFuZCBvdmVyPC9rZXl3b3JkPjxrZXl3b3JkPkFsemhlaW1lciBEaXNlYXNlLypyYWRp
b251Y2xpZGUgaW1hZ2luZzwva2V5d29yZD48a2V5d29yZD5CZW56aW1pZGF6b2xlcy8qZGlhZ25v
c3RpYyB1c2UvcGhhcm1hY29raW5ldGljczwva2V5d29yZD48a2V5d29yZD5CcmFpbi9kcnVnIGVm
ZmVjdHMvKm1ldGFib2xpc20vKnJhZGlvbnVjbGlkZSBpbWFnaW5nPC9rZXl3b3JkPjxrZXl3b3Jk
PkJyYWluIE1hcHBpbmc8L2tleXdvcmQ+PGtleXdvcmQ+RmVtYWxlPC9rZXl3b3JkPjxrZXl3b3Jk
PkZsdW9yb2Rlb3h5Z2x1Y29zZSBGMTgvKmRpYWdub3N0aWMgdXNlPC9rZXl3b3JkPjxrZXl3b3Jk
Pkh1bWFuczwva2V5d29yZD48a2V5d29yZD5NYWxlPC9rZXl3b3JkPjxrZXl3b3JkPk1lbnRhbCBT
dGF0dXMgU2NoZWR1bGU8L2tleXdvcmQ+PGtleXdvcmQ+TWlkZGxlIEFnZWQ8L2tleXdvcmQ+PGtl
eXdvcmQ+UG9zaXRyb24tRW1pc3Npb24gVG9tb2dyYXBoeTwva2V5d29yZD48a2V5d29yZD5QeXJp
bWlkaW5lcy8qZGlhZ25vc3RpYyB1c2UvcGhhcm1hY29raW5ldGljczwva2V5d29yZD48a2V5d29y
ZD5UaW1lIEZhY3RvcnM8L2tleXdvcmQ+PGtleXdvcmQ+dGF1IFByb3RlaW5zLyptZXRhYm9saXNt
PC9rZXl3b3JkPjwva2V5d29yZHM+PGRhdGVzPjx5ZWFyPjIwMTQ8L3llYXI+PC9kYXRlcz48aXNi
bj4xODc1LTg5MDggKEVsZWN0cm9uaWMpJiN4RDsxMzg3LTI4NzcgKExpbmtpbmcpPC9pc2JuPjxh
Y2Nlc3Npb24tbnVtPjIzOTQ4OTM0PC9hY2Nlc3Npb24tbnVtPjx1cmxzPjxyZWxhdGVkLXVybHM+
PHVybD5odHRwOi8vd3d3Lm5jYmkubmxtLm5paC5nb3YvcHVibWVkLzIzOTQ4OTM0PC91cmw+PC9y
ZWxhdGVkLXVybHM+PC91cmxzPjxlbGVjdHJvbmljLXJlc291cmNlLW51bT4xMC4zMjMzL0pBRC0x
MzAwOTg8L2VsZWN0cm9uaWMtcmVzb3VyY2UtbnVtPjwvcmVjb3JkPjwvQ2l0ZT48Q2l0ZT48QXV0
aG9yPk1hcnV5YW1hPC9BdXRob3I+PFllYXI+MjAxMzwvWWVhcj48UmVjTnVtPjE4Mzk8L1JlY051
bT48cmVjb3JkPjxyZWMtbnVtYmVyPjE4Mzk8L3JlYy1udW1iZXI+PGZvcmVpZ24ta2V5cz48a2V5
IGFwcD0iRU4iIGRiLWlkPSJmZGV3eHRkNTZ2MHg1NWVmcmZrNWV4MHNlMDV0ejAweDJkNXciIHRp
bWVzdGFtcD0iMTQxMDg4NTEwMSI+MTgzOTwva2V5PjwvZm9yZWlnbi1rZXlzPjxyZWYtdHlwZSBu
YW1lPSJKb3VybmFsIEFydGljbGUiPjE3PC9yZWYtdHlwZT48Y29udHJpYnV0b3JzPjxhdXRob3Jz
PjxhdXRob3I+TWFydXlhbWEsIE0uPC9hdXRob3I+PGF1dGhvcj5TaGltYWRhLCBILjwvYXV0aG9y
PjxhdXRob3I+U3VoYXJhLCBULjwvYXV0aG9yPjxhdXRob3I+U2hpbm90b2gsIEguPC9hdXRob3I+
PGF1dGhvcj5KaSwgQi48L2F1dGhvcj48YXV0aG9yPk1hZWRhLCBKLjwvYXV0aG9yPjxhdXRob3I+
WmhhbmcsIE0uIFIuPC9hdXRob3I+PGF1dGhvcj5Ucm9qYW5vd3NraSwgSi4gUS48L2F1dGhvcj48
YXV0aG9yPkxlZSwgVi4gTS48L2F1dGhvcj48YXV0aG9yPk9ubywgTS48L2F1dGhvcj48YXV0aG9y
Pk1hc2Ftb3RvLCBLLjwvYXV0aG9yPjxhdXRob3I+VGFrYW5vLCBILjwvYXV0aG9yPjxhdXRob3I+
U2FoYXJhLCBOLjwvYXV0aG9yPjxhdXRob3I+SXdhdGEsIE4uPC9hdXRob3I+PGF1dGhvcj5Pa2Ft
dXJhLCBOLjwvYXV0aG9yPjxhdXRob3I+RnVydW1vdG8sIFMuPC9hdXRob3I+PGF1dGhvcj5LdWRv
LCBZLjwvYXV0aG9yPjxhdXRob3I+Q2hhbmcsIFEuPC9hdXRob3I+PGF1dGhvcj5TYWlkbywgVC4g
Qy48L2F1dGhvcj48YXV0aG9yPlRha2FzaGltYSwgQS48L2F1dGhvcj48YXV0aG9yPkxld2lzLCBK
LjwvYXV0aG9yPjxhdXRob3I+SmFuZywgTS4gSy48L2F1dGhvcj48YXV0aG9yPkFva2ksIEkuPC9h
dXRob3I+PGF1dGhvcj5JdG8sIEguPC9hdXRob3I+PGF1dGhvcj5IaWd1Y2hpLCBNLjwvYXV0aG9y
PjwvYXV0aG9ycz48L2NvbnRyaWJ1dG9ycz48YXV0aC1hZGRyZXNzPk1vbGVjdWxhciBJbWFnaW5n
IENlbnRlciwgTmF0aW9uYWwgSW5zdGl0dXRlIG9mIFJhZGlvbG9naWNhbCBTY2llbmNlcywgNC05
LTEgQW5hZ2F3YSwgSW5hZ2Uta3UsIENoaWJhLCBDaGliYSAyNjMtODU1NSwgSmFwYW4uPC9hdXRo
LWFkZHJlc3M+PHRpdGxlcz48dGl0bGU+SW1hZ2luZyBvZiB0YXUgcGF0aG9sb2d5IGluIGEgdGF1
b3BhdGh5IG1vdXNlIG1vZGVsIGFuZCBpbiBBbHpoZWltZXIgcGF0aWVudHMgY29tcGFyZWQgdG8g
bm9ybWFsIGNvbnRyb2xzPC90aXRsZT48c2Vjb25kYXJ5LXRpdGxlPk5ldXJvbjwvc2Vjb25kYXJ5
LXRpdGxlPjxhbHQtdGl0bGU+TmV1cm9uPC9hbHQtdGl0bGU+PC90aXRsZXM+PHBlcmlvZGljYWw+
PGZ1bGwtdGl0bGU+TmV1cm9uPC9mdWxsLXRpdGxlPjxhYmJyLTE+TmV1cm9uPC9hYmJyLTE+PC9w
ZXJpb2RpY2FsPjxhbHQtcGVyaW9kaWNhbD48ZnVsbC10aXRsZT5OZXVyb248L2Z1bGwtdGl0bGU+
PGFiYnItMT5OZXVyb248L2FiYnItMT48L2FsdC1wZXJpb2RpY2FsPjxwYWdlcz4xMDk0LTEwODwv
cGFnZXM+PHZvbHVtZT43OTwvdm9sdW1lPjxudW1iZXI+NjwvbnVtYmVyPjxrZXl3b3Jkcz48a2V5
d29yZD5BZ2UgRmFjdG9yczwva2V5d29yZD48a2V5d29yZD5BZ2VkPC9rZXl3b3JkPjxrZXl3b3Jk
PkFsemhlaW1lciBEaXNlYXNlLypwYXRob2xvZ3kvcmFkaW9udWNsaWRlIGltYWdpbmc8L2tleXdv
cmQ+PGtleXdvcmQ+QW1pbm9weXJpZGluZXMvZGlhZ25vc3RpYyB1c2UvcGhhcm1hY29raW5ldGlj
czwva2V5d29yZD48a2V5d29yZD5BbXlsb2lkIGJldGEtUGVwdGlkZXMvbWV0YWJvbGlzbTwva2V5
d29yZD48a2V5d29yZD5BbmlsaW5lIENvbXBvdW5kcy9kaWFnbm9zdGljIHVzZTwva2V5d29yZD48
a2V5d29yZD5BbmltYWxzPC9rZXl3b3JkPjxrZXl3b3JkPkF1dG9yYWRpb2dyYXBoeTwva2V5d29y
ZD48a2V5d29yZD5CZW56b3RoaWF6b2xlcy9jaGVtaXN0cnkvZGlhZ25vc3RpYyB1c2UvcGhhcm1h
Y29raW5ldGljczwva2V5d29yZD48a2V5d29yZD5CcmFpbi9kcnVnIGVmZmVjdHMvKnBhdGhvbG9n
eS9yYWRpb251Y2xpZGUgaW1hZ2luZzwva2V5d29yZD48a2V5d29yZD5CcmFpbiBNYXBwaW5nPC9r
ZXl3b3JkPjxrZXl3b3JkPkNhcmJvbiBJc290b3Blcy9kaWFnbm9zdGljIHVzZS9waGFybWFjb2tp
bmV0aWNzPC9rZXl3b3JkPjxrZXl3b3JkPkROQS1CaW5kaW5nIFByb3RlaW5zL2dlbmV0aWNzL21l
dGFib2xpc208L2tleXdvcmQ+PGtleXdvcmQ+RGlzZWFzZSBNb2RlbHMsIEFuaW1hbDwva2V5d29y
ZD48a2V5d29yZD5Eb3NlLVJlc3BvbnNlIFJlbGF0aW9uc2hpcCwgRHJ1Zzwva2V5d29yZD48a2V5
d29yZD5GZW1hbGU8L2tleXdvcmQ+PGtleXdvcmQ+SHVtYW5zPC9rZXl3b3JkPjxrZXl3b3JkPk1h
Z25ldGljIFJlc29uYW5jZSBJbWFnaW5nPC9rZXl3b3JkPjxrZXl3b3JkPk1hbGU8L2tleXdvcmQ+
PGtleXdvcmQ+TWljZTwva2V5d29yZD48a2V5d29yZD5NaWNlLCBJbmJyZWQgQzU3Qkw8L2tleXdv
cmQ+PGtleXdvcmQ+TWljZSwgVHJhbnNnZW5pYzwva2V5d29yZD48a2V5d29yZD5NaWRkbGUgQWdl
ZDwva2V5d29yZD48a2V5d29yZD5NdXRhdGlvbi9nZW5ldGljczwva2V5d29yZD48a2V5d29yZD5Q
b3NpdHJvbi1FbWlzc2lvbiBUb21vZ3JhcGh5PC9rZXl3b3JkPjxrZXl3b3JkPlByb3RlaW4gU3Ry
dWN0dXJlLCBTZWNvbmRhcnk8L2tleXdvcmQ+PGtleXdvcmQ+VGF1b3BhdGhpZXMvKnBhdGhvbG9n
eS9yYWRpb251Y2xpZGUgaW1hZ2luZzwva2V5d29yZD48a2V5d29yZD5UaGlhem9sZXMvZGlhZ25v
c3RpYyB1c2U8L2tleXdvcmQ+PGtleXdvcmQ+dGF1IFByb3RlaW5zL2dlbmV0aWNzLyptZXRhYm9s
aXNtPC9rZXl3b3JkPjwva2V5d29yZHM+PGRhdGVzPjx5ZWFyPjIwMTM8L3llYXI+PHB1Yi1kYXRl
cz48ZGF0ZT5TZXAgMTg8L2RhdGU+PC9wdWItZGF0ZXM+PC9kYXRlcz48aXNibj4xMDk3LTQxOTkg
KEVsZWN0cm9uaWMpJiN4RDswODk2LTYyNzMgKExpbmtpbmcpPC9pc2JuPjxhY2Nlc3Npb24tbnVt
PjI0MDUwNDAwPC9hY2Nlc3Npb24tbnVtPjx1cmxzPjxyZWxhdGVkLXVybHM+PHVybD5odHRwOi8v
d3d3Lm5jYmkubmxtLm5paC5nb3YvcHVibWVkLzI0MDUwNDAwPC91cmw+PC9yZWxhdGVkLXVybHM+
PC91cmxzPjxjdXN0b20yPjM4MDk4NDU8L2N1c3RvbTI+PGVsZWN0cm9uaWMtcmVzb3VyY2UtbnVt
PjEwLjEwMTYvai5uZXVyb24uMjAxMy4wNy4wMzc8L2VsZWN0cm9uaWMtcmVzb3VyY2UtbnVtPjwv
cmVjb3JkPjwvQ2l0ZT48L0VuZE5vdGU+
</w:fldData>
        </w:fldChar>
      </w:r>
      <w:r w:rsidR="00795734">
        <w:instrText xml:space="preserve"> ADDIN EN.CITE </w:instrText>
      </w:r>
      <w:r w:rsidR="00795734">
        <w:fldChar w:fldCharType="begin">
          <w:fldData xml:space="preserve">PEVuZE5vdGU+PENpdGU+PEF1dGhvcj5WaWxsZW1hZ25lPC9BdXRob3I+PFllYXI+MjAxNDwvWWVh
cj48UmVjTnVtPjE4Mjk8L1JlY051bT48RGlzcGxheVRleHQ+KDk3LTEwNCk8L0Rpc3BsYXlUZXh0
PjxyZWNvcmQ+PHJlYy1udW1iZXI+MTgyOTwvcmVjLW51bWJlcj48Zm9yZWlnbi1rZXlzPjxrZXkg
YXBwPSJFTiIgZGItaWQ9ImZkZXd4dGQ1NnYweDU1ZWZyZms1ZXgwc2UwNXR6MDB4MmQ1dyIgdGlt
ZXN0YW1wPSIxNDEwODg0MDM3Ij4xODI5PC9rZXk+PC9mb3JlaWduLWtleXM+PHJlZi10eXBlIG5h
bWU9IkpvdXJuYWwgQXJ0aWNsZSI+MTc8L3JlZi10eXBlPjxjb250cmlidXRvcnM+PGF1dGhvcnM+
PGF1dGhvcj5WaWxsZW1hZ25lLCBWLiBMLjwvYXV0aG9yPjxhdXRob3I+T2thbXVyYSwgTi48L2F1
dGhvcj48L2F1dGhvcnM+PC9jb250cmlidXRvcnM+PGF1dGgtYWRkcmVzcz5EZXBhcnRtZW50IG9m
IE51Y2xlYXIgTWVkaWNpbmUgYW5kIENlbnRyZSBmb3IgUEVULCBBdXN0aW4gSGVhbHRoLCBNZWxi
b3VybmUsIFZJQywgQXVzdHJhbGlhOyBUaGUgRmxvcmV5IEluc3RpdHV0ZSBvZiBOZXVyb3NjaWVu
Y2UgYW5kIE1lbnRhbCBIZWFsdGgsIFRoZSBVbml2ZXJzaXR5IG9mIE1lbGJvdXJuZSwgTWVsYm91
cm5lLCBWSUMsIEF1c3RyYWxpYS4gRWxlY3Ryb25pYyBhZGRyZXNzOiB2aWN0b3JsdkB1bmltZWxi
LmVkdS5hdS4mI3hEO0RlcGFydG1lbnQgb2YgUGhhcm1hY29sb2d5LCBUb2hva3UgVW5pdmVyc2l0
eSBTY2hvb2wgb2YgTWVkaWNpbmUsIFNlbmRhaSwgSmFwYW4uPC9hdXRoLWFkZHJlc3M+PHRpdGxl
cz48dGl0bGU+SW4gdml2byB0YXUgaW1hZ2luZzogb2JzdGFjbGVzIGFuZCBwcm9ncmVzczwvdGl0
bGU+PHNlY29uZGFyeS10aXRsZT5BbHpoZWltZXJzIERlbWVudDwvc2Vjb25kYXJ5LXRpdGxlPjxh
bHQtdGl0bGU+QWx6aGVpbWVyJmFwb3M7cyAmYW1wOyBkZW1lbnRpYSA6IHRoZSBqb3VybmFsIG9m
IHRoZSBBbHpoZWltZXImYXBvcztzIEFzc29jaWF0aW9uPC9hbHQtdGl0bGU+PC90aXRsZXM+PHBl
cmlvZGljYWw+PGZ1bGwtdGl0bGU+QWx6aGVpbWVycyBEZW1lbnQ8L2Z1bGwtdGl0bGU+PC9wZXJp
b2RpY2FsPjxwYWdlcz5TMjU0LTY0PC9wYWdlcz48dm9sdW1lPjEwPC92b2x1bWU+PG51bWJlcj4z
IFN1cHBsPC9udW1iZXI+PGRhdGVzPjx5ZWFyPjIwMTQ8L3llYXI+PHB1Yi1kYXRlcz48ZGF0ZT5K
dW48L2RhdGU+PC9wdWItZGF0ZXM+PC9kYXRlcz48aXNibj4xNTUyLTUyNzkgKEVsZWN0cm9uaWMp
JiN4RDsxNTUyLTUyNjAgKExpbmtpbmcpPC9pc2JuPjxhY2Nlc3Npb24tbnVtPjI0OTI0Njc2PC9h
Y2Nlc3Npb24tbnVtPjx1cmxzPjxyZWxhdGVkLXVybHM+PHVybD5odHRwOi8vd3d3Lm5jYmkubmxt
Lm5paC5nb3YvcHVibWVkLzI0OTI0Njc2PC91cmw+PC9yZWxhdGVkLXVybHM+PC91cmxzPjxlbGVj
dHJvbmljLXJlc291cmNlLW51bT4xMC4xMDE2L2ouamFsei4yMDE0LjA0LjAxMzwvZWxlY3Ryb25p
Yy1yZXNvdXJjZS1udW0+PC9yZWNvcmQ+PC9DaXRlPjxDaXRlPjxBdXRob3I+U2hpbjwvQXV0aG9y
PjxZZWFyPjIwMDg8L1llYXI+PFJlY051bT4xODMyPC9SZWNOdW0+PHJlY29yZD48cmVjLW51bWJl
cj4xODMyPC9yZWMtbnVtYmVyPjxmb3JlaWduLWtleXM+PGtleSBhcHA9IkVOIiBkYi1pZD0iZmRl
d3h0ZDU2djB4NTVlZnJmazVleDBzZTA1dHowMHgyZDV3IiB0aW1lc3RhbXA9IjE0MTA4ODQzNjIi
PjE4MzI8L2tleT48L2ZvcmVpZ24ta2V5cz48cmVmLXR5cGUgbmFtZT0iSm91cm5hbCBBcnRpY2xl
Ij4xNzwvcmVmLXR5cGU+PGNvbnRyaWJ1dG9ycz48YXV0aG9ycz48YXV0aG9yPlNoaW4sIEouPC9h
dXRob3I+PGF1dGhvcj5MZWUsIFMuIFkuPC9hdXRob3I+PGF1dGhvcj5LaW0sIFMuIEguPC9hdXRo
b3I+PGF1dGhvcj5LaW0sIFkuIEIuPC9hdXRob3I+PGF1dGhvcj5DaG8sIFMuIEouPC9hdXRob3I+
PC9hdXRob3JzPjwvY29udHJpYnV0b3JzPjxhdXRoLWFkZHJlc3M+TmV1cm9zY2llbmNlIFJlc2Vh
cmNoIEluc3RpdHV0ZSwgR2FjaG9uIFVuaXZlcnNpdHkgb2YgTWVkaWNpbmUgYW5kIFNjaWVuY2Us
IE5hbWRvbmctR3UsIEluY2hlb24sIFJlcHVibGljIG9mIEtvcmVhLiBqaHNoaW5AZ2FjaG9uLmFj
LmtyPC9hdXRoLWFkZHJlc3M+PHRpdGxlcz48dGl0bGU+TXVsdGl0cmFjZXIgUEVUIGltYWdpbmcg
b2YgYW15bG9pZCBwbGFxdWVzIGFuZCBuZXVyb2ZpYnJpbGxhcnkgdGFuZ2xlcyBpbiBBbHpoZWlt
ZXImYXBvcztzIGRpc2Vhc2U8L3RpdGxlPjxzZWNvbmRhcnktdGl0bGU+TmV1cm9pbWFnZTwvc2Vj
b25kYXJ5LXRpdGxlPjxhbHQtdGl0bGU+TmV1cm9JbWFnZTwvYWx0LXRpdGxlPjwvdGl0bGVzPjxw
ZXJpb2RpY2FsPjxmdWxsLXRpdGxlPk5ldXJvaW1hZ2U8L2Z1bGwtdGl0bGU+PC9wZXJpb2RpY2Fs
PjxhbHQtcGVyaW9kaWNhbD48ZnVsbC10aXRsZT5OZXVyb2ltYWdlPC9mdWxsLXRpdGxlPjwvYWx0
LXBlcmlvZGljYWw+PHBhZ2VzPjIzNi00NDwvcGFnZXM+PHZvbHVtZT40Mzwvdm9sdW1lPjxudW1i
ZXI+MjwvbnVtYmVyPjxrZXl3b3Jkcz48a2V5d29yZD5BZ2VkPC9rZXl3b3JkPjxrZXl3b3JkPkFs
emhlaW1lciBEaXNlYXNlLypyYWRpb251Y2xpZGUgaW1hZ2luZzwva2V5d29yZD48a2V5d29yZD5C
cmFpbi8qcmFkaW9udWNsaWRlIGltYWdpbmc8L2tleXdvcmQ+PGtleXdvcmQ+Q2VyZWJyYWwgQ29y
dGV4PC9rZXl3b3JkPjxrZXl3b3JkPkZlbWFsZTwva2V5d29yZD48a2V5d29yZD5IdW1hbnM8L2tl
eXdvcmQ+PGtleXdvcmQ+SW1hZ2UgRW5oYW5jZW1lbnQvKm1ldGhvZHM8L2tleXdvcmQ+PGtleXdv
cmQ+TWFsZTwva2V5d29yZD48a2V5d29yZD5OZXVyb2ZpYnJpbGxhcnkgVGFuZ2xlcy8qcmFkaW9u
dWNsaWRlIGltYWdpbmc8L2tleXdvcmQ+PGtleXdvcmQ+UGxhcXVlLCBBbXlsb2lkLypyYWRpb251
Y2xpZGUgaW1hZ2luZzwva2V5d29yZD48a2V5d29yZD5Qb3NpdHJvbi1FbWlzc2lvbiBUb21vZ3Jh
cGh5LyptZXRob2RzPC9rZXl3b3JkPjxrZXl3b3JkPlJhZGlvcGhhcm1hY2V1dGljYWxzLypkaWFn
bm9zdGljIHVzZTwva2V5d29yZD48L2tleXdvcmRzPjxkYXRlcz48eWVhcj4yMDA4PC95ZWFyPjxw
dWItZGF0ZXM+PGRhdGU+Tm92IDE8L2RhdGU+PC9wdWItZGF0ZXM+PC9kYXRlcz48aXNibj4xMDk1
LTk1NzIgKEVsZWN0cm9uaWMpJiN4RDsxMDUzLTgxMTkgKExpbmtpbmcpPC9pc2JuPjxhY2Nlc3Np
b24tbnVtPjE4Njk0ODM3PC9hY2Nlc3Npb24tbnVtPjx1cmxzPjxyZWxhdGVkLXVybHM+PHVybD5o
dHRwOi8vd3d3Lm5jYmkubmxtLm5paC5nb3YvcHVibWVkLzE4Njk0ODM3PC91cmw+PC9yZWxhdGVk
LXVybHM+PC91cmxzPjxlbGVjdHJvbmljLXJlc291cmNlLW51bT4xMC4xMDE2L2oubmV1cm9pbWFn
ZS4yMDA4LjA3LjAyMjwvZWxlY3Ryb25pYy1yZXNvdXJjZS1udW0+PC9yZWNvcmQ+PC9DaXRlPjxD
aXRlPjxBdXRob3I+Rm9kZXJvLVRhdm9sZXR0aTwvQXV0aG9yPjxZZWFyPjIwMTQ8L1llYXI+PFJl
Y051bT4xODMzPC9SZWNOdW0+PHJlY29yZD48cmVjLW51bWJlcj4xODMzPC9yZWMtbnVtYmVyPjxm
b3JlaWduLWtleXM+PGtleSBhcHA9IkVOIiBkYi1pZD0iZmRld3h0ZDU2djB4NTVlZnJmazVleDBz
ZTA1dHowMHgyZDV3IiB0aW1lc3RhbXA9IjE0MTA4ODQ1NDkiPjE4MzM8L2tleT48L2ZvcmVpZ24t
a2V5cz48cmVmLXR5cGUgbmFtZT0iSm91cm5hbCBBcnRpY2xlIj4xNzwvcmVmLXR5cGU+PGNvbnRy
aWJ1dG9ycz48YXV0aG9ycz48YXV0aG9yPkZvZGVyby1UYXZvbGV0dGksIE0uIFQuPC9hdXRob3I+
PGF1dGhvcj5GdXJ1bW90bywgUy48L2F1dGhvcj48YXV0aG9yPlRheWxvciwgTC48L2F1dGhvcj48
YXV0aG9yPk1jTGVhbiwgQy4gQS48L2F1dGhvcj48YXV0aG9yPk11bGxpZ2FuLCBSLiBTLjwvYXV0
aG9yPjxhdXRob3I+QmlyY2hhbGwsIEkuPC9hdXRob3I+PGF1dGhvcj5IYXJhZGEsIFIuPC9hdXRo
b3I+PGF1dGhvcj5NYXN0ZXJzLCBDLiBMLjwvYXV0aG9yPjxhdXRob3I+WWFuYWksIEsuPC9hdXRo
b3I+PGF1dGhvcj5LdWRvLCBZLjwvYXV0aG9yPjxhdXRob3I+Um93ZSwgQy4gQy48L2F1dGhvcj48
YXV0aG9yPk9rYW11cmEsIE4uPC9hdXRob3I+PGF1dGhvcj5WaWxsZW1hZ25lLCBWLiBMLjwvYXV0
aG9yPjwvYXV0aG9ycz48L2NvbnRyaWJ1dG9ycz48YXV0aC1hZGRyZXNzPlRoZSBGbG9yZXkgSW5z
dGl0dXRlIG9mIE5ldXJvc2NpZW5jZSBhbmQgTWVudGFsIEhlYWx0aCwgMzAgUm95YWwgUGFyYWRl
LCBQYXJrdmlsbGUsIDMwNTIgTWVsYm91cm5lLCBWaWN0b3JpYSwgQXVzdHJhbGlhIDsgRGVwYXJ0
bWVudCBvZiBOdWNsZWFyIE1lZGljaW5lICZhbXA7IENlbnRyZSBmb3IgUEVULCBBdXN0aW4gSGVh
bHRoLCAxNDUgU3R1ZGxleSBSb2FkLCBIZWlkZWxiZXJnLCAzMDg0IE1lbGJvdXJuZSwgVmljdG9y
aWEsIEF1c3RyYWxpYS4mI3hEO0RlcGFydG1lbnQgUGhhcm1hY29sb2d5LCBUb2hva3UgVW5pdmVy
c2l0eSBTY2hvb2wgb2YgTWVkaWNpbmUsIFNlbmRhaSwgSmFwYW4uJiN4RDtUaGUgRmxvcmV5IElu
c3RpdHV0ZSBvZiBOZXVyb3NjaWVuY2UgYW5kIE1lbnRhbCBIZWFsdGgsIDMwIFJveWFsIFBhcmFk
ZSwgUGFya3ZpbGxlLCAzMDUyIE1lbGJvdXJuZSwgVmljdG9yaWEsIEF1c3RyYWxpYS4mI3hEO0Rl
cGFydG1lbnQgb2YgQW5hdG9taWNhbCBQYXRob2xvZ3ksIFRoZSBBbGZyZWQgSG9zcGl0YWwsIE1v
bmFzaCBVbml2ZXJzaXR5LCBNZWxib3VybmUsIEF1c3RyYWxpYS4mI3hEO0RlcGFydG1lbnQgb2Yg
TnVjbGVhciBNZWRpY2luZSAmYW1wOyBDZW50cmUgZm9yIFBFVCwgQXVzdGluIEhlYWx0aCwgMTQ1
IFN0dWRsZXkgUm9hZCwgSGVpZGVsYmVyZywgMzA4NCBNZWxib3VybmUsIFZpY3RvcmlhLCBBdXN0
cmFsaWEuJiN4RDtJbm5vdmF0aW9uIG9mIE5ldyBCaW9tZWRpY2FsIEVuZ2luZWVyaW5nIENlbnRl
ciwgVG9ob2t1IFVuaXZlcnNpdHksIFNlbmRhaSwgSmFwYW4uPC9hdXRoLWFkZHJlc3M+PHRpdGxl
cz48dGl0bGU+QXNzZXNzaW5nIFRISzUyMyBzZWxlY3Rpdml0eSBmb3IgdGF1IGRlcG9zaXRzIGlu
IEFsemhlaW1lciZhcG9zO3MgZGlzZWFzZSBhbmQgbm9uLUFsemhlaW1lciZhcG9zO3MgZGlzZWFz
ZSB0YXVvcGF0aGllczwvdGl0bGU+PHNlY29uZGFyeS10aXRsZT5BbHpoZWltZXJzIFJlcyBUaGVy
PC9zZWNvbmRhcnktdGl0bGU+PGFsdC10aXRsZT5BbHpoZWltZXImYXBvcztzIHJlc2VhcmNoICZh
bXA7IHRoZXJhcHk8L2FsdC10aXRsZT48L3RpdGxlcz48cGVyaW9kaWNhbD48ZnVsbC10aXRsZT5B
bHpoZWltZXJzIFJlcyBUaGVyPC9mdWxsLXRpdGxlPjwvcGVyaW9kaWNhbD48cGFnZXM+MTE8L3Bh
Z2VzPjx2b2x1bWU+Njwvdm9sdW1lPjxudW1iZXI+MTwvbnVtYmVyPjxkYXRlcz48eWVhcj4yMDE0
PC95ZWFyPjwvZGF0ZXM+PGlzYm4+MTc1OC05MTkzIChFbGVjdHJvbmljKTwvaXNibj48YWNjZXNz
aW9uLW51bT4yNDU3MjMzNjwvYWNjZXNzaW9uLW51bT48dXJscz48cmVsYXRlZC11cmxzPjx1cmw+
aHR0cDovL3d3dy5uY2JpLm5sbS5uaWguZ292L3B1Ym1lZC8yNDU3MjMzNjwvdXJsPjwvcmVsYXRl
ZC11cmxzPjwvdXJscz48Y3VzdG9tMj4zOTc5MDk2PC9jdXN0b20yPjxlbGVjdHJvbmljLXJlc291
cmNlLW51bT4xMC4xMTg2L2FsenJ0MjQwPC9lbGVjdHJvbmljLXJlc291cmNlLW51bT48L3JlY29y
ZD48L0NpdGU+PENpdGU+PEF1dGhvcj5Pa2FtdXJhPC9BdXRob3I+PFllYXI+MjAxMzwvWWVhcj48
UmVjTnVtPjE4MzQ8L1JlY051bT48cmVjb3JkPjxyZWMtbnVtYmVyPjE4MzQ8L3JlYy1udW1iZXI+
PGZvcmVpZ24ta2V5cz48a2V5IGFwcD0iRU4iIGRiLWlkPSJmZGV3eHRkNTZ2MHg1NWVmcmZrNWV4
MHNlMDV0ejAweDJkNXciIHRpbWVzdGFtcD0iMTQxMDg4NDY1MSI+MTgzNDwva2V5PjwvZm9yZWln
bi1rZXlzPjxyZWYtdHlwZSBuYW1lPSJKb3VybmFsIEFydGljbGUiPjE3PC9yZWYtdHlwZT48Y29u
dHJpYnV0b3JzPjxhdXRob3JzPjxhdXRob3I+T2thbXVyYSwgTi48L2F1dGhvcj48YXV0aG9yPkZ1
cnVtb3RvLCBTLjwvYXV0aG9yPjxhdXRob3I+SGFyYWRhLCBSLjwvYXV0aG9yPjxhdXRob3I+VGFn
bywgVC48L2F1dGhvcj48YXV0aG9yPllvc2hpa2F3YSwgVC48L2F1dGhvcj48YXV0aG9yPkZvZGVy
by1UYXZvbGV0dGksIE0uPC9hdXRob3I+PGF1dGhvcj5NdWxsaWdhbiwgUi4gUy48L2F1dGhvcj48
YXV0aG9yPlZpbGxlbWFnbmUsIFYuIEwuPC9hdXRob3I+PGF1dGhvcj5Ba2F0c3UsIEguPC9hdXRo
b3I+PGF1dGhvcj5ZYW1hbW90bywgVC48L2F1dGhvcj48YXV0aG9yPkFyYWksIEguPC9hdXRob3I+
PGF1dGhvcj5Jd2F0YSwgUi48L2F1dGhvcj48YXV0aG9yPllhbmFpLCBLLjwvYXV0aG9yPjxhdXRo
b3I+S3VkbywgWS48L2F1dGhvcj48L2F1dGhvcnM+PC9jb250cmlidXRvcnM+PGF1dGgtYWRkcmVz
cz5EZXBhcnRtZW50IG9mIFBoYXJtYWNvbG9neSwgVG9ob2t1IFVuaXZlcnNpdHkgU2Nob29sIG9m
IE1lZGljaW5lLCBTZW5kYWksIEphcGFuLiBub29rYW11cmFAbWVkLnRvaG9rdS5hYy5qcDwvYXV0
aC1hZGRyZXNzPjx0aXRsZXM+PHRpdGxlPk5vdmVsIDE4Ri1sYWJlbGVkIGFyeWxxdWlub2xpbmUg
ZGVyaXZhdGl2ZXMgZm9yIG5vbmludmFzaXZlIGltYWdpbmcgb2YgdGF1IHBhdGhvbG9neSBpbiBB
bHpoZWltZXIgZGlzZWFzZTwvdGl0bGU+PHNlY29uZGFyeS10aXRsZT5KIE51Y2wgTWVkPC9zZWNv
bmRhcnktdGl0bGU+PGFsdC10aXRsZT5Kb3VybmFsIG9mIG51Y2xlYXIgbWVkaWNpbmUgOiBvZmZp
Y2lhbCBwdWJsaWNhdGlvbiwgU29jaWV0eSBvZiBOdWNsZWFyIE1lZGljaW5lPC9hbHQtdGl0bGU+
PC90aXRsZXM+PHBlcmlvZGljYWw+PGZ1bGwtdGl0bGU+SiBOdWNsIE1lZDwvZnVsbC10aXRsZT48
L3BlcmlvZGljYWw+PHBhZ2VzPjE0MjAtNzwvcGFnZXM+PHZvbHVtZT41NDwvdm9sdW1lPjxudW1i
ZXI+ODwvbnVtYmVyPjxrZXl3b3Jkcz48a2V5d29yZD5BbHpoZWltZXIgRGlzZWFzZS8qbWV0YWJv
bGlzbS8qcmFkaW9udWNsaWRlIGltYWdpbmc8L2tleXdvcmQ+PGtleXdvcmQ+QW5pbWFsczwva2V5
d29yZD48a2V5d29yZD5GZW1hbGU8L2tleXdvcmQ+PGtleXdvcmQ+Rmx1b3JpbmUgUmFkaW9pc290
b3Blcy8qZGlhZ25vc3RpYyB1c2U8L2tleXdvcmQ+PGtleXdvcmQ+TWFsZTwva2V5d29yZD48a2V5
d29yZD5NaWNlPC9rZXl3b3JkPjxrZXl3b3JkPlBvc2l0cm9uLUVtaXNzaW9uIFRvbW9ncmFwaHk8
L2tleXdvcmQ+PGtleXdvcmQ+UXVpbm9saW5lcy8qY2hlbWlzdHJ5LypkaWFnbm9zdGljIHVzZS9w
aGFybWFjb2tpbmV0aWNzL3RveGljaXR5PC9rZXl3b3JkPjxrZXl3b3JkPlJhZGlvY2hlbWlzdHJ5
PC9rZXl3b3JkPjxrZXl3b3JkPlJhdHM8L2tleXdvcmQ+PGtleXdvcmQ+UmVjZXB0b3JzLCBOZXVy
b3RyYW5zbWl0dGVyL21ldGFib2xpc208L2tleXdvcmQ+PGtleXdvcmQ+dGF1IFByb3RlaW5zLypj
aGVtaXN0cnkvKm1ldGFib2xpc208L2tleXdvcmQ+PC9rZXl3b3Jkcz48ZGF0ZXM+PHllYXI+MjAx
MzwveWVhcj48cHViLWRhdGVzPjxkYXRlPkF1ZzwvZGF0ZT48L3B1Yi1kYXRlcz48L2RhdGVzPjxp
c2JuPjE1MzUtNTY2NyAoRWxlY3Ryb25pYykmI3hEOzAxNjEtNTUwNSAoTGlua2luZyk8L2lzYm4+
PGFjY2Vzc2lvbi1udW0+MjM4NTc1MTQ8L2FjY2Vzc2lvbi1udW0+PHVybHM+PHJlbGF0ZWQtdXJs
cz48dXJsPmh0dHA6Ly93d3cubmNiaS5ubG0ubmloLmdvdi9wdWJtZWQvMjM4NTc1MTQ8L3VybD48
L3JlbGF0ZWQtdXJscz48L3VybHM+PGVsZWN0cm9uaWMtcmVzb3VyY2UtbnVtPjEwLjI5Njcvam51
bWVkLjExMi4xMTczNDE8L2VsZWN0cm9uaWMtcmVzb3VyY2UtbnVtPjwvcmVjb3JkPjwvQ2l0ZT48
Q2l0ZT48QXV0aG9yPk9rYW11cmE8L0F1dGhvcj48WWVhcj4yMDE0PC9ZZWFyPjxSZWNOdW0+MTgz
NjwvUmVjTnVtPjxyZWNvcmQ+PHJlYy1udW1iZXI+MTgzNjwvcmVjLW51bWJlcj48Zm9yZWlnbi1r
ZXlzPjxrZXkgYXBwPSJFTiIgZGItaWQ9ImZkZXd4dGQ1NnYweDU1ZWZyZms1ZXgwc2UwNXR6MDB4
MmQ1dyIgdGltZXN0YW1wPSIxNDEwODg0NzM1Ij4xODM2PC9rZXk+PC9mb3JlaWduLWtleXM+PHJl
Zi10eXBlIG5hbWU9IkpvdXJuYWwgQXJ0aWNsZSI+MTc8L3JlZi10eXBlPjxjb250cmlidXRvcnM+
PGF1dGhvcnM+PGF1dGhvcj5Pa2FtdXJhLCBOLjwvYXV0aG9yPjxhdXRob3I+RnVydW1vdG8sIFMu
PC9hdXRob3I+PGF1dGhvcj5Gb2Rlcm8tVGF2b2xldHRpLCBNLiBULjwvYXV0aG9yPjxhdXRob3I+
TXVsbGlnYW4sIFIuIFMuPC9hdXRob3I+PGF1dGhvcj5IYXJhZGEsIFIuPC9hdXRob3I+PGF1dGhv
cj5ZYXRlcywgUC48L2F1dGhvcj48YXV0aG9yPlBlam9za2EsIFMuPC9hdXRob3I+PGF1dGhvcj5L
dWRvLCBZLjwvYXV0aG9yPjxhdXRob3I+TWFzdGVycywgQy4gTC48L2F1dGhvcj48YXV0aG9yPllh
bmFpLCBLLjwvYXV0aG9yPjxhdXRob3I+Um93ZSwgQy4gQy48L2F1dGhvcj48YXV0aG9yPlZpbGxl
bWFnbmUsIFYuIEwuPC9hdXRob3I+PC9hdXRob3JzPjwvY29udHJpYnV0b3JzPjxhdXRoLWFkZHJl
c3M+MSBEZXBhcnRtZW50IG9mIFBoYXJtYWNvbG9neSwgVG9ob2t1IFVuaXZlcnNpdHkgU2Nob29s
IG9mIE1lZGljaW5lLCBTZW5kYWksIEphcGFuIG5vb2thbXVyYUBtZWQudG9ob2t1LmFjLmpwLiYj
eEQ7MiBDeWNsb3Ryb24gYW5kIFJhZGlvaXNvdG9wZSBDZW50cmUsIFRvaG9rdSBVbml2ZXJzaXR5
LCBTZW5kYWksIEphcGFuLiYjeEQ7MyBUaGUgRmxvcmV5IEluc3RpdHV0ZSBvZiBOZXVyb3NjaWVu
Y2UgYW5kIE1lbnRhbCBIZWFsdGgsIFRoZSBVbml2ZXJzaXR5IG9mIE1lbGJvdXJuZSwgQXVzdHJh
bGlhNCBDZW50cmUgZm9yIFBFVCwgQXVzdGluIEhlYWx0aCwgTWVsYm91cm5lLCBBdXN0cmFsaWEu
JiN4RDs0IENlbnRyZSBmb3IgUEVULCBBdXN0aW4gSGVhbHRoLCBNZWxib3VybmUsIEF1c3RyYWxp
YS4mI3hEOzEgRGVwYXJ0bWVudCBvZiBQaGFybWFjb2xvZ3ksIFRvaG9rdSBVbml2ZXJzaXR5IFNj
aG9vbCBvZiBNZWRpY2luZSwgU2VuZGFpLCBKYXBhbi4mI3hEOzUgQ2xpbmljYWwgUmVzZWFyY2gs
IElubm92YXRpb24gYW5kIEVkdWNhdGlvbiBDZW50cmUsIFRvaG9rdSBVbml2ZXJzaXR5IEhvc3Bp
dGFsLCBTZW5kYWksIEphcGFuLiYjeEQ7MyBUaGUgRmxvcmV5IEluc3RpdHV0ZSBvZiBOZXVyb3Nj
aWVuY2UgYW5kIE1lbnRhbCBIZWFsdGgsIFRoZSBVbml2ZXJzaXR5IG9mIE1lbGJvdXJuZSwgQXVz
dHJhbGlhNiBUaGUgTWVudGFsIEhlYWx0aCBSZXNlYXJjaCBJbnN0aXR1dGUsIE1lbGJvdXJuZSwg
QXVzdHJhbGlhLiYjeEQ7MSBEZXBhcnRtZW50IG9mIFBoYXJtYWNvbG9neSwgVG9ob2t1IFVuaXZl
cnNpdHkgU2Nob29sIG9mIE1lZGljaW5lLCBTZW5kYWksIEphcGFuMiBDeWNsb3Ryb24gYW5kIFJh
ZGlvaXNvdG9wZSBDZW50cmUsIFRvaG9rdSBVbml2ZXJzaXR5LCBTZW5kYWksIEphcGFuLjwvYXV0
aC1hZGRyZXNzPjx0aXRsZXM+PHRpdGxlPk5vbi1pbnZhc2l2ZSBhc3Nlc3NtZW50IG9mIEFsemhl
aW1lciZhcG9zO3MgZGlzZWFzZSBuZXVyb2ZpYnJpbGxhcnkgcGF0aG9sb2d5IHVzaW5nIDE4Ri1U
SEs1MTA1IFBFVDwvdGl0bGU+PHNlY29uZGFyeS10aXRsZT5CcmFpbjwvc2Vjb25kYXJ5LXRpdGxl
PjxhbHQtdGl0bGU+QnJhaW4gOiBhIGpvdXJuYWwgb2YgbmV1cm9sb2d5PC9hbHQtdGl0bGU+PC90
aXRsZXM+PHBlcmlvZGljYWw+PGZ1bGwtdGl0bGU+QnJhaW48L2Z1bGwtdGl0bGU+PC9wZXJpb2Rp
Y2FsPjxwYWdlcz4xNzYyLTcxPC9wYWdlcz48dm9sdW1lPjEzNzwvdm9sdW1lPjxudW1iZXI+UHQg
NjwvbnVtYmVyPjxrZXl3b3Jkcz48a2V5d29yZD5BZ2VkPC9rZXl3b3JkPjxrZXl3b3JkPkFnZWQs
IDgwIGFuZCBvdmVyPC9rZXl3b3JkPjxrZXl3b3JkPkFsemhlaW1lciBEaXNlYXNlLypwYXRob2xv
Z3kvcmFkaW9udWNsaWRlIGltYWdpbmc8L2tleXdvcmQ+PGtleXdvcmQ+QW15bG9pZCBiZXRhLVBl
cHRpZGVzL21ldGFib2xpc208L2tleXdvcmQ+PGtleXdvcmQ+QW5pbGluZSBDb21wb3VuZHMvKmRp
YWdub3N0aWMgdXNlPC9rZXl3b3JkPjxrZXl3b3JkPkJyYWluIE1hcHBpbmcvbWV0aG9kczwva2V5
d29yZD48a2V5d29yZD5DYXJib24gUmFkaW9pc290b3Blcy9kaWFnbm9zdGljIHVzZTwva2V5d29y
ZD48a2V5d29yZD5GZW1hbGU8L2tleXdvcmQ+PGtleXdvcmQ+SHVtYW5zPC9rZXl3b3JkPjxrZXl3
b3JkPk1hbGU8L2tleXdvcmQ+PGtleXdvcmQ+TmV1cm9maWJyaWxsYXJ5IFRhbmdsZXMvKnBhdGhv
bG9neS9yYWRpb251Y2xpZGUgaW1hZ2luZzwva2V5d29yZD48a2V5d29yZD5QbGFxdWUsIEFteWxv
aWQvKnBhdGhvbG9neTwva2V5d29yZD48a2V5d29yZD4qUG9zaXRyb24tRW1pc3Npb24gVG9tb2dy
YXBoeS9tZXRob2RzPC9rZXl3b3JkPjxrZXl3b3JkPlF1aW5vbGluZXMvKmRpYWdub3N0aWMgdXNl
PC9rZXl3b3JkPjxrZXl3b3JkPlJhZGlvcGhhcm1hY2V1dGljYWxzL2RpYWdub3N0aWMgdXNlPC9r
ZXl3b3JkPjxrZXl3b3JkPlRoaWF6b2xlcy9kaWFnbm9zdGljIHVzZTwva2V5d29yZD48L2tleXdv
cmRzPjxkYXRlcz48eWVhcj4yMDE0PC95ZWFyPjxwdWItZGF0ZXM+PGRhdGU+SnVuPC9kYXRlPjwv
cHViLWRhdGVzPjwvZGF0ZXM+PGlzYm4+MTQ2MC0yMTU2IChFbGVjdHJvbmljKSYjeEQ7MDAwNi04
OTUwIChMaW5raW5nKTwvaXNibj48YWNjZXNzaW9uLW51bT4yNDY4MTY2NDwvYWNjZXNzaW9uLW51
bT48dXJscz48cmVsYXRlZC11cmxzPjx1cmw+aHR0cDovL3d3dy5uY2JpLm5sbS5uaWguZ292L3B1
Ym1lZC8yNDY4MTY2NDwvdXJsPjwvcmVsYXRlZC11cmxzPjwvdXJscz48ZWxlY3Ryb25pYy1yZXNv
dXJjZS1udW0+MTAuMTA5My9icmFpbi9hd3UwNjQ8L2VsZWN0cm9uaWMtcmVzb3VyY2UtbnVtPjwv
cmVjb3JkPjwvQ2l0ZT48Q2l0ZT48QXV0aG9yPkNoaWVuPC9BdXRob3I+PFllYXI+MjAxMzwvWWVh
cj48UmVjTnVtPjE4Mzc8L1JlY051bT48cmVjb3JkPjxyZWMtbnVtYmVyPjE4Mzc8L3JlYy1udW1i
ZXI+PGZvcmVpZ24ta2V5cz48a2V5IGFwcD0iRU4iIGRiLWlkPSJmZGV3eHRkNTZ2MHg1NWVmcmZr
NWV4MHNlMDV0ejAweDJkNXciIHRpbWVzdGFtcD0iMTQxMDg4NDk2OCI+MTgzNzwva2V5PjwvZm9y
ZWlnbi1rZXlzPjxyZWYtdHlwZSBuYW1lPSJKb3VybmFsIEFydGljbGUiPjE3PC9yZWYtdHlwZT48
Y29udHJpYnV0b3JzPjxhdXRob3JzPjxhdXRob3I+Q2hpZW4sIEQuIFQuPC9hdXRob3I+PGF1dGhv
cj5CYWhyaSwgUy48L2F1dGhvcj48YXV0aG9yPlN6YXJkZW5pbmdzLCBBLiBLLjwvYXV0aG9yPjxh
dXRob3I+V2Fsc2gsIEouIEMuPC9hdXRob3I+PGF1dGhvcj5NdSwgRi48L2F1dGhvcj48YXV0aG9y
PlN1LCBNLiBZLjwvYXV0aG9yPjxhdXRob3I+U2hhbmtsZSwgVy4gUi48L2F1dGhvcj48YXV0aG9y
PkVsaXphcm92LCBBLjwvYXV0aG9yPjxhdXRob3I+S29sYiwgSC4gQy48L2F1dGhvcj48L2F1dGhv
cnM+PC9jb250cmlidXRvcnM+PGF1dGgtYWRkcmVzcz5TaWVtZW5zIE1vbGVjdWxhciBJbWFnaW5n
LCBJbmMuLCBDdWx2ZXIgQ2l0eSwgQ0EgOTAyMzAsIFVTQS48L2F1dGgtYWRkcmVzcz48dGl0bGVz
Pjx0aXRsZT5FYXJseSBjbGluaWNhbCBQRVQgaW1hZ2luZyByZXN1bHRzIHdpdGggdGhlIG5vdmVs
IFBIRi10YXUgcmFkaW9saWdhbmQgW0YtMThdLVQ4MDc8L3RpdGxlPjxzZWNvbmRhcnktdGl0bGU+
SiBBbHpoZWltZXJzIERpczwvc2Vjb25kYXJ5LXRpdGxlPjxhbHQtdGl0bGU+Sm91cm5hbCBvZiBB
bHpoZWltZXImYXBvcztzIGRpc2Vhc2UgOiBKQUQ8L2FsdC10aXRsZT48L3RpdGxlcz48cGVyaW9k
aWNhbD48ZnVsbC10aXRsZT5KIEFsemhlaW1lcnMgRGlzPC9mdWxsLXRpdGxlPjwvcGVyaW9kaWNh
bD48cGFnZXM+NDU3LTY4PC9wYWdlcz48dm9sdW1lPjM0PC92b2x1bWU+PG51bWJlcj4yPC9udW1i
ZXI+PGtleXdvcmRzPjxrZXl3b3JkPkFnZWQ8L2tleXdvcmQ+PGtleXdvcmQ+QWdlZCwgODAgYW5k
IG92ZXI8L2tleXdvcmQ+PGtleXdvcmQ+QWx6aGVpbWVyIERpc2Vhc2UvbWV0YWJvbGlzbS8qcmFk
aW9udWNsaWRlIGltYWdpbmc8L2tleXdvcmQ+PGtleXdvcmQ+Q2FyYm9saW5lcy8qZGlhZ25vc3Rp
YyB1c2UvbWV0YWJvbGlzbTwva2V5d29yZD48a2V5d29yZD5FYXJseSBEaWFnbm9zaXM8L2tleXdv
cmQ+PGtleXdvcmQ+RmVtYWxlPC9rZXl3b3JkPjxrZXl3b3JkPkZsdW9yaW5lIFJhZGlvaXNvdG9w
ZXMvKmRpYWdub3N0aWMgdXNlL21ldGFib2xpc208L2tleXdvcmQ+PGtleXdvcmQ+RnJvbnRhbCBM
b2JlL21ldGFib2xpc20vcmFkaW9udWNsaWRlIGltYWdpbmc8L2tleXdvcmQ+PGtleXdvcmQ+SHVt
YW5zPC9rZXl3b3JkPjxrZXl3b3JkPk1hbGU8L2tleXdvcmQ+PGtleXdvcmQ+TWlkZGxlIEFnZWQ8
L2tleXdvcmQ+PGtleXdvcmQ+UGhvc3Bob3J5bGF0aW9uL3BoeXNpb2xvZ3k8L2tleXdvcmQ+PGtl
eXdvcmQ+UG9zaXRyb24tRW1pc3Npb24gVG9tb2dyYXBoeS8qbWV0aG9kczwva2V5d29yZD48a2V5
d29yZD50YXUgUHJvdGVpbnMvKmRpYWdub3N0aWMgdXNlL21ldGFib2xpc208L2tleXdvcmQ+PC9r
ZXl3b3Jkcz48ZGF0ZXM+PHllYXI+MjAxMzwveWVhcj48L2RhdGVzPjxpc2JuPjE4NzUtODkwOCAo
RWxlY3Ryb25pYykmI3hEOzEzODctMjg3NyAoTGlua2luZyk8L2lzYm4+PGFjY2Vzc2lvbi1udW0+
MjMyMzQ4Nzk8L2FjY2Vzc2lvbi1udW0+PHVybHM+PHJlbGF0ZWQtdXJscz48dXJsPmh0dHA6Ly93
d3cubmNiaS5ubG0ubmloLmdvdi9wdWJtZWQvMjMyMzQ4Nzk8L3VybD48L3JlbGF0ZWQtdXJscz48
L3VybHM+PGVsZWN0cm9uaWMtcmVzb3VyY2UtbnVtPjEwLjMyMzMvSkFELTEyMjA1OTwvZWxlY3Ry
b25pYy1yZXNvdXJjZS1udW0+PC9yZWNvcmQ+PC9DaXRlPjxDaXRlPjxBdXRob3I+Q2hpZW48L0F1
dGhvcj48WWVhcj4yMDE0PC9ZZWFyPjxSZWNOdW0+MTgzODwvUmVjTnVtPjxyZWNvcmQ+PHJlYy1u
dW1iZXI+MTgzODwvcmVjLW51bWJlcj48Zm9yZWlnbi1rZXlzPjxrZXkgYXBwPSJFTiIgZGItaWQ9
ImZkZXd4dGQ1NnYweDU1ZWZyZms1ZXgwc2UwNXR6MDB4MmQ1dyIgdGltZXN0YW1wPSIxNDEwODg1
MDE1Ij4xODM4PC9rZXk+PC9mb3JlaWduLWtleXM+PHJlZi10eXBlIG5hbWU9IkpvdXJuYWwgQXJ0
aWNsZSI+MTc8L3JlZi10eXBlPjxjb250cmlidXRvcnM+PGF1dGhvcnM+PGF1dGhvcj5DaGllbiwg
RC4gVC48L2F1dGhvcj48YXV0aG9yPlN6YXJkZW5pbmdzLCBBLiBLLjwvYXV0aG9yPjxhdXRob3I+
QmFocmksIFMuPC9hdXRob3I+PGF1dGhvcj5XYWxzaCwgSi4gQy48L2F1dGhvcj48YXV0aG9yPk11
LCBGLjwvYXV0aG9yPjxhdXRob3I+WGlhLCBDLjwvYXV0aG9yPjxhdXRob3I+U2hhbmtsZSwgVy4g
Ui48L2F1dGhvcj48YXV0aG9yPkxlcm5lciwgQS4gSi48L2F1dGhvcj48YXV0aG9yPlN1LCBNLiBZ
LjwvYXV0aG9yPjxhdXRob3I+RWxpemFyb3YsIEEuPC9hdXRob3I+PGF1dGhvcj5Lb2xiLCBILiBD
LjwvYXV0aG9yPjwvYXV0aG9ycz48L2NvbnRyaWJ1dG9ycz48YXV0aC1hZGRyZXNzPlNpZW1lbnMg
TW9sZWN1bGFyIEltYWdpbmcsIEluYy4sIEN1bHZlciBDaXR5LCBDQSwgVVNBLjwvYXV0aC1hZGRy
ZXNzPjx0aXRsZXM+PHRpdGxlPkVhcmx5IGNsaW5pY2FsIFBFVCBpbWFnaW5nIHJlc3VsdHMgd2l0
aCB0aGUgbm92ZWwgUEhGLXRhdSByYWRpb2xpZ2FuZCBbRjE4XS1UODA4PC90aXRsZT48c2Vjb25k
YXJ5LXRpdGxlPkogQWx6aGVpbWVycyBEaXM8L3NlY29uZGFyeS10aXRsZT48YWx0LXRpdGxlPkpv
dXJuYWwgb2YgQWx6aGVpbWVyJmFwb3M7cyBkaXNlYXNlIDogSkFEPC9hbHQtdGl0bGU+PC90aXRs
ZXM+PHBlcmlvZGljYWw+PGZ1bGwtdGl0bGU+SiBBbHpoZWltZXJzIERpczwvZnVsbC10aXRsZT48
L3BlcmlvZGljYWw+PHBhZ2VzPjE3MS04NDwvcGFnZXM+PHZvbHVtZT4zODwvdm9sdW1lPjxudW1i
ZXI+MTwvbnVtYmVyPjxrZXl3b3Jkcz48a2V5d29yZD5BZ2VkPC9rZXl3b3JkPjxrZXl3b3JkPkFn
ZWQsIDgwIGFuZCBvdmVyPC9rZXl3b3JkPjxrZXl3b3JkPkFsemhlaW1lciBEaXNlYXNlLypyYWRp
b251Y2xpZGUgaW1hZ2luZzwva2V5d29yZD48a2V5d29yZD5CZW56aW1pZGF6b2xlcy8qZGlhZ25v
c3RpYyB1c2UvcGhhcm1hY29raW5ldGljczwva2V5d29yZD48a2V5d29yZD5CcmFpbi9kcnVnIGVm
ZmVjdHMvKm1ldGFib2xpc20vKnJhZGlvbnVjbGlkZSBpbWFnaW5nPC9rZXl3b3JkPjxrZXl3b3Jk
PkJyYWluIE1hcHBpbmc8L2tleXdvcmQ+PGtleXdvcmQ+RmVtYWxlPC9rZXl3b3JkPjxrZXl3b3Jk
PkZsdW9yb2Rlb3h5Z2x1Y29zZSBGMTgvKmRpYWdub3N0aWMgdXNlPC9rZXl3b3JkPjxrZXl3b3Jk
Pkh1bWFuczwva2V5d29yZD48a2V5d29yZD5NYWxlPC9rZXl3b3JkPjxrZXl3b3JkPk1lbnRhbCBT
dGF0dXMgU2NoZWR1bGU8L2tleXdvcmQ+PGtleXdvcmQ+TWlkZGxlIEFnZWQ8L2tleXdvcmQ+PGtl
eXdvcmQ+UG9zaXRyb24tRW1pc3Npb24gVG9tb2dyYXBoeTwva2V5d29yZD48a2V5d29yZD5QeXJp
bWlkaW5lcy8qZGlhZ25vc3RpYyB1c2UvcGhhcm1hY29raW5ldGljczwva2V5d29yZD48a2V5d29y
ZD5UaW1lIEZhY3RvcnM8L2tleXdvcmQ+PGtleXdvcmQ+dGF1IFByb3RlaW5zLyptZXRhYm9saXNt
PC9rZXl3b3JkPjwva2V5d29yZHM+PGRhdGVzPjx5ZWFyPjIwMTQ8L3llYXI+PC9kYXRlcz48aXNi
bj4xODc1LTg5MDggKEVsZWN0cm9uaWMpJiN4RDsxMzg3LTI4NzcgKExpbmtpbmcpPC9pc2JuPjxh
Y2Nlc3Npb24tbnVtPjIzOTQ4OTM0PC9hY2Nlc3Npb24tbnVtPjx1cmxzPjxyZWxhdGVkLXVybHM+
PHVybD5odHRwOi8vd3d3Lm5jYmkubmxtLm5paC5nb3YvcHVibWVkLzIzOTQ4OTM0PC91cmw+PC9y
ZWxhdGVkLXVybHM+PC91cmxzPjxlbGVjdHJvbmljLXJlc291cmNlLW51bT4xMC4zMjMzL0pBRC0x
MzAwOTg8L2VsZWN0cm9uaWMtcmVzb3VyY2UtbnVtPjwvcmVjb3JkPjwvQ2l0ZT48Q2l0ZT48QXV0
aG9yPk1hcnV5YW1hPC9BdXRob3I+PFllYXI+MjAxMzwvWWVhcj48UmVjTnVtPjE4Mzk8L1JlY051
bT48cmVjb3JkPjxyZWMtbnVtYmVyPjE4Mzk8L3JlYy1udW1iZXI+PGZvcmVpZ24ta2V5cz48a2V5
IGFwcD0iRU4iIGRiLWlkPSJmZGV3eHRkNTZ2MHg1NWVmcmZrNWV4MHNlMDV0ejAweDJkNXciIHRp
bWVzdGFtcD0iMTQxMDg4NTEwMSI+MTgzOTwva2V5PjwvZm9yZWlnbi1rZXlzPjxyZWYtdHlwZSBu
YW1lPSJKb3VybmFsIEFydGljbGUiPjE3PC9yZWYtdHlwZT48Y29udHJpYnV0b3JzPjxhdXRob3Jz
PjxhdXRob3I+TWFydXlhbWEsIE0uPC9hdXRob3I+PGF1dGhvcj5TaGltYWRhLCBILjwvYXV0aG9y
PjxhdXRob3I+U3VoYXJhLCBULjwvYXV0aG9yPjxhdXRob3I+U2hpbm90b2gsIEguPC9hdXRob3I+
PGF1dGhvcj5KaSwgQi48L2F1dGhvcj48YXV0aG9yPk1hZWRhLCBKLjwvYXV0aG9yPjxhdXRob3I+
WmhhbmcsIE0uIFIuPC9hdXRob3I+PGF1dGhvcj5Ucm9qYW5vd3NraSwgSi4gUS48L2F1dGhvcj48
YXV0aG9yPkxlZSwgVi4gTS48L2F1dGhvcj48YXV0aG9yPk9ubywgTS48L2F1dGhvcj48YXV0aG9y
Pk1hc2Ftb3RvLCBLLjwvYXV0aG9yPjxhdXRob3I+VGFrYW5vLCBILjwvYXV0aG9yPjxhdXRob3I+
U2FoYXJhLCBOLjwvYXV0aG9yPjxhdXRob3I+SXdhdGEsIE4uPC9hdXRob3I+PGF1dGhvcj5Pa2Ft
dXJhLCBOLjwvYXV0aG9yPjxhdXRob3I+RnVydW1vdG8sIFMuPC9hdXRob3I+PGF1dGhvcj5LdWRv
LCBZLjwvYXV0aG9yPjxhdXRob3I+Q2hhbmcsIFEuPC9hdXRob3I+PGF1dGhvcj5TYWlkbywgVC4g
Qy48L2F1dGhvcj48YXV0aG9yPlRha2FzaGltYSwgQS48L2F1dGhvcj48YXV0aG9yPkxld2lzLCBK
LjwvYXV0aG9yPjxhdXRob3I+SmFuZywgTS4gSy48L2F1dGhvcj48YXV0aG9yPkFva2ksIEkuPC9h
dXRob3I+PGF1dGhvcj5JdG8sIEguPC9hdXRob3I+PGF1dGhvcj5IaWd1Y2hpLCBNLjwvYXV0aG9y
PjwvYXV0aG9ycz48L2NvbnRyaWJ1dG9ycz48YXV0aC1hZGRyZXNzPk1vbGVjdWxhciBJbWFnaW5n
IENlbnRlciwgTmF0aW9uYWwgSW5zdGl0dXRlIG9mIFJhZGlvbG9naWNhbCBTY2llbmNlcywgNC05
LTEgQW5hZ2F3YSwgSW5hZ2Uta3UsIENoaWJhLCBDaGliYSAyNjMtODU1NSwgSmFwYW4uPC9hdXRo
LWFkZHJlc3M+PHRpdGxlcz48dGl0bGU+SW1hZ2luZyBvZiB0YXUgcGF0aG9sb2d5IGluIGEgdGF1
b3BhdGh5IG1vdXNlIG1vZGVsIGFuZCBpbiBBbHpoZWltZXIgcGF0aWVudHMgY29tcGFyZWQgdG8g
bm9ybWFsIGNvbnRyb2xzPC90aXRsZT48c2Vjb25kYXJ5LXRpdGxlPk5ldXJvbjwvc2Vjb25kYXJ5
LXRpdGxlPjxhbHQtdGl0bGU+TmV1cm9uPC9hbHQtdGl0bGU+PC90aXRsZXM+PHBlcmlvZGljYWw+
PGZ1bGwtdGl0bGU+TmV1cm9uPC9mdWxsLXRpdGxlPjxhYmJyLTE+TmV1cm9uPC9hYmJyLTE+PC9w
ZXJpb2RpY2FsPjxhbHQtcGVyaW9kaWNhbD48ZnVsbC10aXRsZT5OZXVyb248L2Z1bGwtdGl0bGU+
PGFiYnItMT5OZXVyb248L2FiYnItMT48L2FsdC1wZXJpb2RpY2FsPjxwYWdlcz4xMDk0LTEwODwv
cGFnZXM+PHZvbHVtZT43OTwvdm9sdW1lPjxudW1iZXI+NjwvbnVtYmVyPjxrZXl3b3Jkcz48a2V5
d29yZD5BZ2UgRmFjdG9yczwva2V5d29yZD48a2V5d29yZD5BZ2VkPC9rZXl3b3JkPjxrZXl3b3Jk
PkFsemhlaW1lciBEaXNlYXNlLypwYXRob2xvZ3kvcmFkaW9udWNsaWRlIGltYWdpbmc8L2tleXdv
cmQ+PGtleXdvcmQ+QW1pbm9weXJpZGluZXMvZGlhZ25vc3RpYyB1c2UvcGhhcm1hY29raW5ldGlj
czwva2V5d29yZD48a2V5d29yZD5BbXlsb2lkIGJldGEtUGVwdGlkZXMvbWV0YWJvbGlzbTwva2V5
d29yZD48a2V5d29yZD5BbmlsaW5lIENvbXBvdW5kcy9kaWFnbm9zdGljIHVzZTwva2V5d29yZD48
a2V5d29yZD5BbmltYWxzPC9rZXl3b3JkPjxrZXl3b3JkPkF1dG9yYWRpb2dyYXBoeTwva2V5d29y
ZD48a2V5d29yZD5CZW56b3RoaWF6b2xlcy9jaGVtaXN0cnkvZGlhZ25vc3RpYyB1c2UvcGhhcm1h
Y29raW5ldGljczwva2V5d29yZD48a2V5d29yZD5CcmFpbi9kcnVnIGVmZmVjdHMvKnBhdGhvbG9n
eS9yYWRpb251Y2xpZGUgaW1hZ2luZzwva2V5d29yZD48a2V5d29yZD5CcmFpbiBNYXBwaW5nPC9r
ZXl3b3JkPjxrZXl3b3JkPkNhcmJvbiBJc290b3Blcy9kaWFnbm9zdGljIHVzZS9waGFybWFjb2tp
bmV0aWNzPC9rZXl3b3JkPjxrZXl3b3JkPkROQS1CaW5kaW5nIFByb3RlaW5zL2dlbmV0aWNzL21l
dGFib2xpc208L2tleXdvcmQ+PGtleXdvcmQ+RGlzZWFzZSBNb2RlbHMsIEFuaW1hbDwva2V5d29y
ZD48a2V5d29yZD5Eb3NlLVJlc3BvbnNlIFJlbGF0aW9uc2hpcCwgRHJ1Zzwva2V5d29yZD48a2V5
d29yZD5GZW1hbGU8L2tleXdvcmQ+PGtleXdvcmQ+SHVtYW5zPC9rZXl3b3JkPjxrZXl3b3JkPk1h
Z25ldGljIFJlc29uYW5jZSBJbWFnaW5nPC9rZXl3b3JkPjxrZXl3b3JkPk1hbGU8L2tleXdvcmQ+
PGtleXdvcmQ+TWljZTwva2V5d29yZD48a2V5d29yZD5NaWNlLCBJbmJyZWQgQzU3Qkw8L2tleXdv
cmQ+PGtleXdvcmQ+TWljZSwgVHJhbnNnZW5pYzwva2V5d29yZD48a2V5d29yZD5NaWRkbGUgQWdl
ZDwva2V5d29yZD48a2V5d29yZD5NdXRhdGlvbi9nZW5ldGljczwva2V5d29yZD48a2V5d29yZD5Q
b3NpdHJvbi1FbWlzc2lvbiBUb21vZ3JhcGh5PC9rZXl3b3JkPjxrZXl3b3JkPlByb3RlaW4gU3Ry
dWN0dXJlLCBTZWNvbmRhcnk8L2tleXdvcmQ+PGtleXdvcmQ+VGF1b3BhdGhpZXMvKnBhdGhvbG9n
eS9yYWRpb251Y2xpZGUgaW1hZ2luZzwva2V5d29yZD48a2V5d29yZD5UaGlhem9sZXMvZGlhZ25v
c3RpYyB1c2U8L2tleXdvcmQ+PGtleXdvcmQ+dGF1IFByb3RlaW5zL2dlbmV0aWNzLyptZXRhYm9s
aXNtPC9rZXl3b3JkPjwva2V5d29yZHM+PGRhdGVzPjx5ZWFyPjIwMTM8L3llYXI+PHB1Yi1kYXRl
cz48ZGF0ZT5TZXAgMTg8L2RhdGU+PC9wdWItZGF0ZXM+PC9kYXRlcz48aXNibj4xMDk3LTQxOTkg
KEVsZWN0cm9uaWMpJiN4RDswODk2LTYyNzMgKExpbmtpbmcpPC9pc2JuPjxhY2Nlc3Npb24tbnVt
PjI0MDUwNDAwPC9hY2Nlc3Npb24tbnVtPjx1cmxzPjxyZWxhdGVkLXVybHM+PHVybD5odHRwOi8v
d3d3Lm5jYmkubmxtLm5paC5nb3YvcHVibWVkLzI0MDUwNDAwPC91cmw+PC9yZWxhdGVkLXVybHM+
PC91cmxzPjxjdXN0b20yPjM4MDk4NDU8L2N1c3RvbTI+PGVsZWN0cm9uaWMtcmVzb3VyY2UtbnVt
PjEwLjEwMTYvai5uZXVyb24uMjAxMy4wNy4wMzc8L2VsZWN0cm9uaWMtcmVzb3VyY2UtbnVtPjwv
cmVjb3JkPjwvQ2l0ZT48L0VuZE5vdGU+
</w:fldData>
        </w:fldChar>
      </w:r>
      <w:r w:rsidR="00795734">
        <w:instrText xml:space="preserve"> ADDIN EN.CITE.DATA </w:instrText>
      </w:r>
      <w:r w:rsidR="00795734">
        <w:fldChar w:fldCharType="end"/>
      </w:r>
      <w:r w:rsidR="00993D5C">
        <w:fldChar w:fldCharType="separate"/>
      </w:r>
      <w:r w:rsidR="00795734">
        <w:rPr>
          <w:noProof/>
        </w:rPr>
        <w:t>(</w:t>
      </w:r>
      <w:hyperlink w:anchor="_ENREF_97" w:tooltip="Villemagne, 2014 #1829" w:history="1">
        <w:r w:rsidR="00795734">
          <w:rPr>
            <w:noProof/>
          </w:rPr>
          <w:t>97-104</w:t>
        </w:r>
      </w:hyperlink>
      <w:r w:rsidR="00795734">
        <w:rPr>
          <w:noProof/>
        </w:rPr>
        <w:t>)</w:t>
      </w:r>
      <w:r w:rsidR="00993D5C">
        <w:fldChar w:fldCharType="end"/>
      </w:r>
      <w:r>
        <w:t xml:space="preserve">. </w:t>
      </w:r>
      <w:r w:rsidR="007F54A7" w:rsidRPr="00157B45">
        <w:rPr>
          <w:color w:val="000000"/>
          <w:shd w:val="clear" w:color="auto" w:fill="FFFFFF"/>
        </w:rPr>
        <w:t xml:space="preserve">Numerous </w:t>
      </w:r>
      <w:proofErr w:type="spellStart"/>
      <w:r w:rsidR="0022048D" w:rsidRPr="00157B45">
        <w:rPr>
          <w:color w:val="000000"/>
          <w:shd w:val="clear" w:color="auto" w:fill="FFFFFF"/>
        </w:rPr>
        <w:t>clinicopathological</w:t>
      </w:r>
      <w:proofErr w:type="spellEnd"/>
      <w:r w:rsidR="0022048D" w:rsidRPr="00157B45">
        <w:rPr>
          <w:color w:val="000000"/>
          <w:shd w:val="clear" w:color="auto" w:fill="FFFFFF"/>
        </w:rPr>
        <w:t xml:space="preserve"> studies have established that the amount and distribution of </w:t>
      </w:r>
      <w:r w:rsidR="007F54A7">
        <w:rPr>
          <w:color w:val="000000"/>
          <w:shd w:val="clear" w:color="auto" w:fill="FFFFFF"/>
        </w:rPr>
        <w:t xml:space="preserve">tau tangles </w:t>
      </w:r>
      <w:r w:rsidR="0022048D" w:rsidRPr="00157B45">
        <w:rPr>
          <w:color w:val="000000"/>
          <w:shd w:val="clear" w:color="auto" w:fill="FFFFFF"/>
        </w:rPr>
        <w:t xml:space="preserve">correlate with </w:t>
      </w:r>
      <w:r w:rsidR="007F54A7" w:rsidRPr="007F54A7">
        <w:t xml:space="preserve">cognitive impairment and severity of dementia </w:t>
      </w:r>
      <w:r w:rsidR="007F54A7">
        <w:fldChar w:fldCharType="begin">
          <w:fldData xml:space="preserve">PEVuZE5vdGU+PENpdGU+PEF1dGhvcj5BcnJpYWdhZGE8L0F1dGhvcj48WWVhcj4xOTkyPC9ZZWFy
PjxSZWNOdW0+MTg0MDwvUmVjTnVtPjxEaXNwbGF5VGV4dD4oMTA1LTEwOSk8L0Rpc3BsYXlUZXh0
PjxyZWNvcmQ+PHJlYy1udW1iZXI+MTg0MDwvcmVjLW51bWJlcj48Zm9yZWlnbi1rZXlzPjxrZXkg
YXBwPSJFTiIgZGItaWQ9ImZkZXd4dGQ1NnYweDU1ZWZyZms1ZXgwc2UwNXR6MDB4MmQ1dyIgdGlt
ZXN0YW1wPSIxNDEwODg3OTI0Ij4xODQwPC9rZXk+PC9mb3JlaWduLWtleXM+PHJlZi10eXBlIG5h
bWU9IkpvdXJuYWwgQXJ0aWNsZSI+MTc8L3JlZi10eXBlPjxjb250cmlidXRvcnM+PGF1dGhvcnM+
PGF1dGhvcj5BcnJpYWdhZGEsIFAuIFYuPC9hdXRob3I+PGF1dGhvcj5NYXJ6bG9mZiwgSy48L2F1
dGhvcj48YXV0aG9yPkh5bWFuLCBCLiBULjwvYXV0aG9yPjwvYXV0aG9ycz48L2NvbnRyaWJ1dG9y
cz48YXV0aC1hZGRyZXNzPkRlcGFydG1lbnQgb2YgTmV1cm9wYXRob2xvZ3ksIE1hc3NhY2h1c2V0
dHMgR2VuZXJhbCBIb3NwaXRhbCwgSGFydmFyZCBNZWRpY2FsIFNjaG9vbCwgQm9zdG9uIDAyMTE0
LjwvYXV0aC1hZGRyZXNzPjx0aXRsZXM+PHRpdGxlPkRpc3RyaWJ1dGlvbiBvZiBBbHpoZWltZXIt
dHlwZSBwYXRob2xvZ2ljIGNoYW5nZXMgaW4gbm9uZGVtZW50ZWQgZWxkZXJseSBpbmRpdmlkdWFs
cyBtYXRjaGVzIHRoZSBwYXR0ZXJuIGluIEFsemhlaW1lciZhcG9zO3MgZGlzZWFzZTwvdGl0bGU+
PHNlY29uZGFyeS10aXRsZT5OZXVyb2xvZ3k8L3NlY29uZGFyeS10aXRsZT48YWx0LXRpdGxlPk5l
dXJvbG9neTwvYWx0LXRpdGxlPjwvdGl0bGVzPjxwZXJpb2RpY2FsPjxmdWxsLXRpdGxlPk5ldXJv
bG9neTwvZnVsbC10aXRsZT48L3BlcmlvZGljYWw+PGFsdC1wZXJpb2RpY2FsPjxmdWxsLXRpdGxl
Pk5ldXJvbG9neTwvZnVsbC10aXRsZT48L2FsdC1wZXJpb2RpY2FsPjxwYWdlcz4xNjgxLTg8L3Bh
Z2VzPjx2b2x1bWU+NDI8L3ZvbHVtZT48bnVtYmVyPjk8L251bWJlcj48a2V5d29yZHM+PGtleXdv
cmQ+QWdlZDwva2V5d29yZD48a2V5d29yZD5BZ2VkLCA4MCBhbmQgb3Zlcjwva2V5d29yZD48a2V5
d29yZD5BZ2luZy8qcGF0aG9sb2d5PC9rZXl3b3JkPjxrZXl3b3JkPkFsemhlaW1lciBEaXNlYXNl
LypwYXRob2xvZ3k8L2tleXdvcmQ+PGtleXdvcmQ+QXV0b3BzeTwva2V5d29yZD48a2V5d29yZD5C
cmFpbi8qcGF0aG9sb2d5PC9rZXl3b3JkPjxrZXl3b3JkPkNlcmVicmFsIENvcnRleC9wYXRob2xv
Z3k8L2tleXdvcmQ+PGtleXdvcmQ+SGlwcG9jYW1wdXMvcGF0aG9sb2d5PC9rZXl3b3JkPjxrZXl3
b3JkPkh1bWFuczwva2V5d29yZD48a2V5d29yZD5JbW11bm9oaXN0b2NoZW1pc3RyeTwva2V5d29y
ZD48a2V5d29yZD5NaWRkbGUgQWdlZDwva2V5d29yZD48a2V5d29yZD5OZXVyb2ZpYnJpbGxhcnkg
VGFuZ2xlcy8qcGF0aG9sb2d5PC9rZXl3b3JkPjwva2V5d29yZHM+PGRhdGVzPjx5ZWFyPjE5OTI8
L3llYXI+PHB1Yi1kYXRlcz48ZGF0ZT5TZXA8L2RhdGU+PC9wdWItZGF0ZXM+PC9kYXRlcz48aXNi
bj4wMDI4LTM4NzggKFByaW50KSYjeEQ7MDAyOC0zODc4IChMaW5raW5nKTwvaXNibj48YWNjZXNz
aW9uLW51bT4xMzA3Njg4PC9hY2Nlc3Npb24tbnVtPjx1cmxzPjxyZWxhdGVkLXVybHM+PHVybD5o
dHRwOi8vd3d3Lm5jYmkubmxtLm5paC5nb3YvcHVibWVkLzEzMDc2ODg8L3VybD48L3JlbGF0ZWQt
dXJscz48L3VybHM+PC9yZWNvcmQ+PC9DaXRlPjxDaXRlPjxBdXRob3I+QmllcmVyPC9BdXRob3I+
PFllYXI+MTk5NTwvWWVhcj48UmVjTnVtPjE4NDE8L1JlY051bT48cmVjb3JkPjxyZWMtbnVtYmVy
PjE4NDE8L3JlYy1udW1iZXI+PGZvcmVpZ24ta2V5cz48a2V5IGFwcD0iRU4iIGRiLWlkPSJmZGV3
eHRkNTZ2MHg1NWVmcmZrNWV4MHNlMDV0ejAweDJkNXciIHRpbWVzdGFtcD0iMTQxMDg4ODAyOSI+
MTg0MTwva2V5PjwvZm9yZWlnbi1rZXlzPjxyZWYtdHlwZSBuYW1lPSJKb3VybmFsIEFydGljbGUi
PjE3PC9yZWYtdHlwZT48Y29udHJpYnV0b3JzPjxhdXRob3JzPjxhdXRob3I+QmllcmVyLCBMLiBN
LjwvYXV0aG9yPjxhdXRob3I+SG9mLCBQLiBSLjwvYXV0aG9yPjxhdXRob3I+UHVyb2hpdCwgRC4g
UC48L2F1dGhvcj48YXV0aG9yPkNhcmxpbiwgTC48L2F1dGhvcj48YXV0aG9yPlNjaG1laWRsZXIs
IEouPC9hdXRob3I+PGF1dGhvcj5EYXZpcywgSy4gTC48L2F1dGhvcj48YXV0aG9yPlBlcmwsIEQu
IFAuPC9hdXRob3I+PC9hdXRob3JzPjwvY29udHJpYnV0b3JzPjxhdXRoLWFkZHJlc3M+RGVwYXJ0
bWVudCBvZiBQc3ljaGlhdHJ5LCBNb3VudCBTaW5haSBTY2hvb2wgb2YgTWVkaWNpbmUsIE5ldyBZ
b3JrLCBOWS48L2F1dGgtYWRkcmVzcz48dGl0bGVzPjx0aXRsZT5OZW9jb3J0aWNhbCBuZXVyb2Zp
YnJpbGxhcnkgdGFuZ2xlcyBjb3JyZWxhdGUgd2l0aCBkZW1lbnRpYSBzZXZlcml0eSBpbiBBbHpo
ZWltZXImYXBvcztzIGRpc2Vhc2U8L3RpdGxlPjxzZWNvbmRhcnktdGl0bGU+QXJjaCBOZXVyb2w8
L3NlY29uZGFyeS10aXRsZT48YWx0LXRpdGxlPkFyY2hpdmVzIG9mIG5ldXJvbG9neTwvYWx0LXRp
dGxlPjwvdGl0bGVzPjxwZXJpb2RpY2FsPjxmdWxsLXRpdGxlPkFyY2ggTmV1cm9sPC9mdWxsLXRp
dGxlPjwvcGVyaW9kaWNhbD48cGFnZXM+ODEtODwvcGFnZXM+PHZvbHVtZT41Mjwvdm9sdW1lPjxu
dW1iZXI+MTwvbnVtYmVyPjxrZXl3b3Jkcz48a2V5d29yZD5BZ2VkPC9rZXl3b3JkPjxrZXl3b3Jk
PkFnZWQsIDgwIGFuZCBvdmVyPC9rZXl3b3JkPjxrZXl3b3JkPkFsemhlaW1lciBEaXNlYXNlLypw
YXRob2xvZ3kvKnBoeXNpb3BhdGhvbG9neTwva2V5d29yZD48a2V5d29yZD5EZW1lbnRpYS8qcGF0
aG9sb2d5LypwaHlzaW9wYXRob2xvZ3k8L2tleXdvcmQ+PGtleXdvcmQ+RmVtYWxlPC9rZXl3b3Jk
PjxrZXl3b3JkPkh1bWFuczwva2V5d29yZD48a2V5d29yZD5NYWxlPC9rZXl3b3JkPjxrZXl3b3Jk
Pk1pZGRsZSBBZ2VkPC9rZXl3b3JkPjxrZXl3b3JkPk5ldXJvZmlicmlsbGFyeSBUYW5nbGVzLypw
YXRob2xvZ3k8L2tleXdvcmQ+PC9rZXl3b3Jkcz48ZGF0ZXM+PHllYXI+MTk5NTwveWVhcj48cHVi
LWRhdGVzPjxkYXRlPkphbjwvZGF0ZT48L3B1Yi1kYXRlcz48L2RhdGVzPjxpc2JuPjAwMDMtOTk0
MiAoUHJpbnQpJiN4RDswMDAzLTk5NDIgKExpbmtpbmcpPC9pc2JuPjxhY2Nlc3Npb24tbnVtPjc4
MjYyODA8L2FjY2Vzc2lvbi1udW0+PHVybHM+PHJlbGF0ZWQtdXJscz48dXJsPmh0dHA6Ly93d3cu
bmNiaS5ubG0ubmloLmdvdi9wdWJtZWQvNzgyNjI4MDwvdXJsPjwvcmVsYXRlZC11cmxzPjwvdXJs
cz48L3JlY29yZD48L0NpdGU+PENpdGU+PEF1dGhvcj5Hb21lei1Jc2xhPC9BdXRob3I+PFllYXI+
MTk5NzwvWWVhcj48UmVjTnVtPjE4NDI8L1JlY051bT48cmVjb3JkPjxyZWMtbnVtYmVyPjE4NDI8
L3JlYy1udW1iZXI+PGZvcmVpZ24ta2V5cz48a2V5IGFwcD0iRU4iIGRiLWlkPSJmZGV3eHRkNTZ2
MHg1NWVmcmZrNWV4MHNlMDV0ejAweDJkNXciIHRpbWVzdGFtcD0iMTQxMDg4ODA3NSI+MTg0Mjwv
a2V5PjwvZm9yZWlnbi1rZXlzPjxyZWYtdHlwZSBuYW1lPSJKb3VybmFsIEFydGljbGUiPjE3PC9y
ZWYtdHlwZT48Y29udHJpYnV0b3JzPjxhdXRob3JzPjxhdXRob3I+R29tZXotSXNsYSwgVC48L2F1
dGhvcj48YXV0aG9yPkhvbGxpc3RlciwgUi48L2F1dGhvcj48YXV0aG9yPldlc3QsIEguPC9hdXRo
b3I+PGF1dGhvcj5NdWksIFMuPC9hdXRob3I+PGF1dGhvcj5Hcm93ZG9uLCBKLiBILjwvYXV0aG9y
PjxhdXRob3I+UGV0ZXJzZW4sIFIuIEMuPC9hdXRob3I+PGF1dGhvcj5QYXJpc2ksIEouIEUuPC9h
dXRob3I+PGF1dGhvcj5IeW1hbiwgQi4gVC48L2F1dGhvcj48L2F1dGhvcnM+PC9jb250cmlidXRv
cnM+PGF1dGgtYWRkcmVzcz5OZXVyb2xvZ3kgU2VydmljZSwgTWFzc2FjaHVzZXR0cyBHZW5lcmFs
IEhvc3BpdGFsLCBCb3N0b24sIE1BLCBVU0EuPC9hdXRoLWFkZHJlc3M+PHRpdGxlcz48dGl0bGU+
TmV1cm9uYWwgbG9zcyBjb3JyZWxhdGVzIHdpdGggYnV0IGV4Y2VlZHMgbmV1cm9maWJyaWxsYXJ5
IHRhbmdsZXMgaW4gQWx6aGVpbWVyJmFwb3M7cyBkaXNlYXNlPC90aXRsZT48c2Vjb25kYXJ5LXRp
dGxlPkFubiBOZXVyb2w8L3NlY29uZGFyeS10aXRsZT48YWx0LXRpdGxlPkFubmFscyBvZiBuZXVy
b2xvZ3k8L2FsdC10aXRsZT48L3RpdGxlcz48cGVyaW9kaWNhbD48ZnVsbC10aXRsZT5Bbm4gTmV1
cm9sPC9mdWxsLXRpdGxlPjwvcGVyaW9kaWNhbD48cGFnZXM+MTctMjQ8L3BhZ2VzPjx2b2x1bWU+
NDE8L3ZvbHVtZT48bnVtYmVyPjE8L251bWJlcj48a2V5d29yZHM+PGtleXdvcmQ+QWdlZDwva2V5
d29yZD48a2V5d29yZD5BZ2VkLCA4MCBhbmQgb3Zlcjwva2V5d29yZD48a2V5d29yZD5BbHpoZWlt
ZXIgRGlzZWFzZS8qcGF0aG9sb2d5PC9rZXl3b3JkPjxrZXl3b3JkPkJyYWluLypwYXRob2xvZ3k8
L2tleXdvcmQ+PGtleXdvcmQ+Q2VsbCBDb3VudDwva2V5d29yZD48a2V5d29yZD5GZW1hbGU8L2tl
eXdvcmQ+PGtleXdvcmQ+SHVtYW5zPC9rZXl3b3JkPjxrZXl3b3JkPk1hbGU8L2tleXdvcmQ+PGtl
eXdvcmQ+TmV1cm9maWJyaWxsYXJ5IFRhbmdsZXMvKnBhdGhvbG9neTwva2V5d29yZD48L2tleXdv
cmRzPjxkYXRlcz48eWVhcj4xOTk3PC95ZWFyPjxwdWItZGF0ZXM+PGRhdGU+SmFuPC9kYXRlPjwv
cHViLWRhdGVzPjwvZGF0ZXM+PGlzYm4+MDM2NC01MTM0IChQcmludCkmI3hEOzAzNjQtNTEzNCAo
TGlua2luZyk8L2lzYm4+PGFjY2Vzc2lvbi1udW0+OTAwNTg2MTwvYWNjZXNzaW9uLW51bT48dXJs
cz48cmVsYXRlZC11cmxzPjx1cmw+aHR0cDovL3d3dy5uY2JpLm5sbS5uaWguZ292L3B1Ym1lZC85
MDA1ODYxPC91cmw+PC9yZWxhdGVkLXVybHM+PC91cmxzPjxlbGVjdHJvbmljLXJlc291cmNlLW51
bT4xMC4xMDAyL2FuYS40MTA0MTAxMDY8L2VsZWN0cm9uaWMtcmVzb3VyY2UtbnVtPjwvcmVjb3Jk
PjwvQ2l0ZT48Q2l0ZT48QXV0aG9yPkdpYW5uYWtvcG91bG9zPC9BdXRob3I+PFllYXI+MjAwMzwv
WWVhcj48UmVjTnVtPjE4NDM8L1JlY051bT48cmVjb3JkPjxyZWMtbnVtYmVyPjE4NDM8L3JlYy1u
dW1iZXI+PGZvcmVpZ24ta2V5cz48a2V5IGFwcD0iRU4iIGRiLWlkPSJmZGV3eHRkNTZ2MHg1NWVm
cmZrNWV4MHNlMDV0ejAweDJkNXciIHRpbWVzdGFtcD0iMTQxMDg4ODE1MiI+MTg0Mzwva2V5Pjwv
Zm9yZWlnbi1rZXlzPjxyZWYtdHlwZSBuYW1lPSJKb3VybmFsIEFydGljbGUiPjE3PC9yZWYtdHlw
ZT48Y29udHJpYnV0b3JzPjxhdXRob3JzPjxhdXRob3I+R2lhbm5ha29wb3Vsb3MsIFAuPC9hdXRo
b3I+PGF1dGhvcj5IZXJybWFubiwgRi4gUi48L2F1dGhvcj48YXV0aG9yPkJ1c3NpZXJlLCBULjwv
YXV0aG9yPjxhdXRob3I+Qm91cmFzLCBDLjwvYXV0aG9yPjxhdXRob3I+S292YXJpLCBFLjwvYXV0
aG9yPjxhdXRob3I+UGVybCwgRC4gUC48L2F1dGhvcj48YXV0aG9yPk1vcnJpc29uLCBKLiBILjwv
YXV0aG9yPjxhdXRob3I+R29sZCwgRy48L2F1dGhvcj48YXV0aG9yPkhvZiwgUC4gUi48L2F1dGhv
cj48L2F1dGhvcnM+PC9jb250cmlidXRvcnM+PGF1dGgtYWRkcmVzcz5EZXBhcnRtZW50IG9mIFBz
eWNoaWF0cnksIEhVRyBCZWxsZS1JZGVlLCBVbml2ZXJzaXR5IG9mIEdlbmV2YSBTY2hvb2wgb2Yg
TWVkaWNpbmUsIFN3aXR6ZXJsYW5kLiBQYW50ZWxlaW1vbi5HaWFubmFrb3BvdWxvc0BtZWRlY2lu
ZS51bmlnZS5jaDwvYXV0aC1hZGRyZXNzPjx0aXRsZXM+PHRpdGxlPlRhbmdsZSBhbmQgbmV1cm9u
IG51bWJlcnMsIGJ1dCBub3QgYW15bG9pZCBsb2FkLCBwcmVkaWN0IGNvZ25pdGl2ZSBzdGF0dXMg
aW4gQWx6aGVpbWVyJmFwb3M7cyBkaXNlYXNlPC90aXRsZT48c2Vjb25kYXJ5LXRpdGxlPk5ldXJv
bG9neTwvc2Vjb25kYXJ5LXRpdGxlPjxhbHQtdGl0bGU+TmV1cm9sb2d5PC9hbHQtdGl0bGU+PC90
aXRsZXM+PHBlcmlvZGljYWw+PGZ1bGwtdGl0bGU+TmV1cm9sb2d5PC9mdWxsLXRpdGxlPjwvcGVy
aW9kaWNhbD48YWx0LXBlcmlvZGljYWw+PGZ1bGwtdGl0bGU+TmV1cm9sb2d5PC9mdWxsLXRpdGxl
PjwvYWx0LXBlcmlvZGljYWw+PHBhZ2VzPjE0OTUtNTAwPC9wYWdlcz48dm9sdW1lPjYwPC92b2x1
bWU+PG51bWJlcj45PC9udW1iZXI+PGtleXdvcmRzPjxrZXl3b3JkPkFnZWQ8L2tleXdvcmQ+PGtl
eXdvcmQ+QWdlZCwgODAgYW5kIG92ZXI8L2tleXdvcmQ+PGtleXdvcmQ+QWx6aGVpbWVyIERpc2Vh
c2UvcGF0aG9sb2d5Lypwc3ljaG9sb2d5PC9rZXl3b3JkPjxrZXl3b3JkPkFteWxvaWQgYmV0YS1Q
ZXB0aWRlcy8qYW5hbHlzaXM8L2tleXdvcmQ+PGtleXdvcmQ+KkNvZ25pdGlvbjwva2V5d29yZD48
a2V5d29yZD5FbnRvcmhpbmFsIENvcnRleC9jaGVtaXN0cnkvcGF0aG9sb2d5PC9rZXl3b3JkPjxr
ZXl3b3JkPkZlbWFsZTwva2V5d29yZD48a2V5d29yZD5Gcm9udGFsIExvYmUvY2hlbWlzdHJ5L3Bh
dGhvbG9neTwva2V5d29yZD48a2V5d29yZD5IaXBwb2NhbXB1cy9jaGVtaXN0cnkvcGF0aG9sb2d5
PC9rZXl3b3JkPjxrZXl3b3JkPkh1bWFuczwva2V5d29yZD48a2V5d29yZD5NYWxlPC9rZXl3b3Jk
PjxrZXl3b3JkPk1pZGRsZSBBZ2VkPC9rZXl3b3JkPjxrZXl3b3JkPipOZXVyb2ZpYnJpbGxhcnkg
VGFuZ2xlczwva2V5d29yZD48a2V5d29yZD5OZXVyb3BzeWNob2xvZ2ljYWwgVGVzdHM8L2tleXdv
cmQ+PGtleXdvcmQ+UGVwdGlkZSBGcmFnbWVudHMvKmFuYWx5c2lzPC9rZXl3b3JkPjxrZXl3b3Jk
PlNldmVyaXR5IG9mIElsbG5lc3MgSW5kZXg8L2tleXdvcmQ+PGtleXdvcmQ+U2luZ2xlLUJsaW5k
IE1ldGhvZDwva2V5d29yZD48a2V5d29yZD50YXUgUHJvdGVpbnMvKmFuYWx5c2lzPC9rZXl3b3Jk
Pjwva2V5d29yZHM+PGRhdGVzPjx5ZWFyPjIwMDM8L3llYXI+PHB1Yi1kYXRlcz48ZGF0ZT5NYXkg
MTM8L2RhdGU+PC9wdWItZGF0ZXM+PC9kYXRlcz48aXNibj4xNTI2LTYzMlggKEVsZWN0cm9uaWMp
JiN4RDswMDI4LTM4NzggKExpbmtpbmcpPC9pc2JuPjxhY2Nlc3Npb24tbnVtPjEyNzQzMjM4PC9h
Y2Nlc3Npb24tbnVtPjx1cmxzPjxyZWxhdGVkLXVybHM+PHVybD5odHRwOi8vd3d3Lm5jYmkubmxt
Lm5paC5nb3YvcHVibWVkLzEyNzQzMjM4PC91cmw+PC9yZWxhdGVkLXVybHM+PC91cmxzPjwvcmVj
b3JkPjwvQ2l0ZT48Q2l0ZT48QXV0aG9yPkluZ2Vsc3NvbjwvQXV0aG9yPjxZZWFyPjIwMDQ8L1ll
YXI+PFJlY051bT4xODQ0PC9SZWNOdW0+PHJlY29yZD48cmVjLW51bWJlcj4xODQ0PC9yZWMtbnVt
YmVyPjxmb3JlaWduLWtleXM+PGtleSBhcHA9IkVOIiBkYi1pZD0iZmRld3h0ZDU2djB4NTVlZnJm
azVleDBzZTA1dHowMHgyZDV3IiB0aW1lc3RhbXA9IjE0MTA4ODgyMTYiPjE4NDQ8L2tleT48L2Zv
cmVpZ24ta2V5cz48cmVmLXR5cGUgbmFtZT0iSm91cm5hbCBBcnRpY2xlIj4xNzwvcmVmLXR5cGU+
PGNvbnRyaWJ1dG9ycz48YXV0aG9ycz48YXV0aG9yPkluZ2Vsc3NvbiwgTS48L2F1dGhvcj48YXV0
aG9yPkZ1a3Vtb3RvLCBILjwvYXV0aG9yPjxhdXRob3I+TmV3ZWxsLCBLLiBMLjwvYXV0aG9yPjxh
dXRob3I+R3Jvd2RvbiwgSi4gSC48L2F1dGhvcj48YXV0aG9yPkhlZGxleS1XaHl0ZSwgRS4gVC48
L2F1dGhvcj48YXV0aG9yPkZyb3NjaCwgTS4gUC48L2F1dGhvcj48YXV0aG9yPkFsYmVydCwgTS4g
Uy48L2F1dGhvcj48YXV0aG9yPkh5bWFuLCBCLiBULjwvYXV0aG9yPjxhdXRob3I+SXJpemFycnks
IE0uIEMuPC9hdXRob3I+PC9hdXRob3JzPjwvY29udHJpYnV0b3JzPjxhdXRoLWFkZHJlc3M+SGFy
dmFyZCBNZWRpY2FsIFNjaG9vbCwgTWFzc2FjaHVzZXR0cyBHZW5lcmFsIEhvc3BpdGFsLCBCb3N0
b24uPC9hdXRoLWFkZHJlc3M+PHRpdGxlcz48dGl0bGU+RWFybHkgQWJldGEgYWNjdW11bGF0aW9u
IGFuZCBwcm9ncmVzc2l2ZSBzeW5hcHRpYyBsb3NzLCBnbGlvc2lzLCBhbmQgdGFuZ2xlIGZvcm1h
dGlvbiBpbiBBRCBicmFpbjwvdGl0bGU+PHNlY29uZGFyeS10aXRsZT5OZXVyb2xvZ3k8L3NlY29u
ZGFyeS10aXRsZT48YWx0LXRpdGxlPk5ldXJvbG9neTwvYWx0LXRpdGxlPjwvdGl0bGVzPjxwZXJp
b2RpY2FsPjxmdWxsLXRpdGxlPk5ldXJvbG9neTwvZnVsbC10aXRsZT48L3BlcmlvZGljYWw+PGFs
dC1wZXJpb2RpY2FsPjxmdWxsLXRpdGxlPk5ldXJvbG9neTwvZnVsbC10aXRsZT48L2FsdC1wZXJp
b2RpY2FsPjxwYWdlcz45MjUtMzE8L3BhZ2VzPjx2b2x1bWU+NjI8L3ZvbHVtZT48bnVtYmVyPjY8
L251bWJlcj48a2V5d29yZHM+PGtleXdvcmQ+QWdlZDwva2V5d29yZD48a2V5d29yZD5BZ2VkLCA4
MCBhbmQgb3Zlcjwva2V5d29yZD48a2V5d29yZD5BbHpoZWltZXIgRGlzZWFzZS9nZW5ldGljcy9t
ZXRhYm9saXNtLypwYXRob2xvZ3k8L2tleXdvcmQ+PGtleXdvcmQ+QW15bG9pZCBiZXRhLVBlcHRp
ZGVzLyptZXRhYm9saXNtPC9rZXl3b3JkPjxrZXl3b3JkPkFwb2xpcG9wcm90ZWluIEU0PC9rZXl3
b3JkPjxrZXl3b3JkPkFwb2xpcG9wcm90ZWlucyBFL2dlbmV0aWNzPC9rZXl3b3JkPjxrZXl3b3Jk
PkJpb2xvZ2ljYWwgTWFya2Vycy9hbmFseXNpczwva2V5d29yZD48a2V5d29yZD5CcmFpbi9tZXRh
Ym9saXNtLypwYXRob2xvZ3k8L2tleXdvcmQ+PGtleXdvcmQ+RGlzZWFzZSBQcm9ncmVzc2lvbjwv
a2V5d29yZD48a2V5d29yZD5HbGlhbCBGaWJyaWxsYXJ5IEFjaWRpYyBQcm90ZWluL21ldGFib2xp
c208L2tleXdvcmQ+PGtleXdvcmQ+R2xpb3Npcy9tZXRhYm9saXNtLypwYXRob2xvZ3k8L2tleXdv
cmQ+PGtleXdvcmQ+SHVtYW5zPC9rZXl3b3JkPjxrZXl3b3JkPk5ldXJvZmlicmlsbGFyeSBUYW5n
bGVzLypwYXRob2xvZ3k8L2tleXdvcmQ+PGtleXdvcmQ+UGVwdGlkZSBGcmFnbWVudHMvbWV0YWJv
bGlzbTwva2V5d29yZD48a2V5d29yZD5QcmVkaWN0aXZlIFZhbHVlIG9mIFRlc3RzPC9rZXl3b3Jk
PjxrZXl3b3JkPlN5bmFwc2VzLypwYXRob2xvZ3k8L2tleXdvcmQ+PGtleXdvcmQ+U3luYXB0b3Bo
eXNpbi9tZXRhYm9saXNtPC9rZXl3b3JkPjwva2V5d29yZHM+PGRhdGVzPjx5ZWFyPjIwMDQ8L3ll
YXI+PHB1Yi1kYXRlcz48ZGF0ZT5NYXIgMjM8L2RhdGU+PC9wdWItZGF0ZXM+PC9kYXRlcz48aXNi
bj4xNTI2LTYzMlggKEVsZWN0cm9uaWMpJiN4RDswMDI4LTM4NzggKExpbmtpbmcpPC9pc2JuPjxh
Y2Nlc3Npb24tbnVtPjE1MDM3Njk0PC9hY2Nlc3Npb24tbnVtPjx1cmxzPjxyZWxhdGVkLXVybHM+
PHVybD5odHRwOi8vd3d3Lm5jYmkubmxtLm5paC5nb3YvcHVibWVkLzE1MDM3Njk0PC91cmw+PC9y
ZWxhdGVkLXVybHM+PC91cmxzPjwvcmVjb3JkPjwvQ2l0ZT48L0VuZE5vdGU+AG==
</w:fldData>
        </w:fldChar>
      </w:r>
      <w:r w:rsidR="00795734">
        <w:instrText xml:space="preserve"> ADDIN EN.CITE </w:instrText>
      </w:r>
      <w:r w:rsidR="00795734">
        <w:fldChar w:fldCharType="begin">
          <w:fldData xml:space="preserve">PEVuZE5vdGU+PENpdGU+PEF1dGhvcj5BcnJpYWdhZGE8L0F1dGhvcj48WWVhcj4xOTkyPC9ZZWFy
PjxSZWNOdW0+MTg0MDwvUmVjTnVtPjxEaXNwbGF5VGV4dD4oMTA1LTEwOSk8L0Rpc3BsYXlUZXh0
PjxyZWNvcmQ+PHJlYy1udW1iZXI+MTg0MDwvcmVjLW51bWJlcj48Zm9yZWlnbi1rZXlzPjxrZXkg
YXBwPSJFTiIgZGItaWQ9ImZkZXd4dGQ1NnYweDU1ZWZyZms1ZXgwc2UwNXR6MDB4MmQ1dyIgdGlt
ZXN0YW1wPSIxNDEwODg3OTI0Ij4xODQwPC9rZXk+PC9mb3JlaWduLWtleXM+PHJlZi10eXBlIG5h
bWU9IkpvdXJuYWwgQXJ0aWNsZSI+MTc8L3JlZi10eXBlPjxjb250cmlidXRvcnM+PGF1dGhvcnM+
PGF1dGhvcj5BcnJpYWdhZGEsIFAuIFYuPC9hdXRob3I+PGF1dGhvcj5NYXJ6bG9mZiwgSy48L2F1
dGhvcj48YXV0aG9yPkh5bWFuLCBCLiBULjwvYXV0aG9yPjwvYXV0aG9ycz48L2NvbnRyaWJ1dG9y
cz48YXV0aC1hZGRyZXNzPkRlcGFydG1lbnQgb2YgTmV1cm9wYXRob2xvZ3ksIE1hc3NhY2h1c2V0
dHMgR2VuZXJhbCBIb3NwaXRhbCwgSGFydmFyZCBNZWRpY2FsIFNjaG9vbCwgQm9zdG9uIDAyMTE0
LjwvYXV0aC1hZGRyZXNzPjx0aXRsZXM+PHRpdGxlPkRpc3RyaWJ1dGlvbiBvZiBBbHpoZWltZXIt
dHlwZSBwYXRob2xvZ2ljIGNoYW5nZXMgaW4gbm9uZGVtZW50ZWQgZWxkZXJseSBpbmRpdmlkdWFs
cyBtYXRjaGVzIHRoZSBwYXR0ZXJuIGluIEFsemhlaW1lciZhcG9zO3MgZGlzZWFzZTwvdGl0bGU+
PHNlY29uZGFyeS10aXRsZT5OZXVyb2xvZ3k8L3NlY29uZGFyeS10aXRsZT48YWx0LXRpdGxlPk5l
dXJvbG9neTwvYWx0LXRpdGxlPjwvdGl0bGVzPjxwZXJpb2RpY2FsPjxmdWxsLXRpdGxlPk5ldXJv
bG9neTwvZnVsbC10aXRsZT48L3BlcmlvZGljYWw+PGFsdC1wZXJpb2RpY2FsPjxmdWxsLXRpdGxl
Pk5ldXJvbG9neTwvZnVsbC10aXRsZT48L2FsdC1wZXJpb2RpY2FsPjxwYWdlcz4xNjgxLTg8L3Bh
Z2VzPjx2b2x1bWU+NDI8L3ZvbHVtZT48bnVtYmVyPjk8L251bWJlcj48a2V5d29yZHM+PGtleXdv
cmQ+QWdlZDwva2V5d29yZD48a2V5d29yZD5BZ2VkLCA4MCBhbmQgb3Zlcjwva2V5d29yZD48a2V5
d29yZD5BZ2luZy8qcGF0aG9sb2d5PC9rZXl3b3JkPjxrZXl3b3JkPkFsemhlaW1lciBEaXNlYXNl
LypwYXRob2xvZ3k8L2tleXdvcmQ+PGtleXdvcmQ+QXV0b3BzeTwva2V5d29yZD48a2V5d29yZD5C
cmFpbi8qcGF0aG9sb2d5PC9rZXl3b3JkPjxrZXl3b3JkPkNlcmVicmFsIENvcnRleC9wYXRob2xv
Z3k8L2tleXdvcmQ+PGtleXdvcmQ+SGlwcG9jYW1wdXMvcGF0aG9sb2d5PC9rZXl3b3JkPjxrZXl3
b3JkPkh1bWFuczwva2V5d29yZD48a2V5d29yZD5JbW11bm9oaXN0b2NoZW1pc3RyeTwva2V5d29y
ZD48a2V5d29yZD5NaWRkbGUgQWdlZDwva2V5d29yZD48a2V5d29yZD5OZXVyb2ZpYnJpbGxhcnkg
VGFuZ2xlcy8qcGF0aG9sb2d5PC9rZXl3b3JkPjwva2V5d29yZHM+PGRhdGVzPjx5ZWFyPjE5OTI8
L3llYXI+PHB1Yi1kYXRlcz48ZGF0ZT5TZXA8L2RhdGU+PC9wdWItZGF0ZXM+PC9kYXRlcz48aXNi
bj4wMDI4LTM4NzggKFByaW50KSYjeEQ7MDAyOC0zODc4IChMaW5raW5nKTwvaXNibj48YWNjZXNz
aW9uLW51bT4xMzA3Njg4PC9hY2Nlc3Npb24tbnVtPjx1cmxzPjxyZWxhdGVkLXVybHM+PHVybD5o
dHRwOi8vd3d3Lm5jYmkubmxtLm5paC5nb3YvcHVibWVkLzEzMDc2ODg8L3VybD48L3JlbGF0ZWQt
dXJscz48L3VybHM+PC9yZWNvcmQ+PC9DaXRlPjxDaXRlPjxBdXRob3I+QmllcmVyPC9BdXRob3I+
PFllYXI+MTk5NTwvWWVhcj48UmVjTnVtPjE4NDE8L1JlY051bT48cmVjb3JkPjxyZWMtbnVtYmVy
PjE4NDE8L3JlYy1udW1iZXI+PGZvcmVpZ24ta2V5cz48a2V5IGFwcD0iRU4iIGRiLWlkPSJmZGV3
eHRkNTZ2MHg1NWVmcmZrNWV4MHNlMDV0ejAweDJkNXciIHRpbWVzdGFtcD0iMTQxMDg4ODAyOSI+
MTg0MTwva2V5PjwvZm9yZWlnbi1rZXlzPjxyZWYtdHlwZSBuYW1lPSJKb3VybmFsIEFydGljbGUi
PjE3PC9yZWYtdHlwZT48Y29udHJpYnV0b3JzPjxhdXRob3JzPjxhdXRob3I+QmllcmVyLCBMLiBN
LjwvYXV0aG9yPjxhdXRob3I+SG9mLCBQLiBSLjwvYXV0aG9yPjxhdXRob3I+UHVyb2hpdCwgRC4g
UC48L2F1dGhvcj48YXV0aG9yPkNhcmxpbiwgTC48L2F1dGhvcj48YXV0aG9yPlNjaG1laWRsZXIs
IEouPC9hdXRob3I+PGF1dGhvcj5EYXZpcywgSy4gTC48L2F1dGhvcj48YXV0aG9yPlBlcmwsIEQu
IFAuPC9hdXRob3I+PC9hdXRob3JzPjwvY29udHJpYnV0b3JzPjxhdXRoLWFkZHJlc3M+RGVwYXJ0
bWVudCBvZiBQc3ljaGlhdHJ5LCBNb3VudCBTaW5haSBTY2hvb2wgb2YgTWVkaWNpbmUsIE5ldyBZ
b3JrLCBOWS48L2F1dGgtYWRkcmVzcz48dGl0bGVzPjx0aXRsZT5OZW9jb3J0aWNhbCBuZXVyb2Zp
YnJpbGxhcnkgdGFuZ2xlcyBjb3JyZWxhdGUgd2l0aCBkZW1lbnRpYSBzZXZlcml0eSBpbiBBbHpo
ZWltZXImYXBvcztzIGRpc2Vhc2U8L3RpdGxlPjxzZWNvbmRhcnktdGl0bGU+QXJjaCBOZXVyb2w8
L3NlY29uZGFyeS10aXRsZT48YWx0LXRpdGxlPkFyY2hpdmVzIG9mIG5ldXJvbG9neTwvYWx0LXRp
dGxlPjwvdGl0bGVzPjxwZXJpb2RpY2FsPjxmdWxsLXRpdGxlPkFyY2ggTmV1cm9sPC9mdWxsLXRp
dGxlPjwvcGVyaW9kaWNhbD48cGFnZXM+ODEtODwvcGFnZXM+PHZvbHVtZT41Mjwvdm9sdW1lPjxu
dW1iZXI+MTwvbnVtYmVyPjxrZXl3b3Jkcz48a2V5d29yZD5BZ2VkPC9rZXl3b3JkPjxrZXl3b3Jk
PkFnZWQsIDgwIGFuZCBvdmVyPC9rZXl3b3JkPjxrZXl3b3JkPkFsemhlaW1lciBEaXNlYXNlLypw
YXRob2xvZ3kvKnBoeXNpb3BhdGhvbG9neTwva2V5d29yZD48a2V5d29yZD5EZW1lbnRpYS8qcGF0
aG9sb2d5LypwaHlzaW9wYXRob2xvZ3k8L2tleXdvcmQ+PGtleXdvcmQ+RmVtYWxlPC9rZXl3b3Jk
PjxrZXl3b3JkPkh1bWFuczwva2V5d29yZD48a2V5d29yZD5NYWxlPC9rZXl3b3JkPjxrZXl3b3Jk
Pk1pZGRsZSBBZ2VkPC9rZXl3b3JkPjxrZXl3b3JkPk5ldXJvZmlicmlsbGFyeSBUYW5nbGVzLypw
YXRob2xvZ3k8L2tleXdvcmQ+PC9rZXl3b3Jkcz48ZGF0ZXM+PHllYXI+MTk5NTwveWVhcj48cHVi
LWRhdGVzPjxkYXRlPkphbjwvZGF0ZT48L3B1Yi1kYXRlcz48L2RhdGVzPjxpc2JuPjAwMDMtOTk0
MiAoUHJpbnQpJiN4RDswMDAzLTk5NDIgKExpbmtpbmcpPC9pc2JuPjxhY2Nlc3Npb24tbnVtPjc4
MjYyODA8L2FjY2Vzc2lvbi1udW0+PHVybHM+PHJlbGF0ZWQtdXJscz48dXJsPmh0dHA6Ly93d3cu
bmNiaS5ubG0ubmloLmdvdi9wdWJtZWQvNzgyNjI4MDwvdXJsPjwvcmVsYXRlZC11cmxzPjwvdXJs
cz48L3JlY29yZD48L0NpdGU+PENpdGU+PEF1dGhvcj5Hb21lei1Jc2xhPC9BdXRob3I+PFllYXI+
MTk5NzwvWWVhcj48UmVjTnVtPjE4NDI8L1JlY051bT48cmVjb3JkPjxyZWMtbnVtYmVyPjE4NDI8
L3JlYy1udW1iZXI+PGZvcmVpZ24ta2V5cz48a2V5IGFwcD0iRU4iIGRiLWlkPSJmZGV3eHRkNTZ2
MHg1NWVmcmZrNWV4MHNlMDV0ejAweDJkNXciIHRpbWVzdGFtcD0iMTQxMDg4ODA3NSI+MTg0Mjwv
a2V5PjwvZm9yZWlnbi1rZXlzPjxyZWYtdHlwZSBuYW1lPSJKb3VybmFsIEFydGljbGUiPjE3PC9y
ZWYtdHlwZT48Y29udHJpYnV0b3JzPjxhdXRob3JzPjxhdXRob3I+R29tZXotSXNsYSwgVC48L2F1
dGhvcj48YXV0aG9yPkhvbGxpc3RlciwgUi48L2F1dGhvcj48YXV0aG9yPldlc3QsIEguPC9hdXRo
b3I+PGF1dGhvcj5NdWksIFMuPC9hdXRob3I+PGF1dGhvcj5Hcm93ZG9uLCBKLiBILjwvYXV0aG9y
PjxhdXRob3I+UGV0ZXJzZW4sIFIuIEMuPC9hdXRob3I+PGF1dGhvcj5QYXJpc2ksIEouIEUuPC9h
dXRob3I+PGF1dGhvcj5IeW1hbiwgQi4gVC48L2F1dGhvcj48L2F1dGhvcnM+PC9jb250cmlidXRv
cnM+PGF1dGgtYWRkcmVzcz5OZXVyb2xvZ3kgU2VydmljZSwgTWFzc2FjaHVzZXR0cyBHZW5lcmFs
IEhvc3BpdGFsLCBCb3N0b24sIE1BLCBVU0EuPC9hdXRoLWFkZHJlc3M+PHRpdGxlcz48dGl0bGU+
TmV1cm9uYWwgbG9zcyBjb3JyZWxhdGVzIHdpdGggYnV0IGV4Y2VlZHMgbmV1cm9maWJyaWxsYXJ5
IHRhbmdsZXMgaW4gQWx6aGVpbWVyJmFwb3M7cyBkaXNlYXNlPC90aXRsZT48c2Vjb25kYXJ5LXRp
dGxlPkFubiBOZXVyb2w8L3NlY29uZGFyeS10aXRsZT48YWx0LXRpdGxlPkFubmFscyBvZiBuZXVy
b2xvZ3k8L2FsdC10aXRsZT48L3RpdGxlcz48cGVyaW9kaWNhbD48ZnVsbC10aXRsZT5Bbm4gTmV1
cm9sPC9mdWxsLXRpdGxlPjwvcGVyaW9kaWNhbD48cGFnZXM+MTctMjQ8L3BhZ2VzPjx2b2x1bWU+
NDE8L3ZvbHVtZT48bnVtYmVyPjE8L251bWJlcj48a2V5d29yZHM+PGtleXdvcmQ+QWdlZDwva2V5
d29yZD48a2V5d29yZD5BZ2VkLCA4MCBhbmQgb3Zlcjwva2V5d29yZD48a2V5d29yZD5BbHpoZWlt
ZXIgRGlzZWFzZS8qcGF0aG9sb2d5PC9rZXl3b3JkPjxrZXl3b3JkPkJyYWluLypwYXRob2xvZ3k8
L2tleXdvcmQ+PGtleXdvcmQ+Q2VsbCBDb3VudDwva2V5d29yZD48a2V5d29yZD5GZW1hbGU8L2tl
eXdvcmQ+PGtleXdvcmQ+SHVtYW5zPC9rZXl3b3JkPjxrZXl3b3JkPk1hbGU8L2tleXdvcmQ+PGtl
eXdvcmQ+TmV1cm9maWJyaWxsYXJ5IFRhbmdsZXMvKnBhdGhvbG9neTwva2V5d29yZD48L2tleXdv
cmRzPjxkYXRlcz48eWVhcj4xOTk3PC95ZWFyPjxwdWItZGF0ZXM+PGRhdGU+SmFuPC9kYXRlPjwv
cHViLWRhdGVzPjwvZGF0ZXM+PGlzYm4+MDM2NC01MTM0IChQcmludCkmI3hEOzAzNjQtNTEzNCAo
TGlua2luZyk8L2lzYm4+PGFjY2Vzc2lvbi1udW0+OTAwNTg2MTwvYWNjZXNzaW9uLW51bT48dXJs
cz48cmVsYXRlZC11cmxzPjx1cmw+aHR0cDovL3d3dy5uY2JpLm5sbS5uaWguZ292L3B1Ym1lZC85
MDA1ODYxPC91cmw+PC9yZWxhdGVkLXVybHM+PC91cmxzPjxlbGVjdHJvbmljLXJlc291cmNlLW51
bT4xMC4xMDAyL2FuYS40MTA0MTAxMDY8L2VsZWN0cm9uaWMtcmVzb3VyY2UtbnVtPjwvcmVjb3Jk
PjwvQ2l0ZT48Q2l0ZT48QXV0aG9yPkdpYW5uYWtvcG91bG9zPC9BdXRob3I+PFllYXI+MjAwMzwv
WWVhcj48UmVjTnVtPjE4NDM8L1JlY051bT48cmVjb3JkPjxyZWMtbnVtYmVyPjE4NDM8L3JlYy1u
dW1iZXI+PGZvcmVpZ24ta2V5cz48a2V5IGFwcD0iRU4iIGRiLWlkPSJmZGV3eHRkNTZ2MHg1NWVm
cmZrNWV4MHNlMDV0ejAweDJkNXciIHRpbWVzdGFtcD0iMTQxMDg4ODE1MiI+MTg0Mzwva2V5Pjwv
Zm9yZWlnbi1rZXlzPjxyZWYtdHlwZSBuYW1lPSJKb3VybmFsIEFydGljbGUiPjE3PC9yZWYtdHlw
ZT48Y29udHJpYnV0b3JzPjxhdXRob3JzPjxhdXRob3I+R2lhbm5ha29wb3Vsb3MsIFAuPC9hdXRo
b3I+PGF1dGhvcj5IZXJybWFubiwgRi4gUi48L2F1dGhvcj48YXV0aG9yPkJ1c3NpZXJlLCBULjwv
YXV0aG9yPjxhdXRob3I+Qm91cmFzLCBDLjwvYXV0aG9yPjxhdXRob3I+S292YXJpLCBFLjwvYXV0
aG9yPjxhdXRob3I+UGVybCwgRC4gUC48L2F1dGhvcj48YXV0aG9yPk1vcnJpc29uLCBKLiBILjwv
YXV0aG9yPjxhdXRob3I+R29sZCwgRy48L2F1dGhvcj48YXV0aG9yPkhvZiwgUC4gUi48L2F1dGhv
cj48L2F1dGhvcnM+PC9jb250cmlidXRvcnM+PGF1dGgtYWRkcmVzcz5EZXBhcnRtZW50IG9mIFBz
eWNoaWF0cnksIEhVRyBCZWxsZS1JZGVlLCBVbml2ZXJzaXR5IG9mIEdlbmV2YSBTY2hvb2wgb2Yg
TWVkaWNpbmUsIFN3aXR6ZXJsYW5kLiBQYW50ZWxlaW1vbi5HaWFubmFrb3BvdWxvc0BtZWRlY2lu
ZS51bmlnZS5jaDwvYXV0aC1hZGRyZXNzPjx0aXRsZXM+PHRpdGxlPlRhbmdsZSBhbmQgbmV1cm9u
IG51bWJlcnMsIGJ1dCBub3QgYW15bG9pZCBsb2FkLCBwcmVkaWN0IGNvZ25pdGl2ZSBzdGF0dXMg
aW4gQWx6aGVpbWVyJmFwb3M7cyBkaXNlYXNlPC90aXRsZT48c2Vjb25kYXJ5LXRpdGxlPk5ldXJv
bG9neTwvc2Vjb25kYXJ5LXRpdGxlPjxhbHQtdGl0bGU+TmV1cm9sb2d5PC9hbHQtdGl0bGU+PC90
aXRsZXM+PHBlcmlvZGljYWw+PGZ1bGwtdGl0bGU+TmV1cm9sb2d5PC9mdWxsLXRpdGxlPjwvcGVy
aW9kaWNhbD48YWx0LXBlcmlvZGljYWw+PGZ1bGwtdGl0bGU+TmV1cm9sb2d5PC9mdWxsLXRpdGxl
PjwvYWx0LXBlcmlvZGljYWw+PHBhZ2VzPjE0OTUtNTAwPC9wYWdlcz48dm9sdW1lPjYwPC92b2x1
bWU+PG51bWJlcj45PC9udW1iZXI+PGtleXdvcmRzPjxrZXl3b3JkPkFnZWQ8L2tleXdvcmQ+PGtl
eXdvcmQ+QWdlZCwgODAgYW5kIG92ZXI8L2tleXdvcmQ+PGtleXdvcmQ+QWx6aGVpbWVyIERpc2Vh
c2UvcGF0aG9sb2d5Lypwc3ljaG9sb2d5PC9rZXl3b3JkPjxrZXl3b3JkPkFteWxvaWQgYmV0YS1Q
ZXB0aWRlcy8qYW5hbHlzaXM8L2tleXdvcmQ+PGtleXdvcmQ+KkNvZ25pdGlvbjwva2V5d29yZD48
a2V5d29yZD5FbnRvcmhpbmFsIENvcnRleC9jaGVtaXN0cnkvcGF0aG9sb2d5PC9rZXl3b3JkPjxr
ZXl3b3JkPkZlbWFsZTwva2V5d29yZD48a2V5d29yZD5Gcm9udGFsIExvYmUvY2hlbWlzdHJ5L3Bh
dGhvbG9neTwva2V5d29yZD48a2V5d29yZD5IaXBwb2NhbXB1cy9jaGVtaXN0cnkvcGF0aG9sb2d5
PC9rZXl3b3JkPjxrZXl3b3JkPkh1bWFuczwva2V5d29yZD48a2V5d29yZD5NYWxlPC9rZXl3b3Jk
PjxrZXl3b3JkPk1pZGRsZSBBZ2VkPC9rZXl3b3JkPjxrZXl3b3JkPipOZXVyb2ZpYnJpbGxhcnkg
VGFuZ2xlczwva2V5d29yZD48a2V5d29yZD5OZXVyb3BzeWNob2xvZ2ljYWwgVGVzdHM8L2tleXdv
cmQ+PGtleXdvcmQ+UGVwdGlkZSBGcmFnbWVudHMvKmFuYWx5c2lzPC9rZXl3b3JkPjxrZXl3b3Jk
PlNldmVyaXR5IG9mIElsbG5lc3MgSW5kZXg8L2tleXdvcmQ+PGtleXdvcmQ+U2luZ2xlLUJsaW5k
IE1ldGhvZDwva2V5d29yZD48a2V5d29yZD50YXUgUHJvdGVpbnMvKmFuYWx5c2lzPC9rZXl3b3Jk
Pjwva2V5d29yZHM+PGRhdGVzPjx5ZWFyPjIwMDM8L3llYXI+PHB1Yi1kYXRlcz48ZGF0ZT5NYXkg
MTM8L2RhdGU+PC9wdWItZGF0ZXM+PC9kYXRlcz48aXNibj4xNTI2LTYzMlggKEVsZWN0cm9uaWMp
JiN4RDswMDI4LTM4NzggKExpbmtpbmcpPC9pc2JuPjxhY2Nlc3Npb24tbnVtPjEyNzQzMjM4PC9h
Y2Nlc3Npb24tbnVtPjx1cmxzPjxyZWxhdGVkLXVybHM+PHVybD5odHRwOi8vd3d3Lm5jYmkubmxt
Lm5paC5nb3YvcHVibWVkLzEyNzQzMjM4PC91cmw+PC9yZWxhdGVkLXVybHM+PC91cmxzPjwvcmVj
b3JkPjwvQ2l0ZT48Q2l0ZT48QXV0aG9yPkluZ2Vsc3NvbjwvQXV0aG9yPjxZZWFyPjIwMDQ8L1ll
YXI+PFJlY051bT4xODQ0PC9SZWNOdW0+PHJlY29yZD48cmVjLW51bWJlcj4xODQ0PC9yZWMtbnVt
YmVyPjxmb3JlaWduLWtleXM+PGtleSBhcHA9IkVOIiBkYi1pZD0iZmRld3h0ZDU2djB4NTVlZnJm
azVleDBzZTA1dHowMHgyZDV3IiB0aW1lc3RhbXA9IjE0MTA4ODgyMTYiPjE4NDQ8L2tleT48L2Zv
cmVpZ24ta2V5cz48cmVmLXR5cGUgbmFtZT0iSm91cm5hbCBBcnRpY2xlIj4xNzwvcmVmLXR5cGU+
PGNvbnRyaWJ1dG9ycz48YXV0aG9ycz48YXV0aG9yPkluZ2Vsc3NvbiwgTS48L2F1dGhvcj48YXV0
aG9yPkZ1a3Vtb3RvLCBILjwvYXV0aG9yPjxhdXRob3I+TmV3ZWxsLCBLLiBMLjwvYXV0aG9yPjxh
dXRob3I+R3Jvd2RvbiwgSi4gSC48L2F1dGhvcj48YXV0aG9yPkhlZGxleS1XaHl0ZSwgRS4gVC48
L2F1dGhvcj48YXV0aG9yPkZyb3NjaCwgTS4gUC48L2F1dGhvcj48YXV0aG9yPkFsYmVydCwgTS4g
Uy48L2F1dGhvcj48YXV0aG9yPkh5bWFuLCBCLiBULjwvYXV0aG9yPjxhdXRob3I+SXJpemFycnks
IE0uIEMuPC9hdXRob3I+PC9hdXRob3JzPjwvY29udHJpYnV0b3JzPjxhdXRoLWFkZHJlc3M+SGFy
dmFyZCBNZWRpY2FsIFNjaG9vbCwgTWFzc2FjaHVzZXR0cyBHZW5lcmFsIEhvc3BpdGFsLCBCb3N0
b24uPC9hdXRoLWFkZHJlc3M+PHRpdGxlcz48dGl0bGU+RWFybHkgQWJldGEgYWNjdW11bGF0aW9u
IGFuZCBwcm9ncmVzc2l2ZSBzeW5hcHRpYyBsb3NzLCBnbGlvc2lzLCBhbmQgdGFuZ2xlIGZvcm1h
dGlvbiBpbiBBRCBicmFpbjwvdGl0bGU+PHNlY29uZGFyeS10aXRsZT5OZXVyb2xvZ3k8L3NlY29u
ZGFyeS10aXRsZT48YWx0LXRpdGxlPk5ldXJvbG9neTwvYWx0LXRpdGxlPjwvdGl0bGVzPjxwZXJp
b2RpY2FsPjxmdWxsLXRpdGxlPk5ldXJvbG9neTwvZnVsbC10aXRsZT48L3BlcmlvZGljYWw+PGFs
dC1wZXJpb2RpY2FsPjxmdWxsLXRpdGxlPk5ldXJvbG9neTwvZnVsbC10aXRsZT48L2FsdC1wZXJp
b2RpY2FsPjxwYWdlcz45MjUtMzE8L3BhZ2VzPjx2b2x1bWU+NjI8L3ZvbHVtZT48bnVtYmVyPjY8
L251bWJlcj48a2V5d29yZHM+PGtleXdvcmQ+QWdlZDwva2V5d29yZD48a2V5d29yZD5BZ2VkLCA4
MCBhbmQgb3Zlcjwva2V5d29yZD48a2V5d29yZD5BbHpoZWltZXIgRGlzZWFzZS9nZW5ldGljcy9t
ZXRhYm9saXNtLypwYXRob2xvZ3k8L2tleXdvcmQ+PGtleXdvcmQ+QW15bG9pZCBiZXRhLVBlcHRp
ZGVzLyptZXRhYm9saXNtPC9rZXl3b3JkPjxrZXl3b3JkPkFwb2xpcG9wcm90ZWluIEU0PC9rZXl3
b3JkPjxrZXl3b3JkPkFwb2xpcG9wcm90ZWlucyBFL2dlbmV0aWNzPC9rZXl3b3JkPjxrZXl3b3Jk
PkJpb2xvZ2ljYWwgTWFya2Vycy9hbmFseXNpczwva2V5d29yZD48a2V5d29yZD5CcmFpbi9tZXRh
Ym9saXNtLypwYXRob2xvZ3k8L2tleXdvcmQ+PGtleXdvcmQ+RGlzZWFzZSBQcm9ncmVzc2lvbjwv
a2V5d29yZD48a2V5d29yZD5HbGlhbCBGaWJyaWxsYXJ5IEFjaWRpYyBQcm90ZWluL21ldGFib2xp
c208L2tleXdvcmQ+PGtleXdvcmQ+R2xpb3Npcy9tZXRhYm9saXNtLypwYXRob2xvZ3k8L2tleXdv
cmQ+PGtleXdvcmQ+SHVtYW5zPC9rZXl3b3JkPjxrZXl3b3JkPk5ldXJvZmlicmlsbGFyeSBUYW5n
bGVzLypwYXRob2xvZ3k8L2tleXdvcmQ+PGtleXdvcmQ+UGVwdGlkZSBGcmFnbWVudHMvbWV0YWJv
bGlzbTwva2V5d29yZD48a2V5d29yZD5QcmVkaWN0aXZlIFZhbHVlIG9mIFRlc3RzPC9rZXl3b3Jk
PjxrZXl3b3JkPlN5bmFwc2VzLypwYXRob2xvZ3k8L2tleXdvcmQ+PGtleXdvcmQ+U3luYXB0b3Bo
eXNpbi9tZXRhYm9saXNtPC9rZXl3b3JkPjwva2V5d29yZHM+PGRhdGVzPjx5ZWFyPjIwMDQ8L3ll
YXI+PHB1Yi1kYXRlcz48ZGF0ZT5NYXIgMjM8L2RhdGU+PC9wdWItZGF0ZXM+PC9kYXRlcz48aXNi
bj4xNTI2LTYzMlggKEVsZWN0cm9uaWMpJiN4RDswMDI4LTM4NzggKExpbmtpbmcpPC9pc2JuPjxh
Y2Nlc3Npb24tbnVtPjE1MDM3Njk0PC9hY2Nlc3Npb24tbnVtPjx1cmxzPjxyZWxhdGVkLXVybHM+
PHVybD5odHRwOi8vd3d3Lm5jYmkubmxtLm5paC5nb3YvcHVibWVkLzE1MDM3Njk0PC91cmw+PC9y
ZWxhdGVkLXVybHM+PC91cmxzPjwvcmVjb3JkPjwvQ2l0ZT48L0VuZE5vdGU+AG==
</w:fldData>
        </w:fldChar>
      </w:r>
      <w:r w:rsidR="00795734">
        <w:instrText xml:space="preserve"> ADDIN EN.CITE.DATA </w:instrText>
      </w:r>
      <w:r w:rsidR="00795734">
        <w:fldChar w:fldCharType="end"/>
      </w:r>
      <w:r w:rsidR="007F54A7">
        <w:fldChar w:fldCharType="separate"/>
      </w:r>
      <w:r w:rsidR="00795734">
        <w:rPr>
          <w:noProof/>
        </w:rPr>
        <w:t>(</w:t>
      </w:r>
      <w:hyperlink w:anchor="_ENREF_105" w:tooltip="Arriagada, 1992 #1840" w:history="1">
        <w:r w:rsidR="00795734">
          <w:rPr>
            <w:noProof/>
          </w:rPr>
          <w:t>105-109</w:t>
        </w:r>
      </w:hyperlink>
      <w:r w:rsidR="00795734">
        <w:rPr>
          <w:noProof/>
        </w:rPr>
        <w:t>)</w:t>
      </w:r>
      <w:r w:rsidR="007F54A7">
        <w:fldChar w:fldCharType="end"/>
      </w:r>
      <w:r w:rsidR="005F5F8F">
        <w:t>.</w:t>
      </w:r>
      <w:r w:rsidR="007F54A7" w:rsidDel="007F54A7">
        <w:t xml:space="preserve"> </w:t>
      </w:r>
      <w:r w:rsidR="003D5070">
        <w:t xml:space="preserve"> Preliminary reports with tau PET </w:t>
      </w:r>
      <w:r w:rsidR="005F5F8F">
        <w:t>appear</w:t>
      </w:r>
      <w:r w:rsidR="003D5070">
        <w:t xml:space="preserve"> to confirm the view that the extent and location of tau correlates with severity of cognitive impairment</w:t>
      </w:r>
      <w:r w:rsidR="0047362F">
        <w:t xml:space="preserve"> </w:t>
      </w:r>
      <w:r w:rsidR="0047362F">
        <w:fldChar w:fldCharType="begin">
          <w:fldData xml:space="preserve">PEVuZE5vdGU+PENpdGU+PEF1dGhvcj5WaWxsZW1hZ25lPC9BdXRob3I+PFllYXI+MjAxNDwvWWVh
cj48UmVjTnVtPjE4NDU8L1JlY051bT48RGlzcGxheVRleHQ+KDEwMSwgMTEwLCAxMTEpPC9EaXNw
bGF5VGV4dD48cmVjb3JkPjxyZWMtbnVtYmVyPjE4NDU8L3JlYy1udW1iZXI+PGZvcmVpZ24ta2V5
cz48a2V5IGFwcD0iRU4iIGRiLWlkPSJmZGV3eHRkNTZ2MHg1NWVmcmZrNWV4MHNlMDV0ejAweDJk
NXciIHRpbWVzdGFtcD0iMTQxMDg4OTEzNSI+MTg0NTwva2V5PjwvZm9yZWlnbi1rZXlzPjxyZWYt
dHlwZSBuYW1lPSJKb3VybmFsIEFydGljbGUiPjE3PC9yZWYtdHlwZT48Y29udHJpYnV0b3JzPjxh
dXRob3JzPjxhdXRob3I+VmlsbGVtYWduZSwgVi4gTC48L2F1dGhvcj48YXV0aG9yPkZ1cnVtb3Rv
LCBTLjwvYXV0aG9yPjxhdXRob3I+Rm9kZXJvLVRhdm9sZXR0aSwgTS4gVC48L2F1dGhvcj48YXV0
aG9yPk11bGxpZ2FuLCBSLiBTLjwvYXV0aG9yPjxhdXRob3I+SG9kZ2VzLCBKLjwvYXV0aG9yPjxh
dXRob3I+SGFyYWRhLCBSLjwvYXV0aG9yPjxhdXRob3I+WWF0ZXMsIFAuPC9hdXRob3I+PGF1dGhv
cj5QaWd1ZXQsIE8uPC9hdXRob3I+PGF1dGhvcj5QZWpvc2thLCBTLjwvYXV0aG9yPjxhdXRob3I+
RG9yZSwgVi48L2F1dGhvcj48YXV0aG9yPllhbmFpLCBLLjwvYXV0aG9yPjxhdXRob3I+TWFzdGVy
cywgQy4gTC48L2F1dGhvcj48YXV0aG9yPkt1ZG8sIFkuPC9hdXRob3I+PGF1dGhvcj5Sb3dlLCBD
LiBDLjwvYXV0aG9yPjxhdXRob3I+T2thbXVyYSwgTi48L2F1dGhvcj48L2F1dGhvcnM+PC9jb250
cmlidXRvcnM+PGF1dGgtYWRkcmVzcz5DZW50cmUgZm9yIFBFVCwgQXVzdGluIEhlYWx0aCwgTWVs
Ym91cm5lLCBBdXN0cmFsaWEsIHZpbGxlbWFnbmVAcGV0bm0udW5pbWVsYi5lZHUuYXUuPC9hdXRo
LWFkZHJlc3M+PHRpdGxlcz48dGl0bGU+SW4gdml2byBldmFsdWF0aW9uIG9mIGEgbm92ZWwgdGF1
IGltYWdpbmcgdHJhY2VyIGZvciBBbHpoZWltZXImYXBvcztzIGRpc2Vhc2U8L3RpdGxlPjxzZWNv
bmRhcnktdGl0bGU+RXVyIEogTnVjbCBNZWQgTW9sIEltYWdpbmc8L3NlY29uZGFyeS10aXRsZT48
YWx0LXRpdGxlPkV1cm9wZWFuIGpvdXJuYWwgb2YgbnVjbGVhciBtZWRpY2luZSBhbmQgbW9sZWN1
bGFyIGltYWdpbmc8L2FsdC10aXRsZT48L3RpdGxlcz48cGVyaW9kaWNhbD48ZnVsbC10aXRsZT5F
dXIgSiBOdWNsIE1lZCBNb2wgSW1hZ2luZzwvZnVsbC10aXRsZT48L3BlcmlvZGljYWw+PHBhZ2Vz
PjgxNi0yNjwvcGFnZXM+PHZvbHVtZT40MTwvdm9sdW1lPjxudW1iZXI+NTwvbnVtYmVyPjxkYXRl
cz48eWVhcj4yMDE0PC95ZWFyPjxwdWItZGF0ZXM+PGRhdGU+TWF5PC9kYXRlPjwvcHViLWRhdGVz
PjwvZGF0ZXM+PGlzYm4+MTYxOS03MDg5IChFbGVjdHJvbmljKSYjeEQ7MTYxOS03MDcwIChMaW5r
aW5nKTwvaXNibj48YWNjZXNzaW9uLW51bT4yNDUxNDg3NDwvYWNjZXNzaW9uLW51bT48dXJscz48
cmVsYXRlZC11cmxzPjx1cmw+aHR0cDovL3d3dy5uY2JpLm5sbS5uaWguZ292L3B1Ym1lZC8yNDUx
NDg3NDwvdXJsPjwvcmVsYXRlZC11cmxzPjwvdXJscz48ZWxlY3Ryb25pYy1yZXNvdXJjZS1udW0+
MTAuMTAwNy9zMDAyNTktMDEzLTI2ODEtNzwvZWxlY3Ryb25pYy1yZXNvdXJjZS1udW0+PC9yZWNv
cmQ+PC9DaXRlPjxDaXRlPjxBdXRob3I+T2thbXVyYTwvQXV0aG9yPjxZZWFyPjIwMTQ8L1llYXI+
PFJlY051bT4xODM2PC9SZWNOdW0+PHJlY29yZD48cmVjLW51bWJlcj4xODM2PC9yZWMtbnVtYmVy
Pjxmb3JlaWduLWtleXM+PGtleSBhcHA9IkVOIiBkYi1pZD0iZmRld3h0ZDU2djB4NTVlZnJmazVl
eDBzZTA1dHowMHgyZDV3IiB0aW1lc3RhbXA9IjE0MTA4ODQ3MzUiPjE4MzY8L2tleT48L2ZvcmVp
Z24ta2V5cz48cmVmLXR5cGUgbmFtZT0iSm91cm5hbCBBcnRpY2xlIj4xNzwvcmVmLXR5cGU+PGNv
bnRyaWJ1dG9ycz48YXV0aG9ycz48YXV0aG9yPk9rYW11cmEsIE4uPC9hdXRob3I+PGF1dGhvcj5G
dXJ1bW90bywgUy48L2F1dGhvcj48YXV0aG9yPkZvZGVyby1UYXZvbGV0dGksIE0uIFQuPC9hdXRo
b3I+PGF1dGhvcj5NdWxsaWdhbiwgUi4gUy48L2F1dGhvcj48YXV0aG9yPkhhcmFkYSwgUi48L2F1
dGhvcj48YXV0aG9yPllhdGVzLCBQLjwvYXV0aG9yPjxhdXRob3I+UGVqb3NrYSwgUy48L2F1dGhv
cj48YXV0aG9yPkt1ZG8sIFkuPC9hdXRob3I+PGF1dGhvcj5NYXN0ZXJzLCBDLiBMLjwvYXV0aG9y
PjxhdXRob3I+WWFuYWksIEsuPC9hdXRob3I+PGF1dGhvcj5Sb3dlLCBDLiBDLjwvYXV0aG9yPjxh
dXRob3I+VmlsbGVtYWduZSwgVi4gTC48L2F1dGhvcj48L2F1dGhvcnM+PC9jb250cmlidXRvcnM+
PGF1dGgtYWRkcmVzcz4xIERlcGFydG1lbnQgb2YgUGhhcm1hY29sb2d5LCBUb2hva3UgVW5pdmVy
c2l0eSBTY2hvb2wgb2YgTWVkaWNpbmUsIFNlbmRhaSwgSmFwYW4gbm9va2FtdXJhQG1lZC50b2hv
a3UuYWMuanAuJiN4RDsyIEN5Y2xvdHJvbiBhbmQgUmFkaW9pc290b3BlIENlbnRyZSwgVG9ob2t1
IFVuaXZlcnNpdHksIFNlbmRhaSwgSmFwYW4uJiN4RDszIFRoZSBGbG9yZXkgSW5zdGl0dXRlIG9m
IE5ldXJvc2NpZW5jZSBhbmQgTWVudGFsIEhlYWx0aCwgVGhlIFVuaXZlcnNpdHkgb2YgTWVsYm91
cm5lLCBBdXN0cmFsaWE0IENlbnRyZSBmb3IgUEVULCBBdXN0aW4gSGVhbHRoLCBNZWxib3VybmUs
IEF1c3RyYWxpYS4mI3hEOzQgQ2VudHJlIGZvciBQRVQsIEF1c3RpbiBIZWFsdGgsIE1lbGJvdXJu
ZSwgQXVzdHJhbGlhLiYjeEQ7MSBEZXBhcnRtZW50IG9mIFBoYXJtYWNvbG9neSwgVG9ob2t1IFVu
aXZlcnNpdHkgU2Nob29sIG9mIE1lZGljaW5lLCBTZW5kYWksIEphcGFuLiYjeEQ7NSBDbGluaWNh
bCBSZXNlYXJjaCwgSW5ub3ZhdGlvbiBhbmQgRWR1Y2F0aW9uIENlbnRyZSwgVG9ob2t1IFVuaXZl
cnNpdHkgSG9zcGl0YWwsIFNlbmRhaSwgSmFwYW4uJiN4RDszIFRoZSBGbG9yZXkgSW5zdGl0dXRl
IG9mIE5ldXJvc2NpZW5jZSBhbmQgTWVudGFsIEhlYWx0aCwgVGhlIFVuaXZlcnNpdHkgb2YgTWVs
Ym91cm5lLCBBdXN0cmFsaWE2IFRoZSBNZW50YWwgSGVhbHRoIFJlc2VhcmNoIEluc3RpdHV0ZSwg
TWVsYm91cm5lLCBBdXN0cmFsaWEuJiN4RDsxIERlcGFydG1lbnQgb2YgUGhhcm1hY29sb2d5LCBU
b2hva3UgVW5pdmVyc2l0eSBTY2hvb2wgb2YgTWVkaWNpbmUsIFNlbmRhaSwgSmFwYW4yIEN5Y2xv
dHJvbiBhbmQgUmFkaW9pc290b3BlIENlbnRyZSwgVG9ob2t1IFVuaXZlcnNpdHksIFNlbmRhaSwg
SmFwYW4uPC9hdXRoLWFkZHJlc3M+PHRpdGxlcz48dGl0bGU+Tm9uLWludmFzaXZlIGFzc2Vzc21l
bnQgb2YgQWx6aGVpbWVyJmFwb3M7cyBkaXNlYXNlIG5ldXJvZmlicmlsbGFyeSBwYXRob2xvZ3kg
dXNpbmcgMThGLVRISzUxMDUgUEVUPC90aXRsZT48c2Vjb25kYXJ5LXRpdGxlPkJyYWluPC9zZWNv
bmRhcnktdGl0bGU+PGFsdC10aXRsZT5CcmFpbiA6IGEgam91cm5hbCBvZiBuZXVyb2xvZ3k8L2Fs
dC10aXRsZT48L3RpdGxlcz48cGVyaW9kaWNhbD48ZnVsbC10aXRsZT5CcmFpbjwvZnVsbC10aXRs
ZT48L3BlcmlvZGljYWw+PHBhZ2VzPjE3NjItNzE8L3BhZ2VzPjx2b2x1bWU+MTM3PC92b2x1bWU+
PG51bWJlcj5QdCA2PC9udW1iZXI+PGtleXdvcmRzPjxrZXl3b3JkPkFnZWQ8L2tleXdvcmQ+PGtl
eXdvcmQ+QWdlZCwgODAgYW5kIG92ZXI8L2tleXdvcmQ+PGtleXdvcmQ+QWx6aGVpbWVyIERpc2Vh
c2UvKnBhdGhvbG9neS9yYWRpb251Y2xpZGUgaW1hZ2luZzwva2V5d29yZD48a2V5d29yZD5BbXls
b2lkIGJldGEtUGVwdGlkZXMvbWV0YWJvbGlzbTwva2V5d29yZD48a2V5d29yZD5BbmlsaW5lIENv
bXBvdW5kcy8qZGlhZ25vc3RpYyB1c2U8L2tleXdvcmQ+PGtleXdvcmQ+QnJhaW4gTWFwcGluZy9t
ZXRob2RzPC9rZXl3b3JkPjxrZXl3b3JkPkNhcmJvbiBSYWRpb2lzb3RvcGVzL2RpYWdub3N0aWMg
dXNlPC9rZXl3b3JkPjxrZXl3b3JkPkZlbWFsZTwva2V5d29yZD48a2V5d29yZD5IdW1hbnM8L2tl
eXdvcmQ+PGtleXdvcmQ+TWFsZTwva2V5d29yZD48a2V5d29yZD5OZXVyb2ZpYnJpbGxhcnkgVGFu
Z2xlcy8qcGF0aG9sb2d5L3JhZGlvbnVjbGlkZSBpbWFnaW5nPC9rZXl3b3JkPjxrZXl3b3JkPlBs
YXF1ZSwgQW15bG9pZC8qcGF0aG9sb2d5PC9rZXl3b3JkPjxrZXl3b3JkPipQb3NpdHJvbi1FbWlz
c2lvbiBUb21vZ3JhcGh5L21ldGhvZHM8L2tleXdvcmQ+PGtleXdvcmQ+UXVpbm9saW5lcy8qZGlh
Z25vc3RpYyB1c2U8L2tleXdvcmQ+PGtleXdvcmQ+UmFkaW9waGFybWFjZXV0aWNhbHMvZGlhZ25v
c3RpYyB1c2U8L2tleXdvcmQ+PGtleXdvcmQ+VGhpYXpvbGVzL2RpYWdub3N0aWMgdXNlPC9rZXl3
b3JkPjwva2V5d29yZHM+PGRhdGVzPjx5ZWFyPjIwMTQ8L3llYXI+PHB1Yi1kYXRlcz48ZGF0ZT5K
dW48L2RhdGU+PC9wdWItZGF0ZXM+PC9kYXRlcz48aXNibj4xNDYwLTIxNTYgKEVsZWN0cm9uaWMp
JiN4RDswMDA2LTg5NTAgKExpbmtpbmcpPC9pc2JuPjxhY2Nlc3Npb24tbnVtPjI0NjgxNjY0PC9h
Y2Nlc3Npb24tbnVtPjx1cmxzPjxyZWxhdGVkLXVybHM+PHVybD5odHRwOi8vd3d3Lm5jYmkubmxt
Lm5paC5nb3YvcHVibWVkLzI0NjgxNjY0PC91cmw+PC9yZWxhdGVkLXVybHM+PC91cmxzPjxlbGVj
dHJvbmljLXJlc291cmNlLW51bT4xMC4xMDkzL2JyYWluL2F3dTA2NDwvZWxlY3Ryb25pYy1yZXNv
dXJjZS1udW0+PC9yZWNvcmQ+PC9DaXRlPjxDaXRlPjxBdXRob3I+TWludHVuPC9BdXRob3I+PFll
YXI+MjAxMzwvWWVhcj48UmVjTnVtPjE4NDg8L1JlY051bT48cmVjb3JkPjxyZWMtbnVtYmVyPjE4
NDg8L3JlYy1udW1iZXI+PGZvcmVpZ24ta2V5cz48a2V5IGFwcD0iRU4iIGRiLWlkPSJmZGV3eHRk
NTZ2MHg1NWVmcmZrNWV4MHNlMDV0ejAweDJkNXciIHRpbWVzdGFtcD0iMTQxMDg4OTU5MiI+MTg0
ODwva2V5PjwvZm9yZWlnbi1rZXlzPjxyZWYtdHlwZSBuYW1lPSJKb3VybmFsIEFydGljbGUiPjE3
PC9yZWYtdHlwZT48Y29udHJpYnV0b3JzPjxhdXRob3JzPjxhdXRob3I+TWludHVuLCBNLiwgU2No
d2FyeiwgQS4sIEpvc2hpLCBBLiwgU2hjaGVyYmluaW4sIFMuLCBDaGllbiwgRC4sIEVsaXphcm92
LCBBLiBldCBhbC48L2F1dGhvcj48L2F1dGhvcnM+PC9jb250cmlidXRvcnM+PHRpdGxlcz48dGl0
bGU+RXhwbG9yYXRvcnkgYW5hbHlzZXMgb2YgcmVnaW9uYWwgaHVtYW4gYnJhaW4gZGlzdHJpYnV0
aW9uIG9mIHRoZSBQRVQgdGF1IHRyYWNlciBGMTgtbGFiZWxlZCBUODA3IChBVi0xNTQxKSBpbiBz
dWJqZWN0cyB3aXRoIG5vcm1hbCBjb2duaXRpdmUgZnVuY3Rpb24gb3IgY29nbml0aXZlIGltcGFp
cm1lbnQgdGhvdWdodCB0byBiZSBkdWUgdG8gQUQuPC90aXRsZT48c2Vjb25kYXJ5LXRpdGxlPkFs
emhlaW1lcnMgRGVtZW50Ljwvc2Vjb25kYXJ5LXRpdGxlPjwvdGl0bGVzPjxwZXJpb2RpY2FsPjxm
dWxsLXRpdGxlPkFsemhlaW1lcnMgRGVtZW50LjwvZnVsbC10aXRsZT48L3BlcmlvZGljYWw+PHBh
Z2VzPlA4NDI8L3BhZ2VzPjx2b2x1bWU+OTwvdm9sdW1lPjxudW1iZXI+NDwvbnVtYmVyPjxkYXRl
cz48eWVhcj4yMDEzPC95ZWFyPjwvZGF0ZXM+PHVybHM+PC91cmxzPjwvcmVjb3JkPjwvQ2l0ZT48
L0VuZE5vdGU+AG==
</w:fldData>
        </w:fldChar>
      </w:r>
      <w:r w:rsidR="00795734">
        <w:instrText xml:space="preserve"> ADDIN EN.CITE </w:instrText>
      </w:r>
      <w:r w:rsidR="00795734">
        <w:fldChar w:fldCharType="begin">
          <w:fldData xml:space="preserve">PEVuZE5vdGU+PENpdGU+PEF1dGhvcj5WaWxsZW1hZ25lPC9BdXRob3I+PFllYXI+MjAxNDwvWWVh
cj48UmVjTnVtPjE4NDU8L1JlY051bT48RGlzcGxheVRleHQ+KDEwMSwgMTEwLCAxMTEpPC9EaXNw
bGF5VGV4dD48cmVjb3JkPjxyZWMtbnVtYmVyPjE4NDU8L3JlYy1udW1iZXI+PGZvcmVpZ24ta2V5
cz48a2V5IGFwcD0iRU4iIGRiLWlkPSJmZGV3eHRkNTZ2MHg1NWVmcmZrNWV4MHNlMDV0ejAweDJk
NXciIHRpbWVzdGFtcD0iMTQxMDg4OTEzNSI+MTg0NTwva2V5PjwvZm9yZWlnbi1rZXlzPjxyZWYt
dHlwZSBuYW1lPSJKb3VybmFsIEFydGljbGUiPjE3PC9yZWYtdHlwZT48Y29udHJpYnV0b3JzPjxh
dXRob3JzPjxhdXRob3I+VmlsbGVtYWduZSwgVi4gTC48L2F1dGhvcj48YXV0aG9yPkZ1cnVtb3Rv
LCBTLjwvYXV0aG9yPjxhdXRob3I+Rm9kZXJvLVRhdm9sZXR0aSwgTS4gVC48L2F1dGhvcj48YXV0
aG9yPk11bGxpZ2FuLCBSLiBTLjwvYXV0aG9yPjxhdXRob3I+SG9kZ2VzLCBKLjwvYXV0aG9yPjxh
dXRob3I+SGFyYWRhLCBSLjwvYXV0aG9yPjxhdXRob3I+WWF0ZXMsIFAuPC9hdXRob3I+PGF1dGhv
cj5QaWd1ZXQsIE8uPC9hdXRob3I+PGF1dGhvcj5QZWpvc2thLCBTLjwvYXV0aG9yPjxhdXRob3I+
RG9yZSwgVi48L2F1dGhvcj48YXV0aG9yPllhbmFpLCBLLjwvYXV0aG9yPjxhdXRob3I+TWFzdGVy
cywgQy4gTC48L2F1dGhvcj48YXV0aG9yPkt1ZG8sIFkuPC9hdXRob3I+PGF1dGhvcj5Sb3dlLCBD
LiBDLjwvYXV0aG9yPjxhdXRob3I+T2thbXVyYSwgTi48L2F1dGhvcj48L2F1dGhvcnM+PC9jb250
cmlidXRvcnM+PGF1dGgtYWRkcmVzcz5DZW50cmUgZm9yIFBFVCwgQXVzdGluIEhlYWx0aCwgTWVs
Ym91cm5lLCBBdXN0cmFsaWEsIHZpbGxlbWFnbmVAcGV0bm0udW5pbWVsYi5lZHUuYXUuPC9hdXRo
LWFkZHJlc3M+PHRpdGxlcz48dGl0bGU+SW4gdml2byBldmFsdWF0aW9uIG9mIGEgbm92ZWwgdGF1
IGltYWdpbmcgdHJhY2VyIGZvciBBbHpoZWltZXImYXBvcztzIGRpc2Vhc2U8L3RpdGxlPjxzZWNv
bmRhcnktdGl0bGU+RXVyIEogTnVjbCBNZWQgTW9sIEltYWdpbmc8L3NlY29uZGFyeS10aXRsZT48
YWx0LXRpdGxlPkV1cm9wZWFuIGpvdXJuYWwgb2YgbnVjbGVhciBtZWRpY2luZSBhbmQgbW9sZWN1
bGFyIGltYWdpbmc8L2FsdC10aXRsZT48L3RpdGxlcz48cGVyaW9kaWNhbD48ZnVsbC10aXRsZT5F
dXIgSiBOdWNsIE1lZCBNb2wgSW1hZ2luZzwvZnVsbC10aXRsZT48L3BlcmlvZGljYWw+PHBhZ2Vz
PjgxNi0yNjwvcGFnZXM+PHZvbHVtZT40MTwvdm9sdW1lPjxudW1iZXI+NTwvbnVtYmVyPjxkYXRl
cz48eWVhcj4yMDE0PC95ZWFyPjxwdWItZGF0ZXM+PGRhdGU+TWF5PC9kYXRlPjwvcHViLWRhdGVz
PjwvZGF0ZXM+PGlzYm4+MTYxOS03MDg5IChFbGVjdHJvbmljKSYjeEQ7MTYxOS03MDcwIChMaW5r
aW5nKTwvaXNibj48YWNjZXNzaW9uLW51bT4yNDUxNDg3NDwvYWNjZXNzaW9uLW51bT48dXJscz48
cmVsYXRlZC11cmxzPjx1cmw+aHR0cDovL3d3dy5uY2JpLm5sbS5uaWguZ292L3B1Ym1lZC8yNDUx
NDg3NDwvdXJsPjwvcmVsYXRlZC11cmxzPjwvdXJscz48ZWxlY3Ryb25pYy1yZXNvdXJjZS1udW0+
MTAuMTAwNy9zMDAyNTktMDEzLTI2ODEtNzwvZWxlY3Ryb25pYy1yZXNvdXJjZS1udW0+PC9yZWNv
cmQ+PC9DaXRlPjxDaXRlPjxBdXRob3I+T2thbXVyYTwvQXV0aG9yPjxZZWFyPjIwMTQ8L1llYXI+
PFJlY051bT4xODM2PC9SZWNOdW0+PHJlY29yZD48cmVjLW51bWJlcj4xODM2PC9yZWMtbnVtYmVy
Pjxmb3JlaWduLWtleXM+PGtleSBhcHA9IkVOIiBkYi1pZD0iZmRld3h0ZDU2djB4NTVlZnJmazVl
eDBzZTA1dHowMHgyZDV3IiB0aW1lc3RhbXA9IjE0MTA4ODQ3MzUiPjE4MzY8L2tleT48L2ZvcmVp
Z24ta2V5cz48cmVmLXR5cGUgbmFtZT0iSm91cm5hbCBBcnRpY2xlIj4xNzwvcmVmLXR5cGU+PGNv
bnRyaWJ1dG9ycz48YXV0aG9ycz48YXV0aG9yPk9rYW11cmEsIE4uPC9hdXRob3I+PGF1dGhvcj5G
dXJ1bW90bywgUy48L2F1dGhvcj48YXV0aG9yPkZvZGVyby1UYXZvbGV0dGksIE0uIFQuPC9hdXRo
b3I+PGF1dGhvcj5NdWxsaWdhbiwgUi4gUy48L2F1dGhvcj48YXV0aG9yPkhhcmFkYSwgUi48L2F1
dGhvcj48YXV0aG9yPllhdGVzLCBQLjwvYXV0aG9yPjxhdXRob3I+UGVqb3NrYSwgUy48L2F1dGhv
cj48YXV0aG9yPkt1ZG8sIFkuPC9hdXRob3I+PGF1dGhvcj5NYXN0ZXJzLCBDLiBMLjwvYXV0aG9y
PjxhdXRob3I+WWFuYWksIEsuPC9hdXRob3I+PGF1dGhvcj5Sb3dlLCBDLiBDLjwvYXV0aG9yPjxh
dXRob3I+VmlsbGVtYWduZSwgVi4gTC48L2F1dGhvcj48L2F1dGhvcnM+PC9jb250cmlidXRvcnM+
PGF1dGgtYWRkcmVzcz4xIERlcGFydG1lbnQgb2YgUGhhcm1hY29sb2d5LCBUb2hva3UgVW5pdmVy
c2l0eSBTY2hvb2wgb2YgTWVkaWNpbmUsIFNlbmRhaSwgSmFwYW4gbm9va2FtdXJhQG1lZC50b2hv
a3UuYWMuanAuJiN4RDsyIEN5Y2xvdHJvbiBhbmQgUmFkaW9pc290b3BlIENlbnRyZSwgVG9ob2t1
IFVuaXZlcnNpdHksIFNlbmRhaSwgSmFwYW4uJiN4RDszIFRoZSBGbG9yZXkgSW5zdGl0dXRlIG9m
IE5ldXJvc2NpZW5jZSBhbmQgTWVudGFsIEhlYWx0aCwgVGhlIFVuaXZlcnNpdHkgb2YgTWVsYm91
cm5lLCBBdXN0cmFsaWE0IENlbnRyZSBmb3IgUEVULCBBdXN0aW4gSGVhbHRoLCBNZWxib3VybmUs
IEF1c3RyYWxpYS4mI3hEOzQgQ2VudHJlIGZvciBQRVQsIEF1c3RpbiBIZWFsdGgsIE1lbGJvdXJu
ZSwgQXVzdHJhbGlhLiYjeEQ7MSBEZXBhcnRtZW50IG9mIFBoYXJtYWNvbG9neSwgVG9ob2t1IFVu
aXZlcnNpdHkgU2Nob29sIG9mIE1lZGljaW5lLCBTZW5kYWksIEphcGFuLiYjeEQ7NSBDbGluaWNh
bCBSZXNlYXJjaCwgSW5ub3ZhdGlvbiBhbmQgRWR1Y2F0aW9uIENlbnRyZSwgVG9ob2t1IFVuaXZl
cnNpdHkgSG9zcGl0YWwsIFNlbmRhaSwgSmFwYW4uJiN4RDszIFRoZSBGbG9yZXkgSW5zdGl0dXRl
IG9mIE5ldXJvc2NpZW5jZSBhbmQgTWVudGFsIEhlYWx0aCwgVGhlIFVuaXZlcnNpdHkgb2YgTWVs
Ym91cm5lLCBBdXN0cmFsaWE2IFRoZSBNZW50YWwgSGVhbHRoIFJlc2VhcmNoIEluc3RpdHV0ZSwg
TWVsYm91cm5lLCBBdXN0cmFsaWEuJiN4RDsxIERlcGFydG1lbnQgb2YgUGhhcm1hY29sb2d5LCBU
b2hva3UgVW5pdmVyc2l0eSBTY2hvb2wgb2YgTWVkaWNpbmUsIFNlbmRhaSwgSmFwYW4yIEN5Y2xv
dHJvbiBhbmQgUmFkaW9pc290b3BlIENlbnRyZSwgVG9ob2t1IFVuaXZlcnNpdHksIFNlbmRhaSwg
SmFwYW4uPC9hdXRoLWFkZHJlc3M+PHRpdGxlcz48dGl0bGU+Tm9uLWludmFzaXZlIGFzc2Vzc21l
bnQgb2YgQWx6aGVpbWVyJmFwb3M7cyBkaXNlYXNlIG5ldXJvZmlicmlsbGFyeSBwYXRob2xvZ3kg
dXNpbmcgMThGLVRISzUxMDUgUEVUPC90aXRsZT48c2Vjb25kYXJ5LXRpdGxlPkJyYWluPC9zZWNv
bmRhcnktdGl0bGU+PGFsdC10aXRsZT5CcmFpbiA6IGEgam91cm5hbCBvZiBuZXVyb2xvZ3k8L2Fs
dC10aXRsZT48L3RpdGxlcz48cGVyaW9kaWNhbD48ZnVsbC10aXRsZT5CcmFpbjwvZnVsbC10aXRs
ZT48L3BlcmlvZGljYWw+PHBhZ2VzPjE3NjItNzE8L3BhZ2VzPjx2b2x1bWU+MTM3PC92b2x1bWU+
PG51bWJlcj5QdCA2PC9udW1iZXI+PGtleXdvcmRzPjxrZXl3b3JkPkFnZWQ8L2tleXdvcmQ+PGtl
eXdvcmQ+QWdlZCwgODAgYW5kIG92ZXI8L2tleXdvcmQ+PGtleXdvcmQ+QWx6aGVpbWVyIERpc2Vh
c2UvKnBhdGhvbG9neS9yYWRpb251Y2xpZGUgaW1hZ2luZzwva2V5d29yZD48a2V5d29yZD5BbXls
b2lkIGJldGEtUGVwdGlkZXMvbWV0YWJvbGlzbTwva2V5d29yZD48a2V5d29yZD5BbmlsaW5lIENv
bXBvdW5kcy8qZGlhZ25vc3RpYyB1c2U8L2tleXdvcmQ+PGtleXdvcmQ+QnJhaW4gTWFwcGluZy9t
ZXRob2RzPC9rZXl3b3JkPjxrZXl3b3JkPkNhcmJvbiBSYWRpb2lzb3RvcGVzL2RpYWdub3N0aWMg
dXNlPC9rZXl3b3JkPjxrZXl3b3JkPkZlbWFsZTwva2V5d29yZD48a2V5d29yZD5IdW1hbnM8L2tl
eXdvcmQ+PGtleXdvcmQ+TWFsZTwva2V5d29yZD48a2V5d29yZD5OZXVyb2ZpYnJpbGxhcnkgVGFu
Z2xlcy8qcGF0aG9sb2d5L3JhZGlvbnVjbGlkZSBpbWFnaW5nPC9rZXl3b3JkPjxrZXl3b3JkPlBs
YXF1ZSwgQW15bG9pZC8qcGF0aG9sb2d5PC9rZXl3b3JkPjxrZXl3b3JkPipQb3NpdHJvbi1FbWlz
c2lvbiBUb21vZ3JhcGh5L21ldGhvZHM8L2tleXdvcmQ+PGtleXdvcmQ+UXVpbm9saW5lcy8qZGlh
Z25vc3RpYyB1c2U8L2tleXdvcmQ+PGtleXdvcmQ+UmFkaW9waGFybWFjZXV0aWNhbHMvZGlhZ25v
c3RpYyB1c2U8L2tleXdvcmQ+PGtleXdvcmQ+VGhpYXpvbGVzL2RpYWdub3N0aWMgdXNlPC9rZXl3
b3JkPjwva2V5d29yZHM+PGRhdGVzPjx5ZWFyPjIwMTQ8L3llYXI+PHB1Yi1kYXRlcz48ZGF0ZT5K
dW48L2RhdGU+PC9wdWItZGF0ZXM+PC9kYXRlcz48aXNibj4xNDYwLTIxNTYgKEVsZWN0cm9uaWMp
JiN4RDswMDA2LTg5NTAgKExpbmtpbmcpPC9pc2JuPjxhY2Nlc3Npb24tbnVtPjI0NjgxNjY0PC9h
Y2Nlc3Npb24tbnVtPjx1cmxzPjxyZWxhdGVkLXVybHM+PHVybD5odHRwOi8vd3d3Lm5jYmkubmxt
Lm5paC5nb3YvcHVibWVkLzI0NjgxNjY0PC91cmw+PC9yZWxhdGVkLXVybHM+PC91cmxzPjxlbGVj
dHJvbmljLXJlc291cmNlLW51bT4xMC4xMDkzL2JyYWluL2F3dTA2NDwvZWxlY3Ryb25pYy1yZXNv
dXJjZS1udW0+PC9yZWNvcmQ+PC9DaXRlPjxDaXRlPjxBdXRob3I+TWludHVuPC9BdXRob3I+PFll
YXI+MjAxMzwvWWVhcj48UmVjTnVtPjE4NDg8L1JlY051bT48cmVjb3JkPjxyZWMtbnVtYmVyPjE4
NDg8L3JlYy1udW1iZXI+PGZvcmVpZ24ta2V5cz48a2V5IGFwcD0iRU4iIGRiLWlkPSJmZGV3eHRk
NTZ2MHg1NWVmcmZrNWV4MHNlMDV0ejAweDJkNXciIHRpbWVzdGFtcD0iMTQxMDg4OTU5MiI+MTg0
ODwva2V5PjwvZm9yZWlnbi1rZXlzPjxyZWYtdHlwZSBuYW1lPSJKb3VybmFsIEFydGljbGUiPjE3
PC9yZWYtdHlwZT48Y29udHJpYnV0b3JzPjxhdXRob3JzPjxhdXRob3I+TWludHVuLCBNLiwgU2No
d2FyeiwgQS4sIEpvc2hpLCBBLiwgU2hjaGVyYmluaW4sIFMuLCBDaGllbiwgRC4sIEVsaXphcm92
LCBBLiBldCBhbC48L2F1dGhvcj48L2F1dGhvcnM+PC9jb250cmlidXRvcnM+PHRpdGxlcz48dGl0
bGU+RXhwbG9yYXRvcnkgYW5hbHlzZXMgb2YgcmVnaW9uYWwgaHVtYW4gYnJhaW4gZGlzdHJpYnV0
aW9uIG9mIHRoZSBQRVQgdGF1IHRyYWNlciBGMTgtbGFiZWxlZCBUODA3IChBVi0xNTQxKSBpbiBz
dWJqZWN0cyB3aXRoIG5vcm1hbCBjb2duaXRpdmUgZnVuY3Rpb24gb3IgY29nbml0aXZlIGltcGFp
cm1lbnQgdGhvdWdodCB0byBiZSBkdWUgdG8gQUQuPC90aXRsZT48c2Vjb25kYXJ5LXRpdGxlPkFs
emhlaW1lcnMgRGVtZW50Ljwvc2Vjb25kYXJ5LXRpdGxlPjwvdGl0bGVzPjxwZXJpb2RpY2FsPjxm
dWxsLXRpdGxlPkFsemhlaW1lcnMgRGVtZW50LjwvZnVsbC10aXRsZT48L3BlcmlvZGljYWw+PHBh
Z2VzPlA4NDI8L3BhZ2VzPjx2b2x1bWU+OTwvdm9sdW1lPjxudW1iZXI+NDwvbnVtYmVyPjxkYXRl
cz48eWVhcj4yMDEzPC95ZWFyPjwvZGF0ZXM+PHVybHM+PC91cmxzPjwvcmVjb3JkPjwvQ2l0ZT48
L0VuZE5vdGU+AG==
</w:fldData>
        </w:fldChar>
      </w:r>
      <w:r w:rsidR="00795734">
        <w:instrText xml:space="preserve"> ADDIN EN.CITE.DATA </w:instrText>
      </w:r>
      <w:r w:rsidR="00795734">
        <w:fldChar w:fldCharType="end"/>
      </w:r>
      <w:r w:rsidR="0047362F">
        <w:fldChar w:fldCharType="separate"/>
      </w:r>
      <w:r w:rsidR="00795734">
        <w:rPr>
          <w:noProof/>
        </w:rPr>
        <w:t>(</w:t>
      </w:r>
      <w:hyperlink w:anchor="_ENREF_101" w:tooltip="Okamura, 2014 #1836" w:history="1">
        <w:r w:rsidR="00795734">
          <w:rPr>
            <w:noProof/>
          </w:rPr>
          <w:t>101</w:t>
        </w:r>
      </w:hyperlink>
      <w:r w:rsidR="00795734">
        <w:rPr>
          <w:noProof/>
        </w:rPr>
        <w:t xml:space="preserve">, </w:t>
      </w:r>
      <w:hyperlink w:anchor="_ENREF_110" w:tooltip="Villemagne, 2014 #1845" w:history="1">
        <w:r w:rsidR="00795734">
          <w:rPr>
            <w:noProof/>
          </w:rPr>
          <w:t>110</w:t>
        </w:r>
      </w:hyperlink>
      <w:r w:rsidR="00795734">
        <w:rPr>
          <w:noProof/>
        </w:rPr>
        <w:t xml:space="preserve">, </w:t>
      </w:r>
      <w:hyperlink w:anchor="_ENREF_111" w:tooltip="Mintun, 2013 #1848" w:history="1">
        <w:r w:rsidR="00795734">
          <w:rPr>
            <w:noProof/>
          </w:rPr>
          <w:t>111</w:t>
        </w:r>
      </w:hyperlink>
      <w:r w:rsidR="00795734">
        <w:rPr>
          <w:noProof/>
        </w:rPr>
        <w:t>)</w:t>
      </w:r>
      <w:r w:rsidR="0047362F">
        <w:fldChar w:fldCharType="end"/>
      </w:r>
      <w:r w:rsidR="003D5070">
        <w:t>. This suggests that tau PET</w:t>
      </w:r>
      <w:r w:rsidR="002A0584">
        <w:t xml:space="preserve"> has the potential to become a ‘surrogate outcome measure’</w:t>
      </w:r>
      <w:r w:rsidR="003D5070">
        <w:t xml:space="preserve"> for AD </w:t>
      </w:r>
      <w:r w:rsidR="002A0584">
        <w:t xml:space="preserve">clinical </w:t>
      </w:r>
      <w:r w:rsidR="003D5070">
        <w:t xml:space="preserve">trials, which would greatly facilitate and accelerate all </w:t>
      </w:r>
      <w:r w:rsidR="002A0584">
        <w:t xml:space="preserve">such </w:t>
      </w:r>
      <w:r w:rsidR="003D5070">
        <w:t xml:space="preserve">trials. A large scale longitudinal observational study of tau PET would be the </w:t>
      </w:r>
      <w:r w:rsidR="005A6B22">
        <w:t>n</w:t>
      </w:r>
      <w:r w:rsidR="003D5070">
        <w:t>ext step towards development of a su</w:t>
      </w:r>
      <w:r w:rsidR="002A0584">
        <w:t>rrogate outcome measure, which c</w:t>
      </w:r>
      <w:r w:rsidR="003D5070">
        <w:t>ould ultimately be approved by the FDA and other regulatory agencies.</w:t>
      </w:r>
    </w:p>
    <w:p w:rsidR="00D004EA" w:rsidRDefault="003E747C" w:rsidP="00C504B7">
      <w:pPr>
        <w:spacing w:line="360" w:lineRule="auto"/>
        <w:jc w:val="both"/>
      </w:pPr>
      <w:r>
        <w:t>ADNI has been granted funding from the</w:t>
      </w:r>
      <w:r w:rsidR="003D5070">
        <w:t xml:space="preserve"> Department of </w:t>
      </w:r>
      <w:proofErr w:type="spellStart"/>
      <w:r w:rsidR="003D5070">
        <w:t>Defense</w:t>
      </w:r>
      <w:proofErr w:type="spellEnd"/>
      <w:r>
        <w:t xml:space="preserve"> to conduct tau PET </w:t>
      </w:r>
      <w:r w:rsidR="003D5070">
        <w:t xml:space="preserve">studies at baseline and after one year </w:t>
      </w:r>
      <w:r>
        <w:t xml:space="preserve">using </w:t>
      </w:r>
      <w:r w:rsidR="003D5070">
        <w:t xml:space="preserve">DOD ADNI subjects </w:t>
      </w:r>
      <w:r>
        <w:t>in addition to a subset of cognitively normal, MCI and</w:t>
      </w:r>
      <w:r w:rsidR="002A0584">
        <w:t xml:space="preserve"> AD ADNI-2 </w:t>
      </w:r>
      <w:r>
        <w:t xml:space="preserve">subjects. </w:t>
      </w:r>
      <w:r w:rsidR="002A0584">
        <w:t xml:space="preserve">It is expected that results from this study </w:t>
      </w:r>
      <w:r w:rsidR="003D5070">
        <w:t>will provide pilot data for a competitive renewal of ADN</w:t>
      </w:r>
      <w:r w:rsidR="002A0584">
        <w:t>I-2</w:t>
      </w:r>
      <w:r w:rsidR="003D5070">
        <w:t>, termed ADNI</w:t>
      </w:r>
      <w:r w:rsidR="005F5F8F">
        <w:t>-</w:t>
      </w:r>
      <w:r w:rsidR="003D5070">
        <w:t>3. If funded</w:t>
      </w:r>
      <w:r w:rsidR="005F5F8F">
        <w:t>,</w:t>
      </w:r>
      <w:r w:rsidR="003D5070">
        <w:t xml:space="preserve"> ADNI</w:t>
      </w:r>
      <w:r w:rsidR="005F5F8F">
        <w:t>-</w:t>
      </w:r>
      <w:r w:rsidR="003D5070">
        <w:t>3</w:t>
      </w:r>
      <w:r w:rsidR="005F5F8F">
        <w:t xml:space="preserve"> would run for 5 years (2</w:t>
      </w:r>
      <w:r w:rsidR="002A0584">
        <w:t>01</w:t>
      </w:r>
      <w:r w:rsidR="005F5F8F">
        <w:t>6-2021) and</w:t>
      </w:r>
      <w:r>
        <w:t xml:space="preserve"> </w:t>
      </w:r>
      <w:r w:rsidR="003D5070">
        <w:t xml:space="preserve">would </w:t>
      </w:r>
      <w:r w:rsidR="00160B3F">
        <w:t>enrol</w:t>
      </w:r>
      <w:r w:rsidR="005F5F8F">
        <w:t xml:space="preserve"> new subjects in addition to continuing to follow subjects </w:t>
      </w:r>
      <w:r w:rsidR="003D5070">
        <w:t>currently enrolled in ADNI</w:t>
      </w:r>
      <w:r w:rsidR="005F5F8F">
        <w:t xml:space="preserve">-2.  Subjects would undergo </w:t>
      </w:r>
      <w:r w:rsidR="003D5070">
        <w:t xml:space="preserve">longitudinal tau PET scans, </w:t>
      </w:r>
      <w:r>
        <w:t xml:space="preserve">as well as the current ADNI-2 </w:t>
      </w:r>
      <w:r w:rsidR="003D5070">
        <w:t xml:space="preserve">amyloid PET, FDG </w:t>
      </w:r>
      <w:proofErr w:type="gramStart"/>
      <w:r w:rsidR="003D5070">
        <w:t>PET,</w:t>
      </w:r>
      <w:proofErr w:type="gramEnd"/>
      <w:r w:rsidR="003D5070">
        <w:t xml:space="preserve"> MRI (including structural, perfusion, resting state fMRI, and diffusion tensor imaging)</w:t>
      </w:r>
      <w:r>
        <w:t xml:space="preserve"> scans</w:t>
      </w:r>
      <w:r w:rsidR="003D5070">
        <w:t xml:space="preserve">. Planning for ADNI 3 will continue up to submission of the proposal in November 2015. </w:t>
      </w:r>
    </w:p>
    <w:p w:rsidR="002A0584" w:rsidRDefault="002A0584" w:rsidP="00C504B7">
      <w:pPr>
        <w:spacing w:line="360" w:lineRule="auto"/>
        <w:jc w:val="both"/>
      </w:pPr>
    </w:p>
    <w:p w:rsidR="00070BBD" w:rsidRDefault="00070BBD" w:rsidP="002A0584">
      <w:pPr>
        <w:pStyle w:val="Heading3"/>
      </w:pPr>
      <w:r>
        <w:t>Conclusions</w:t>
      </w:r>
    </w:p>
    <w:p w:rsidR="00EA7B5D" w:rsidRPr="00EA7B5D" w:rsidRDefault="00EA7B5D" w:rsidP="00EA7B5D"/>
    <w:p w:rsidR="008F19AF" w:rsidRDefault="003D5070" w:rsidP="00C504B7">
      <w:pPr>
        <w:spacing w:line="360" w:lineRule="auto"/>
        <w:jc w:val="both"/>
      </w:pPr>
      <w:r>
        <w:t xml:space="preserve">The original and continuing goal of ADNI has been to validate biomarkers for AD clinical trials. By all accounts ADNI has accomplished this goal, and helped established the critical diagnostic role of amyloid </w:t>
      </w:r>
      <w:proofErr w:type="spellStart"/>
      <w:r>
        <w:t>phenotyping</w:t>
      </w:r>
      <w:proofErr w:type="spellEnd"/>
      <w:r>
        <w:t>. ADNI has demonstrated the feasibility and impact of large sca</w:t>
      </w:r>
      <w:r w:rsidR="00DD7D56">
        <w:t xml:space="preserve">le data sharing without embargo to the extent that it now serves as the model for other programs wishing to openly share data. ADNI </w:t>
      </w:r>
      <w:r w:rsidR="00114931">
        <w:t>is a model of a</w:t>
      </w:r>
      <w:r w:rsidR="00DD7D56">
        <w:t xml:space="preserve"> </w:t>
      </w:r>
      <w:r w:rsidR="00114931">
        <w:t xml:space="preserve">successful </w:t>
      </w:r>
      <w:r w:rsidR="00DD7D56">
        <w:t xml:space="preserve">public-private partnership and </w:t>
      </w:r>
      <w:r w:rsidR="00114931">
        <w:t xml:space="preserve">this structure combined with ADNI’s development of standardized protocols for use in </w:t>
      </w:r>
      <w:proofErr w:type="spellStart"/>
      <w:r w:rsidR="00114931">
        <w:t>multicenter</w:t>
      </w:r>
      <w:proofErr w:type="spellEnd"/>
      <w:r w:rsidR="00114931">
        <w:t xml:space="preserve"> settings </w:t>
      </w:r>
      <w:r w:rsidR="00DD7D56">
        <w:t>has inspired other initiatives aimed at</w:t>
      </w:r>
      <w:r w:rsidR="00114931">
        <w:t xml:space="preserve"> evaluating additional AD risk factors, and at developing biomarkers for other diseases. ADNI has also helped </w:t>
      </w:r>
      <w:r>
        <w:t>to establish a world-wide netw</w:t>
      </w:r>
      <w:r w:rsidR="00114931">
        <w:t>ork of AD clinical trial sites. Research using ADNI data has generated over 600 publications in a decade and has significantly advanced our knowledge of the progression of AD pathology and of genetic risk factors for the disease. The recent piloting of tau imaging technologies augurs well for a second outstanding decade of innovation and progress.</w:t>
      </w:r>
    </w:p>
    <w:p w:rsidR="002A0584" w:rsidRDefault="002A0584" w:rsidP="00C504B7">
      <w:pPr>
        <w:spacing w:line="360" w:lineRule="auto"/>
        <w:jc w:val="both"/>
      </w:pPr>
    </w:p>
    <w:p w:rsidR="00EA7B5D" w:rsidRDefault="00EA7B5D" w:rsidP="00EA7B5D">
      <w:pPr>
        <w:pStyle w:val="Heading3"/>
      </w:pPr>
      <w:r>
        <w:t>Figures</w:t>
      </w:r>
    </w:p>
    <w:p w:rsidR="00EA7B5D" w:rsidRDefault="00EA7B5D" w:rsidP="00EA7B5D">
      <w:pPr>
        <w:pStyle w:val="Heading3"/>
      </w:pPr>
    </w:p>
    <w:p w:rsidR="00EA7B5D" w:rsidRDefault="00EA7B5D" w:rsidP="00EA7B5D">
      <w:pPr>
        <w:pStyle w:val="Heading3"/>
      </w:pPr>
      <w:r>
        <w:rPr>
          <w:noProof/>
          <w:lang w:val="en-US"/>
        </w:rPr>
        <w:drawing>
          <wp:inline distT="0" distB="0" distL="0" distR="0" wp14:anchorId="2039130A" wp14:editId="489C23A0">
            <wp:extent cx="2190750" cy="2505075"/>
            <wp:effectExtent l="0" t="0" r="0" b="9525"/>
            <wp:docPr id="1" name="Picture 1" descr="http://www.supertechx-ray.com/pics/MRI/MagphanADNI-1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upertechx-ray.com/pics/MRI/MagphanADNI-1small.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0750" cy="2505075"/>
                    </a:xfrm>
                    <a:prstGeom prst="rect">
                      <a:avLst/>
                    </a:prstGeom>
                    <a:noFill/>
                    <a:ln>
                      <a:noFill/>
                    </a:ln>
                  </pic:spPr>
                </pic:pic>
              </a:graphicData>
            </a:graphic>
          </wp:inline>
        </w:drawing>
      </w:r>
    </w:p>
    <w:p w:rsidR="00EA7B5D" w:rsidRDefault="00EA7B5D" w:rsidP="00EA7B5D">
      <w:r>
        <w:t>Figure 1. The ADNI phantom</w:t>
      </w:r>
    </w:p>
    <w:p w:rsidR="00EA7B5D" w:rsidRDefault="00EA7B5D" w:rsidP="00EA7B5D">
      <w:r w:rsidRPr="0045549D">
        <w:rPr>
          <w:noProof/>
          <w:lang w:val="en-US"/>
        </w:rPr>
        <w:lastRenderedPageBreak/>
        <w:drawing>
          <wp:inline distT="0" distB="0" distL="0" distR="0" wp14:anchorId="63650678" wp14:editId="35B6059B">
            <wp:extent cx="5731510" cy="326834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31510" cy="3268345"/>
                    </a:xfrm>
                    <a:prstGeom prst="rect">
                      <a:avLst/>
                    </a:prstGeom>
                  </pic:spPr>
                </pic:pic>
              </a:graphicData>
            </a:graphic>
          </wp:inline>
        </w:drawing>
      </w:r>
      <w:r>
        <w:t>Figure 2: A model for biomarker dynamics in AD pathogenesis</w:t>
      </w:r>
    </w:p>
    <w:p w:rsidR="009D3135" w:rsidRDefault="00EA7B5D" w:rsidP="00EA7B5D">
      <w:pPr>
        <w:rPr>
          <w:b/>
          <w:bCs/>
        </w:rPr>
      </w:pPr>
      <w:r w:rsidRPr="00FE4C7D">
        <w:rPr>
          <w:noProof/>
          <w:lang w:val="en-US"/>
        </w:rPr>
        <w:drawing>
          <wp:inline distT="0" distB="0" distL="0" distR="0" wp14:anchorId="64EF3E99" wp14:editId="494169AB">
            <wp:extent cx="5731510" cy="23742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31510" cy="2374265"/>
                    </a:xfrm>
                    <a:prstGeom prst="rect">
                      <a:avLst/>
                    </a:prstGeom>
                  </pic:spPr>
                </pic:pic>
              </a:graphicData>
            </a:graphic>
          </wp:inline>
        </w:drawing>
      </w:r>
      <w:r>
        <w:t xml:space="preserve">Figure 3: A CSF biomarker signature for AD. Signature 1 (red) is </w:t>
      </w:r>
      <w:proofErr w:type="gramStart"/>
      <w:r>
        <w:t>AD,</w:t>
      </w:r>
      <w:proofErr w:type="gramEnd"/>
      <w:r>
        <w:t xml:space="preserve"> signature 2 (green) is the healthy signature. </w:t>
      </w:r>
      <w:r w:rsidR="009D3135">
        <w:br w:type="page"/>
      </w:r>
    </w:p>
    <w:p w:rsidR="00070BBD" w:rsidRDefault="002A0584" w:rsidP="002A0584">
      <w:pPr>
        <w:pStyle w:val="Heading3"/>
      </w:pPr>
      <w:r>
        <w:lastRenderedPageBreak/>
        <w:t>References</w:t>
      </w:r>
    </w:p>
    <w:p w:rsidR="00795734" w:rsidRPr="00795734" w:rsidRDefault="00070BBD" w:rsidP="00795734">
      <w:pPr>
        <w:pStyle w:val="EndNoteBibliography"/>
        <w:spacing w:after="0"/>
      </w:pPr>
      <w:r>
        <w:fldChar w:fldCharType="begin"/>
      </w:r>
      <w:r>
        <w:instrText xml:space="preserve"> ADDIN EN.REFLIST </w:instrText>
      </w:r>
      <w:r>
        <w:fldChar w:fldCharType="separate"/>
      </w:r>
      <w:bookmarkStart w:id="2" w:name="_ENREF_1"/>
      <w:r w:rsidR="00795734" w:rsidRPr="00795734">
        <w:t>1.</w:t>
      </w:r>
      <w:r w:rsidR="00795734" w:rsidRPr="00795734">
        <w:tab/>
        <w:t>Petersen RC, Smith GE, Waring SC, Ivnik RJ, Tangalos EG, Kokmen E. Mild cognitive impairment: clinical characterization and outcome. Arch Neurol. 1999;56(3):303-8.</w:t>
      </w:r>
      <w:bookmarkEnd w:id="2"/>
    </w:p>
    <w:p w:rsidR="00795734" w:rsidRPr="00795734" w:rsidRDefault="00795734" w:rsidP="00795734">
      <w:pPr>
        <w:pStyle w:val="EndNoteBibliography"/>
        <w:spacing w:after="0"/>
      </w:pPr>
      <w:bookmarkStart w:id="3" w:name="_ENREF_2"/>
      <w:r w:rsidRPr="00795734">
        <w:t>2.</w:t>
      </w:r>
      <w:r w:rsidRPr="00795734">
        <w:tab/>
        <w:t>Petersen RC, Waring SC, Smith GE, Tangalos EG, Thibodeau SN. Predictive value of APOE genotyping in incipient Alzheimer's disease. Annals of the New York Academy of Sciences. 1996;802:58-69.</w:t>
      </w:r>
      <w:bookmarkEnd w:id="3"/>
    </w:p>
    <w:p w:rsidR="00795734" w:rsidRPr="00795734" w:rsidRDefault="00795734" w:rsidP="00795734">
      <w:pPr>
        <w:pStyle w:val="EndNoteBibliography"/>
        <w:spacing w:after="0"/>
      </w:pPr>
      <w:bookmarkStart w:id="4" w:name="_ENREF_3"/>
      <w:r w:rsidRPr="00795734">
        <w:t>3.</w:t>
      </w:r>
      <w:r w:rsidRPr="00795734">
        <w:tab/>
        <w:t>Weiner MW, Aisen PS, Jack CR, Jr., Jagust WJ, Trojanowski JQ, Shaw L, et al. The Alzheimer's disease neuroimaging initiative: progress report and future plans. Alzheimers Dement. 2010;6(3):202-11 e7.</w:t>
      </w:r>
      <w:bookmarkEnd w:id="4"/>
    </w:p>
    <w:p w:rsidR="00795734" w:rsidRPr="00795734" w:rsidRDefault="00795734" w:rsidP="00795734">
      <w:pPr>
        <w:pStyle w:val="EndNoteBibliography"/>
        <w:spacing w:after="0"/>
      </w:pPr>
      <w:bookmarkStart w:id="5" w:name="_ENREF_4"/>
      <w:r w:rsidRPr="00795734">
        <w:t>4.</w:t>
      </w:r>
      <w:r w:rsidRPr="00795734">
        <w:tab/>
        <w:t>Mueller SG, Weiner MW, Thal LJ, Petersen RC, Jack C, Jagust W, et al. The Alzheimer's disease neuroimaging initiative. Neuroimaging Clin N Am. 2005;15(4):869-77, xi-xii.</w:t>
      </w:r>
      <w:bookmarkEnd w:id="5"/>
    </w:p>
    <w:p w:rsidR="00795734" w:rsidRPr="00795734" w:rsidRDefault="00795734" w:rsidP="00795734">
      <w:pPr>
        <w:pStyle w:val="EndNoteBibliography"/>
        <w:spacing w:after="0"/>
      </w:pPr>
      <w:bookmarkStart w:id="6" w:name="_ENREF_5"/>
      <w:r w:rsidRPr="00795734">
        <w:t>5.</w:t>
      </w:r>
      <w:r w:rsidRPr="00795734">
        <w:tab/>
        <w:t>Weiner MW, Veitch DP, Aisen PS, Beckett LA, Cairns NJ, Green RC, et al. The Alzheimer's Disease Neuroimaging Initiative: a review of papers published since its inception. Alzheimers Dement. 2012;8(1 Suppl):S1-68.</w:t>
      </w:r>
      <w:bookmarkEnd w:id="6"/>
    </w:p>
    <w:p w:rsidR="00795734" w:rsidRPr="00795734" w:rsidRDefault="00795734" w:rsidP="00795734">
      <w:pPr>
        <w:pStyle w:val="EndNoteBibliography"/>
        <w:spacing w:after="0"/>
      </w:pPr>
      <w:bookmarkStart w:id="7" w:name="_ENREF_6"/>
      <w:r w:rsidRPr="00795734">
        <w:t>6.</w:t>
      </w:r>
      <w:r w:rsidRPr="00795734">
        <w:tab/>
        <w:t>Jack CR, Jr., Knopman DS, Jagust WJ, Shaw LM, Aisen PS, Weiner MW, et al. Hypothetical model of dynamic biomarkers of the Alzheimer's pathological cascade. Lancet Neurol. 2010;9(1):119-28.</w:t>
      </w:r>
      <w:bookmarkEnd w:id="7"/>
    </w:p>
    <w:p w:rsidR="00795734" w:rsidRPr="00795734" w:rsidRDefault="00795734" w:rsidP="00795734">
      <w:pPr>
        <w:pStyle w:val="EndNoteBibliography"/>
        <w:spacing w:after="0"/>
      </w:pPr>
      <w:bookmarkStart w:id="8" w:name="_ENREF_7"/>
      <w:r w:rsidRPr="00795734">
        <w:t>7.</w:t>
      </w:r>
      <w:r w:rsidRPr="00795734">
        <w:tab/>
        <w:t>Hill DL, Schwarz AJ, Isaac M, Pani L, Vamvakas S, Hemmings R, et al. Coalition Against Major Diseases/European Medicines Agency biomarker qualification of hippocampal volume for enrichment of clinical trials in predementia stages of Alzheimer's disease. Alzheimers Dement. 2014;10(4):421-9 e3.</w:t>
      </w:r>
      <w:bookmarkEnd w:id="8"/>
    </w:p>
    <w:p w:rsidR="00795734" w:rsidRPr="00795734" w:rsidRDefault="00795734" w:rsidP="00795734">
      <w:pPr>
        <w:pStyle w:val="EndNoteBibliography"/>
        <w:spacing w:after="0"/>
      </w:pPr>
      <w:bookmarkStart w:id="9" w:name="_ENREF_8"/>
      <w:r w:rsidRPr="00795734">
        <w:t>8.</w:t>
      </w:r>
      <w:r w:rsidRPr="00795734">
        <w:tab/>
        <w:t>Aisen PS, Andrieu S, Sampaio C, Carrillo M, Khachaturian ZS, Dubois B, et al. Report of the task force on designing clinical trials in early (predementia) AD. Neurology. 2011;76(3):280-6.</w:t>
      </w:r>
      <w:bookmarkEnd w:id="9"/>
    </w:p>
    <w:p w:rsidR="00795734" w:rsidRPr="00795734" w:rsidRDefault="00795734" w:rsidP="00795734">
      <w:pPr>
        <w:pStyle w:val="EndNoteBibliography"/>
        <w:spacing w:after="0"/>
      </w:pPr>
      <w:bookmarkStart w:id="10" w:name="_ENREF_9"/>
      <w:r w:rsidRPr="00795734">
        <w:t>9.</w:t>
      </w:r>
      <w:r w:rsidRPr="00795734">
        <w:tab/>
        <w:t>Sperling RA, Jack CR, Jr., Aisen PS. Testing the right target and right drug at the right stage. Sci Transl Med. 2011;3(111):111cm33.</w:t>
      </w:r>
      <w:bookmarkEnd w:id="10"/>
    </w:p>
    <w:p w:rsidR="00795734" w:rsidRPr="00795734" w:rsidRDefault="00795734" w:rsidP="00795734">
      <w:pPr>
        <w:pStyle w:val="EndNoteBibliography"/>
        <w:spacing w:after="0"/>
      </w:pPr>
      <w:bookmarkStart w:id="11" w:name="_ENREF_10"/>
      <w:r w:rsidRPr="00795734">
        <w:t>10.</w:t>
      </w:r>
      <w:r w:rsidRPr="00795734">
        <w:tab/>
        <w:t>Kozauer N, Katz R. Regulatory innovation and drug development for early-stage Alzheimer's disease. N Engl J Med. 2013;368(13):1169-71.</w:t>
      </w:r>
      <w:bookmarkEnd w:id="11"/>
    </w:p>
    <w:p w:rsidR="00795734" w:rsidRPr="00795734" w:rsidRDefault="00795734" w:rsidP="00795734">
      <w:pPr>
        <w:pStyle w:val="EndNoteBibliography"/>
        <w:spacing w:after="0"/>
      </w:pPr>
      <w:bookmarkStart w:id="12" w:name="_ENREF_11"/>
      <w:r w:rsidRPr="00795734">
        <w:t>11.</w:t>
      </w:r>
      <w:r w:rsidRPr="00795734">
        <w:tab/>
        <w:t>Sperling RA, Rentz DM, Johnson KA, Karlawish J, Donohue M, Salmon DP, et al. The A4 study: stopping AD before symptoms begin? Sci Transl Med. 2014;6(228):228fs13.</w:t>
      </w:r>
      <w:bookmarkEnd w:id="12"/>
    </w:p>
    <w:p w:rsidR="00795734" w:rsidRPr="00795734" w:rsidRDefault="00795734" w:rsidP="00795734">
      <w:pPr>
        <w:pStyle w:val="EndNoteBibliography"/>
        <w:spacing w:after="0"/>
      </w:pPr>
      <w:bookmarkStart w:id="13" w:name="_ENREF_12"/>
      <w:r w:rsidRPr="00795734">
        <w:t>12.</w:t>
      </w:r>
      <w:r w:rsidRPr="00795734">
        <w:tab/>
        <w:t>Jagust WJ, Bandy D, Chen K, Foster NL, Landau SM, Mathis CA, et al. The Alzheimer's Disease Neuroimaging Initiative positron emission tomography core. Alzheimers Dement. 2010;6(3):221-9.</w:t>
      </w:r>
      <w:bookmarkEnd w:id="13"/>
    </w:p>
    <w:p w:rsidR="00795734" w:rsidRPr="00795734" w:rsidRDefault="00795734" w:rsidP="00795734">
      <w:pPr>
        <w:pStyle w:val="EndNoteBibliography"/>
        <w:spacing w:after="0"/>
      </w:pPr>
      <w:bookmarkStart w:id="14" w:name="_ENREF_13"/>
      <w:r w:rsidRPr="00795734">
        <w:t>13.</w:t>
      </w:r>
      <w:r w:rsidRPr="00795734">
        <w:tab/>
        <w:t>Jack CR, Jr., Bernstein MA, Fox NC, Thompson P, Alexander G, Harvey D, et al. The Alzheimer's Disease Neuroimaging Initiative (ADNI): MRI methods. J Magn Reson Imaging. 2008;27(4):685-91.</w:t>
      </w:r>
      <w:bookmarkEnd w:id="14"/>
    </w:p>
    <w:p w:rsidR="00795734" w:rsidRPr="00795734" w:rsidRDefault="00795734" w:rsidP="00795734">
      <w:pPr>
        <w:pStyle w:val="EndNoteBibliography"/>
        <w:spacing w:after="0"/>
      </w:pPr>
      <w:bookmarkStart w:id="15" w:name="_ENREF_14"/>
      <w:r w:rsidRPr="00795734">
        <w:t>14.</w:t>
      </w:r>
      <w:r w:rsidRPr="00795734">
        <w:tab/>
        <w:t>Leow AD, Klunder AD, Jack CR, Jr., Toga AW, Dale AM, Bernstein MA, et al. Longitudinal stability of MRI for mapping brain change using tensor-based morphometry. Neuroimage. 2006;31(2):627-40.</w:t>
      </w:r>
      <w:bookmarkEnd w:id="15"/>
    </w:p>
    <w:p w:rsidR="00795734" w:rsidRPr="00795734" w:rsidRDefault="00795734" w:rsidP="00795734">
      <w:pPr>
        <w:pStyle w:val="EndNoteBibliography"/>
        <w:spacing w:after="0"/>
      </w:pPr>
      <w:bookmarkStart w:id="16" w:name="_ENREF_15"/>
      <w:r w:rsidRPr="00795734">
        <w:t>15.</w:t>
      </w:r>
      <w:r w:rsidRPr="00795734">
        <w:tab/>
        <w:t>Jack CR, Jr., Bernstein MA, Borowski BJ, Gunter JL, Fox NC, Thompson PM, et al. Update on the magnetic resonance imaging core of the Alzheimer's disease neuroimaging initiative. Alzheimers Dement. 2010;6(3):212-20.</w:t>
      </w:r>
      <w:bookmarkEnd w:id="16"/>
    </w:p>
    <w:p w:rsidR="00795734" w:rsidRPr="00795734" w:rsidRDefault="00795734" w:rsidP="00795734">
      <w:pPr>
        <w:pStyle w:val="EndNoteBibliography"/>
        <w:spacing w:after="0"/>
      </w:pPr>
      <w:bookmarkStart w:id="17" w:name="_ENREF_16"/>
      <w:r w:rsidRPr="00795734">
        <w:t>16.</w:t>
      </w:r>
      <w:r w:rsidRPr="00795734">
        <w:tab/>
        <w:t>Clarkson MJ, Ourselin S, Nielsen C, Leung KK, Barnes J, Whitwell JL, et al. Comparison of phantom and registration scaling corrections using the ADNI cohort. Neuroimage. 2009;47(4):1506-13.</w:t>
      </w:r>
      <w:bookmarkEnd w:id="17"/>
    </w:p>
    <w:p w:rsidR="00795734" w:rsidRPr="00795734" w:rsidRDefault="00795734" w:rsidP="00795734">
      <w:pPr>
        <w:pStyle w:val="EndNoteBibliography"/>
        <w:spacing w:after="0"/>
      </w:pPr>
      <w:bookmarkStart w:id="18" w:name="_ENREF_17"/>
      <w:r w:rsidRPr="00795734">
        <w:t>17.</w:t>
      </w:r>
      <w:r w:rsidRPr="00795734">
        <w:tab/>
        <w:t>Boyes RG, Gunter JL, Frost C, Janke AL, Yeatman T, Hill DL, et al. Intensity non-uniformity correction using N3 on 3-T scanners with multichannel phased array coils. Neuroimage. 2008;39(4):1752-62.</w:t>
      </w:r>
      <w:bookmarkEnd w:id="18"/>
    </w:p>
    <w:p w:rsidR="00795734" w:rsidRPr="00795734" w:rsidRDefault="00795734" w:rsidP="00795734">
      <w:pPr>
        <w:pStyle w:val="EndNoteBibliography"/>
        <w:spacing w:after="0"/>
      </w:pPr>
      <w:bookmarkStart w:id="19" w:name="_ENREF_18"/>
      <w:r w:rsidRPr="00795734">
        <w:t>18.</w:t>
      </w:r>
      <w:r w:rsidRPr="00795734">
        <w:tab/>
        <w:t>Gunter JL, Bernstein MA, Borowski BJ, Ward CP, Britson PJ, Felmlee JP, et al. Measurement of MRI scanner performance with the ADNI phantom. Med Phys. 2009;36(6):2193-205.</w:t>
      </w:r>
      <w:bookmarkEnd w:id="19"/>
    </w:p>
    <w:p w:rsidR="00795734" w:rsidRPr="00795734" w:rsidRDefault="00795734" w:rsidP="00795734">
      <w:pPr>
        <w:pStyle w:val="EndNoteBibliography"/>
        <w:spacing w:after="0"/>
      </w:pPr>
      <w:bookmarkStart w:id="20" w:name="_ENREF_19"/>
      <w:r w:rsidRPr="00795734">
        <w:t>19.</w:t>
      </w:r>
      <w:r w:rsidRPr="00795734">
        <w:tab/>
        <w:t>Kruggel F, Turner J, Muftuler LT. Impact of scanner hardware and imaging protocol on image quality and compartment volume precision in the ADNI cohort. Neuroimage. 2010;49(3):2123-33.</w:t>
      </w:r>
      <w:bookmarkEnd w:id="20"/>
    </w:p>
    <w:p w:rsidR="00795734" w:rsidRPr="00795734" w:rsidRDefault="00795734" w:rsidP="00795734">
      <w:pPr>
        <w:pStyle w:val="EndNoteBibliography"/>
        <w:spacing w:after="0"/>
      </w:pPr>
      <w:bookmarkStart w:id="21" w:name="_ENREF_20"/>
      <w:r w:rsidRPr="00795734">
        <w:lastRenderedPageBreak/>
        <w:t>20.</w:t>
      </w:r>
      <w:r w:rsidRPr="00795734">
        <w:tab/>
        <w:t>Wyman BT, Harvey DJ, Crawford K, Bernstein MA, Carmichael O, Cole PE, et al. Standardization of analysis sets for reporting results from ADNI MRI data. Alzheimers Dement. 2013;9(3):332-7.</w:t>
      </w:r>
      <w:bookmarkEnd w:id="21"/>
    </w:p>
    <w:p w:rsidR="00795734" w:rsidRPr="00795734" w:rsidRDefault="00795734" w:rsidP="00795734">
      <w:pPr>
        <w:pStyle w:val="EndNoteBibliography"/>
        <w:spacing w:after="0"/>
      </w:pPr>
      <w:bookmarkStart w:id="22" w:name="_ENREF_21"/>
      <w:r w:rsidRPr="00795734">
        <w:t>21.</w:t>
      </w:r>
      <w:r w:rsidRPr="00795734">
        <w:tab/>
        <w:t>Leung KK, Barnes J, Ridgway GR, Bartlett JW, Clarkson MJ, Macdonald K, et al. Automated cross-sectional and longitudinal hippocampal volume measurement in mild cognitive impairment and Alzheimer's disease. Neuroimage. 2010;51(4):1345-59.</w:t>
      </w:r>
      <w:bookmarkEnd w:id="22"/>
    </w:p>
    <w:p w:rsidR="00795734" w:rsidRPr="00795734" w:rsidRDefault="00795734" w:rsidP="00795734">
      <w:pPr>
        <w:pStyle w:val="EndNoteBibliography"/>
        <w:spacing w:after="0"/>
      </w:pPr>
      <w:bookmarkStart w:id="23" w:name="_ENREF_22"/>
      <w:r w:rsidRPr="00795734">
        <w:t>22.</w:t>
      </w:r>
      <w:r w:rsidRPr="00795734">
        <w:tab/>
        <w:t>Schott JM, Bartlett JW, Barnes J, Leung KK, Ourselin S, Fox NC. Reduced sample sizes for atrophy outcomes in Alzheimer's disease trials: baseline adjustment. Neurobiol Aging. 2010;31(8):1452-62 e2.</w:t>
      </w:r>
      <w:bookmarkEnd w:id="23"/>
    </w:p>
    <w:p w:rsidR="00795734" w:rsidRPr="00795734" w:rsidRDefault="00795734" w:rsidP="00795734">
      <w:pPr>
        <w:pStyle w:val="EndNoteBibliography"/>
        <w:spacing w:after="0"/>
      </w:pPr>
      <w:bookmarkStart w:id="24" w:name="_ENREF_23"/>
      <w:r w:rsidRPr="00795734">
        <w:t>23.</w:t>
      </w:r>
      <w:r w:rsidRPr="00795734">
        <w:tab/>
        <w:t>Fox NC, Ridgway GR, Schott JM. Algorithms, atrophy and Alzheimer's disease: cautionary tales for clinical trials. Neuroimage. 2011;57(1):15-8.</w:t>
      </w:r>
      <w:bookmarkEnd w:id="24"/>
    </w:p>
    <w:p w:rsidR="00795734" w:rsidRPr="00795734" w:rsidRDefault="00795734" w:rsidP="00795734">
      <w:pPr>
        <w:pStyle w:val="EndNoteBibliography"/>
        <w:spacing w:after="0"/>
      </w:pPr>
      <w:bookmarkStart w:id="25" w:name="_ENREF_24"/>
      <w:r w:rsidRPr="00795734">
        <w:t>24.</w:t>
      </w:r>
      <w:r w:rsidRPr="00795734">
        <w:tab/>
        <w:t>Leung KK, Barnes J, Modat M, Ridgway GR, Bartlett JW, Fox NC, et al. Brain MAPS: an automated, accurate and robust brain extraction technique using a template library. Neuroimage. 2011;55(3):1091-108.</w:t>
      </w:r>
      <w:bookmarkEnd w:id="25"/>
    </w:p>
    <w:p w:rsidR="00795734" w:rsidRPr="00795734" w:rsidRDefault="00795734" w:rsidP="00795734">
      <w:pPr>
        <w:pStyle w:val="EndNoteBibliography"/>
        <w:spacing w:after="0"/>
      </w:pPr>
      <w:bookmarkStart w:id="26" w:name="_ENREF_25"/>
      <w:r w:rsidRPr="00795734">
        <w:t>25.</w:t>
      </w:r>
      <w:r w:rsidRPr="00795734">
        <w:tab/>
        <w:t>Jorge Cardoso M, Leung K, Modat M, Keihaninejad S, Cash D, Barnes J, et al. STEPS: Similarity and Truth Estimation for Propagated Segmentations and its application to hippocampal segmentation and brain parcelation. Med Image Anal. 2013;17(6):671-84.</w:t>
      </w:r>
      <w:bookmarkEnd w:id="26"/>
    </w:p>
    <w:p w:rsidR="00795734" w:rsidRPr="00795734" w:rsidRDefault="00795734" w:rsidP="00795734">
      <w:pPr>
        <w:pStyle w:val="EndNoteBibliography"/>
        <w:spacing w:after="0"/>
      </w:pPr>
      <w:bookmarkStart w:id="27" w:name="_ENREF_26"/>
      <w:r w:rsidRPr="00795734">
        <w:t>26.</w:t>
      </w:r>
      <w:r w:rsidRPr="00795734">
        <w:tab/>
        <w:t>Carmichael O, Schwarz C, Drucker D, Fletcher E, Harvey D, Beckett L, et al. Longitudinal changes in white matter disease and cognition in the first year of the Alzheimer disease neuroimaging initiative. Arch Neurol. 2010;67(11):1370-8.</w:t>
      </w:r>
      <w:bookmarkEnd w:id="27"/>
    </w:p>
    <w:p w:rsidR="00795734" w:rsidRPr="00795734" w:rsidRDefault="00795734" w:rsidP="00795734">
      <w:pPr>
        <w:pStyle w:val="EndNoteBibliography"/>
        <w:spacing w:after="0"/>
      </w:pPr>
      <w:bookmarkStart w:id="28" w:name="_ENREF_27"/>
      <w:r w:rsidRPr="00795734">
        <w:t>27.</w:t>
      </w:r>
      <w:r w:rsidRPr="00795734">
        <w:tab/>
        <w:t>Barnes J, Carmichael OT, Leung KK, Schwarz C, Ridgway GR, Bartlett JW, et al. Vascular and Alzheimer's disease markers independently predict brain atrophy rate in Alzheimer's Disease Neuroimaging Initiative controls. Neurobiol Aging. 2013;34(8):1996-2002.</w:t>
      </w:r>
      <w:bookmarkEnd w:id="28"/>
    </w:p>
    <w:p w:rsidR="00795734" w:rsidRPr="00795734" w:rsidRDefault="00795734" w:rsidP="00795734">
      <w:pPr>
        <w:pStyle w:val="EndNoteBibliography"/>
        <w:spacing w:after="0"/>
      </w:pPr>
      <w:bookmarkStart w:id="29" w:name="_ENREF_28"/>
      <w:r w:rsidRPr="00795734">
        <w:t>28.</w:t>
      </w:r>
      <w:r w:rsidRPr="00795734">
        <w:tab/>
        <w:t>Haight TJ, Landau SM, Carmichael O, Schwarz C, DeCarli C, Jagust WJ, et al. Dissociable effects of Alzheimer disease and white matter hyperintensities on brain metabolism. JAMA Neurol. 2013;70(8):1039-45.</w:t>
      </w:r>
      <w:bookmarkEnd w:id="29"/>
    </w:p>
    <w:p w:rsidR="00795734" w:rsidRPr="00795734" w:rsidRDefault="00795734" w:rsidP="00795734">
      <w:pPr>
        <w:pStyle w:val="EndNoteBibliography"/>
        <w:spacing w:after="0"/>
      </w:pPr>
      <w:bookmarkStart w:id="30" w:name="_ENREF_29"/>
      <w:r w:rsidRPr="00795734">
        <w:t>29.</w:t>
      </w:r>
      <w:r w:rsidRPr="00795734">
        <w:tab/>
        <w:t>Nettiksimmons J, Beckett L, Schwarz C, Carmichael O, Fletcher E, Decarli C. Subgroup of ADNI normal controls characterized by atrophy and cognitive decline associated with vascular damage. Psychology and aging. 2013;28(1):191-201.</w:t>
      </w:r>
      <w:bookmarkEnd w:id="30"/>
    </w:p>
    <w:p w:rsidR="00795734" w:rsidRPr="00795734" w:rsidRDefault="00795734" w:rsidP="00795734">
      <w:pPr>
        <w:pStyle w:val="EndNoteBibliography"/>
        <w:spacing w:after="0"/>
      </w:pPr>
      <w:bookmarkStart w:id="31" w:name="_ENREF_30"/>
      <w:r w:rsidRPr="00795734">
        <w:t>30.</w:t>
      </w:r>
      <w:r w:rsidRPr="00795734">
        <w:tab/>
        <w:t>Nettiksimmons J, Decarli C, Landau S, Beckett L, Alzheimer's Disease Neuroimaging I. Biological heterogeneity in ADNI amnestic mild cognitive impairment. Alzheimers Dement. 2014.</w:t>
      </w:r>
      <w:bookmarkEnd w:id="31"/>
    </w:p>
    <w:p w:rsidR="00795734" w:rsidRPr="00795734" w:rsidRDefault="00795734" w:rsidP="00795734">
      <w:pPr>
        <w:pStyle w:val="EndNoteBibliography"/>
        <w:spacing w:after="0"/>
      </w:pPr>
      <w:bookmarkStart w:id="32" w:name="_ENREF_31"/>
      <w:r w:rsidRPr="00795734">
        <w:t>31.</w:t>
      </w:r>
      <w:r w:rsidRPr="00795734">
        <w:tab/>
        <w:t>Shaw LM, Vanderstichele H, Knapik-Czajka M, Clark CM, Aisen PS, Petersen RC, et al. Cerebrospinal fluid biomarker signature in Alzheimer's disease neuroimaging initiative subjects. Ann Neurol. 2009;65(4):403-13.</w:t>
      </w:r>
      <w:bookmarkEnd w:id="32"/>
    </w:p>
    <w:p w:rsidR="00795734" w:rsidRPr="00795734" w:rsidRDefault="00795734" w:rsidP="00795734">
      <w:pPr>
        <w:pStyle w:val="EndNoteBibliography"/>
        <w:spacing w:after="0"/>
      </w:pPr>
      <w:bookmarkStart w:id="33" w:name="_ENREF_32"/>
      <w:r w:rsidRPr="00795734">
        <w:t>32.</w:t>
      </w:r>
      <w:r w:rsidRPr="00795734">
        <w:tab/>
        <w:t>Shaw LM, Vanderstichele H, Knapik-Czajka M, Figurski M, Coart E, Blennow K, et al. Qualification of the analytical and clinical performance of CSF biomarker analyses in ADNI. Acta Neuropathol. 2011;121(5):597-609.</w:t>
      </w:r>
      <w:bookmarkEnd w:id="33"/>
    </w:p>
    <w:p w:rsidR="00795734" w:rsidRPr="00795734" w:rsidRDefault="00795734" w:rsidP="00795734">
      <w:pPr>
        <w:pStyle w:val="EndNoteBibliography"/>
        <w:spacing w:after="0"/>
      </w:pPr>
      <w:bookmarkStart w:id="34" w:name="_ENREF_33"/>
      <w:r w:rsidRPr="00795734">
        <w:t>33.</w:t>
      </w:r>
      <w:r w:rsidRPr="00795734">
        <w:tab/>
        <w:t>Kang JH, Vanderstichele H, Trojanowski JQ, Shaw LM. Simultaneous analysis of cerebrospinal fluid biomarkers using microsphere-based xMAP multiplex technology for early detection of Alzheimer's disease. Methods. 2012;56(4):484-93.</w:t>
      </w:r>
      <w:bookmarkEnd w:id="34"/>
    </w:p>
    <w:p w:rsidR="00795734" w:rsidRPr="00795734" w:rsidRDefault="00795734" w:rsidP="00795734">
      <w:pPr>
        <w:pStyle w:val="EndNoteBibliography"/>
        <w:spacing w:after="0"/>
      </w:pPr>
      <w:bookmarkStart w:id="35" w:name="_ENREF_34"/>
      <w:r w:rsidRPr="00795734">
        <w:t>34.</w:t>
      </w:r>
      <w:r w:rsidRPr="00795734">
        <w:tab/>
        <w:t>Korecka M, Waligorska T, Figurski M, Toledo JB, Arnold SE, Grossman M, et al. Qualification of a surrogate matrix-based absolute quantification method for amyloid-beta(4)(2) in human cerebrospinal fluid using 2D UPLC-tandem mass spectrometry. J Alzheimers Dis. 2014;41(2):441-51.</w:t>
      </w:r>
      <w:bookmarkEnd w:id="35"/>
    </w:p>
    <w:p w:rsidR="00795734" w:rsidRPr="00795734" w:rsidRDefault="00795734" w:rsidP="00795734">
      <w:pPr>
        <w:pStyle w:val="EndNoteBibliography"/>
        <w:spacing w:after="0"/>
      </w:pPr>
      <w:bookmarkStart w:id="36" w:name="_ENREF_35"/>
      <w:r w:rsidRPr="00795734">
        <w:t>35.</w:t>
      </w:r>
      <w:r w:rsidRPr="00795734">
        <w:tab/>
        <w:t>Guo LH, Alexopoulos P, Eisele T, Wagenpfeil S, Kurz A, Perneczky R. The National Institute on Aging-Alzheimer's Association research criteria for mild cognitive impairment due to Alzheimer's disease: predicting the outcome. European archives of psychiatry and clinical neuroscience. 2012.</w:t>
      </w:r>
      <w:bookmarkEnd w:id="36"/>
    </w:p>
    <w:p w:rsidR="00795734" w:rsidRPr="00795734" w:rsidRDefault="00795734" w:rsidP="00795734">
      <w:pPr>
        <w:pStyle w:val="EndNoteBibliography"/>
        <w:spacing w:after="0"/>
      </w:pPr>
      <w:bookmarkStart w:id="37" w:name="_ENREF_36"/>
      <w:r w:rsidRPr="00795734">
        <w:t>36.</w:t>
      </w:r>
      <w:r w:rsidRPr="00795734">
        <w:tab/>
        <w:t>Petersen RC, Aisen P, Boeve BF, Geda YE, Ivnik RJ, Knopman DS, et al. Criteria for mild cognitive impairment due to alzheimer's disease in the community. Ann Neurol. 2013.</w:t>
      </w:r>
      <w:bookmarkEnd w:id="37"/>
    </w:p>
    <w:p w:rsidR="00795734" w:rsidRPr="00795734" w:rsidRDefault="00795734" w:rsidP="00795734">
      <w:pPr>
        <w:pStyle w:val="EndNoteBibliography"/>
        <w:spacing w:after="0"/>
      </w:pPr>
      <w:bookmarkStart w:id="38" w:name="_ENREF_37"/>
      <w:r w:rsidRPr="00795734">
        <w:t>37.</w:t>
      </w:r>
      <w:r w:rsidRPr="00795734">
        <w:tab/>
        <w:t>Lowe VJ, Peller PJ, Weigand SD, Montoya Quintero C, Tosakulwong N, Vemuri P, et al. Application of the National Institute on Aging-Alzheimer's Association AD criteria to ADNI. Neurology. 2013;80(23):2130-7.</w:t>
      </w:r>
      <w:bookmarkEnd w:id="38"/>
    </w:p>
    <w:p w:rsidR="00795734" w:rsidRPr="00795734" w:rsidRDefault="00795734" w:rsidP="00795734">
      <w:pPr>
        <w:pStyle w:val="EndNoteBibliography"/>
        <w:spacing w:after="0"/>
      </w:pPr>
      <w:bookmarkStart w:id="39" w:name="_ENREF_38"/>
      <w:r w:rsidRPr="00795734">
        <w:lastRenderedPageBreak/>
        <w:t>38.</w:t>
      </w:r>
      <w:r w:rsidRPr="00795734">
        <w:tab/>
        <w:t>Wilhelm EE, Oster E, Shoulson I. Approaches and Costs for Sharing Clinical Research Data. JAMA : the journal of the American Medical Association. 2014.</w:t>
      </w:r>
      <w:bookmarkEnd w:id="39"/>
    </w:p>
    <w:p w:rsidR="00795734" w:rsidRPr="00795734" w:rsidRDefault="00795734" w:rsidP="00795734">
      <w:pPr>
        <w:pStyle w:val="EndNoteBibliography"/>
        <w:spacing w:after="0"/>
      </w:pPr>
      <w:bookmarkStart w:id="40" w:name="_ENREF_39"/>
      <w:r w:rsidRPr="00795734">
        <w:t>39.</w:t>
      </w:r>
      <w:r w:rsidRPr="00795734">
        <w:tab/>
        <w:t>Toga AW CK. The informatics core of the Alzheimer's Disease Neuroimaging Initiative. Alzheimers Dement. 2010;6(3):247-56.</w:t>
      </w:r>
      <w:bookmarkEnd w:id="40"/>
    </w:p>
    <w:p w:rsidR="00795734" w:rsidRPr="00795734" w:rsidRDefault="00795734" w:rsidP="00795734">
      <w:pPr>
        <w:pStyle w:val="EndNoteBibliography"/>
        <w:spacing w:after="0"/>
      </w:pPr>
      <w:bookmarkStart w:id="41" w:name="_ENREF_40"/>
      <w:r w:rsidRPr="00795734">
        <w:t>40.</w:t>
      </w:r>
      <w:r w:rsidRPr="00795734">
        <w:tab/>
        <w:t>Parkinson Progression Marker I. The Parkinson Progression Marker Initiative (PPMI). Progress in neurobiology. 2011;95(4):629-35.</w:t>
      </w:r>
      <w:bookmarkEnd w:id="41"/>
    </w:p>
    <w:p w:rsidR="00795734" w:rsidRPr="00795734" w:rsidRDefault="00795734" w:rsidP="00795734">
      <w:pPr>
        <w:pStyle w:val="EndNoteBibliography"/>
        <w:spacing w:after="0"/>
      </w:pPr>
      <w:bookmarkStart w:id="42" w:name="_ENREF_41"/>
      <w:r w:rsidRPr="00795734">
        <w:t>41.</w:t>
      </w:r>
      <w:r w:rsidRPr="00795734">
        <w:tab/>
        <w:t>Rammohan KW. Transformation of MS care in the  21st Century. How NARCRMS will change the way we practice. . 6th Cooperative Meeting of the Consortium of Multiple Sclerosis Centers (CMSC) and the Americas Committee for Treatment and Research In Multiple Sclerosis (ACTRIMS). 2014.</w:t>
      </w:r>
      <w:bookmarkEnd w:id="42"/>
    </w:p>
    <w:p w:rsidR="00795734" w:rsidRPr="00795734" w:rsidRDefault="00795734" w:rsidP="00795734">
      <w:pPr>
        <w:pStyle w:val="EndNoteBibliography"/>
        <w:spacing w:after="0"/>
      </w:pPr>
      <w:bookmarkStart w:id="43" w:name="_ENREF_42"/>
      <w:r w:rsidRPr="00795734">
        <w:t>42.</w:t>
      </w:r>
      <w:r w:rsidRPr="00795734">
        <w:tab/>
        <w:t>Weiner MW, Veitch DP, Aisen PS, Beckett LA, Cairns NJ, Green RC, et al. The Alzheimer's Disease Neuroimaging Initiative: a review of papers published since its inception. Alzheimers Dement. 2013;9(5):e111-94.</w:t>
      </w:r>
      <w:bookmarkEnd w:id="43"/>
    </w:p>
    <w:p w:rsidR="00795734" w:rsidRPr="00795734" w:rsidRDefault="00795734" w:rsidP="00795734">
      <w:pPr>
        <w:pStyle w:val="EndNoteBibliography"/>
        <w:spacing w:after="0"/>
      </w:pPr>
      <w:bookmarkStart w:id="44" w:name="_ENREF_43"/>
      <w:r w:rsidRPr="00795734">
        <w:t>43.</w:t>
      </w:r>
      <w:r w:rsidRPr="00795734">
        <w:tab/>
        <w:t>Mormino EC, Kluth JT, Madison CM, Rabinovici GD, Baker SL, Miller BL, et al. Episodic memory loss is related to hippocampal-mediated beta-amyloid deposition in elderly subjects. Brain. 2009;132(Pt 5):1310-23.</w:t>
      </w:r>
      <w:bookmarkEnd w:id="44"/>
    </w:p>
    <w:p w:rsidR="00795734" w:rsidRPr="00795734" w:rsidRDefault="00795734" w:rsidP="00795734">
      <w:pPr>
        <w:pStyle w:val="EndNoteBibliography"/>
        <w:spacing w:after="0"/>
      </w:pPr>
      <w:bookmarkStart w:id="45" w:name="_ENREF_44"/>
      <w:r w:rsidRPr="00795734">
        <w:t>44.</w:t>
      </w:r>
      <w:r w:rsidRPr="00795734">
        <w:tab/>
        <w:t>Schuff N, Woerner N, Boreta L, Kornfield T, Shaw LM, Trojanowski JQ, et al. MRI of hippocampal volume loss in early Alzheimer's disease in relation to ApoE genotype and biomarkers. Brain. 2009;132(Pt 4):1067-77.</w:t>
      </w:r>
      <w:bookmarkEnd w:id="45"/>
    </w:p>
    <w:p w:rsidR="00795734" w:rsidRPr="00795734" w:rsidRDefault="00795734" w:rsidP="00795734">
      <w:pPr>
        <w:pStyle w:val="EndNoteBibliography"/>
        <w:spacing w:after="0"/>
      </w:pPr>
      <w:bookmarkStart w:id="46" w:name="_ENREF_45"/>
      <w:r w:rsidRPr="00795734">
        <w:t>45.</w:t>
      </w:r>
      <w:r w:rsidRPr="00795734">
        <w:tab/>
        <w:t>Jack CR, Jr., Knopman DS, Jagust WJ, Petersen RC, Weiner MW, Aisen PS, et al. Tracking pathophysiological processes in Alzheimer's disease: an updated hypothetical model of dynamic biomarkers. Lancet Neurol. 2013;12(2):207-16.</w:t>
      </w:r>
      <w:bookmarkEnd w:id="46"/>
    </w:p>
    <w:p w:rsidR="00795734" w:rsidRPr="00795734" w:rsidRDefault="00795734" w:rsidP="00795734">
      <w:pPr>
        <w:pStyle w:val="EndNoteBibliography"/>
        <w:spacing w:after="0"/>
      </w:pPr>
      <w:bookmarkStart w:id="47" w:name="_ENREF_46"/>
      <w:r w:rsidRPr="00795734">
        <w:t>46.</w:t>
      </w:r>
      <w:r w:rsidRPr="00795734">
        <w:tab/>
        <w:t>Jack CR, Jr., Lowe VJ, Weigand SD, Wiste HJ, Senjem ML, Knopman DS, et al. Serial PIB and MRI in normal, mild cognitive impairment and Alzheimer's disease: implications for sequence of pathological events in Alzheimer's disease. Brain. 2009;132(Pt 5):1355-65.</w:t>
      </w:r>
      <w:bookmarkEnd w:id="47"/>
    </w:p>
    <w:p w:rsidR="00795734" w:rsidRPr="00795734" w:rsidRDefault="00795734" w:rsidP="00795734">
      <w:pPr>
        <w:pStyle w:val="EndNoteBibliography"/>
        <w:spacing w:after="0"/>
      </w:pPr>
      <w:bookmarkStart w:id="48" w:name="_ENREF_47"/>
      <w:r w:rsidRPr="00795734">
        <w:t>47.</w:t>
      </w:r>
      <w:r w:rsidRPr="00795734">
        <w:tab/>
        <w:t>Jack CR, Jr., Wiste HJ, Vemuri P, Weigand SD, Senjem ML, Zeng G, et al. Brain beta-amyloid measures and magnetic resonance imaging atrophy both predict time-to-progression from mild cognitive impairment to Alzheimer's disease. Brain. 2010;133(11):3336-48.</w:t>
      </w:r>
      <w:bookmarkEnd w:id="48"/>
    </w:p>
    <w:p w:rsidR="00795734" w:rsidRPr="00795734" w:rsidRDefault="00795734" w:rsidP="00795734">
      <w:pPr>
        <w:pStyle w:val="EndNoteBibliography"/>
        <w:spacing w:after="0"/>
      </w:pPr>
      <w:bookmarkStart w:id="49" w:name="_ENREF_48"/>
      <w:r w:rsidRPr="00795734">
        <w:t>48.</w:t>
      </w:r>
      <w:r w:rsidRPr="00795734">
        <w:tab/>
        <w:t>Schott JM, Bartlett JW, Fox NC, Barnes J. Increased brain atrophy rates in cognitively normal older adults with low cerebrospinal fluid Abeta1-42. Ann Neurol. 2010;68(6):825-34.</w:t>
      </w:r>
      <w:bookmarkEnd w:id="49"/>
    </w:p>
    <w:p w:rsidR="00795734" w:rsidRPr="00795734" w:rsidRDefault="00795734" w:rsidP="00795734">
      <w:pPr>
        <w:pStyle w:val="EndNoteBibliography"/>
        <w:spacing w:after="0"/>
      </w:pPr>
      <w:bookmarkStart w:id="50" w:name="_ENREF_49"/>
      <w:r w:rsidRPr="00795734">
        <w:t>49.</w:t>
      </w:r>
      <w:r w:rsidRPr="00795734">
        <w:tab/>
        <w:t>Young AL, Oxtoby NP, Daga P, Cash DM, Fox NC, Ourselin S, et al. A data-driven model of biomarker changes in sporadic Alzheimer's disease. Brain. 2014;137(Pt 9):2564-77.</w:t>
      </w:r>
      <w:bookmarkEnd w:id="50"/>
    </w:p>
    <w:p w:rsidR="00795734" w:rsidRPr="00795734" w:rsidRDefault="00795734" w:rsidP="00795734">
      <w:pPr>
        <w:pStyle w:val="EndNoteBibliography"/>
        <w:spacing w:after="0"/>
      </w:pPr>
      <w:bookmarkStart w:id="51" w:name="_ENREF_50"/>
      <w:r w:rsidRPr="00795734">
        <w:t>50.</w:t>
      </w:r>
      <w:r w:rsidRPr="00795734">
        <w:tab/>
        <w:t>Leung KK, Bartlett JW, Barnes J, Manning EN, Ourselin S, Fox NC, et al. Cerebral atrophy in mild cognitive impairment and Alzheimer disease: rates and acceleration. Neurology. 2013;80(7):648-54.</w:t>
      </w:r>
      <w:bookmarkEnd w:id="51"/>
    </w:p>
    <w:p w:rsidR="00795734" w:rsidRPr="00795734" w:rsidRDefault="00795734" w:rsidP="00795734">
      <w:pPr>
        <w:pStyle w:val="EndNoteBibliography"/>
        <w:spacing w:after="0"/>
      </w:pPr>
      <w:bookmarkStart w:id="52" w:name="_ENREF_51"/>
      <w:r w:rsidRPr="00795734">
        <w:t>51.</w:t>
      </w:r>
      <w:r w:rsidRPr="00795734">
        <w:tab/>
        <w:t>Evans MC, Barnes J, Nielsen C, Kim LG, Clegg SL, Blair M, et al. Volume changes in Alzheimer's disease and mild cognitive impairment: cognitive associations. Eur Radiol. 2010;20(3):674-82.</w:t>
      </w:r>
      <w:bookmarkEnd w:id="52"/>
    </w:p>
    <w:p w:rsidR="00795734" w:rsidRPr="00795734" w:rsidRDefault="00795734" w:rsidP="00795734">
      <w:pPr>
        <w:pStyle w:val="EndNoteBibliography"/>
        <w:spacing w:after="0"/>
      </w:pPr>
      <w:bookmarkStart w:id="53" w:name="_ENREF_52"/>
      <w:r w:rsidRPr="00795734">
        <w:t>52.</w:t>
      </w:r>
      <w:r w:rsidRPr="00795734">
        <w:tab/>
        <w:t>Shaw LM, Vanderstichele H, Knapik-Czajka M, Clark CM, Aisen PS, Petersen RC, et al. Cerebrospinal fluid biomarker signature in Alzheimer's disease neuroimaging initiative subjects. Ann Neurol. 2009;65(4):403-13.</w:t>
      </w:r>
      <w:bookmarkEnd w:id="53"/>
    </w:p>
    <w:p w:rsidR="00795734" w:rsidRPr="00795734" w:rsidRDefault="00795734" w:rsidP="00795734">
      <w:pPr>
        <w:pStyle w:val="EndNoteBibliography"/>
        <w:spacing w:after="0"/>
      </w:pPr>
      <w:bookmarkStart w:id="54" w:name="_ENREF_53"/>
      <w:r w:rsidRPr="00795734">
        <w:t>53.</w:t>
      </w:r>
      <w:r w:rsidRPr="00795734">
        <w:tab/>
        <w:t>De Meyer G, Shapiro F, Vanderstichele H, Vanmechelen E, Engelborghs S, De Deyn PP, et al. Diagnosis-Independent Alzheimer Disease Biomarker Signature in Cognitively Normal Elderly People. Arch Neurol. 2010;67(8):949-56.</w:t>
      </w:r>
      <w:bookmarkEnd w:id="54"/>
    </w:p>
    <w:p w:rsidR="00795734" w:rsidRPr="00795734" w:rsidRDefault="00795734" w:rsidP="00795734">
      <w:pPr>
        <w:pStyle w:val="EndNoteBibliography"/>
        <w:spacing w:after="0"/>
      </w:pPr>
      <w:bookmarkStart w:id="55" w:name="_ENREF_54"/>
      <w:r w:rsidRPr="00795734">
        <w:t>54.</w:t>
      </w:r>
      <w:r w:rsidRPr="00795734">
        <w:tab/>
        <w:t>Buchhave P, Minthon L, Zetterberg H, Wallin AK, Blennow K, Hansson O. Cerebrospinal fluid levels of beta-amyloid 1-42, but not of tau, are fully changed already 5 to 10 years before the onset of Alzheimer dementia. Arch Gen Psychiatry. 2012;69(1):98-106.</w:t>
      </w:r>
      <w:bookmarkEnd w:id="55"/>
    </w:p>
    <w:p w:rsidR="00795734" w:rsidRPr="00795734" w:rsidRDefault="00795734" w:rsidP="00795734">
      <w:pPr>
        <w:pStyle w:val="EndNoteBibliography"/>
        <w:spacing w:after="0"/>
      </w:pPr>
      <w:bookmarkStart w:id="56" w:name="_ENREF_55"/>
      <w:r w:rsidRPr="00795734">
        <w:t>55.</w:t>
      </w:r>
      <w:r w:rsidRPr="00795734">
        <w:tab/>
        <w:t>Randall C, Mosconi L, de Leon M, Glodzik L. Cerebrospinal fluid biomarkers of Alzheimer's disease in healthy elderly. Frontiers in bioscience. 2013;18:1150-73.</w:t>
      </w:r>
      <w:bookmarkEnd w:id="56"/>
    </w:p>
    <w:p w:rsidR="00795734" w:rsidRPr="00795734" w:rsidRDefault="00795734" w:rsidP="00795734">
      <w:pPr>
        <w:pStyle w:val="EndNoteBibliography"/>
        <w:spacing w:after="0"/>
      </w:pPr>
      <w:bookmarkStart w:id="57" w:name="_ENREF_56"/>
      <w:r w:rsidRPr="00795734">
        <w:lastRenderedPageBreak/>
        <w:t>56.</w:t>
      </w:r>
      <w:r w:rsidRPr="00795734">
        <w:tab/>
        <w:t>Dubois B, Feldman HH, Jacova C, Hampel H, Molinuevo JL, Blennow K, et al. Advancing research diagnostic criteria for Alzheimer's disease: the IWG-2 criteria. Lancet Neurol. 2014;13(6):614-29.</w:t>
      </w:r>
      <w:bookmarkEnd w:id="57"/>
    </w:p>
    <w:p w:rsidR="00795734" w:rsidRPr="00795734" w:rsidRDefault="00795734" w:rsidP="00795734">
      <w:pPr>
        <w:pStyle w:val="EndNoteBibliography"/>
        <w:spacing w:after="0"/>
      </w:pPr>
      <w:bookmarkStart w:id="58" w:name="_ENREF_57"/>
      <w:r w:rsidRPr="00795734">
        <w:t>57.</w:t>
      </w:r>
      <w:r w:rsidRPr="00795734">
        <w:tab/>
        <w:t>Vemuri P, Wiste HJ, Weigand SD, Shaw LM, Trojanowski JQ, Weiner MW, et al. MRI and CSF biomarkers in normal, MCI, and AD subjects: diagnostic discrimination and cognitive correlations. Neurology. 2009;73(4):287-93.</w:t>
      </w:r>
      <w:bookmarkEnd w:id="58"/>
    </w:p>
    <w:p w:rsidR="00795734" w:rsidRPr="00795734" w:rsidRDefault="00795734" w:rsidP="00795734">
      <w:pPr>
        <w:pStyle w:val="EndNoteBibliography"/>
        <w:spacing w:after="0"/>
      </w:pPr>
      <w:bookmarkStart w:id="59" w:name="_ENREF_58"/>
      <w:r w:rsidRPr="00795734">
        <w:t>58.</w:t>
      </w:r>
      <w:r w:rsidRPr="00795734">
        <w:tab/>
        <w:t>Vemuri P, Wiste HJ, Weigand SD, Shaw LM, Trojanowski JQ, Weiner MW, et al. MRI and CSF biomarkers in normal, MCI, and AD subjects: predicting future clinical change. Neurology. 2009;73(4):294-301.</w:t>
      </w:r>
      <w:bookmarkEnd w:id="59"/>
    </w:p>
    <w:p w:rsidR="00795734" w:rsidRPr="00795734" w:rsidRDefault="00795734" w:rsidP="00795734">
      <w:pPr>
        <w:pStyle w:val="EndNoteBibliography"/>
        <w:spacing w:after="0"/>
      </w:pPr>
      <w:bookmarkStart w:id="60" w:name="_ENREF_59"/>
      <w:r w:rsidRPr="00795734">
        <w:t>59.</w:t>
      </w:r>
      <w:r w:rsidRPr="00795734">
        <w:tab/>
        <w:t>Cuingnet R, Gerardin E, Tessieras J, Auzias G, Lehericy S, Habert MO, et al. Automatic classification of patients with Alzheimer's disease from structural MRI: A comparison of ten methods using the ADNI database. Neuroimage. 2010;56(2):766-81.</w:t>
      </w:r>
      <w:bookmarkEnd w:id="60"/>
    </w:p>
    <w:p w:rsidR="00795734" w:rsidRPr="00795734" w:rsidRDefault="00795734" w:rsidP="00795734">
      <w:pPr>
        <w:pStyle w:val="EndNoteBibliography"/>
        <w:spacing w:after="0"/>
      </w:pPr>
      <w:bookmarkStart w:id="61" w:name="_ENREF_60"/>
      <w:r w:rsidRPr="00795734">
        <w:t>60.</w:t>
      </w:r>
      <w:r w:rsidRPr="00795734">
        <w:tab/>
        <w:t>Chen K, Ayutyanont N, Langbaum JB, Fleisher AS, Reschke C, Lee W, et al. Characterizing Alzheimer's disease using a hypometabolic convergence index. Neuroimage. 2011;56(1):52-60.</w:t>
      </w:r>
      <w:bookmarkEnd w:id="61"/>
    </w:p>
    <w:p w:rsidR="00795734" w:rsidRPr="00795734" w:rsidRDefault="00795734" w:rsidP="00795734">
      <w:pPr>
        <w:pStyle w:val="EndNoteBibliography"/>
        <w:spacing w:after="0"/>
      </w:pPr>
      <w:bookmarkStart w:id="62" w:name="_ENREF_61"/>
      <w:r w:rsidRPr="00795734">
        <w:t>61.</w:t>
      </w:r>
      <w:r w:rsidRPr="00795734">
        <w:tab/>
        <w:t>Zhang D, Wang Y, Zhou L, Yuan H, Shen D. Multimodal classification of Alzheimer's disease and mild cognitive impairment. Neuroimage. 2011;55(3):856-67.</w:t>
      </w:r>
      <w:bookmarkEnd w:id="62"/>
    </w:p>
    <w:p w:rsidR="00795734" w:rsidRPr="00795734" w:rsidRDefault="00795734" w:rsidP="00795734">
      <w:pPr>
        <w:pStyle w:val="EndNoteBibliography"/>
        <w:spacing w:after="0"/>
      </w:pPr>
      <w:bookmarkStart w:id="63" w:name="_ENREF_62"/>
      <w:r w:rsidRPr="00795734">
        <w:t>62.</w:t>
      </w:r>
      <w:r w:rsidRPr="00795734">
        <w:tab/>
        <w:t>Zhang D, Shen D. Multi-modal multi-task learning for joint prediction of multiple regression and classification variables in Alzheimer's disease. Neuroimage. 2012;59(2):895-907.</w:t>
      </w:r>
      <w:bookmarkEnd w:id="63"/>
    </w:p>
    <w:p w:rsidR="00795734" w:rsidRPr="00795734" w:rsidRDefault="00795734" w:rsidP="00795734">
      <w:pPr>
        <w:pStyle w:val="EndNoteBibliography"/>
        <w:spacing w:after="0"/>
      </w:pPr>
      <w:bookmarkStart w:id="64" w:name="_ENREF_63"/>
      <w:r w:rsidRPr="00795734">
        <w:t>63.</w:t>
      </w:r>
      <w:r w:rsidRPr="00795734">
        <w:tab/>
        <w:t>Potkin SG, Guffanti G, Lakatos A, Turner JA, Kruggel F, Fallon JH, et al. Hippocampal atrophy as a quantitative trait in a genome-wide association study identifying novel susceptibility genes for Alzheimer's disease. PLoS One. 2009;4(8):e6501.</w:t>
      </w:r>
      <w:bookmarkEnd w:id="64"/>
    </w:p>
    <w:p w:rsidR="00795734" w:rsidRPr="00795734" w:rsidRDefault="00795734" w:rsidP="00795734">
      <w:pPr>
        <w:pStyle w:val="EndNoteBibliography"/>
        <w:spacing w:after="0"/>
      </w:pPr>
      <w:bookmarkStart w:id="65" w:name="_ENREF_64"/>
      <w:r w:rsidRPr="00795734">
        <w:t>64.</w:t>
      </w:r>
      <w:r w:rsidRPr="00795734">
        <w:tab/>
        <w:t>Han MR, Schellenberg GD, Wang LS. Genome-wide association reveals genetic effects on human Abeta42 and tau protein levels in cerebrospinal fluids: a case control study. BMC Neurol. 2010;10:90.</w:t>
      </w:r>
      <w:bookmarkEnd w:id="65"/>
    </w:p>
    <w:p w:rsidR="00795734" w:rsidRPr="00795734" w:rsidRDefault="00795734" w:rsidP="00795734">
      <w:pPr>
        <w:pStyle w:val="EndNoteBibliography"/>
        <w:spacing w:after="0"/>
      </w:pPr>
      <w:bookmarkStart w:id="66" w:name="_ENREF_65"/>
      <w:r w:rsidRPr="00795734">
        <w:t>65.</w:t>
      </w:r>
      <w:r w:rsidRPr="00795734">
        <w:tab/>
        <w:t>Shen L, Kim S, Risacher SL, Nho K, Swaminathan S, West JD, et al. Whole genome association study of brain-wide imaging phenotypes for identifying quantitative trait loci in MCI and AD: A study of the ADNI cohort. Neuroimage. 2010;53(3):1051-63.</w:t>
      </w:r>
      <w:bookmarkEnd w:id="66"/>
    </w:p>
    <w:p w:rsidR="00795734" w:rsidRPr="00795734" w:rsidRDefault="00795734" w:rsidP="00795734">
      <w:pPr>
        <w:pStyle w:val="EndNoteBibliography"/>
        <w:spacing w:after="0"/>
      </w:pPr>
      <w:bookmarkStart w:id="67" w:name="_ENREF_66"/>
      <w:r w:rsidRPr="00795734">
        <w:t>66.</w:t>
      </w:r>
      <w:r w:rsidRPr="00795734">
        <w:tab/>
        <w:t>Stein JL, Hua X, Lee S, Ho AJ, Leow AD, Toga AW, et al. Voxelwise genome-wide association study (vGWAS). Neuroimage. 2010;53(3):1160-74.</w:t>
      </w:r>
      <w:bookmarkEnd w:id="67"/>
    </w:p>
    <w:p w:rsidR="00795734" w:rsidRPr="00795734" w:rsidRDefault="00795734" w:rsidP="00795734">
      <w:pPr>
        <w:pStyle w:val="EndNoteBibliography"/>
        <w:spacing w:after="0"/>
      </w:pPr>
      <w:bookmarkStart w:id="68" w:name="_ENREF_67"/>
      <w:r w:rsidRPr="00795734">
        <w:t>67.</w:t>
      </w:r>
      <w:r w:rsidRPr="00795734">
        <w:tab/>
        <w:t>Furney SJ, Simmons A, Breen G, Pedroso I, Lunnon K, Proitsi P, et al. Genome-wide association with MRI atrophy measures as a quantitative trait locus for Alzheimer's disease. Mol Psychiatry. 2010;Epub ahead of print.</w:t>
      </w:r>
      <w:bookmarkEnd w:id="68"/>
    </w:p>
    <w:p w:rsidR="00795734" w:rsidRPr="00795734" w:rsidRDefault="00795734" w:rsidP="00795734">
      <w:pPr>
        <w:pStyle w:val="EndNoteBibliography"/>
        <w:spacing w:after="0"/>
      </w:pPr>
      <w:bookmarkStart w:id="69" w:name="_ENREF_68"/>
      <w:r w:rsidRPr="00795734">
        <w:t>68.</w:t>
      </w:r>
      <w:r w:rsidRPr="00795734">
        <w:tab/>
        <w:t>Lakatos A, Derbeneva O, Younes D, Keator D, Bakken T, Lvova M, et al. Association between mitochondrial DNA variations and Alzheimer's disease in the ADNI cohort. Neurobiol Aging. 2010;31(8):1355-63.</w:t>
      </w:r>
      <w:bookmarkEnd w:id="69"/>
    </w:p>
    <w:p w:rsidR="00795734" w:rsidRPr="00795734" w:rsidRDefault="00795734" w:rsidP="00795734">
      <w:pPr>
        <w:pStyle w:val="EndNoteBibliography"/>
        <w:spacing w:after="0"/>
      </w:pPr>
      <w:bookmarkStart w:id="70" w:name="_ENREF_69"/>
      <w:r w:rsidRPr="00795734">
        <w:t>69.</w:t>
      </w:r>
      <w:r w:rsidRPr="00795734">
        <w:tab/>
        <w:t>Swaminathan S, Huentelman MJ, Corneveaux JJ, Myers AJ, Faber KM, Foroud T, et al. Analysis of copy number variation in Alzheimer's disease in a cohort of clinically characterized and neuropathologically verified individuals. PLoS One. 2012;7(12):e50640.</w:t>
      </w:r>
      <w:bookmarkEnd w:id="70"/>
    </w:p>
    <w:p w:rsidR="00795734" w:rsidRPr="00795734" w:rsidRDefault="00795734" w:rsidP="00795734">
      <w:pPr>
        <w:pStyle w:val="EndNoteBibliography"/>
        <w:spacing w:after="0"/>
      </w:pPr>
      <w:bookmarkStart w:id="71" w:name="_ENREF_70"/>
      <w:r w:rsidRPr="00795734">
        <w:t>70.</w:t>
      </w:r>
      <w:r w:rsidRPr="00795734">
        <w:tab/>
        <w:t>Ramanan VK, Kim S, Holohan K, Shen L, Nho K, Risacher SL, et al. Genome-wide pathway analysis of memory impairment in the Alzheimer's Disease Neuroimaging Initiative (ADNI) cohort implicates gene candidates, canonical pathways, and networks. Brain Imaging Behav. 2012.</w:t>
      </w:r>
      <w:bookmarkEnd w:id="71"/>
    </w:p>
    <w:p w:rsidR="00795734" w:rsidRPr="00795734" w:rsidRDefault="00795734" w:rsidP="00795734">
      <w:pPr>
        <w:pStyle w:val="EndNoteBibliography"/>
        <w:spacing w:after="0"/>
      </w:pPr>
      <w:bookmarkStart w:id="72" w:name="_ENREF_71"/>
      <w:r w:rsidRPr="00795734">
        <w:t>71.</w:t>
      </w:r>
      <w:r w:rsidRPr="00795734">
        <w:tab/>
        <w:t>Rajagopalan P, Hibar DP, Thompson PM. TREM2 and neurodegenerative disease. N Engl J Med. 2013;369(16):1565-7.</w:t>
      </w:r>
      <w:bookmarkEnd w:id="72"/>
    </w:p>
    <w:p w:rsidR="00795734" w:rsidRPr="00795734" w:rsidRDefault="00795734" w:rsidP="00795734">
      <w:pPr>
        <w:pStyle w:val="EndNoteBibliography"/>
        <w:spacing w:after="0"/>
      </w:pPr>
      <w:bookmarkStart w:id="73" w:name="_ENREF_72"/>
      <w:r w:rsidRPr="00795734">
        <w:t>72.</w:t>
      </w:r>
      <w:r w:rsidRPr="00795734">
        <w:tab/>
        <w:t>Jahanshad N, Rajagopalan P, Hua X, Hibar DP, Nir TM, Toga AW, et al. Genome-wide scan of healthy human connectome discovers SPON1 gene variant influencing dementia severity. Proc Natl Acad Sci U S A. 2013;110(12):4768-73.</w:t>
      </w:r>
      <w:bookmarkEnd w:id="73"/>
    </w:p>
    <w:p w:rsidR="00795734" w:rsidRPr="00795734" w:rsidRDefault="00795734" w:rsidP="00795734">
      <w:pPr>
        <w:pStyle w:val="EndNoteBibliography"/>
        <w:spacing w:after="0"/>
      </w:pPr>
      <w:bookmarkStart w:id="74" w:name="_ENREF_73"/>
      <w:r w:rsidRPr="00795734">
        <w:t>73.</w:t>
      </w:r>
      <w:r w:rsidRPr="00795734">
        <w:tab/>
        <w:t>Nho K, Corneveaux JJ, Kim S, Lin H, Risacher SL, Shen L, et al. Whole-exome sequencing and imaging genetics identify functional variants for rate of change in hippocampal volume in mild cognitive impairment. Mol Psychiatry. 2013;18(7):781-7.</w:t>
      </w:r>
      <w:bookmarkEnd w:id="74"/>
    </w:p>
    <w:p w:rsidR="00795734" w:rsidRPr="00795734" w:rsidRDefault="00795734" w:rsidP="00795734">
      <w:pPr>
        <w:pStyle w:val="EndNoteBibliography"/>
        <w:spacing w:after="0"/>
      </w:pPr>
      <w:bookmarkStart w:id="75" w:name="_ENREF_74"/>
      <w:r w:rsidRPr="00795734">
        <w:lastRenderedPageBreak/>
        <w:t>74.</w:t>
      </w:r>
      <w:r w:rsidRPr="00795734">
        <w:tab/>
        <w:t>Risacher SL, Kim S, Shen L, Nho K, Foroud T, Green RC, et al. The role of apolipoprotein E (APOE) genotype in early mild cognitive impairment (E-MCI). Frontiers in aging neuroscience. 2013;5:11.</w:t>
      </w:r>
      <w:bookmarkEnd w:id="75"/>
    </w:p>
    <w:p w:rsidR="00795734" w:rsidRPr="00795734" w:rsidRDefault="00795734" w:rsidP="00795734">
      <w:pPr>
        <w:pStyle w:val="EndNoteBibliography"/>
        <w:spacing w:after="0"/>
      </w:pPr>
      <w:bookmarkStart w:id="76" w:name="_ENREF_75"/>
      <w:r w:rsidRPr="00795734">
        <w:t>75.</w:t>
      </w:r>
      <w:r w:rsidRPr="00795734">
        <w:tab/>
        <w:t>Kim S, Swaminathan S, Inlow M, Risacher SL, Nho K, Shen L, et al. Influence of genetic variation on plasma protein levels in older adults using a multi-analyte panel. PLoS One. 2013;8(7):e70269.</w:t>
      </w:r>
      <w:bookmarkEnd w:id="76"/>
    </w:p>
    <w:p w:rsidR="00795734" w:rsidRPr="00795734" w:rsidRDefault="00795734" w:rsidP="00795734">
      <w:pPr>
        <w:pStyle w:val="EndNoteBibliography"/>
        <w:spacing w:after="0"/>
      </w:pPr>
      <w:bookmarkStart w:id="77" w:name="_ENREF_76"/>
      <w:r w:rsidRPr="00795734">
        <w:t>76.</w:t>
      </w:r>
      <w:r w:rsidRPr="00795734">
        <w:tab/>
        <w:t>Ramanan VK, Risacher SL, Nho K, Kim S, Swaminathan S, Shen L, et al. APOE and BCHE as modulators of cerebral amyloid deposition: a florbetapir PET genome-wide association study. Mol Psychiatry. 2013.</w:t>
      </w:r>
      <w:bookmarkEnd w:id="77"/>
    </w:p>
    <w:p w:rsidR="00795734" w:rsidRPr="00795734" w:rsidRDefault="00795734" w:rsidP="00795734">
      <w:pPr>
        <w:pStyle w:val="EndNoteBibliography"/>
        <w:spacing w:after="0"/>
      </w:pPr>
      <w:bookmarkStart w:id="78" w:name="_ENREF_77"/>
      <w:r w:rsidRPr="00795734">
        <w:t>77.</w:t>
      </w:r>
      <w:r w:rsidRPr="00795734">
        <w:tab/>
        <w:t>Hollingworth P, Harold D, Sims R, Gerrish A, Lambert JC, Carrasquillo MM, et al. Common variants at ABCA7, MS4A6A/MS4A4E, EPHA1, CD33 and CD2AP are associated with Alzheimer's disease. Nat Genet. 2011;43(5):429-35.</w:t>
      </w:r>
      <w:bookmarkEnd w:id="78"/>
    </w:p>
    <w:p w:rsidR="00795734" w:rsidRPr="00795734" w:rsidRDefault="00795734" w:rsidP="00795734">
      <w:pPr>
        <w:pStyle w:val="EndNoteBibliography"/>
        <w:spacing w:after="0"/>
      </w:pPr>
      <w:bookmarkStart w:id="79" w:name="_ENREF_78"/>
      <w:r w:rsidRPr="00795734">
        <w:t>78.</w:t>
      </w:r>
      <w:r w:rsidRPr="00795734">
        <w:tab/>
        <w:t>Naj AC, Jun G, Beecham GW, Wang LS, Vardarajan BN, Buros J, et al. Common variants at MS4A4/MS4A6E, CD2AP, CD33 and EPHA1 are associated with late-onset Alzheimer's disease. Nat Genet. 2011;43(5):436-41.</w:t>
      </w:r>
      <w:bookmarkEnd w:id="79"/>
    </w:p>
    <w:p w:rsidR="00795734" w:rsidRPr="00795734" w:rsidRDefault="00795734" w:rsidP="00795734">
      <w:pPr>
        <w:pStyle w:val="EndNoteBibliography"/>
        <w:spacing w:after="0"/>
      </w:pPr>
      <w:bookmarkStart w:id="80" w:name="_ENREF_79"/>
      <w:r w:rsidRPr="00795734">
        <w:t>79.</w:t>
      </w:r>
      <w:r w:rsidRPr="00795734">
        <w:tab/>
        <w:t>Karch CM, Goate AM. Alzheimer's Disease Risk Genes and Mechanisms of Disease Pathogenesis. Biol Psychiatry. 2014.</w:t>
      </w:r>
      <w:bookmarkEnd w:id="80"/>
    </w:p>
    <w:p w:rsidR="00795734" w:rsidRPr="00795734" w:rsidRDefault="00795734" w:rsidP="00795734">
      <w:pPr>
        <w:pStyle w:val="EndNoteBibliography"/>
        <w:spacing w:after="0"/>
      </w:pPr>
      <w:bookmarkStart w:id="81" w:name="_ENREF_80"/>
      <w:r w:rsidRPr="00795734">
        <w:t>80.</w:t>
      </w:r>
      <w:r w:rsidRPr="00795734">
        <w:tab/>
        <w:t>Stein JL, Medland SE, Vasquez AA, Hibar DP, Senstad RE, Winkler AM, et al. Identification of common variants associated with human hippocampal and intracranial volumes. Nat Genet. 2012;44(5):552-61.</w:t>
      </w:r>
      <w:bookmarkEnd w:id="81"/>
    </w:p>
    <w:p w:rsidR="00795734" w:rsidRPr="00795734" w:rsidRDefault="00795734" w:rsidP="00795734">
      <w:pPr>
        <w:pStyle w:val="EndNoteBibliography"/>
        <w:spacing w:after="0"/>
      </w:pPr>
      <w:bookmarkStart w:id="82" w:name="_ENREF_81"/>
      <w:r w:rsidRPr="00795734">
        <w:t>81.</w:t>
      </w:r>
      <w:r w:rsidRPr="00795734">
        <w:tab/>
        <w:t>Bis JC, DeCarli C, Smith AV, van der Lijn F, Crivello F, Fornage M, et al. Common variants at 12q14 and 12q24 are associated with hippocampal volume. Nat Genet. 2012;44(5):545-51.</w:t>
      </w:r>
      <w:bookmarkEnd w:id="82"/>
    </w:p>
    <w:p w:rsidR="00795734" w:rsidRPr="00795734" w:rsidRDefault="00795734" w:rsidP="00795734">
      <w:pPr>
        <w:pStyle w:val="EndNoteBibliography"/>
        <w:spacing w:after="0"/>
      </w:pPr>
      <w:bookmarkStart w:id="83" w:name="_ENREF_82"/>
      <w:r w:rsidRPr="00795734">
        <w:t>82.</w:t>
      </w:r>
      <w:r w:rsidRPr="00795734">
        <w:tab/>
        <w:t>Rhinn H, Fujita R, Qiang L, Cheng R, Lee JH, Abeliovich A. Integrative genomics identifies APOE epsilon4 effectors in Alzheimer's disease. Nature. 2013;500(7460):45-50.</w:t>
      </w:r>
      <w:bookmarkEnd w:id="83"/>
    </w:p>
    <w:p w:rsidR="00795734" w:rsidRPr="00795734" w:rsidRDefault="00795734" w:rsidP="00795734">
      <w:pPr>
        <w:pStyle w:val="EndNoteBibliography"/>
        <w:spacing w:after="0"/>
      </w:pPr>
      <w:bookmarkStart w:id="84" w:name="_ENREF_83"/>
      <w:r w:rsidRPr="00795734">
        <w:t>83.</w:t>
      </w:r>
      <w:r w:rsidRPr="00795734">
        <w:tab/>
        <w:t>Lambert JC, Ibrahim-Verbaas CA, Harold D, Naj AC, Sims R, Bellenguez C, et al. Meta-analysis of 74,046 individuals identifies 11 new susceptibility loci for Alzheimer's disease. Nat Genet. 2013;45(12):1452-8.</w:t>
      </w:r>
      <w:bookmarkEnd w:id="84"/>
    </w:p>
    <w:p w:rsidR="00795734" w:rsidRPr="00795734" w:rsidRDefault="00795734" w:rsidP="00795734">
      <w:pPr>
        <w:pStyle w:val="EndNoteBibliography"/>
        <w:spacing w:after="0"/>
      </w:pPr>
      <w:bookmarkStart w:id="85" w:name="_ENREF_84"/>
      <w:r w:rsidRPr="00795734">
        <w:t>84.</w:t>
      </w:r>
      <w:r w:rsidRPr="00795734">
        <w:tab/>
        <w:t>Carrillo MC, Bain LJ, Frisoni GB, Weiner MW. Worldwide Alzheimer's disease neuroimaging initiative. Alzheimers Dement. 2012;8(4):337-42.</w:t>
      </w:r>
      <w:bookmarkEnd w:id="85"/>
    </w:p>
    <w:p w:rsidR="00795734" w:rsidRPr="00795734" w:rsidRDefault="00795734" w:rsidP="00795734">
      <w:pPr>
        <w:pStyle w:val="EndNoteBibliography"/>
        <w:spacing w:after="0"/>
      </w:pPr>
      <w:bookmarkStart w:id="86" w:name="_ENREF_85"/>
      <w:r w:rsidRPr="00795734">
        <w:t>85.</w:t>
      </w:r>
      <w:r w:rsidRPr="00795734">
        <w:tab/>
        <w:t>Boccardi M, Bocchetta M, Ganzola R, Robitaille N, Redolfi A, Duchesne S, et al. Operationalizing protocol differences for EADC-ADNI manual hippocampal segmentation. Alzheimers Dement. 2013.</w:t>
      </w:r>
      <w:bookmarkEnd w:id="86"/>
    </w:p>
    <w:p w:rsidR="00795734" w:rsidRPr="00795734" w:rsidRDefault="00795734" w:rsidP="00795734">
      <w:pPr>
        <w:pStyle w:val="EndNoteBibliography"/>
        <w:spacing w:after="0"/>
      </w:pPr>
      <w:bookmarkStart w:id="87" w:name="_ENREF_86"/>
      <w:r w:rsidRPr="00795734">
        <w:t>86.</w:t>
      </w:r>
      <w:r w:rsidRPr="00795734">
        <w:tab/>
        <w:t>Frisoni GB. Alzheimer's disease neuroimaging Initiative in Europe. Alzheimers Dement. 2010;6(3):280-5.</w:t>
      </w:r>
      <w:bookmarkEnd w:id="87"/>
    </w:p>
    <w:p w:rsidR="00795734" w:rsidRPr="00795734" w:rsidRDefault="00795734" w:rsidP="00795734">
      <w:pPr>
        <w:pStyle w:val="EndNoteBibliography"/>
        <w:spacing w:after="0"/>
      </w:pPr>
      <w:bookmarkStart w:id="88" w:name="_ENREF_87"/>
      <w:r w:rsidRPr="00795734">
        <w:t>87.</w:t>
      </w:r>
      <w:r w:rsidRPr="00795734">
        <w:tab/>
        <w:t>Frisoni GB, Jack CR. Harmonization of magnetic resonance-based manual hippocampal segmentation: a mandatory step for wide clinical use. Alzheimers Dement. 2011;7(2):171-4.</w:t>
      </w:r>
      <w:bookmarkEnd w:id="88"/>
    </w:p>
    <w:p w:rsidR="00795734" w:rsidRPr="00795734" w:rsidRDefault="00795734" w:rsidP="00795734">
      <w:pPr>
        <w:pStyle w:val="EndNoteBibliography"/>
        <w:spacing w:after="0"/>
      </w:pPr>
      <w:bookmarkStart w:id="89" w:name="_ENREF_88"/>
      <w:r w:rsidRPr="00795734">
        <w:t>88.</w:t>
      </w:r>
      <w:r w:rsidRPr="00795734">
        <w:tab/>
        <w:t>Ellis KA, Rowe CC, Villemagne VL, Martins RN, Masters CL, Salvado O, et al. Addressing population aging and Alzheimer's disease through the Australian imaging biomarkers and lifestyle study: collaboration with the Alzheimer's Disease Neuroimaging Initiative. Alzheimers Dement. 2010;6(3):291-6.</w:t>
      </w:r>
      <w:bookmarkEnd w:id="89"/>
    </w:p>
    <w:p w:rsidR="00795734" w:rsidRPr="00795734" w:rsidRDefault="00795734" w:rsidP="00795734">
      <w:pPr>
        <w:pStyle w:val="EndNoteBibliography"/>
        <w:spacing w:after="0"/>
      </w:pPr>
      <w:bookmarkStart w:id="90" w:name="_ENREF_89"/>
      <w:r w:rsidRPr="00795734">
        <w:t>89.</w:t>
      </w:r>
      <w:r w:rsidRPr="00795734">
        <w:tab/>
        <w:t>Doecke JD, Laws SM, Faux NG, Wilson W, Burnham SC, Lam CP, et al. Blood-based protein biomarkers for diagnosis of Alzheimer disease. Arch Neurol. 2012;69(10):1318-25.</w:t>
      </w:r>
      <w:bookmarkEnd w:id="90"/>
    </w:p>
    <w:p w:rsidR="00795734" w:rsidRPr="00795734" w:rsidRDefault="00795734" w:rsidP="00795734">
      <w:pPr>
        <w:pStyle w:val="EndNoteBibliography"/>
        <w:spacing w:after="0"/>
      </w:pPr>
      <w:bookmarkStart w:id="91" w:name="_ENREF_90"/>
      <w:r w:rsidRPr="00795734">
        <w:t>90.</w:t>
      </w:r>
      <w:r w:rsidRPr="00795734">
        <w:tab/>
        <w:t>Arai H, Okamura N, Furukawa K, Kudo Y. Geriatric medicine, Japanese Alzheimer's disease neuroimaging initiative and biomarker development. Tohoku J Exp Med. 2010;221(2):87-95.</w:t>
      </w:r>
      <w:bookmarkEnd w:id="91"/>
    </w:p>
    <w:p w:rsidR="00795734" w:rsidRPr="00795734" w:rsidRDefault="00795734" w:rsidP="00795734">
      <w:pPr>
        <w:pStyle w:val="EndNoteBibliography"/>
        <w:spacing w:after="0"/>
      </w:pPr>
      <w:bookmarkStart w:id="92" w:name="_ENREF_91"/>
      <w:r w:rsidRPr="00795734">
        <w:t>91.</w:t>
      </w:r>
      <w:r w:rsidRPr="00795734">
        <w:tab/>
        <w:t>Yaffe K, Vittinghoff E, Lindquist K, Barnes D, Covinsky KE, Neylan T, et al. Posttraumatic stress disorder and risk of dementia among US veterans. Archives of general psychiatry. 2010;67(6):608-13.</w:t>
      </w:r>
      <w:bookmarkEnd w:id="92"/>
    </w:p>
    <w:p w:rsidR="00795734" w:rsidRPr="00795734" w:rsidRDefault="00795734" w:rsidP="00795734">
      <w:pPr>
        <w:pStyle w:val="EndNoteBibliography"/>
        <w:spacing w:after="0"/>
      </w:pPr>
      <w:bookmarkStart w:id="93" w:name="_ENREF_92"/>
      <w:r w:rsidRPr="00795734">
        <w:t>92.</w:t>
      </w:r>
      <w:r w:rsidRPr="00795734">
        <w:tab/>
        <w:t>Fleminger S, Oliver DL, Lovestone S, Rabe-Hesketh S, Giora A. Head injury as a risk factor for Alzheimer's disease: the evidence 10 years on; a partial replication. J Neurol Neurosurg Psychiatry. 2003;74(7):857-62.</w:t>
      </w:r>
      <w:bookmarkEnd w:id="93"/>
    </w:p>
    <w:p w:rsidR="00795734" w:rsidRPr="00795734" w:rsidRDefault="00795734" w:rsidP="00795734">
      <w:pPr>
        <w:pStyle w:val="EndNoteBibliography"/>
        <w:spacing w:after="0"/>
      </w:pPr>
      <w:bookmarkStart w:id="94" w:name="_ENREF_93"/>
      <w:r w:rsidRPr="00795734">
        <w:lastRenderedPageBreak/>
        <w:t>93.</w:t>
      </w:r>
      <w:r w:rsidRPr="00795734">
        <w:tab/>
        <w:t>Qureshi SU, Kimbrell T, Pyne JM, Magruder KM, Hudson TJ, Petersen NJ, et al. Greater prevalence and incidence of dementia in older veterans with posttraumatic stress disorder. J Am Geriatr Soc. 2010;58(9):1627-33.</w:t>
      </w:r>
      <w:bookmarkEnd w:id="94"/>
    </w:p>
    <w:p w:rsidR="00795734" w:rsidRPr="00795734" w:rsidRDefault="00795734" w:rsidP="00795734">
      <w:pPr>
        <w:pStyle w:val="EndNoteBibliography"/>
        <w:spacing w:after="0"/>
      </w:pPr>
      <w:bookmarkStart w:id="95" w:name="_ENREF_94"/>
      <w:r w:rsidRPr="00795734">
        <w:t>94.</w:t>
      </w:r>
      <w:r w:rsidRPr="00795734">
        <w:tab/>
        <w:t>Weiner MW, Veitch DP, Hayes J, Neylan T, Grafman J, Aisen PS, et al. Effects of traumatic brain injury and posttraumatic stress disorder on Alzheimer's disease in veterans, using the Alzheimer's Disease Neuroimaging Initiative. Alzheimers Dement. 2014;10(3 Suppl):S226-35.</w:t>
      </w:r>
      <w:bookmarkEnd w:id="95"/>
    </w:p>
    <w:p w:rsidR="00795734" w:rsidRPr="00795734" w:rsidRDefault="00795734" w:rsidP="00795734">
      <w:pPr>
        <w:pStyle w:val="EndNoteBibliography"/>
        <w:spacing w:after="0"/>
      </w:pPr>
      <w:bookmarkStart w:id="96" w:name="_ENREF_95"/>
      <w:r w:rsidRPr="00795734">
        <w:t>95.</w:t>
      </w:r>
      <w:r w:rsidRPr="00795734">
        <w:tab/>
        <w:t>Kang JH, Irwin DJ, Chen-Plotkin AS, Siderowf A, Caspell C, Coffey CS, et al. Association of cerebrospinal fluid beta-amyloid 1-42, T-tau, P-tau181, and alpha-synuclein levels with clinical features of drug-naive patients with early Parkinson disease. JAMA Neurol. 2013;70(10):1277-87.</w:t>
      </w:r>
      <w:bookmarkEnd w:id="96"/>
    </w:p>
    <w:p w:rsidR="00795734" w:rsidRPr="00795734" w:rsidRDefault="00795734" w:rsidP="00795734">
      <w:pPr>
        <w:pStyle w:val="EndNoteBibliography"/>
        <w:spacing w:after="0"/>
      </w:pPr>
      <w:bookmarkStart w:id="97" w:name="_ENREF_96"/>
      <w:r w:rsidRPr="00795734">
        <w:t>96.</w:t>
      </w:r>
      <w:r w:rsidRPr="00795734">
        <w:tab/>
        <w:t>Ness S, Rafii M, Aisen P, Krams M, Silverman W, Manji H. Down's syndrome and Alzheimer's disease: towards secondary prevention. Nature reviews Drug discovery. 2012;11(9):655-6.</w:t>
      </w:r>
      <w:bookmarkEnd w:id="97"/>
    </w:p>
    <w:p w:rsidR="00795734" w:rsidRPr="00795734" w:rsidRDefault="00795734" w:rsidP="00795734">
      <w:pPr>
        <w:pStyle w:val="EndNoteBibliography"/>
        <w:spacing w:after="0"/>
      </w:pPr>
      <w:bookmarkStart w:id="98" w:name="_ENREF_97"/>
      <w:r w:rsidRPr="00795734">
        <w:t>97.</w:t>
      </w:r>
      <w:r w:rsidRPr="00795734">
        <w:tab/>
        <w:t>Villemagne VL, Okamura N. In vivo tau imaging: obstacles and progress. Alzheimers Dement. 2014;10(3 Suppl):S254-64.</w:t>
      </w:r>
      <w:bookmarkEnd w:id="98"/>
    </w:p>
    <w:p w:rsidR="00795734" w:rsidRPr="00795734" w:rsidRDefault="00795734" w:rsidP="00795734">
      <w:pPr>
        <w:pStyle w:val="EndNoteBibliography"/>
        <w:spacing w:after="0"/>
      </w:pPr>
      <w:bookmarkStart w:id="99" w:name="_ENREF_98"/>
      <w:r w:rsidRPr="00795734">
        <w:t>98.</w:t>
      </w:r>
      <w:r w:rsidRPr="00795734">
        <w:tab/>
        <w:t>Shin J, Lee SY, Kim SH, Kim YB, Cho SJ. Multitracer PET imaging of amyloid plaques and neurofibrillary tangles in Alzheimer's disease. Neuroimage. 2008;43(2):236-44.</w:t>
      </w:r>
      <w:bookmarkEnd w:id="99"/>
    </w:p>
    <w:p w:rsidR="00795734" w:rsidRPr="00795734" w:rsidRDefault="00795734" w:rsidP="00795734">
      <w:pPr>
        <w:pStyle w:val="EndNoteBibliography"/>
        <w:spacing w:after="0"/>
      </w:pPr>
      <w:bookmarkStart w:id="100" w:name="_ENREF_99"/>
      <w:r w:rsidRPr="00795734">
        <w:t>99.</w:t>
      </w:r>
      <w:r w:rsidRPr="00795734">
        <w:tab/>
        <w:t>Fodero-Tavoletti MT, Furumoto S, Taylor L, McLean CA, Mulligan RS, Birchall I, et al. Assessing THK523 selectivity for tau deposits in Alzheimer's disease and non-Alzheimer's disease tauopathies. Alzheimers Res Ther. 2014;6(1):11.</w:t>
      </w:r>
      <w:bookmarkEnd w:id="100"/>
    </w:p>
    <w:p w:rsidR="00795734" w:rsidRPr="00795734" w:rsidRDefault="00795734" w:rsidP="00795734">
      <w:pPr>
        <w:pStyle w:val="EndNoteBibliography"/>
        <w:spacing w:after="0"/>
      </w:pPr>
      <w:bookmarkStart w:id="101" w:name="_ENREF_100"/>
      <w:r w:rsidRPr="00795734">
        <w:t>100.</w:t>
      </w:r>
      <w:r w:rsidRPr="00795734">
        <w:tab/>
        <w:t>Okamura N, Furumoto S, Harada R, Tago T, Yoshikawa T, Fodero-Tavoletti M, et al. Novel 18F-labeled arylquinoline derivatives for noninvasive imaging of tau pathology in Alzheimer disease. J Nucl Med. 2013;54(8):1420-7.</w:t>
      </w:r>
      <w:bookmarkEnd w:id="101"/>
    </w:p>
    <w:p w:rsidR="00795734" w:rsidRPr="00795734" w:rsidRDefault="00795734" w:rsidP="00795734">
      <w:pPr>
        <w:pStyle w:val="EndNoteBibliography"/>
        <w:spacing w:after="0"/>
      </w:pPr>
      <w:bookmarkStart w:id="102" w:name="_ENREF_101"/>
      <w:r w:rsidRPr="00795734">
        <w:t>101.</w:t>
      </w:r>
      <w:r w:rsidRPr="00795734">
        <w:tab/>
        <w:t>Okamura N, Furumoto S, Fodero-Tavoletti MT, Mulligan RS, Harada R, Yates P, et al. Non-invasive assessment of Alzheimer's disease neurofibrillary pathology using 18F-THK5105 PET. Brain. 2014;137(Pt 6):1762-71.</w:t>
      </w:r>
      <w:bookmarkEnd w:id="102"/>
    </w:p>
    <w:p w:rsidR="00795734" w:rsidRPr="00795734" w:rsidRDefault="00795734" w:rsidP="00795734">
      <w:pPr>
        <w:pStyle w:val="EndNoteBibliography"/>
        <w:spacing w:after="0"/>
      </w:pPr>
      <w:bookmarkStart w:id="103" w:name="_ENREF_102"/>
      <w:r w:rsidRPr="00795734">
        <w:t>102.</w:t>
      </w:r>
      <w:r w:rsidRPr="00795734">
        <w:tab/>
        <w:t>Chien DT, Bahri S, Szardenings AK, Walsh JC, Mu F, Su MY, et al. Early clinical PET imaging results with the novel PHF-tau radioligand [F-18]-T807. J Alzheimers Dis. 2013;34(2):457-68.</w:t>
      </w:r>
      <w:bookmarkEnd w:id="103"/>
    </w:p>
    <w:p w:rsidR="00795734" w:rsidRPr="00795734" w:rsidRDefault="00795734" w:rsidP="00795734">
      <w:pPr>
        <w:pStyle w:val="EndNoteBibliography"/>
        <w:spacing w:after="0"/>
      </w:pPr>
      <w:bookmarkStart w:id="104" w:name="_ENREF_103"/>
      <w:r w:rsidRPr="00795734">
        <w:t>103.</w:t>
      </w:r>
      <w:r w:rsidRPr="00795734">
        <w:tab/>
        <w:t>Chien DT, Szardenings AK, Bahri S, Walsh JC, Mu F, Xia C, et al. Early clinical PET imaging results with the novel PHF-tau radioligand [F18]-T808. J Alzheimers Dis. 2014;38(1):171-84.</w:t>
      </w:r>
      <w:bookmarkEnd w:id="104"/>
    </w:p>
    <w:p w:rsidR="00795734" w:rsidRPr="00795734" w:rsidRDefault="00795734" w:rsidP="00795734">
      <w:pPr>
        <w:pStyle w:val="EndNoteBibliography"/>
        <w:spacing w:after="0"/>
      </w:pPr>
      <w:bookmarkStart w:id="105" w:name="_ENREF_104"/>
      <w:r w:rsidRPr="00795734">
        <w:t>104.</w:t>
      </w:r>
      <w:r w:rsidRPr="00795734">
        <w:tab/>
        <w:t>Maruyama M, Shimada H, Suhara T, Shinotoh H, Ji B, Maeda J, et al. Imaging of tau pathology in a tauopathy mouse model and in Alzheimer patients compared to normal controls. Neuron. 2013;79(6):1094-108.</w:t>
      </w:r>
      <w:bookmarkEnd w:id="105"/>
    </w:p>
    <w:p w:rsidR="00795734" w:rsidRPr="00795734" w:rsidRDefault="00795734" w:rsidP="00795734">
      <w:pPr>
        <w:pStyle w:val="EndNoteBibliography"/>
        <w:spacing w:after="0"/>
      </w:pPr>
      <w:bookmarkStart w:id="106" w:name="_ENREF_105"/>
      <w:r w:rsidRPr="00795734">
        <w:t>105.</w:t>
      </w:r>
      <w:r w:rsidRPr="00795734">
        <w:tab/>
        <w:t>Arriagada PV, Marzloff K, Hyman BT. Distribution of Alzheimer-type pathologic changes in nondemented elderly individuals matches the pattern in Alzheimer's disease. Neurology. 1992;42(9):1681-8.</w:t>
      </w:r>
      <w:bookmarkEnd w:id="106"/>
    </w:p>
    <w:p w:rsidR="00795734" w:rsidRPr="00795734" w:rsidRDefault="00795734" w:rsidP="00795734">
      <w:pPr>
        <w:pStyle w:val="EndNoteBibliography"/>
        <w:spacing w:after="0"/>
      </w:pPr>
      <w:bookmarkStart w:id="107" w:name="_ENREF_106"/>
      <w:r w:rsidRPr="00795734">
        <w:t>106.</w:t>
      </w:r>
      <w:r w:rsidRPr="00795734">
        <w:tab/>
        <w:t>Bierer LM, Hof PR, Purohit DP, Carlin L, Schmeidler J, Davis KL, et al. Neocortical neurofibrillary tangles correlate with dementia severity in Alzheimer's disease. Arch Neurol. 1995;52(1):81-8.</w:t>
      </w:r>
      <w:bookmarkEnd w:id="107"/>
    </w:p>
    <w:p w:rsidR="00795734" w:rsidRPr="00795734" w:rsidRDefault="00795734" w:rsidP="00795734">
      <w:pPr>
        <w:pStyle w:val="EndNoteBibliography"/>
        <w:spacing w:after="0"/>
      </w:pPr>
      <w:bookmarkStart w:id="108" w:name="_ENREF_107"/>
      <w:r w:rsidRPr="00795734">
        <w:t>107.</w:t>
      </w:r>
      <w:r w:rsidRPr="00795734">
        <w:tab/>
        <w:t>Gomez-Isla T, Hollister R, West H, Mui S, Growdon JH, Petersen RC, et al. Neuronal loss correlates with but exceeds neurofibrillary tangles in Alzheimer's disease. Ann Neurol. 1997;41(1):17-24.</w:t>
      </w:r>
      <w:bookmarkEnd w:id="108"/>
    </w:p>
    <w:p w:rsidR="00795734" w:rsidRPr="00795734" w:rsidRDefault="00795734" w:rsidP="00795734">
      <w:pPr>
        <w:pStyle w:val="EndNoteBibliography"/>
        <w:spacing w:after="0"/>
      </w:pPr>
      <w:bookmarkStart w:id="109" w:name="_ENREF_108"/>
      <w:r w:rsidRPr="00795734">
        <w:t>108.</w:t>
      </w:r>
      <w:r w:rsidRPr="00795734">
        <w:tab/>
        <w:t>Giannakopoulos P, Herrmann FR, Bussiere T, Bouras C, Kovari E, Perl DP, et al. Tangle and neuron numbers, but not amyloid load, predict cognitive status in Alzheimer's disease. Neurology. 2003;60(9):1495-500.</w:t>
      </w:r>
      <w:bookmarkEnd w:id="109"/>
    </w:p>
    <w:p w:rsidR="00795734" w:rsidRPr="00795734" w:rsidRDefault="00795734" w:rsidP="00795734">
      <w:pPr>
        <w:pStyle w:val="EndNoteBibliography"/>
        <w:spacing w:after="0"/>
      </w:pPr>
      <w:bookmarkStart w:id="110" w:name="_ENREF_109"/>
      <w:r w:rsidRPr="00795734">
        <w:t>109.</w:t>
      </w:r>
      <w:r w:rsidRPr="00795734">
        <w:tab/>
        <w:t>Ingelsson M, Fukumoto H, Newell KL, Growdon JH, Hedley-Whyte ET, Frosch MP, et al. Early Abeta accumulation and progressive synaptic loss, gliosis, and tangle formation in AD brain. Neurology. 2004;62(6):925-31.</w:t>
      </w:r>
      <w:bookmarkEnd w:id="110"/>
    </w:p>
    <w:p w:rsidR="00795734" w:rsidRPr="00795734" w:rsidRDefault="00795734" w:rsidP="00795734">
      <w:pPr>
        <w:pStyle w:val="EndNoteBibliography"/>
        <w:spacing w:after="0"/>
      </w:pPr>
      <w:bookmarkStart w:id="111" w:name="_ENREF_110"/>
      <w:r w:rsidRPr="00795734">
        <w:t>110.</w:t>
      </w:r>
      <w:r w:rsidRPr="00795734">
        <w:tab/>
        <w:t>Villemagne VL, Furumoto S, Fodero-Tavoletti MT, Mulligan RS, Hodges J, Harada R, et al. In vivo evaluation of a novel tau imaging tracer for Alzheimer's disease. Eur J Nucl Med Mol Imaging. 2014;41(5):816-26.</w:t>
      </w:r>
      <w:bookmarkEnd w:id="111"/>
    </w:p>
    <w:p w:rsidR="00795734" w:rsidRPr="00795734" w:rsidRDefault="00795734" w:rsidP="00795734">
      <w:pPr>
        <w:pStyle w:val="EndNoteBibliography"/>
      </w:pPr>
      <w:bookmarkStart w:id="112" w:name="_ENREF_111"/>
      <w:r w:rsidRPr="00795734">
        <w:t>111.</w:t>
      </w:r>
      <w:r w:rsidRPr="00795734">
        <w:tab/>
        <w:t xml:space="preserve">Mintun M, Schwarz, A., Joshi, A., Shcherbinin, S., Chien, D., Elizarov, A. et al. Exploratory analyses of regional human brain distribution of the PET tau tracer F18-labeled T807 (AV-1541) in </w:t>
      </w:r>
      <w:r w:rsidRPr="00795734">
        <w:lastRenderedPageBreak/>
        <w:t>subjects with normal cognitive function or cognitive impairment thought to be due to AD. Alzheimers Dement. 2013;9(4):P842.</w:t>
      </w:r>
      <w:bookmarkEnd w:id="112"/>
    </w:p>
    <w:p w:rsidR="00070BBD" w:rsidRDefault="00070BBD" w:rsidP="00C504B7">
      <w:pPr>
        <w:spacing w:line="360" w:lineRule="auto"/>
        <w:jc w:val="both"/>
      </w:pPr>
      <w:r>
        <w:fldChar w:fldCharType="end"/>
      </w:r>
    </w:p>
    <w:sectPr w:rsidR="00070BBD">
      <w:footerReference w:type="default" r:id="rId1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56C6" w:rsidRDefault="00ED56C6" w:rsidP="001C7C9C">
      <w:pPr>
        <w:spacing w:after="0" w:line="240" w:lineRule="auto"/>
      </w:pPr>
      <w:r>
        <w:separator/>
      </w:r>
    </w:p>
  </w:endnote>
  <w:endnote w:type="continuationSeparator" w:id="0">
    <w:p w:rsidR="00ED56C6" w:rsidRDefault="00ED56C6" w:rsidP="001C7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Batang">
    <w:altName w:val="바탕"/>
    <w:charset w:val="81"/>
    <w:family w:val="roman"/>
    <w:pitch w:val="variable"/>
    <w:sig w:usb0="B00002AF" w:usb1="69D77CFB" w:usb2="00000030" w:usb3="00000000" w:csb0="0008009F" w:csb1="00000000"/>
  </w:font>
  <w:font w:name="AdvTT94c8263f.I">
    <w:altName w:val="Cambria"/>
    <w:panose1 w:val="00000000000000000000"/>
    <w:charset w:val="00"/>
    <w:family w:val="roman"/>
    <w:notTrueType/>
    <w:pitch w:val="default"/>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9199229"/>
      <w:docPartObj>
        <w:docPartGallery w:val="Page Numbers (Bottom of Page)"/>
        <w:docPartUnique/>
      </w:docPartObj>
    </w:sdtPr>
    <w:sdtEndPr>
      <w:rPr>
        <w:noProof/>
      </w:rPr>
    </w:sdtEndPr>
    <w:sdtContent>
      <w:p w:rsidR="00406150" w:rsidRDefault="00406150">
        <w:pPr>
          <w:pStyle w:val="Footer"/>
          <w:jc w:val="center"/>
        </w:pPr>
        <w:r>
          <w:fldChar w:fldCharType="begin"/>
        </w:r>
        <w:r>
          <w:instrText xml:space="preserve"> PAGE   \* MERGEFORMAT </w:instrText>
        </w:r>
        <w:r>
          <w:fldChar w:fldCharType="separate"/>
        </w:r>
        <w:r w:rsidR="007D6B7C">
          <w:rPr>
            <w:noProof/>
          </w:rPr>
          <w:t>30</w:t>
        </w:r>
        <w:r>
          <w:rPr>
            <w:noProof/>
          </w:rPr>
          <w:fldChar w:fldCharType="end"/>
        </w:r>
      </w:p>
    </w:sdtContent>
  </w:sdt>
  <w:p w:rsidR="00406150" w:rsidRDefault="0040615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56C6" w:rsidRDefault="00ED56C6" w:rsidP="001C7C9C">
      <w:pPr>
        <w:spacing w:after="0" w:line="240" w:lineRule="auto"/>
      </w:pPr>
      <w:r>
        <w:separator/>
      </w:r>
    </w:p>
  </w:footnote>
  <w:footnote w:type="continuationSeparator" w:id="0">
    <w:p w:rsidR="00ED56C6" w:rsidRDefault="00ED56C6" w:rsidP="001C7C9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C41BD"/>
    <w:multiLevelType w:val="hybridMultilevel"/>
    <w:tmpl w:val="F91436E6"/>
    <w:lvl w:ilvl="0" w:tplc="B9186A14">
      <w:start w:val="1"/>
      <w:numFmt w:val="decimal"/>
      <w:lvlText w:val="%1)"/>
      <w:lvlJc w:val="left"/>
      <w:pPr>
        <w:ind w:left="720" w:hanging="360"/>
      </w:pPr>
      <w:rPr>
        <w:rFonts w:ascii="Arial" w:hAnsi="Arial" w:cs="Arial" w:hint="default"/>
        <w:color w:val="222222"/>
        <w:sz w:val="2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16523D3"/>
    <w:multiLevelType w:val="singleLevel"/>
    <w:tmpl w:val="0809000F"/>
    <w:lvl w:ilvl="0">
      <w:start w:val="1"/>
      <w:numFmt w:val="decimal"/>
      <w:lvlText w:val="%1."/>
      <w:lvlJc w:val="left"/>
      <w:pPr>
        <w:ind w:left="720" w:hanging="360"/>
      </w:pPr>
    </w:lvl>
  </w:abstractNum>
  <w:abstractNum w:abstractNumId="2">
    <w:nsid w:val="03201583"/>
    <w:multiLevelType w:val="hybridMultilevel"/>
    <w:tmpl w:val="D7602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4B53DE"/>
    <w:multiLevelType w:val="hybridMultilevel"/>
    <w:tmpl w:val="783E809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5E1382D"/>
    <w:multiLevelType w:val="hybridMultilevel"/>
    <w:tmpl w:val="EE12AE8C"/>
    <w:lvl w:ilvl="0" w:tplc="66E00D34">
      <w:start w:val="7"/>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0CA1364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nsid w:val="129F150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nsid w:val="2B132ADD"/>
    <w:multiLevelType w:val="multilevel"/>
    <w:tmpl w:val="4BC09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2226CEB"/>
    <w:multiLevelType w:val="hybridMultilevel"/>
    <w:tmpl w:val="9BACB3A2"/>
    <w:lvl w:ilvl="0" w:tplc="66E00D34">
      <w:start w:val="7"/>
      <w:numFmt w:val="bullet"/>
      <w:lvlText w:val="-"/>
      <w:lvlJc w:val="left"/>
      <w:pPr>
        <w:ind w:left="180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34E2101F"/>
    <w:multiLevelType w:val="hybridMultilevel"/>
    <w:tmpl w:val="9FCE311E"/>
    <w:lvl w:ilvl="0" w:tplc="AF44450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51D649F"/>
    <w:multiLevelType w:val="hybridMultilevel"/>
    <w:tmpl w:val="D4DEFC9E"/>
    <w:lvl w:ilvl="0" w:tplc="66E00D34">
      <w:start w:val="7"/>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88E5EAB"/>
    <w:multiLevelType w:val="hybridMultilevel"/>
    <w:tmpl w:val="296A511A"/>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DEB27D8"/>
    <w:multiLevelType w:val="hybridMultilevel"/>
    <w:tmpl w:val="ED50BF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5201D6F"/>
    <w:multiLevelType w:val="hybridMultilevel"/>
    <w:tmpl w:val="BADC27F6"/>
    <w:lvl w:ilvl="0" w:tplc="66E00D34">
      <w:start w:val="7"/>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9D375B2"/>
    <w:multiLevelType w:val="multilevel"/>
    <w:tmpl w:val="0F9663D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18810CA"/>
    <w:multiLevelType w:val="hybridMultilevel"/>
    <w:tmpl w:val="598A5B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57B5135C"/>
    <w:multiLevelType w:val="multilevel"/>
    <w:tmpl w:val="D6B22C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62D55CBD"/>
    <w:multiLevelType w:val="hybridMultilevel"/>
    <w:tmpl w:val="1A6849BC"/>
    <w:lvl w:ilvl="0" w:tplc="66E00D34">
      <w:start w:val="7"/>
      <w:numFmt w:val="bullet"/>
      <w:lvlText w:val="-"/>
      <w:lvlJc w:val="left"/>
      <w:pPr>
        <w:ind w:left="180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nsid w:val="79743875"/>
    <w:multiLevelType w:val="hybridMultilevel"/>
    <w:tmpl w:val="CB6211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9"/>
  </w:num>
  <w:num w:numId="4">
    <w:abstractNumId w:val="4"/>
  </w:num>
  <w:num w:numId="5">
    <w:abstractNumId w:val="13"/>
  </w:num>
  <w:num w:numId="6">
    <w:abstractNumId w:val="17"/>
  </w:num>
  <w:num w:numId="7">
    <w:abstractNumId w:val="10"/>
  </w:num>
  <w:num w:numId="8">
    <w:abstractNumId w:val="16"/>
  </w:num>
  <w:num w:numId="9">
    <w:abstractNumId w:val="8"/>
  </w:num>
  <w:num w:numId="10">
    <w:abstractNumId w:val="18"/>
  </w:num>
  <w:num w:numId="11">
    <w:abstractNumId w:val="11"/>
  </w:num>
  <w:num w:numId="12">
    <w:abstractNumId w:val="3"/>
  </w:num>
  <w:num w:numId="13">
    <w:abstractNumId w:val="5"/>
  </w:num>
  <w:num w:numId="14">
    <w:abstractNumId w:val="6"/>
  </w:num>
  <w:num w:numId="15">
    <w:abstractNumId w:val="7"/>
  </w:num>
  <w:num w:numId="16">
    <w:abstractNumId w:val="12"/>
  </w:num>
  <w:num w:numId="17">
    <w:abstractNumId w:val="14"/>
  </w:num>
  <w:num w:numId="18">
    <w:abstractNumId w:val="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75160C4D-6D54-45DB-B143-AFA8594741AD}"/>
    <w:docVar w:name="dgnword-eventsink" w:val="150189664"/>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ewxtd56v0x55efrfk5ex0se05tz00x2d5w&quot;&gt;ADNI_publications-2013&lt;record-ids&gt;&lt;item&gt;3&lt;/item&gt;&lt;item&gt;6&lt;/item&gt;&lt;item&gt;17&lt;/item&gt;&lt;item&gt;18&lt;/item&gt;&lt;item&gt;25&lt;/item&gt;&lt;item&gt;27&lt;/item&gt;&lt;item&gt;32&lt;/item&gt;&lt;item&gt;35&lt;/item&gt;&lt;item&gt;50&lt;/item&gt;&lt;item&gt;56&lt;/item&gt;&lt;item&gt;57&lt;/item&gt;&lt;item&gt;60&lt;/item&gt;&lt;item&gt;63&lt;/item&gt;&lt;item&gt;86&lt;/item&gt;&lt;item&gt;91&lt;/item&gt;&lt;item&gt;93&lt;/item&gt;&lt;item&gt;102&lt;/item&gt;&lt;item&gt;104&lt;/item&gt;&lt;item&gt;107&lt;/item&gt;&lt;item&gt;113&lt;/item&gt;&lt;item&gt;118&lt;/item&gt;&lt;item&gt;122&lt;/item&gt;&lt;item&gt;123&lt;/item&gt;&lt;item&gt;126&lt;/item&gt;&lt;item&gt;133&lt;/item&gt;&lt;item&gt;146&lt;/item&gt;&lt;item&gt;151&lt;/item&gt;&lt;item&gt;159&lt;/item&gt;&lt;item&gt;169&lt;/item&gt;&lt;item&gt;175&lt;/item&gt;&lt;item&gt;194&lt;/item&gt;&lt;item&gt;225&lt;/item&gt;&lt;item&gt;231&lt;/item&gt;&lt;item&gt;243&lt;/item&gt;&lt;item&gt;253&lt;/item&gt;&lt;item&gt;299&lt;/item&gt;&lt;item&gt;350&lt;/item&gt;&lt;item&gt;439&lt;/item&gt;&lt;item&gt;445&lt;/item&gt;&lt;item&gt;446&lt;/item&gt;&lt;item&gt;448&lt;/item&gt;&lt;item&gt;455&lt;/item&gt;&lt;item&gt;690&lt;/item&gt;&lt;item&gt;694&lt;/item&gt;&lt;item&gt;699&lt;/item&gt;&lt;item&gt;719&lt;/item&gt;&lt;item&gt;725&lt;/item&gt;&lt;item&gt;745&lt;/item&gt;&lt;item&gt;787&lt;/item&gt;&lt;item&gt;808&lt;/item&gt;&lt;item&gt;817&lt;/item&gt;&lt;item&gt;831&lt;/item&gt;&lt;item&gt;833&lt;/item&gt;&lt;item&gt;874&lt;/item&gt;&lt;item&gt;875&lt;/item&gt;&lt;item&gt;884&lt;/item&gt;&lt;item&gt;1440&lt;/item&gt;&lt;item&gt;1458&lt;/item&gt;&lt;item&gt;1460&lt;/item&gt;&lt;item&gt;1466&lt;/item&gt;&lt;item&gt;1474&lt;/item&gt;&lt;item&gt;1530&lt;/item&gt;&lt;item&gt;1545&lt;/item&gt;&lt;item&gt;1581&lt;/item&gt;&lt;item&gt;1582&lt;/item&gt;&lt;item&gt;1603&lt;/item&gt;&lt;item&gt;1604&lt;/item&gt;&lt;item&gt;1618&lt;/item&gt;&lt;item&gt;1621&lt;/item&gt;&lt;item&gt;1725&lt;/item&gt;&lt;item&gt;1727&lt;/item&gt;&lt;item&gt;1735&lt;/item&gt;&lt;item&gt;1736&lt;/item&gt;&lt;item&gt;1737&lt;/item&gt;&lt;item&gt;1738&lt;/item&gt;&lt;item&gt;1739&lt;/item&gt;&lt;item&gt;1740&lt;/item&gt;&lt;item&gt;1743&lt;/item&gt;&lt;item&gt;1745&lt;/item&gt;&lt;item&gt;1746&lt;/item&gt;&lt;item&gt;1749&lt;/item&gt;&lt;item&gt;1752&lt;/item&gt;&lt;item&gt;1813&lt;/item&gt;&lt;item&gt;1816&lt;/item&gt;&lt;item&gt;1817&lt;/item&gt;&lt;item&gt;1819&lt;/item&gt;&lt;item&gt;1820&lt;/item&gt;&lt;item&gt;1821&lt;/item&gt;&lt;item&gt;1826&lt;/item&gt;&lt;item&gt;1829&lt;/item&gt;&lt;item&gt;1832&lt;/item&gt;&lt;item&gt;1833&lt;/item&gt;&lt;item&gt;1834&lt;/item&gt;&lt;item&gt;1836&lt;/item&gt;&lt;item&gt;1837&lt;/item&gt;&lt;item&gt;1838&lt;/item&gt;&lt;item&gt;1839&lt;/item&gt;&lt;item&gt;1840&lt;/item&gt;&lt;item&gt;1841&lt;/item&gt;&lt;item&gt;1842&lt;/item&gt;&lt;item&gt;1843&lt;/item&gt;&lt;item&gt;1844&lt;/item&gt;&lt;item&gt;1845&lt;/item&gt;&lt;item&gt;1848&lt;/item&gt;&lt;item&gt;1872&lt;/item&gt;&lt;item&gt;1873&lt;/item&gt;&lt;item&gt;1874&lt;/item&gt;&lt;item&gt;1875&lt;/item&gt;&lt;item&gt;1876&lt;/item&gt;&lt;/record-ids&gt;&lt;/item&gt;&lt;/Libraries&gt;"/>
  </w:docVars>
  <w:rsids>
    <w:rsidRoot w:val="0012303A"/>
    <w:rsid w:val="000021A8"/>
    <w:rsid w:val="0000621B"/>
    <w:rsid w:val="00012019"/>
    <w:rsid w:val="00014A21"/>
    <w:rsid w:val="00015031"/>
    <w:rsid w:val="00020B6D"/>
    <w:rsid w:val="0002324C"/>
    <w:rsid w:val="00023E05"/>
    <w:rsid w:val="000318B7"/>
    <w:rsid w:val="00040F73"/>
    <w:rsid w:val="00043328"/>
    <w:rsid w:val="000537EC"/>
    <w:rsid w:val="0006740A"/>
    <w:rsid w:val="00070BBD"/>
    <w:rsid w:val="00071F3A"/>
    <w:rsid w:val="000751D9"/>
    <w:rsid w:val="0008590C"/>
    <w:rsid w:val="00091D41"/>
    <w:rsid w:val="000942E6"/>
    <w:rsid w:val="00094CE8"/>
    <w:rsid w:val="00095442"/>
    <w:rsid w:val="000A03E8"/>
    <w:rsid w:val="000A4AC1"/>
    <w:rsid w:val="000A60C0"/>
    <w:rsid w:val="000B2AD0"/>
    <w:rsid w:val="000B7096"/>
    <w:rsid w:val="000C006C"/>
    <w:rsid w:val="000C20AD"/>
    <w:rsid w:val="000D191A"/>
    <w:rsid w:val="000E13F5"/>
    <w:rsid w:val="000E18A1"/>
    <w:rsid w:val="000F51F7"/>
    <w:rsid w:val="000F7313"/>
    <w:rsid w:val="00101793"/>
    <w:rsid w:val="00102EA5"/>
    <w:rsid w:val="00105817"/>
    <w:rsid w:val="00106235"/>
    <w:rsid w:val="0011227D"/>
    <w:rsid w:val="00114931"/>
    <w:rsid w:val="00122538"/>
    <w:rsid w:val="0012303A"/>
    <w:rsid w:val="00130CBE"/>
    <w:rsid w:val="001331FF"/>
    <w:rsid w:val="00145D0F"/>
    <w:rsid w:val="0014753B"/>
    <w:rsid w:val="00156338"/>
    <w:rsid w:val="00157B45"/>
    <w:rsid w:val="00160B3F"/>
    <w:rsid w:val="00162A30"/>
    <w:rsid w:val="00171C4C"/>
    <w:rsid w:val="00175EEE"/>
    <w:rsid w:val="00176B5A"/>
    <w:rsid w:val="00180261"/>
    <w:rsid w:val="00183ECA"/>
    <w:rsid w:val="00194980"/>
    <w:rsid w:val="001961B5"/>
    <w:rsid w:val="001A1F42"/>
    <w:rsid w:val="001A26D2"/>
    <w:rsid w:val="001B01B9"/>
    <w:rsid w:val="001B75F7"/>
    <w:rsid w:val="001B774A"/>
    <w:rsid w:val="001C4468"/>
    <w:rsid w:val="001C7C9C"/>
    <w:rsid w:val="001D08FC"/>
    <w:rsid w:val="001D15D1"/>
    <w:rsid w:val="001E23E3"/>
    <w:rsid w:val="001E67A4"/>
    <w:rsid w:val="001F1071"/>
    <w:rsid w:val="001F1510"/>
    <w:rsid w:val="001F34C6"/>
    <w:rsid w:val="001F4F1B"/>
    <w:rsid w:val="00200473"/>
    <w:rsid w:val="00211CF9"/>
    <w:rsid w:val="0022048D"/>
    <w:rsid w:val="0022233C"/>
    <w:rsid w:val="0022672D"/>
    <w:rsid w:val="00230053"/>
    <w:rsid w:val="00235CC8"/>
    <w:rsid w:val="0024251B"/>
    <w:rsid w:val="00247935"/>
    <w:rsid w:val="00247C87"/>
    <w:rsid w:val="00250320"/>
    <w:rsid w:val="0025082B"/>
    <w:rsid w:val="00250C04"/>
    <w:rsid w:val="002558B9"/>
    <w:rsid w:val="0026386D"/>
    <w:rsid w:val="002667CD"/>
    <w:rsid w:val="0027028A"/>
    <w:rsid w:val="00290759"/>
    <w:rsid w:val="00291393"/>
    <w:rsid w:val="002A0584"/>
    <w:rsid w:val="002A3A05"/>
    <w:rsid w:val="002A759E"/>
    <w:rsid w:val="002B2FDF"/>
    <w:rsid w:val="002D0B27"/>
    <w:rsid w:val="002E74DB"/>
    <w:rsid w:val="003011F4"/>
    <w:rsid w:val="00314D02"/>
    <w:rsid w:val="0032763E"/>
    <w:rsid w:val="003339EA"/>
    <w:rsid w:val="00335893"/>
    <w:rsid w:val="00336070"/>
    <w:rsid w:val="00342EF7"/>
    <w:rsid w:val="00350AC7"/>
    <w:rsid w:val="003518D3"/>
    <w:rsid w:val="00354C7C"/>
    <w:rsid w:val="00354DEC"/>
    <w:rsid w:val="00360678"/>
    <w:rsid w:val="0038246B"/>
    <w:rsid w:val="003828D7"/>
    <w:rsid w:val="00385455"/>
    <w:rsid w:val="00390631"/>
    <w:rsid w:val="00392911"/>
    <w:rsid w:val="003B62E6"/>
    <w:rsid w:val="003C060C"/>
    <w:rsid w:val="003C2A6E"/>
    <w:rsid w:val="003C3F84"/>
    <w:rsid w:val="003C64BF"/>
    <w:rsid w:val="003C682A"/>
    <w:rsid w:val="003D0E7D"/>
    <w:rsid w:val="003D5070"/>
    <w:rsid w:val="003D7FDA"/>
    <w:rsid w:val="003E747C"/>
    <w:rsid w:val="003F00C2"/>
    <w:rsid w:val="003F2D8E"/>
    <w:rsid w:val="003F6B2A"/>
    <w:rsid w:val="00406150"/>
    <w:rsid w:val="00415A1A"/>
    <w:rsid w:val="00416033"/>
    <w:rsid w:val="00425B0A"/>
    <w:rsid w:val="00440A37"/>
    <w:rsid w:val="004547C0"/>
    <w:rsid w:val="00460440"/>
    <w:rsid w:val="00460D70"/>
    <w:rsid w:val="00467B26"/>
    <w:rsid w:val="00470FAE"/>
    <w:rsid w:val="004714C2"/>
    <w:rsid w:val="0047362F"/>
    <w:rsid w:val="00481E2C"/>
    <w:rsid w:val="00482FA5"/>
    <w:rsid w:val="00483EC4"/>
    <w:rsid w:val="00484FC4"/>
    <w:rsid w:val="00487C27"/>
    <w:rsid w:val="004A0810"/>
    <w:rsid w:val="004A79DD"/>
    <w:rsid w:val="004C0140"/>
    <w:rsid w:val="004C1642"/>
    <w:rsid w:val="004D2ABB"/>
    <w:rsid w:val="004D6529"/>
    <w:rsid w:val="004E4D9A"/>
    <w:rsid w:val="004F28BF"/>
    <w:rsid w:val="005074A0"/>
    <w:rsid w:val="00507AED"/>
    <w:rsid w:val="00516EF2"/>
    <w:rsid w:val="005244C6"/>
    <w:rsid w:val="00525477"/>
    <w:rsid w:val="005265D6"/>
    <w:rsid w:val="005374A5"/>
    <w:rsid w:val="005450D1"/>
    <w:rsid w:val="005457AB"/>
    <w:rsid w:val="005511AF"/>
    <w:rsid w:val="005518FB"/>
    <w:rsid w:val="00565724"/>
    <w:rsid w:val="00574E8A"/>
    <w:rsid w:val="005853F0"/>
    <w:rsid w:val="00596076"/>
    <w:rsid w:val="005A6B22"/>
    <w:rsid w:val="005B02D1"/>
    <w:rsid w:val="005B5FD8"/>
    <w:rsid w:val="005B7B8C"/>
    <w:rsid w:val="005D3CC4"/>
    <w:rsid w:val="005E3403"/>
    <w:rsid w:val="005E44A4"/>
    <w:rsid w:val="005E6F9F"/>
    <w:rsid w:val="005E7951"/>
    <w:rsid w:val="005F2B91"/>
    <w:rsid w:val="005F5F8F"/>
    <w:rsid w:val="0060159A"/>
    <w:rsid w:val="00612DD2"/>
    <w:rsid w:val="00614160"/>
    <w:rsid w:val="00614C94"/>
    <w:rsid w:val="00614CB7"/>
    <w:rsid w:val="00620A7F"/>
    <w:rsid w:val="00626474"/>
    <w:rsid w:val="00630F1C"/>
    <w:rsid w:val="00634D4F"/>
    <w:rsid w:val="0063739E"/>
    <w:rsid w:val="00641606"/>
    <w:rsid w:val="006465B0"/>
    <w:rsid w:val="00657DCD"/>
    <w:rsid w:val="00681BB7"/>
    <w:rsid w:val="00690D59"/>
    <w:rsid w:val="00697CBC"/>
    <w:rsid w:val="006A43B4"/>
    <w:rsid w:val="006A6F54"/>
    <w:rsid w:val="006B2AEC"/>
    <w:rsid w:val="006B3658"/>
    <w:rsid w:val="006B58AE"/>
    <w:rsid w:val="006C44DE"/>
    <w:rsid w:val="006C54C7"/>
    <w:rsid w:val="006C7B03"/>
    <w:rsid w:val="006D5629"/>
    <w:rsid w:val="006D61A3"/>
    <w:rsid w:val="006D76E2"/>
    <w:rsid w:val="00700E25"/>
    <w:rsid w:val="00701674"/>
    <w:rsid w:val="00702B7C"/>
    <w:rsid w:val="007031E3"/>
    <w:rsid w:val="00705C33"/>
    <w:rsid w:val="0070711C"/>
    <w:rsid w:val="007215D4"/>
    <w:rsid w:val="007265C7"/>
    <w:rsid w:val="00743A60"/>
    <w:rsid w:val="00746D7E"/>
    <w:rsid w:val="00751543"/>
    <w:rsid w:val="00757A18"/>
    <w:rsid w:val="00764634"/>
    <w:rsid w:val="00771F73"/>
    <w:rsid w:val="00775DE8"/>
    <w:rsid w:val="00791B77"/>
    <w:rsid w:val="00791E8F"/>
    <w:rsid w:val="00794ECC"/>
    <w:rsid w:val="00795734"/>
    <w:rsid w:val="00796463"/>
    <w:rsid w:val="007A2A99"/>
    <w:rsid w:val="007C308D"/>
    <w:rsid w:val="007C39D8"/>
    <w:rsid w:val="007C4191"/>
    <w:rsid w:val="007D024C"/>
    <w:rsid w:val="007D6B7C"/>
    <w:rsid w:val="007E366F"/>
    <w:rsid w:val="007F08FB"/>
    <w:rsid w:val="007F125D"/>
    <w:rsid w:val="007F2172"/>
    <w:rsid w:val="007F54A7"/>
    <w:rsid w:val="00803AAB"/>
    <w:rsid w:val="00804A12"/>
    <w:rsid w:val="00805E9B"/>
    <w:rsid w:val="00816C8F"/>
    <w:rsid w:val="008175FA"/>
    <w:rsid w:val="008206E4"/>
    <w:rsid w:val="008214B9"/>
    <w:rsid w:val="0084373D"/>
    <w:rsid w:val="00846A93"/>
    <w:rsid w:val="00850FCA"/>
    <w:rsid w:val="00854240"/>
    <w:rsid w:val="00854F7D"/>
    <w:rsid w:val="00862D50"/>
    <w:rsid w:val="00866851"/>
    <w:rsid w:val="0087184F"/>
    <w:rsid w:val="008723A2"/>
    <w:rsid w:val="00891CEC"/>
    <w:rsid w:val="008B0869"/>
    <w:rsid w:val="008B0F4B"/>
    <w:rsid w:val="008B2D8B"/>
    <w:rsid w:val="008B5BE1"/>
    <w:rsid w:val="008B788F"/>
    <w:rsid w:val="008C09C7"/>
    <w:rsid w:val="008C0E1D"/>
    <w:rsid w:val="008C683A"/>
    <w:rsid w:val="008D1C0A"/>
    <w:rsid w:val="008D2873"/>
    <w:rsid w:val="008D3463"/>
    <w:rsid w:val="008E3450"/>
    <w:rsid w:val="008F1101"/>
    <w:rsid w:val="008F19AF"/>
    <w:rsid w:val="008F29D4"/>
    <w:rsid w:val="008F7048"/>
    <w:rsid w:val="00912F3D"/>
    <w:rsid w:val="009213CF"/>
    <w:rsid w:val="00921B85"/>
    <w:rsid w:val="00924BB8"/>
    <w:rsid w:val="00933409"/>
    <w:rsid w:val="0093393B"/>
    <w:rsid w:val="00944D7E"/>
    <w:rsid w:val="00952E97"/>
    <w:rsid w:val="00955E5F"/>
    <w:rsid w:val="00962E94"/>
    <w:rsid w:val="0098104C"/>
    <w:rsid w:val="00993D5C"/>
    <w:rsid w:val="00994CB1"/>
    <w:rsid w:val="009A1EAB"/>
    <w:rsid w:val="009A78CA"/>
    <w:rsid w:val="009B093D"/>
    <w:rsid w:val="009B33E4"/>
    <w:rsid w:val="009B73E2"/>
    <w:rsid w:val="009C5362"/>
    <w:rsid w:val="009C56CC"/>
    <w:rsid w:val="009D3135"/>
    <w:rsid w:val="009D3DEC"/>
    <w:rsid w:val="009F09B5"/>
    <w:rsid w:val="009F6FC7"/>
    <w:rsid w:val="00A045E8"/>
    <w:rsid w:val="00A06276"/>
    <w:rsid w:val="00A1251A"/>
    <w:rsid w:val="00A35464"/>
    <w:rsid w:val="00A466F8"/>
    <w:rsid w:val="00A46996"/>
    <w:rsid w:val="00A63FE6"/>
    <w:rsid w:val="00A66E93"/>
    <w:rsid w:val="00A709FA"/>
    <w:rsid w:val="00A80620"/>
    <w:rsid w:val="00A90660"/>
    <w:rsid w:val="00A95BF2"/>
    <w:rsid w:val="00AA3E01"/>
    <w:rsid w:val="00AA621E"/>
    <w:rsid w:val="00AB07F1"/>
    <w:rsid w:val="00AC6ECA"/>
    <w:rsid w:val="00AC7239"/>
    <w:rsid w:val="00AD0CEA"/>
    <w:rsid w:val="00AD6627"/>
    <w:rsid w:val="00AE00D6"/>
    <w:rsid w:val="00AE04C5"/>
    <w:rsid w:val="00AE3174"/>
    <w:rsid w:val="00AE6407"/>
    <w:rsid w:val="00AE7841"/>
    <w:rsid w:val="00AE7F00"/>
    <w:rsid w:val="00AF38BF"/>
    <w:rsid w:val="00B00B0D"/>
    <w:rsid w:val="00B01336"/>
    <w:rsid w:val="00B0518E"/>
    <w:rsid w:val="00B141E6"/>
    <w:rsid w:val="00B17584"/>
    <w:rsid w:val="00B221AF"/>
    <w:rsid w:val="00B33D1A"/>
    <w:rsid w:val="00B50DCD"/>
    <w:rsid w:val="00B700E0"/>
    <w:rsid w:val="00B70BB6"/>
    <w:rsid w:val="00B7700F"/>
    <w:rsid w:val="00B82360"/>
    <w:rsid w:val="00B912D3"/>
    <w:rsid w:val="00B95CE7"/>
    <w:rsid w:val="00BA7C7B"/>
    <w:rsid w:val="00BB16A6"/>
    <w:rsid w:val="00BB3A0C"/>
    <w:rsid w:val="00BD668E"/>
    <w:rsid w:val="00BE61C3"/>
    <w:rsid w:val="00BE7763"/>
    <w:rsid w:val="00BF6A7A"/>
    <w:rsid w:val="00C0057E"/>
    <w:rsid w:val="00C0058F"/>
    <w:rsid w:val="00C06BB6"/>
    <w:rsid w:val="00C079F7"/>
    <w:rsid w:val="00C4233B"/>
    <w:rsid w:val="00C460E1"/>
    <w:rsid w:val="00C47238"/>
    <w:rsid w:val="00C504B7"/>
    <w:rsid w:val="00C70DE9"/>
    <w:rsid w:val="00C72FD3"/>
    <w:rsid w:val="00C836BB"/>
    <w:rsid w:val="00C912F0"/>
    <w:rsid w:val="00C9495F"/>
    <w:rsid w:val="00CA18FC"/>
    <w:rsid w:val="00CA44EF"/>
    <w:rsid w:val="00CA702C"/>
    <w:rsid w:val="00CB1FDA"/>
    <w:rsid w:val="00CB4E10"/>
    <w:rsid w:val="00CB4FF2"/>
    <w:rsid w:val="00CC493F"/>
    <w:rsid w:val="00CD4214"/>
    <w:rsid w:val="00CD6D93"/>
    <w:rsid w:val="00CE6DD7"/>
    <w:rsid w:val="00D004EA"/>
    <w:rsid w:val="00D00CA1"/>
    <w:rsid w:val="00D00DD9"/>
    <w:rsid w:val="00D1723A"/>
    <w:rsid w:val="00D176D8"/>
    <w:rsid w:val="00D42F8B"/>
    <w:rsid w:val="00D452AF"/>
    <w:rsid w:val="00D45947"/>
    <w:rsid w:val="00D52AEE"/>
    <w:rsid w:val="00D61076"/>
    <w:rsid w:val="00D64661"/>
    <w:rsid w:val="00D94EA1"/>
    <w:rsid w:val="00D97692"/>
    <w:rsid w:val="00DA3F13"/>
    <w:rsid w:val="00DA6A98"/>
    <w:rsid w:val="00DD2F23"/>
    <w:rsid w:val="00DD369E"/>
    <w:rsid w:val="00DD7D56"/>
    <w:rsid w:val="00DE243B"/>
    <w:rsid w:val="00DE2C1C"/>
    <w:rsid w:val="00DE4A2F"/>
    <w:rsid w:val="00DE6376"/>
    <w:rsid w:val="00E05C2F"/>
    <w:rsid w:val="00E13368"/>
    <w:rsid w:val="00E145B5"/>
    <w:rsid w:val="00E17094"/>
    <w:rsid w:val="00E27F1C"/>
    <w:rsid w:val="00E301C9"/>
    <w:rsid w:val="00E42BF1"/>
    <w:rsid w:val="00E433AE"/>
    <w:rsid w:val="00E5027A"/>
    <w:rsid w:val="00E50701"/>
    <w:rsid w:val="00E5474C"/>
    <w:rsid w:val="00E551DC"/>
    <w:rsid w:val="00E5526A"/>
    <w:rsid w:val="00E66B48"/>
    <w:rsid w:val="00E708C6"/>
    <w:rsid w:val="00E74266"/>
    <w:rsid w:val="00E7564B"/>
    <w:rsid w:val="00EA76BA"/>
    <w:rsid w:val="00EA7B5D"/>
    <w:rsid w:val="00EB53FC"/>
    <w:rsid w:val="00ED56C6"/>
    <w:rsid w:val="00ED7EA5"/>
    <w:rsid w:val="00EE003C"/>
    <w:rsid w:val="00EE1DD0"/>
    <w:rsid w:val="00EE78B6"/>
    <w:rsid w:val="00EF0AAE"/>
    <w:rsid w:val="00EF35DE"/>
    <w:rsid w:val="00F35F40"/>
    <w:rsid w:val="00F57729"/>
    <w:rsid w:val="00F57D7B"/>
    <w:rsid w:val="00F62BB8"/>
    <w:rsid w:val="00F657FE"/>
    <w:rsid w:val="00F67231"/>
    <w:rsid w:val="00F84AF0"/>
    <w:rsid w:val="00F90BFC"/>
    <w:rsid w:val="00F95E4C"/>
    <w:rsid w:val="00FA15E3"/>
    <w:rsid w:val="00FA49A1"/>
    <w:rsid w:val="00FB0A4C"/>
    <w:rsid w:val="00FC20A3"/>
    <w:rsid w:val="00FC5CDF"/>
    <w:rsid w:val="00FC74CA"/>
    <w:rsid w:val="00FD040D"/>
    <w:rsid w:val="00FD1412"/>
    <w:rsid w:val="00FD4812"/>
    <w:rsid w:val="00FD4B39"/>
    <w:rsid w:val="00FD6D4E"/>
    <w:rsid w:val="00FE4C7D"/>
    <w:rsid w:val="00FE6370"/>
    <w:rsid w:val="00FE73D4"/>
    <w:rsid w:val="00FF383F"/>
    <w:rsid w:val="00FF40E3"/>
    <w:rsid w:val="00FF4269"/>
    <w:rsid w:val="00FF467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72FD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C72FD3"/>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171C4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1723A"/>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F09B5"/>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303A"/>
    <w:pPr>
      <w:ind w:left="720"/>
      <w:contextualSpacing/>
    </w:pPr>
  </w:style>
  <w:style w:type="character" w:customStyle="1" w:styleId="Heading1Char">
    <w:name w:val="Heading 1 Char"/>
    <w:basedOn w:val="DefaultParagraphFont"/>
    <w:link w:val="Heading1"/>
    <w:uiPriority w:val="9"/>
    <w:rsid w:val="00C72FD3"/>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C72FD3"/>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C72FD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72FD3"/>
    <w:rPr>
      <w:color w:val="0000FF"/>
      <w:u w:val="single"/>
    </w:rPr>
  </w:style>
  <w:style w:type="character" w:customStyle="1" w:styleId="apple-converted-space">
    <w:name w:val="apple-converted-space"/>
    <w:basedOn w:val="DefaultParagraphFont"/>
    <w:rsid w:val="00C72FD3"/>
  </w:style>
  <w:style w:type="paragraph" w:customStyle="1" w:styleId="EndNoteBibliography">
    <w:name w:val="EndNote Bibliography"/>
    <w:basedOn w:val="Normal"/>
    <w:link w:val="EndNoteBibliographyChar"/>
    <w:rsid w:val="005B5FD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B5FD8"/>
    <w:rPr>
      <w:rFonts w:ascii="Calibri" w:hAnsi="Calibri" w:cs="Calibri"/>
      <w:noProof/>
      <w:lang w:val="en-US"/>
    </w:rPr>
  </w:style>
  <w:style w:type="character" w:customStyle="1" w:styleId="Heading3Char">
    <w:name w:val="Heading 3 Char"/>
    <w:basedOn w:val="DefaultParagraphFont"/>
    <w:link w:val="Heading3"/>
    <w:uiPriority w:val="9"/>
    <w:rsid w:val="00171C4C"/>
    <w:rPr>
      <w:rFonts w:asciiTheme="majorHAnsi" w:eastAsiaTheme="majorEastAsia" w:hAnsiTheme="majorHAnsi" w:cstheme="majorBidi"/>
      <w:b/>
      <w:bCs/>
      <w:color w:val="4F81BD" w:themeColor="accent1"/>
    </w:rPr>
  </w:style>
  <w:style w:type="paragraph" w:styleId="IntenseQuote">
    <w:name w:val="Intense Quote"/>
    <w:basedOn w:val="Normal"/>
    <w:next w:val="Normal"/>
    <w:link w:val="IntenseQuoteChar"/>
    <w:uiPriority w:val="30"/>
    <w:qFormat/>
    <w:rsid w:val="00D172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D1723A"/>
    <w:rPr>
      <w:b/>
      <w:bCs/>
      <w:i/>
      <w:iCs/>
      <w:color w:val="4F81BD" w:themeColor="accent1"/>
    </w:rPr>
  </w:style>
  <w:style w:type="character" w:customStyle="1" w:styleId="Heading4Char">
    <w:name w:val="Heading 4 Char"/>
    <w:basedOn w:val="DefaultParagraphFont"/>
    <w:link w:val="Heading4"/>
    <w:uiPriority w:val="9"/>
    <w:rsid w:val="00D1723A"/>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1F4F1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F4F1B"/>
    <w:rPr>
      <w:rFonts w:asciiTheme="majorHAnsi" w:eastAsiaTheme="majorEastAsia" w:hAnsiTheme="majorHAnsi" w:cstheme="majorBidi"/>
      <w:color w:val="17365D" w:themeColor="text2" w:themeShade="BF"/>
      <w:spacing w:val="5"/>
      <w:kern w:val="28"/>
      <w:sz w:val="52"/>
      <w:szCs w:val="52"/>
    </w:rPr>
  </w:style>
  <w:style w:type="character" w:customStyle="1" w:styleId="Heading6Char">
    <w:name w:val="Heading 6 Char"/>
    <w:basedOn w:val="DefaultParagraphFont"/>
    <w:link w:val="Heading6"/>
    <w:uiPriority w:val="9"/>
    <w:semiHidden/>
    <w:rsid w:val="009F09B5"/>
    <w:rPr>
      <w:rFonts w:asciiTheme="majorHAnsi" w:eastAsiaTheme="majorEastAsia" w:hAnsiTheme="majorHAnsi" w:cstheme="majorBidi"/>
      <w:i/>
      <w:iCs/>
      <w:color w:val="243F60" w:themeColor="accent1" w:themeShade="7F"/>
    </w:rPr>
  </w:style>
  <w:style w:type="character" w:styleId="Emphasis">
    <w:name w:val="Emphasis"/>
    <w:basedOn w:val="DefaultParagraphFont"/>
    <w:uiPriority w:val="20"/>
    <w:qFormat/>
    <w:rsid w:val="009F09B5"/>
    <w:rPr>
      <w:i/>
      <w:iCs/>
    </w:rPr>
  </w:style>
  <w:style w:type="character" w:styleId="Strong">
    <w:name w:val="Strong"/>
    <w:basedOn w:val="DefaultParagraphFont"/>
    <w:uiPriority w:val="22"/>
    <w:qFormat/>
    <w:rsid w:val="009F09B5"/>
    <w:rPr>
      <w:b/>
      <w:bCs/>
    </w:rPr>
  </w:style>
  <w:style w:type="character" w:customStyle="1" w:styleId="item-action">
    <w:name w:val="item-action"/>
    <w:basedOn w:val="DefaultParagraphFont"/>
    <w:rsid w:val="00AA621E"/>
  </w:style>
  <w:style w:type="character" w:customStyle="1" w:styleId="share-button-link-text">
    <w:name w:val="share-button-link-text"/>
    <w:basedOn w:val="DefaultParagraphFont"/>
    <w:rsid w:val="00AA621E"/>
  </w:style>
  <w:style w:type="paragraph" w:styleId="BalloonText">
    <w:name w:val="Balloon Text"/>
    <w:basedOn w:val="Normal"/>
    <w:link w:val="BalloonTextChar"/>
    <w:uiPriority w:val="99"/>
    <w:semiHidden/>
    <w:unhideWhenUsed/>
    <w:rsid w:val="00AA62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21E"/>
    <w:rPr>
      <w:rFonts w:ascii="Tahoma" w:hAnsi="Tahoma" w:cs="Tahoma"/>
      <w:sz w:val="16"/>
      <w:szCs w:val="16"/>
    </w:rPr>
  </w:style>
  <w:style w:type="paragraph" w:customStyle="1" w:styleId="EndNoteBibliographyTitle">
    <w:name w:val="EndNote Bibliography Title"/>
    <w:basedOn w:val="Normal"/>
    <w:link w:val="EndNoteBibliographyTitleChar"/>
    <w:rsid w:val="00A63FE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3FE6"/>
    <w:rPr>
      <w:rFonts w:ascii="Calibri" w:hAnsi="Calibri" w:cs="Calibri"/>
      <w:noProof/>
      <w:lang w:val="en-US"/>
    </w:rPr>
  </w:style>
  <w:style w:type="character" w:customStyle="1" w:styleId="ja50-ce-inf">
    <w:name w:val="ja50-ce-inf"/>
    <w:basedOn w:val="DefaultParagraphFont"/>
    <w:rsid w:val="003F6B2A"/>
  </w:style>
  <w:style w:type="character" w:customStyle="1" w:styleId="ja50-ce-sup">
    <w:name w:val="ja50-ce-sup"/>
    <w:basedOn w:val="DefaultParagraphFont"/>
    <w:rsid w:val="003F6B2A"/>
  </w:style>
  <w:style w:type="character" w:customStyle="1" w:styleId="sup">
    <w:name w:val="sup"/>
    <w:rsid w:val="00626474"/>
    <w:rPr>
      <w:vertAlign w:val="superscript"/>
    </w:rPr>
  </w:style>
  <w:style w:type="paragraph" w:customStyle="1" w:styleId="paragraph">
    <w:name w:val="paragraph"/>
    <w:basedOn w:val="Normal"/>
    <w:rsid w:val="00D64661"/>
    <w:pPr>
      <w:suppressAutoHyphens/>
      <w:spacing w:after="120" w:line="240" w:lineRule="auto"/>
      <w:ind w:firstLine="288"/>
    </w:pPr>
    <w:rPr>
      <w:rFonts w:ascii="Times New Roman" w:eastAsia="Times New Roman" w:hAnsi="Times New Roman" w:cs="Times New Roman"/>
      <w:lang w:val="en-US" w:eastAsia="ar-SA"/>
    </w:rPr>
  </w:style>
  <w:style w:type="character" w:customStyle="1" w:styleId="sanserif">
    <w:name w:val="sanserif"/>
    <w:rsid w:val="008C0E1D"/>
    <w:rPr>
      <w:rFonts w:ascii="Arial" w:hAnsi="Arial" w:cs="Arial"/>
    </w:rPr>
  </w:style>
  <w:style w:type="character" w:customStyle="1" w:styleId="label">
    <w:name w:val="label"/>
    <w:rsid w:val="00482FA5"/>
    <w:rPr>
      <w:rFonts w:ascii="Times New Roman" w:eastAsia="Times New Roman" w:hAnsi="Times New Roman" w:cs="Times New Roman"/>
      <w:vanish w:val="0"/>
      <w:color w:val="auto"/>
      <w:sz w:val="22"/>
      <w:szCs w:val="22"/>
      <w:shd w:val="clear" w:color="auto" w:fill="auto"/>
      <w:lang w:val="en-US" w:eastAsia="ar-SA" w:bidi="ar-SA"/>
    </w:rPr>
  </w:style>
  <w:style w:type="paragraph" w:customStyle="1" w:styleId="bibitem">
    <w:name w:val="bibitem"/>
    <w:basedOn w:val="Normal"/>
    <w:link w:val="bibitemChar"/>
    <w:rsid w:val="00482FA5"/>
    <w:pPr>
      <w:suppressAutoHyphens/>
      <w:spacing w:before="120" w:after="0" w:line="360" w:lineRule="auto"/>
    </w:pPr>
    <w:rPr>
      <w:rFonts w:ascii="Times New Roman" w:eastAsia="Times New Roman" w:hAnsi="Times New Roman" w:cs="Times New Roman"/>
      <w:lang w:val="en-US" w:eastAsia="ar-SA"/>
    </w:rPr>
  </w:style>
  <w:style w:type="character" w:customStyle="1" w:styleId="bibitemChar">
    <w:name w:val="bibitem Char"/>
    <w:link w:val="bibitem"/>
    <w:rsid w:val="00482FA5"/>
    <w:rPr>
      <w:rFonts w:ascii="Times New Roman" w:eastAsia="Times New Roman" w:hAnsi="Times New Roman" w:cs="Times New Roman"/>
      <w:lang w:val="en-US" w:eastAsia="ar-SA"/>
    </w:rPr>
  </w:style>
  <w:style w:type="character" w:styleId="CommentReference">
    <w:name w:val="annotation reference"/>
    <w:basedOn w:val="DefaultParagraphFont"/>
    <w:uiPriority w:val="99"/>
    <w:semiHidden/>
    <w:unhideWhenUsed/>
    <w:rsid w:val="007D024C"/>
    <w:rPr>
      <w:sz w:val="16"/>
      <w:szCs w:val="16"/>
    </w:rPr>
  </w:style>
  <w:style w:type="paragraph" w:styleId="CommentText">
    <w:name w:val="annotation text"/>
    <w:basedOn w:val="Normal"/>
    <w:link w:val="CommentTextChar"/>
    <w:uiPriority w:val="99"/>
    <w:semiHidden/>
    <w:unhideWhenUsed/>
    <w:rsid w:val="007D024C"/>
    <w:pPr>
      <w:spacing w:line="240" w:lineRule="auto"/>
    </w:pPr>
    <w:rPr>
      <w:sz w:val="20"/>
      <w:szCs w:val="20"/>
    </w:rPr>
  </w:style>
  <w:style w:type="character" w:customStyle="1" w:styleId="CommentTextChar">
    <w:name w:val="Comment Text Char"/>
    <w:basedOn w:val="DefaultParagraphFont"/>
    <w:link w:val="CommentText"/>
    <w:uiPriority w:val="99"/>
    <w:semiHidden/>
    <w:rsid w:val="007D024C"/>
    <w:rPr>
      <w:sz w:val="20"/>
      <w:szCs w:val="20"/>
    </w:rPr>
  </w:style>
  <w:style w:type="paragraph" w:styleId="CommentSubject">
    <w:name w:val="annotation subject"/>
    <w:basedOn w:val="CommentText"/>
    <w:next w:val="CommentText"/>
    <w:link w:val="CommentSubjectChar"/>
    <w:uiPriority w:val="99"/>
    <w:semiHidden/>
    <w:unhideWhenUsed/>
    <w:rsid w:val="007D024C"/>
    <w:rPr>
      <w:b/>
      <w:bCs/>
    </w:rPr>
  </w:style>
  <w:style w:type="character" w:customStyle="1" w:styleId="CommentSubjectChar">
    <w:name w:val="Comment Subject Char"/>
    <w:basedOn w:val="CommentTextChar"/>
    <w:link w:val="CommentSubject"/>
    <w:uiPriority w:val="99"/>
    <w:semiHidden/>
    <w:rsid w:val="007D024C"/>
    <w:rPr>
      <w:b/>
      <w:bCs/>
      <w:sz w:val="20"/>
      <w:szCs w:val="20"/>
    </w:rPr>
  </w:style>
  <w:style w:type="character" w:customStyle="1" w:styleId="italic">
    <w:name w:val="italic"/>
    <w:basedOn w:val="DefaultParagraphFont"/>
    <w:rsid w:val="004714C2"/>
  </w:style>
  <w:style w:type="paragraph" w:customStyle="1" w:styleId="p">
    <w:name w:val="p"/>
    <w:basedOn w:val="Normal"/>
    <w:rsid w:val="004714C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derline">
    <w:name w:val="underline"/>
    <w:basedOn w:val="DefaultParagraphFont"/>
    <w:rsid w:val="004714C2"/>
  </w:style>
  <w:style w:type="character" w:customStyle="1" w:styleId="highlight">
    <w:name w:val="highlight"/>
    <w:basedOn w:val="DefaultParagraphFont"/>
    <w:rsid w:val="008B0F4B"/>
  </w:style>
  <w:style w:type="paragraph" w:customStyle="1" w:styleId="authors">
    <w:name w:val="authors"/>
    <w:basedOn w:val="Normal"/>
    <w:rsid w:val="007C39D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ubmitted">
    <w:name w:val="submitted"/>
    <w:basedOn w:val="DefaultParagraphFont"/>
    <w:rsid w:val="00247935"/>
  </w:style>
  <w:style w:type="character" w:styleId="IntenseEmphasis">
    <w:name w:val="Intense Emphasis"/>
    <w:basedOn w:val="DefaultParagraphFont"/>
    <w:uiPriority w:val="21"/>
    <w:qFormat/>
    <w:rsid w:val="003339EA"/>
    <w:rPr>
      <w:b/>
      <w:bCs/>
      <w:i/>
      <w:iCs/>
      <w:color w:val="4F81BD" w:themeColor="accent1"/>
    </w:rPr>
  </w:style>
  <w:style w:type="paragraph" w:customStyle="1" w:styleId="affiliation">
    <w:name w:val="affiliation"/>
    <w:basedOn w:val="Normal"/>
    <w:rsid w:val="003C2A6E"/>
    <w:pPr>
      <w:suppressAutoHyphens/>
      <w:spacing w:before="120" w:after="120" w:line="240" w:lineRule="auto"/>
    </w:pPr>
    <w:rPr>
      <w:rFonts w:ascii="Times New Roman" w:eastAsia="Times New Roman" w:hAnsi="Times New Roman" w:cs="Times New Roman"/>
      <w:sz w:val="20"/>
      <w:szCs w:val="20"/>
      <w:lang w:val="en-US" w:eastAsia="ar-SA"/>
    </w:rPr>
  </w:style>
  <w:style w:type="paragraph" w:customStyle="1" w:styleId="correspondingauthor">
    <w:name w:val="correspondingauthor"/>
    <w:basedOn w:val="Normal"/>
    <w:rsid w:val="003C2A6E"/>
    <w:pPr>
      <w:suppressAutoHyphens/>
      <w:spacing w:before="120" w:after="120" w:line="240" w:lineRule="auto"/>
    </w:pPr>
    <w:rPr>
      <w:rFonts w:ascii="Times New Roman" w:eastAsia="Times New Roman" w:hAnsi="Times New Roman" w:cs="Times New Roman"/>
      <w:lang w:val="en-US" w:eastAsia="ar-SA"/>
    </w:rPr>
  </w:style>
  <w:style w:type="paragraph" w:customStyle="1" w:styleId="DataField11pt">
    <w:name w:val="Data Field 11pt"/>
    <w:basedOn w:val="Normal"/>
    <w:rsid w:val="00A06276"/>
    <w:pPr>
      <w:autoSpaceDE w:val="0"/>
      <w:autoSpaceDN w:val="0"/>
      <w:spacing w:after="0" w:line="300" w:lineRule="exact"/>
    </w:pPr>
    <w:rPr>
      <w:rFonts w:ascii="Arial" w:eastAsia="Batang" w:hAnsi="Arial" w:cs="Arial"/>
      <w:szCs w:val="20"/>
      <w:lang w:val="en-US"/>
    </w:rPr>
  </w:style>
  <w:style w:type="paragraph" w:styleId="Header">
    <w:name w:val="header"/>
    <w:basedOn w:val="Normal"/>
    <w:link w:val="HeaderChar"/>
    <w:uiPriority w:val="99"/>
    <w:unhideWhenUsed/>
    <w:rsid w:val="001C7C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C9C"/>
  </w:style>
  <w:style w:type="paragraph" w:styleId="Footer">
    <w:name w:val="footer"/>
    <w:basedOn w:val="Normal"/>
    <w:link w:val="FooterChar"/>
    <w:uiPriority w:val="99"/>
    <w:unhideWhenUsed/>
    <w:rsid w:val="001C7C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C9C"/>
  </w:style>
  <w:style w:type="character" w:customStyle="1" w:styleId="fnm">
    <w:name w:val="fnm"/>
    <w:basedOn w:val="DefaultParagraphFont"/>
    <w:rsid w:val="000021A8"/>
  </w:style>
  <w:style w:type="character" w:customStyle="1" w:styleId="snm">
    <w:name w:val="snm"/>
    <w:basedOn w:val="DefaultParagraphFont"/>
    <w:rsid w:val="000021A8"/>
  </w:style>
  <w:style w:type="character" w:customStyle="1" w:styleId="citsup">
    <w:name w:val="citsup"/>
    <w:rsid w:val="000021A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72FD3"/>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link w:val="Heading2Char"/>
    <w:uiPriority w:val="9"/>
    <w:qFormat/>
    <w:rsid w:val="00C72FD3"/>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171C4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1723A"/>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F09B5"/>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303A"/>
    <w:pPr>
      <w:ind w:left="720"/>
      <w:contextualSpacing/>
    </w:pPr>
  </w:style>
  <w:style w:type="character" w:customStyle="1" w:styleId="Heading1Char">
    <w:name w:val="Heading 1 Char"/>
    <w:basedOn w:val="DefaultParagraphFont"/>
    <w:link w:val="Heading1"/>
    <w:uiPriority w:val="9"/>
    <w:rsid w:val="00C72FD3"/>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C72FD3"/>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C72FD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72FD3"/>
    <w:rPr>
      <w:color w:val="0000FF"/>
      <w:u w:val="single"/>
    </w:rPr>
  </w:style>
  <w:style w:type="character" w:customStyle="1" w:styleId="apple-converted-space">
    <w:name w:val="apple-converted-space"/>
    <w:basedOn w:val="DefaultParagraphFont"/>
    <w:rsid w:val="00C72FD3"/>
  </w:style>
  <w:style w:type="paragraph" w:customStyle="1" w:styleId="EndNoteBibliography">
    <w:name w:val="EndNote Bibliography"/>
    <w:basedOn w:val="Normal"/>
    <w:link w:val="EndNoteBibliographyChar"/>
    <w:rsid w:val="005B5FD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B5FD8"/>
    <w:rPr>
      <w:rFonts w:ascii="Calibri" w:hAnsi="Calibri" w:cs="Calibri"/>
      <w:noProof/>
      <w:lang w:val="en-US"/>
    </w:rPr>
  </w:style>
  <w:style w:type="character" w:customStyle="1" w:styleId="Heading3Char">
    <w:name w:val="Heading 3 Char"/>
    <w:basedOn w:val="DefaultParagraphFont"/>
    <w:link w:val="Heading3"/>
    <w:uiPriority w:val="9"/>
    <w:rsid w:val="00171C4C"/>
    <w:rPr>
      <w:rFonts w:asciiTheme="majorHAnsi" w:eastAsiaTheme="majorEastAsia" w:hAnsiTheme="majorHAnsi" w:cstheme="majorBidi"/>
      <w:b/>
      <w:bCs/>
      <w:color w:val="4F81BD" w:themeColor="accent1"/>
    </w:rPr>
  </w:style>
  <w:style w:type="paragraph" w:styleId="IntenseQuote">
    <w:name w:val="Intense Quote"/>
    <w:basedOn w:val="Normal"/>
    <w:next w:val="Normal"/>
    <w:link w:val="IntenseQuoteChar"/>
    <w:uiPriority w:val="30"/>
    <w:qFormat/>
    <w:rsid w:val="00D172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D1723A"/>
    <w:rPr>
      <w:b/>
      <w:bCs/>
      <w:i/>
      <w:iCs/>
      <w:color w:val="4F81BD" w:themeColor="accent1"/>
    </w:rPr>
  </w:style>
  <w:style w:type="character" w:customStyle="1" w:styleId="Heading4Char">
    <w:name w:val="Heading 4 Char"/>
    <w:basedOn w:val="DefaultParagraphFont"/>
    <w:link w:val="Heading4"/>
    <w:uiPriority w:val="9"/>
    <w:rsid w:val="00D1723A"/>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1F4F1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F4F1B"/>
    <w:rPr>
      <w:rFonts w:asciiTheme="majorHAnsi" w:eastAsiaTheme="majorEastAsia" w:hAnsiTheme="majorHAnsi" w:cstheme="majorBidi"/>
      <w:color w:val="17365D" w:themeColor="text2" w:themeShade="BF"/>
      <w:spacing w:val="5"/>
      <w:kern w:val="28"/>
      <w:sz w:val="52"/>
      <w:szCs w:val="52"/>
    </w:rPr>
  </w:style>
  <w:style w:type="character" w:customStyle="1" w:styleId="Heading6Char">
    <w:name w:val="Heading 6 Char"/>
    <w:basedOn w:val="DefaultParagraphFont"/>
    <w:link w:val="Heading6"/>
    <w:uiPriority w:val="9"/>
    <w:semiHidden/>
    <w:rsid w:val="009F09B5"/>
    <w:rPr>
      <w:rFonts w:asciiTheme="majorHAnsi" w:eastAsiaTheme="majorEastAsia" w:hAnsiTheme="majorHAnsi" w:cstheme="majorBidi"/>
      <w:i/>
      <w:iCs/>
      <w:color w:val="243F60" w:themeColor="accent1" w:themeShade="7F"/>
    </w:rPr>
  </w:style>
  <w:style w:type="character" w:styleId="Emphasis">
    <w:name w:val="Emphasis"/>
    <w:basedOn w:val="DefaultParagraphFont"/>
    <w:uiPriority w:val="20"/>
    <w:qFormat/>
    <w:rsid w:val="009F09B5"/>
    <w:rPr>
      <w:i/>
      <w:iCs/>
    </w:rPr>
  </w:style>
  <w:style w:type="character" w:styleId="Strong">
    <w:name w:val="Strong"/>
    <w:basedOn w:val="DefaultParagraphFont"/>
    <w:uiPriority w:val="22"/>
    <w:qFormat/>
    <w:rsid w:val="009F09B5"/>
    <w:rPr>
      <w:b/>
      <w:bCs/>
    </w:rPr>
  </w:style>
  <w:style w:type="character" w:customStyle="1" w:styleId="item-action">
    <w:name w:val="item-action"/>
    <w:basedOn w:val="DefaultParagraphFont"/>
    <w:rsid w:val="00AA621E"/>
  </w:style>
  <w:style w:type="character" w:customStyle="1" w:styleId="share-button-link-text">
    <w:name w:val="share-button-link-text"/>
    <w:basedOn w:val="DefaultParagraphFont"/>
    <w:rsid w:val="00AA621E"/>
  </w:style>
  <w:style w:type="paragraph" w:styleId="BalloonText">
    <w:name w:val="Balloon Text"/>
    <w:basedOn w:val="Normal"/>
    <w:link w:val="BalloonTextChar"/>
    <w:uiPriority w:val="99"/>
    <w:semiHidden/>
    <w:unhideWhenUsed/>
    <w:rsid w:val="00AA62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A621E"/>
    <w:rPr>
      <w:rFonts w:ascii="Tahoma" w:hAnsi="Tahoma" w:cs="Tahoma"/>
      <w:sz w:val="16"/>
      <w:szCs w:val="16"/>
    </w:rPr>
  </w:style>
  <w:style w:type="paragraph" w:customStyle="1" w:styleId="EndNoteBibliographyTitle">
    <w:name w:val="EndNote Bibliography Title"/>
    <w:basedOn w:val="Normal"/>
    <w:link w:val="EndNoteBibliographyTitleChar"/>
    <w:rsid w:val="00A63FE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3FE6"/>
    <w:rPr>
      <w:rFonts w:ascii="Calibri" w:hAnsi="Calibri" w:cs="Calibri"/>
      <w:noProof/>
      <w:lang w:val="en-US"/>
    </w:rPr>
  </w:style>
  <w:style w:type="character" w:customStyle="1" w:styleId="ja50-ce-inf">
    <w:name w:val="ja50-ce-inf"/>
    <w:basedOn w:val="DefaultParagraphFont"/>
    <w:rsid w:val="003F6B2A"/>
  </w:style>
  <w:style w:type="character" w:customStyle="1" w:styleId="ja50-ce-sup">
    <w:name w:val="ja50-ce-sup"/>
    <w:basedOn w:val="DefaultParagraphFont"/>
    <w:rsid w:val="003F6B2A"/>
  </w:style>
  <w:style w:type="character" w:customStyle="1" w:styleId="sup">
    <w:name w:val="sup"/>
    <w:rsid w:val="00626474"/>
    <w:rPr>
      <w:vertAlign w:val="superscript"/>
    </w:rPr>
  </w:style>
  <w:style w:type="paragraph" w:customStyle="1" w:styleId="paragraph">
    <w:name w:val="paragraph"/>
    <w:basedOn w:val="Normal"/>
    <w:rsid w:val="00D64661"/>
    <w:pPr>
      <w:suppressAutoHyphens/>
      <w:spacing w:after="120" w:line="240" w:lineRule="auto"/>
      <w:ind w:firstLine="288"/>
    </w:pPr>
    <w:rPr>
      <w:rFonts w:ascii="Times New Roman" w:eastAsia="Times New Roman" w:hAnsi="Times New Roman" w:cs="Times New Roman"/>
      <w:lang w:val="en-US" w:eastAsia="ar-SA"/>
    </w:rPr>
  </w:style>
  <w:style w:type="character" w:customStyle="1" w:styleId="sanserif">
    <w:name w:val="sanserif"/>
    <w:rsid w:val="008C0E1D"/>
    <w:rPr>
      <w:rFonts w:ascii="Arial" w:hAnsi="Arial" w:cs="Arial"/>
    </w:rPr>
  </w:style>
  <w:style w:type="character" w:customStyle="1" w:styleId="label">
    <w:name w:val="label"/>
    <w:rsid w:val="00482FA5"/>
    <w:rPr>
      <w:rFonts w:ascii="Times New Roman" w:eastAsia="Times New Roman" w:hAnsi="Times New Roman" w:cs="Times New Roman"/>
      <w:vanish w:val="0"/>
      <w:color w:val="auto"/>
      <w:sz w:val="22"/>
      <w:szCs w:val="22"/>
      <w:shd w:val="clear" w:color="auto" w:fill="auto"/>
      <w:lang w:val="en-US" w:eastAsia="ar-SA" w:bidi="ar-SA"/>
    </w:rPr>
  </w:style>
  <w:style w:type="paragraph" w:customStyle="1" w:styleId="bibitem">
    <w:name w:val="bibitem"/>
    <w:basedOn w:val="Normal"/>
    <w:link w:val="bibitemChar"/>
    <w:rsid w:val="00482FA5"/>
    <w:pPr>
      <w:suppressAutoHyphens/>
      <w:spacing w:before="120" w:after="0" w:line="360" w:lineRule="auto"/>
    </w:pPr>
    <w:rPr>
      <w:rFonts w:ascii="Times New Roman" w:eastAsia="Times New Roman" w:hAnsi="Times New Roman" w:cs="Times New Roman"/>
      <w:lang w:val="en-US" w:eastAsia="ar-SA"/>
    </w:rPr>
  </w:style>
  <w:style w:type="character" w:customStyle="1" w:styleId="bibitemChar">
    <w:name w:val="bibitem Char"/>
    <w:link w:val="bibitem"/>
    <w:rsid w:val="00482FA5"/>
    <w:rPr>
      <w:rFonts w:ascii="Times New Roman" w:eastAsia="Times New Roman" w:hAnsi="Times New Roman" w:cs="Times New Roman"/>
      <w:lang w:val="en-US" w:eastAsia="ar-SA"/>
    </w:rPr>
  </w:style>
  <w:style w:type="character" w:styleId="CommentReference">
    <w:name w:val="annotation reference"/>
    <w:basedOn w:val="DefaultParagraphFont"/>
    <w:uiPriority w:val="99"/>
    <w:semiHidden/>
    <w:unhideWhenUsed/>
    <w:rsid w:val="007D024C"/>
    <w:rPr>
      <w:sz w:val="16"/>
      <w:szCs w:val="16"/>
    </w:rPr>
  </w:style>
  <w:style w:type="paragraph" w:styleId="CommentText">
    <w:name w:val="annotation text"/>
    <w:basedOn w:val="Normal"/>
    <w:link w:val="CommentTextChar"/>
    <w:uiPriority w:val="99"/>
    <w:semiHidden/>
    <w:unhideWhenUsed/>
    <w:rsid w:val="007D024C"/>
    <w:pPr>
      <w:spacing w:line="240" w:lineRule="auto"/>
    </w:pPr>
    <w:rPr>
      <w:sz w:val="20"/>
      <w:szCs w:val="20"/>
    </w:rPr>
  </w:style>
  <w:style w:type="character" w:customStyle="1" w:styleId="CommentTextChar">
    <w:name w:val="Comment Text Char"/>
    <w:basedOn w:val="DefaultParagraphFont"/>
    <w:link w:val="CommentText"/>
    <w:uiPriority w:val="99"/>
    <w:semiHidden/>
    <w:rsid w:val="007D024C"/>
    <w:rPr>
      <w:sz w:val="20"/>
      <w:szCs w:val="20"/>
    </w:rPr>
  </w:style>
  <w:style w:type="paragraph" w:styleId="CommentSubject">
    <w:name w:val="annotation subject"/>
    <w:basedOn w:val="CommentText"/>
    <w:next w:val="CommentText"/>
    <w:link w:val="CommentSubjectChar"/>
    <w:uiPriority w:val="99"/>
    <w:semiHidden/>
    <w:unhideWhenUsed/>
    <w:rsid w:val="007D024C"/>
    <w:rPr>
      <w:b/>
      <w:bCs/>
    </w:rPr>
  </w:style>
  <w:style w:type="character" w:customStyle="1" w:styleId="CommentSubjectChar">
    <w:name w:val="Comment Subject Char"/>
    <w:basedOn w:val="CommentTextChar"/>
    <w:link w:val="CommentSubject"/>
    <w:uiPriority w:val="99"/>
    <w:semiHidden/>
    <w:rsid w:val="007D024C"/>
    <w:rPr>
      <w:b/>
      <w:bCs/>
      <w:sz w:val="20"/>
      <w:szCs w:val="20"/>
    </w:rPr>
  </w:style>
  <w:style w:type="character" w:customStyle="1" w:styleId="italic">
    <w:name w:val="italic"/>
    <w:basedOn w:val="DefaultParagraphFont"/>
    <w:rsid w:val="004714C2"/>
  </w:style>
  <w:style w:type="paragraph" w:customStyle="1" w:styleId="p">
    <w:name w:val="p"/>
    <w:basedOn w:val="Normal"/>
    <w:rsid w:val="004714C2"/>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underline">
    <w:name w:val="underline"/>
    <w:basedOn w:val="DefaultParagraphFont"/>
    <w:rsid w:val="004714C2"/>
  </w:style>
  <w:style w:type="character" w:customStyle="1" w:styleId="highlight">
    <w:name w:val="highlight"/>
    <w:basedOn w:val="DefaultParagraphFont"/>
    <w:rsid w:val="008B0F4B"/>
  </w:style>
  <w:style w:type="paragraph" w:customStyle="1" w:styleId="authors">
    <w:name w:val="authors"/>
    <w:basedOn w:val="Normal"/>
    <w:rsid w:val="007C39D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submitted">
    <w:name w:val="submitted"/>
    <w:basedOn w:val="DefaultParagraphFont"/>
    <w:rsid w:val="00247935"/>
  </w:style>
  <w:style w:type="character" w:styleId="IntenseEmphasis">
    <w:name w:val="Intense Emphasis"/>
    <w:basedOn w:val="DefaultParagraphFont"/>
    <w:uiPriority w:val="21"/>
    <w:qFormat/>
    <w:rsid w:val="003339EA"/>
    <w:rPr>
      <w:b/>
      <w:bCs/>
      <w:i/>
      <w:iCs/>
      <w:color w:val="4F81BD" w:themeColor="accent1"/>
    </w:rPr>
  </w:style>
  <w:style w:type="paragraph" w:customStyle="1" w:styleId="affiliation">
    <w:name w:val="affiliation"/>
    <w:basedOn w:val="Normal"/>
    <w:rsid w:val="003C2A6E"/>
    <w:pPr>
      <w:suppressAutoHyphens/>
      <w:spacing w:before="120" w:after="120" w:line="240" w:lineRule="auto"/>
    </w:pPr>
    <w:rPr>
      <w:rFonts w:ascii="Times New Roman" w:eastAsia="Times New Roman" w:hAnsi="Times New Roman" w:cs="Times New Roman"/>
      <w:sz w:val="20"/>
      <w:szCs w:val="20"/>
      <w:lang w:val="en-US" w:eastAsia="ar-SA"/>
    </w:rPr>
  </w:style>
  <w:style w:type="paragraph" w:customStyle="1" w:styleId="correspondingauthor">
    <w:name w:val="correspondingauthor"/>
    <w:basedOn w:val="Normal"/>
    <w:rsid w:val="003C2A6E"/>
    <w:pPr>
      <w:suppressAutoHyphens/>
      <w:spacing w:before="120" w:after="120" w:line="240" w:lineRule="auto"/>
    </w:pPr>
    <w:rPr>
      <w:rFonts w:ascii="Times New Roman" w:eastAsia="Times New Roman" w:hAnsi="Times New Roman" w:cs="Times New Roman"/>
      <w:lang w:val="en-US" w:eastAsia="ar-SA"/>
    </w:rPr>
  </w:style>
  <w:style w:type="paragraph" w:customStyle="1" w:styleId="DataField11pt">
    <w:name w:val="Data Field 11pt"/>
    <w:basedOn w:val="Normal"/>
    <w:rsid w:val="00A06276"/>
    <w:pPr>
      <w:autoSpaceDE w:val="0"/>
      <w:autoSpaceDN w:val="0"/>
      <w:spacing w:after="0" w:line="300" w:lineRule="exact"/>
    </w:pPr>
    <w:rPr>
      <w:rFonts w:ascii="Arial" w:eastAsia="Batang" w:hAnsi="Arial" w:cs="Arial"/>
      <w:szCs w:val="20"/>
      <w:lang w:val="en-US"/>
    </w:rPr>
  </w:style>
  <w:style w:type="paragraph" w:styleId="Header">
    <w:name w:val="header"/>
    <w:basedOn w:val="Normal"/>
    <w:link w:val="HeaderChar"/>
    <w:uiPriority w:val="99"/>
    <w:unhideWhenUsed/>
    <w:rsid w:val="001C7C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C9C"/>
  </w:style>
  <w:style w:type="paragraph" w:styleId="Footer">
    <w:name w:val="footer"/>
    <w:basedOn w:val="Normal"/>
    <w:link w:val="FooterChar"/>
    <w:uiPriority w:val="99"/>
    <w:unhideWhenUsed/>
    <w:rsid w:val="001C7C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C9C"/>
  </w:style>
  <w:style w:type="character" w:customStyle="1" w:styleId="fnm">
    <w:name w:val="fnm"/>
    <w:basedOn w:val="DefaultParagraphFont"/>
    <w:rsid w:val="000021A8"/>
  </w:style>
  <w:style w:type="character" w:customStyle="1" w:styleId="snm">
    <w:name w:val="snm"/>
    <w:basedOn w:val="DefaultParagraphFont"/>
    <w:rsid w:val="000021A8"/>
  </w:style>
  <w:style w:type="character" w:customStyle="1" w:styleId="citsup">
    <w:name w:val="citsup"/>
    <w:rsid w:val="000021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09306">
      <w:bodyDiv w:val="1"/>
      <w:marLeft w:val="0"/>
      <w:marRight w:val="0"/>
      <w:marTop w:val="0"/>
      <w:marBottom w:val="0"/>
      <w:divBdr>
        <w:top w:val="none" w:sz="0" w:space="0" w:color="auto"/>
        <w:left w:val="none" w:sz="0" w:space="0" w:color="auto"/>
        <w:bottom w:val="none" w:sz="0" w:space="0" w:color="auto"/>
        <w:right w:val="none" w:sz="0" w:space="0" w:color="auto"/>
      </w:divBdr>
    </w:div>
    <w:div w:id="57478237">
      <w:bodyDiv w:val="1"/>
      <w:marLeft w:val="0"/>
      <w:marRight w:val="0"/>
      <w:marTop w:val="0"/>
      <w:marBottom w:val="0"/>
      <w:divBdr>
        <w:top w:val="none" w:sz="0" w:space="0" w:color="auto"/>
        <w:left w:val="none" w:sz="0" w:space="0" w:color="auto"/>
        <w:bottom w:val="none" w:sz="0" w:space="0" w:color="auto"/>
        <w:right w:val="none" w:sz="0" w:space="0" w:color="auto"/>
      </w:divBdr>
    </w:div>
    <w:div w:id="96602774">
      <w:bodyDiv w:val="1"/>
      <w:marLeft w:val="0"/>
      <w:marRight w:val="0"/>
      <w:marTop w:val="0"/>
      <w:marBottom w:val="0"/>
      <w:divBdr>
        <w:top w:val="none" w:sz="0" w:space="0" w:color="auto"/>
        <w:left w:val="none" w:sz="0" w:space="0" w:color="auto"/>
        <w:bottom w:val="none" w:sz="0" w:space="0" w:color="auto"/>
        <w:right w:val="none" w:sz="0" w:space="0" w:color="auto"/>
      </w:divBdr>
      <w:divsChild>
        <w:div w:id="278224783">
          <w:marLeft w:val="0"/>
          <w:marRight w:val="0"/>
          <w:marTop w:val="0"/>
          <w:marBottom w:val="480"/>
          <w:divBdr>
            <w:top w:val="none" w:sz="0" w:space="0" w:color="auto"/>
            <w:left w:val="none" w:sz="0" w:space="0" w:color="auto"/>
            <w:bottom w:val="none" w:sz="0" w:space="0" w:color="auto"/>
            <w:right w:val="none" w:sz="0" w:space="0" w:color="auto"/>
          </w:divBdr>
        </w:div>
        <w:div w:id="611668950">
          <w:marLeft w:val="0"/>
          <w:marRight w:val="0"/>
          <w:marTop w:val="0"/>
          <w:marBottom w:val="480"/>
          <w:divBdr>
            <w:top w:val="none" w:sz="0" w:space="0" w:color="auto"/>
            <w:left w:val="none" w:sz="0" w:space="0" w:color="auto"/>
            <w:bottom w:val="none" w:sz="0" w:space="0" w:color="auto"/>
            <w:right w:val="none" w:sz="0" w:space="0" w:color="auto"/>
          </w:divBdr>
        </w:div>
        <w:div w:id="880049822">
          <w:marLeft w:val="0"/>
          <w:marRight w:val="0"/>
          <w:marTop w:val="0"/>
          <w:marBottom w:val="480"/>
          <w:divBdr>
            <w:top w:val="none" w:sz="0" w:space="0" w:color="auto"/>
            <w:left w:val="none" w:sz="0" w:space="0" w:color="auto"/>
            <w:bottom w:val="none" w:sz="0" w:space="0" w:color="auto"/>
            <w:right w:val="none" w:sz="0" w:space="0" w:color="auto"/>
          </w:divBdr>
        </w:div>
        <w:div w:id="1733191537">
          <w:marLeft w:val="0"/>
          <w:marRight w:val="0"/>
          <w:marTop w:val="0"/>
          <w:marBottom w:val="480"/>
          <w:divBdr>
            <w:top w:val="none" w:sz="0" w:space="0" w:color="auto"/>
            <w:left w:val="none" w:sz="0" w:space="0" w:color="auto"/>
            <w:bottom w:val="none" w:sz="0" w:space="0" w:color="auto"/>
            <w:right w:val="none" w:sz="0" w:space="0" w:color="auto"/>
          </w:divBdr>
        </w:div>
      </w:divsChild>
    </w:div>
    <w:div w:id="181667351">
      <w:bodyDiv w:val="1"/>
      <w:marLeft w:val="0"/>
      <w:marRight w:val="0"/>
      <w:marTop w:val="0"/>
      <w:marBottom w:val="0"/>
      <w:divBdr>
        <w:top w:val="none" w:sz="0" w:space="0" w:color="auto"/>
        <w:left w:val="none" w:sz="0" w:space="0" w:color="auto"/>
        <w:bottom w:val="none" w:sz="0" w:space="0" w:color="auto"/>
        <w:right w:val="none" w:sz="0" w:space="0" w:color="auto"/>
      </w:divBdr>
    </w:div>
    <w:div w:id="216207947">
      <w:bodyDiv w:val="1"/>
      <w:marLeft w:val="0"/>
      <w:marRight w:val="0"/>
      <w:marTop w:val="0"/>
      <w:marBottom w:val="0"/>
      <w:divBdr>
        <w:top w:val="none" w:sz="0" w:space="0" w:color="auto"/>
        <w:left w:val="none" w:sz="0" w:space="0" w:color="auto"/>
        <w:bottom w:val="none" w:sz="0" w:space="0" w:color="auto"/>
        <w:right w:val="none" w:sz="0" w:space="0" w:color="auto"/>
      </w:divBdr>
      <w:divsChild>
        <w:div w:id="967709351">
          <w:marLeft w:val="0"/>
          <w:marRight w:val="0"/>
          <w:marTop w:val="0"/>
          <w:marBottom w:val="0"/>
          <w:divBdr>
            <w:top w:val="none" w:sz="0" w:space="0" w:color="auto"/>
            <w:left w:val="none" w:sz="0" w:space="0" w:color="auto"/>
            <w:bottom w:val="none" w:sz="0" w:space="0" w:color="auto"/>
            <w:right w:val="none" w:sz="0" w:space="0" w:color="auto"/>
          </w:divBdr>
          <w:divsChild>
            <w:div w:id="210267719">
              <w:marLeft w:val="0"/>
              <w:marRight w:val="0"/>
              <w:marTop w:val="0"/>
              <w:marBottom w:val="0"/>
              <w:divBdr>
                <w:top w:val="single" w:sz="6" w:space="0" w:color="808080"/>
                <w:left w:val="none" w:sz="0" w:space="0" w:color="auto"/>
                <w:bottom w:val="none" w:sz="0" w:space="0" w:color="auto"/>
                <w:right w:val="none" w:sz="0" w:space="0" w:color="auto"/>
              </w:divBdr>
            </w:div>
          </w:divsChild>
        </w:div>
        <w:div w:id="1142691989">
          <w:marLeft w:val="0"/>
          <w:marRight w:val="0"/>
          <w:marTop w:val="120"/>
          <w:marBottom w:val="0"/>
          <w:divBdr>
            <w:top w:val="none" w:sz="0" w:space="0" w:color="auto"/>
            <w:left w:val="none" w:sz="0" w:space="0" w:color="auto"/>
            <w:bottom w:val="none" w:sz="0" w:space="0" w:color="auto"/>
            <w:right w:val="none" w:sz="0" w:space="0" w:color="auto"/>
          </w:divBdr>
          <w:divsChild>
            <w:div w:id="64497498">
              <w:marLeft w:val="0"/>
              <w:marRight w:val="0"/>
              <w:marTop w:val="0"/>
              <w:marBottom w:val="0"/>
              <w:divBdr>
                <w:top w:val="none" w:sz="0" w:space="0" w:color="auto"/>
                <w:left w:val="none" w:sz="0" w:space="0" w:color="auto"/>
                <w:bottom w:val="none" w:sz="0" w:space="0" w:color="auto"/>
                <w:right w:val="none" w:sz="0" w:space="0" w:color="auto"/>
              </w:divBdr>
              <w:divsChild>
                <w:div w:id="459032955">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260794341">
      <w:bodyDiv w:val="1"/>
      <w:marLeft w:val="0"/>
      <w:marRight w:val="0"/>
      <w:marTop w:val="0"/>
      <w:marBottom w:val="0"/>
      <w:divBdr>
        <w:top w:val="none" w:sz="0" w:space="0" w:color="auto"/>
        <w:left w:val="none" w:sz="0" w:space="0" w:color="auto"/>
        <w:bottom w:val="none" w:sz="0" w:space="0" w:color="auto"/>
        <w:right w:val="none" w:sz="0" w:space="0" w:color="auto"/>
      </w:divBdr>
      <w:divsChild>
        <w:div w:id="452597895">
          <w:marLeft w:val="0"/>
          <w:marRight w:val="0"/>
          <w:marTop w:val="0"/>
          <w:marBottom w:val="0"/>
          <w:divBdr>
            <w:top w:val="none" w:sz="0" w:space="0" w:color="auto"/>
            <w:left w:val="none" w:sz="0" w:space="0" w:color="auto"/>
            <w:bottom w:val="none" w:sz="0" w:space="0" w:color="auto"/>
            <w:right w:val="none" w:sz="0" w:space="0" w:color="auto"/>
          </w:divBdr>
        </w:div>
        <w:div w:id="1534730836">
          <w:marLeft w:val="0"/>
          <w:marRight w:val="0"/>
          <w:marTop w:val="0"/>
          <w:marBottom w:val="0"/>
          <w:divBdr>
            <w:top w:val="none" w:sz="0" w:space="0" w:color="auto"/>
            <w:left w:val="none" w:sz="0" w:space="0" w:color="auto"/>
            <w:bottom w:val="none" w:sz="0" w:space="0" w:color="auto"/>
            <w:right w:val="none" w:sz="0" w:space="0" w:color="auto"/>
          </w:divBdr>
          <w:divsChild>
            <w:div w:id="314383624">
              <w:marLeft w:val="0"/>
              <w:marRight w:val="0"/>
              <w:marTop w:val="0"/>
              <w:marBottom w:val="0"/>
              <w:divBdr>
                <w:top w:val="none" w:sz="0" w:space="0" w:color="auto"/>
                <w:left w:val="none" w:sz="0" w:space="0" w:color="auto"/>
                <w:bottom w:val="none" w:sz="0" w:space="0" w:color="auto"/>
                <w:right w:val="none" w:sz="0" w:space="0" w:color="auto"/>
              </w:divBdr>
              <w:divsChild>
                <w:div w:id="1045956722">
                  <w:marLeft w:val="0"/>
                  <w:marRight w:val="0"/>
                  <w:marTop w:val="0"/>
                  <w:marBottom w:val="0"/>
                  <w:divBdr>
                    <w:top w:val="none" w:sz="0" w:space="0" w:color="auto"/>
                    <w:left w:val="none" w:sz="0" w:space="0" w:color="auto"/>
                    <w:bottom w:val="none" w:sz="0" w:space="0" w:color="auto"/>
                    <w:right w:val="none" w:sz="0" w:space="0" w:color="auto"/>
                  </w:divBdr>
                  <w:divsChild>
                    <w:div w:id="169609979">
                      <w:marLeft w:val="0"/>
                      <w:marRight w:val="0"/>
                      <w:marTop w:val="0"/>
                      <w:marBottom w:val="0"/>
                      <w:divBdr>
                        <w:top w:val="none" w:sz="0" w:space="0" w:color="auto"/>
                        <w:left w:val="none" w:sz="0" w:space="0" w:color="auto"/>
                        <w:bottom w:val="none" w:sz="0" w:space="0" w:color="auto"/>
                        <w:right w:val="none" w:sz="0" w:space="0" w:color="auto"/>
                      </w:divBdr>
                      <w:divsChild>
                        <w:div w:id="1632782128">
                          <w:marLeft w:val="0"/>
                          <w:marRight w:val="0"/>
                          <w:marTop w:val="0"/>
                          <w:marBottom w:val="0"/>
                          <w:divBdr>
                            <w:top w:val="none" w:sz="0" w:space="0" w:color="auto"/>
                            <w:left w:val="none" w:sz="0" w:space="0" w:color="auto"/>
                            <w:bottom w:val="none" w:sz="0" w:space="0" w:color="auto"/>
                            <w:right w:val="none" w:sz="0" w:space="0" w:color="auto"/>
                          </w:divBdr>
                          <w:divsChild>
                            <w:div w:id="1464499485">
                              <w:marLeft w:val="0"/>
                              <w:marRight w:val="0"/>
                              <w:marTop w:val="144"/>
                              <w:marBottom w:val="144"/>
                              <w:divBdr>
                                <w:top w:val="none" w:sz="0" w:space="0" w:color="auto"/>
                                <w:left w:val="none" w:sz="0" w:space="0" w:color="auto"/>
                                <w:bottom w:val="none" w:sz="0" w:space="0" w:color="auto"/>
                                <w:right w:val="none" w:sz="0" w:space="0" w:color="auto"/>
                              </w:divBdr>
                              <w:divsChild>
                                <w:div w:id="2120642256">
                                  <w:marLeft w:val="0"/>
                                  <w:marRight w:val="0"/>
                                  <w:marTop w:val="0"/>
                                  <w:marBottom w:val="0"/>
                                  <w:divBdr>
                                    <w:top w:val="none" w:sz="0" w:space="0" w:color="auto"/>
                                    <w:left w:val="none" w:sz="0" w:space="0" w:color="auto"/>
                                    <w:bottom w:val="none" w:sz="0" w:space="0" w:color="auto"/>
                                    <w:right w:val="none" w:sz="0" w:space="0" w:color="auto"/>
                                  </w:divBdr>
                                  <w:divsChild>
                                    <w:div w:id="2098549752">
                                      <w:marLeft w:val="0"/>
                                      <w:marRight w:val="0"/>
                                      <w:marTop w:val="0"/>
                                      <w:marBottom w:val="0"/>
                                      <w:divBdr>
                                        <w:top w:val="none" w:sz="0" w:space="0" w:color="auto"/>
                                        <w:left w:val="none" w:sz="0" w:space="0" w:color="auto"/>
                                        <w:bottom w:val="none" w:sz="0" w:space="0" w:color="auto"/>
                                        <w:right w:val="none" w:sz="0" w:space="0" w:color="auto"/>
                                      </w:divBdr>
                                      <w:divsChild>
                                        <w:div w:id="190521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1397668">
      <w:bodyDiv w:val="1"/>
      <w:marLeft w:val="0"/>
      <w:marRight w:val="0"/>
      <w:marTop w:val="0"/>
      <w:marBottom w:val="0"/>
      <w:divBdr>
        <w:top w:val="none" w:sz="0" w:space="0" w:color="auto"/>
        <w:left w:val="none" w:sz="0" w:space="0" w:color="auto"/>
        <w:bottom w:val="none" w:sz="0" w:space="0" w:color="auto"/>
        <w:right w:val="none" w:sz="0" w:space="0" w:color="auto"/>
      </w:divBdr>
    </w:div>
    <w:div w:id="308898123">
      <w:bodyDiv w:val="1"/>
      <w:marLeft w:val="0"/>
      <w:marRight w:val="0"/>
      <w:marTop w:val="0"/>
      <w:marBottom w:val="0"/>
      <w:divBdr>
        <w:top w:val="none" w:sz="0" w:space="0" w:color="auto"/>
        <w:left w:val="none" w:sz="0" w:space="0" w:color="auto"/>
        <w:bottom w:val="none" w:sz="0" w:space="0" w:color="auto"/>
        <w:right w:val="none" w:sz="0" w:space="0" w:color="auto"/>
      </w:divBdr>
    </w:div>
    <w:div w:id="462231753">
      <w:bodyDiv w:val="1"/>
      <w:marLeft w:val="0"/>
      <w:marRight w:val="0"/>
      <w:marTop w:val="0"/>
      <w:marBottom w:val="0"/>
      <w:divBdr>
        <w:top w:val="none" w:sz="0" w:space="0" w:color="auto"/>
        <w:left w:val="none" w:sz="0" w:space="0" w:color="auto"/>
        <w:bottom w:val="none" w:sz="0" w:space="0" w:color="auto"/>
        <w:right w:val="none" w:sz="0" w:space="0" w:color="auto"/>
      </w:divBdr>
    </w:div>
    <w:div w:id="549147970">
      <w:bodyDiv w:val="1"/>
      <w:marLeft w:val="0"/>
      <w:marRight w:val="0"/>
      <w:marTop w:val="0"/>
      <w:marBottom w:val="0"/>
      <w:divBdr>
        <w:top w:val="none" w:sz="0" w:space="0" w:color="auto"/>
        <w:left w:val="none" w:sz="0" w:space="0" w:color="auto"/>
        <w:bottom w:val="none" w:sz="0" w:space="0" w:color="auto"/>
        <w:right w:val="none" w:sz="0" w:space="0" w:color="auto"/>
      </w:divBdr>
    </w:div>
    <w:div w:id="595288080">
      <w:bodyDiv w:val="1"/>
      <w:marLeft w:val="0"/>
      <w:marRight w:val="0"/>
      <w:marTop w:val="0"/>
      <w:marBottom w:val="0"/>
      <w:divBdr>
        <w:top w:val="none" w:sz="0" w:space="0" w:color="auto"/>
        <w:left w:val="none" w:sz="0" w:space="0" w:color="auto"/>
        <w:bottom w:val="none" w:sz="0" w:space="0" w:color="auto"/>
        <w:right w:val="none" w:sz="0" w:space="0" w:color="auto"/>
      </w:divBdr>
    </w:div>
    <w:div w:id="709189805">
      <w:bodyDiv w:val="1"/>
      <w:marLeft w:val="0"/>
      <w:marRight w:val="0"/>
      <w:marTop w:val="0"/>
      <w:marBottom w:val="0"/>
      <w:divBdr>
        <w:top w:val="none" w:sz="0" w:space="0" w:color="auto"/>
        <w:left w:val="none" w:sz="0" w:space="0" w:color="auto"/>
        <w:bottom w:val="none" w:sz="0" w:space="0" w:color="auto"/>
        <w:right w:val="none" w:sz="0" w:space="0" w:color="auto"/>
      </w:divBdr>
    </w:div>
    <w:div w:id="788208764">
      <w:bodyDiv w:val="1"/>
      <w:marLeft w:val="0"/>
      <w:marRight w:val="0"/>
      <w:marTop w:val="0"/>
      <w:marBottom w:val="0"/>
      <w:divBdr>
        <w:top w:val="none" w:sz="0" w:space="0" w:color="auto"/>
        <w:left w:val="none" w:sz="0" w:space="0" w:color="auto"/>
        <w:bottom w:val="none" w:sz="0" w:space="0" w:color="auto"/>
        <w:right w:val="none" w:sz="0" w:space="0" w:color="auto"/>
      </w:divBdr>
    </w:div>
    <w:div w:id="1171676624">
      <w:bodyDiv w:val="1"/>
      <w:marLeft w:val="0"/>
      <w:marRight w:val="0"/>
      <w:marTop w:val="0"/>
      <w:marBottom w:val="0"/>
      <w:divBdr>
        <w:top w:val="none" w:sz="0" w:space="0" w:color="auto"/>
        <w:left w:val="none" w:sz="0" w:space="0" w:color="auto"/>
        <w:bottom w:val="none" w:sz="0" w:space="0" w:color="auto"/>
        <w:right w:val="none" w:sz="0" w:space="0" w:color="auto"/>
      </w:divBdr>
      <w:divsChild>
        <w:div w:id="643120399">
          <w:marLeft w:val="547"/>
          <w:marRight w:val="0"/>
          <w:marTop w:val="154"/>
          <w:marBottom w:val="0"/>
          <w:divBdr>
            <w:top w:val="none" w:sz="0" w:space="0" w:color="auto"/>
            <w:left w:val="none" w:sz="0" w:space="0" w:color="auto"/>
            <w:bottom w:val="none" w:sz="0" w:space="0" w:color="auto"/>
            <w:right w:val="none" w:sz="0" w:space="0" w:color="auto"/>
          </w:divBdr>
        </w:div>
        <w:div w:id="1871914615">
          <w:marLeft w:val="547"/>
          <w:marRight w:val="0"/>
          <w:marTop w:val="154"/>
          <w:marBottom w:val="0"/>
          <w:divBdr>
            <w:top w:val="none" w:sz="0" w:space="0" w:color="auto"/>
            <w:left w:val="none" w:sz="0" w:space="0" w:color="auto"/>
            <w:bottom w:val="none" w:sz="0" w:space="0" w:color="auto"/>
            <w:right w:val="none" w:sz="0" w:space="0" w:color="auto"/>
          </w:divBdr>
        </w:div>
        <w:div w:id="2129080793">
          <w:marLeft w:val="547"/>
          <w:marRight w:val="0"/>
          <w:marTop w:val="154"/>
          <w:marBottom w:val="0"/>
          <w:divBdr>
            <w:top w:val="none" w:sz="0" w:space="0" w:color="auto"/>
            <w:left w:val="none" w:sz="0" w:space="0" w:color="auto"/>
            <w:bottom w:val="none" w:sz="0" w:space="0" w:color="auto"/>
            <w:right w:val="none" w:sz="0" w:space="0" w:color="auto"/>
          </w:divBdr>
        </w:div>
      </w:divsChild>
    </w:div>
    <w:div w:id="1259869759">
      <w:bodyDiv w:val="1"/>
      <w:marLeft w:val="0"/>
      <w:marRight w:val="0"/>
      <w:marTop w:val="0"/>
      <w:marBottom w:val="0"/>
      <w:divBdr>
        <w:top w:val="none" w:sz="0" w:space="0" w:color="auto"/>
        <w:left w:val="none" w:sz="0" w:space="0" w:color="auto"/>
        <w:bottom w:val="none" w:sz="0" w:space="0" w:color="auto"/>
        <w:right w:val="none" w:sz="0" w:space="0" w:color="auto"/>
      </w:divBdr>
      <w:divsChild>
        <w:div w:id="1304849521">
          <w:marLeft w:val="0"/>
          <w:marRight w:val="0"/>
          <w:marTop w:val="0"/>
          <w:marBottom w:val="0"/>
          <w:divBdr>
            <w:top w:val="none" w:sz="0" w:space="0" w:color="auto"/>
            <w:left w:val="none" w:sz="0" w:space="0" w:color="auto"/>
            <w:bottom w:val="none" w:sz="0" w:space="0" w:color="auto"/>
            <w:right w:val="none" w:sz="0" w:space="0" w:color="auto"/>
          </w:divBdr>
        </w:div>
        <w:div w:id="1441536004">
          <w:marLeft w:val="0"/>
          <w:marRight w:val="0"/>
          <w:marTop w:val="0"/>
          <w:marBottom w:val="0"/>
          <w:divBdr>
            <w:top w:val="none" w:sz="0" w:space="0" w:color="auto"/>
            <w:left w:val="none" w:sz="0" w:space="0" w:color="auto"/>
            <w:bottom w:val="none" w:sz="0" w:space="0" w:color="auto"/>
            <w:right w:val="none" w:sz="0" w:space="0" w:color="auto"/>
          </w:divBdr>
        </w:div>
        <w:div w:id="1921403414">
          <w:marLeft w:val="0"/>
          <w:marRight w:val="0"/>
          <w:marTop w:val="0"/>
          <w:marBottom w:val="0"/>
          <w:divBdr>
            <w:top w:val="none" w:sz="0" w:space="0" w:color="auto"/>
            <w:left w:val="none" w:sz="0" w:space="0" w:color="auto"/>
            <w:bottom w:val="none" w:sz="0" w:space="0" w:color="auto"/>
            <w:right w:val="none" w:sz="0" w:space="0" w:color="auto"/>
          </w:divBdr>
        </w:div>
      </w:divsChild>
    </w:div>
    <w:div w:id="1317882966">
      <w:bodyDiv w:val="1"/>
      <w:marLeft w:val="0"/>
      <w:marRight w:val="0"/>
      <w:marTop w:val="0"/>
      <w:marBottom w:val="0"/>
      <w:divBdr>
        <w:top w:val="none" w:sz="0" w:space="0" w:color="auto"/>
        <w:left w:val="none" w:sz="0" w:space="0" w:color="auto"/>
        <w:bottom w:val="none" w:sz="0" w:space="0" w:color="auto"/>
        <w:right w:val="none" w:sz="0" w:space="0" w:color="auto"/>
      </w:divBdr>
    </w:div>
    <w:div w:id="1456945265">
      <w:bodyDiv w:val="1"/>
      <w:marLeft w:val="0"/>
      <w:marRight w:val="0"/>
      <w:marTop w:val="0"/>
      <w:marBottom w:val="0"/>
      <w:divBdr>
        <w:top w:val="none" w:sz="0" w:space="0" w:color="auto"/>
        <w:left w:val="none" w:sz="0" w:space="0" w:color="auto"/>
        <w:bottom w:val="none" w:sz="0" w:space="0" w:color="auto"/>
        <w:right w:val="none" w:sz="0" w:space="0" w:color="auto"/>
      </w:divBdr>
    </w:div>
    <w:div w:id="1501433626">
      <w:bodyDiv w:val="1"/>
      <w:marLeft w:val="0"/>
      <w:marRight w:val="0"/>
      <w:marTop w:val="0"/>
      <w:marBottom w:val="0"/>
      <w:divBdr>
        <w:top w:val="none" w:sz="0" w:space="0" w:color="auto"/>
        <w:left w:val="none" w:sz="0" w:space="0" w:color="auto"/>
        <w:bottom w:val="none" w:sz="0" w:space="0" w:color="auto"/>
        <w:right w:val="none" w:sz="0" w:space="0" w:color="auto"/>
      </w:divBdr>
      <w:divsChild>
        <w:div w:id="183391469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57888494">
              <w:marLeft w:val="0"/>
              <w:marRight w:val="0"/>
              <w:marTop w:val="0"/>
              <w:marBottom w:val="0"/>
              <w:divBdr>
                <w:top w:val="none" w:sz="0" w:space="0" w:color="auto"/>
                <w:left w:val="none" w:sz="0" w:space="0" w:color="auto"/>
                <w:bottom w:val="none" w:sz="0" w:space="0" w:color="auto"/>
                <w:right w:val="none" w:sz="0" w:space="0" w:color="auto"/>
              </w:divBdr>
              <w:divsChild>
                <w:div w:id="115560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1680">
      <w:bodyDiv w:val="1"/>
      <w:marLeft w:val="0"/>
      <w:marRight w:val="0"/>
      <w:marTop w:val="0"/>
      <w:marBottom w:val="0"/>
      <w:divBdr>
        <w:top w:val="none" w:sz="0" w:space="0" w:color="auto"/>
        <w:left w:val="none" w:sz="0" w:space="0" w:color="auto"/>
        <w:bottom w:val="none" w:sz="0" w:space="0" w:color="auto"/>
        <w:right w:val="none" w:sz="0" w:space="0" w:color="auto"/>
      </w:divBdr>
    </w:div>
    <w:div w:id="1692145623">
      <w:bodyDiv w:val="1"/>
      <w:marLeft w:val="0"/>
      <w:marRight w:val="0"/>
      <w:marTop w:val="0"/>
      <w:marBottom w:val="0"/>
      <w:divBdr>
        <w:top w:val="none" w:sz="0" w:space="0" w:color="auto"/>
        <w:left w:val="none" w:sz="0" w:space="0" w:color="auto"/>
        <w:bottom w:val="none" w:sz="0" w:space="0" w:color="auto"/>
        <w:right w:val="none" w:sz="0" w:space="0" w:color="auto"/>
      </w:divBdr>
    </w:div>
    <w:div w:id="1755472280">
      <w:bodyDiv w:val="1"/>
      <w:marLeft w:val="0"/>
      <w:marRight w:val="0"/>
      <w:marTop w:val="0"/>
      <w:marBottom w:val="0"/>
      <w:divBdr>
        <w:top w:val="none" w:sz="0" w:space="0" w:color="auto"/>
        <w:left w:val="none" w:sz="0" w:space="0" w:color="auto"/>
        <w:bottom w:val="none" w:sz="0" w:space="0" w:color="auto"/>
        <w:right w:val="none" w:sz="0" w:space="0" w:color="auto"/>
      </w:divBdr>
      <w:divsChild>
        <w:div w:id="1687561723">
          <w:marLeft w:val="0"/>
          <w:marRight w:val="0"/>
          <w:marTop w:val="0"/>
          <w:marBottom w:val="0"/>
          <w:divBdr>
            <w:top w:val="none" w:sz="0" w:space="0" w:color="auto"/>
            <w:left w:val="none" w:sz="0" w:space="0" w:color="auto"/>
            <w:bottom w:val="none" w:sz="0" w:space="0" w:color="auto"/>
            <w:right w:val="none" w:sz="0" w:space="0" w:color="auto"/>
          </w:divBdr>
        </w:div>
        <w:div w:id="641692361">
          <w:marLeft w:val="0"/>
          <w:marRight w:val="0"/>
          <w:marTop w:val="0"/>
          <w:marBottom w:val="0"/>
          <w:divBdr>
            <w:top w:val="none" w:sz="0" w:space="0" w:color="auto"/>
            <w:left w:val="none" w:sz="0" w:space="0" w:color="auto"/>
            <w:bottom w:val="none" w:sz="0" w:space="0" w:color="auto"/>
            <w:right w:val="none" w:sz="0" w:space="0" w:color="auto"/>
          </w:divBdr>
        </w:div>
        <w:div w:id="609241763">
          <w:marLeft w:val="0"/>
          <w:marRight w:val="0"/>
          <w:marTop w:val="0"/>
          <w:marBottom w:val="0"/>
          <w:divBdr>
            <w:top w:val="none" w:sz="0" w:space="0" w:color="auto"/>
            <w:left w:val="none" w:sz="0" w:space="0" w:color="auto"/>
            <w:bottom w:val="none" w:sz="0" w:space="0" w:color="auto"/>
            <w:right w:val="none" w:sz="0" w:space="0" w:color="auto"/>
          </w:divBdr>
        </w:div>
        <w:div w:id="1848982567">
          <w:marLeft w:val="0"/>
          <w:marRight w:val="0"/>
          <w:marTop w:val="0"/>
          <w:marBottom w:val="0"/>
          <w:divBdr>
            <w:top w:val="none" w:sz="0" w:space="0" w:color="auto"/>
            <w:left w:val="none" w:sz="0" w:space="0" w:color="auto"/>
            <w:bottom w:val="none" w:sz="0" w:space="0" w:color="auto"/>
            <w:right w:val="none" w:sz="0" w:space="0" w:color="auto"/>
          </w:divBdr>
        </w:div>
        <w:div w:id="1128816469">
          <w:marLeft w:val="0"/>
          <w:marRight w:val="0"/>
          <w:marTop w:val="0"/>
          <w:marBottom w:val="0"/>
          <w:divBdr>
            <w:top w:val="none" w:sz="0" w:space="0" w:color="auto"/>
            <w:left w:val="none" w:sz="0" w:space="0" w:color="auto"/>
            <w:bottom w:val="none" w:sz="0" w:space="0" w:color="auto"/>
            <w:right w:val="none" w:sz="0" w:space="0" w:color="auto"/>
          </w:divBdr>
        </w:div>
        <w:div w:id="1684740831">
          <w:marLeft w:val="0"/>
          <w:marRight w:val="0"/>
          <w:marTop w:val="0"/>
          <w:marBottom w:val="0"/>
          <w:divBdr>
            <w:top w:val="none" w:sz="0" w:space="0" w:color="auto"/>
            <w:left w:val="none" w:sz="0" w:space="0" w:color="auto"/>
            <w:bottom w:val="none" w:sz="0" w:space="0" w:color="auto"/>
            <w:right w:val="none" w:sz="0" w:space="0" w:color="auto"/>
          </w:divBdr>
        </w:div>
      </w:divsChild>
    </w:div>
    <w:div w:id="1907253184">
      <w:bodyDiv w:val="1"/>
      <w:marLeft w:val="0"/>
      <w:marRight w:val="0"/>
      <w:marTop w:val="0"/>
      <w:marBottom w:val="0"/>
      <w:divBdr>
        <w:top w:val="none" w:sz="0" w:space="0" w:color="auto"/>
        <w:left w:val="none" w:sz="0" w:space="0" w:color="auto"/>
        <w:bottom w:val="none" w:sz="0" w:space="0" w:color="auto"/>
        <w:right w:val="none" w:sz="0" w:space="0" w:color="auto"/>
      </w:divBdr>
    </w:div>
    <w:div w:id="1934043251">
      <w:bodyDiv w:val="1"/>
      <w:marLeft w:val="0"/>
      <w:marRight w:val="0"/>
      <w:marTop w:val="0"/>
      <w:marBottom w:val="0"/>
      <w:divBdr>
        <w:top w:val="none" w:sz="0" w:space="0" w:color="auto"/>
        <w:left w:val="none" w:sz="0" w:space="0" w:color="auto"/>
        <w:bottom w:val="none" w:sz="0" w:space="0" w:color="auto"/>
        <w:right w:val="none" w:sz="0" w:space="0" w:color="auto"/>
      </w:divBdr>
    </w:div>
    <w:div w:id="2033609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adni.loni.usc.edu/methods/mri-analysis/mri-acquisition/" TargetMode="External"/><Relationship Id="rId12" Type="http://schemas.openxmlformats.org/officeDocument/2006/relationships/hyperlink" Target="https://www.synapse.org/" TargetMode="External"/><Relationship Id="rId13" Type="http://schemas.openxmlformats.org/officeDocument/2006/relationships/image" Target="media/image1.jpe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adni.loni.usc.edu/methods/" TargetMode="External"/><Relationship Id="rId10" Type="http://schemas.openxmlformats.org/officeDocument/2006/relationships/hyperlink" Target="http://adni.loni.usc.edu/methods/pet-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141D45E-5615-C348-8DF4-FC3C01470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3879</Words>
  <Characters>136115</Characters>
  <Application>Microsoft Macintosh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9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las veitch</dc:creator>
  <cp:lastModifiedBy>Michael Weiner</cp:lastModifiedBy>
  <cp:revision>2</cp:revision>
  <dcterms:created xsi:type="dcterms:W3CDTF">2014-11-07T02:35:00Z</dcterms:created>
  <dcterms:modified xsi:type="dcterms:W3CDTF">2014-11-07T02:35:00Z</dcterms:modified>
</cp:coreProperties>
</file>